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7EFFC" w14:textId="77777777" w:rsidR="00C46E06" w:rsidRPr="00E937EE" w:rsidRDefault="00C46E06" w:rsidP="00C46E06">
      <w:pPr>
        <w:pStyle w:val="Subtitle"/>
        <w:spacing w:before="240" w:after="0"/>
        <w:rPr>
          <w:i w:val="0"/>
          <w:sz w:val="36"/>
          <w:szCs w:val="36"/>
        </w:rPr>
      </w:pPr>
      <w:bookmarkStart w:id="0" w:name="_Hlk68005436"/>
      <w:bookmarkStart w:id="1" w:name="_Toc72335271"/>
      <w:bookmarkStart w:id="2" w:name="_Toc112076472"/>
      <w:r>
        <w:rPr>
          <w:i w:val="0"/>
          <w:sz w:val="36"/>
          <w:szCs w:val="36"/>
        </w:rPr>
        <w:t>Medical Services Advisory Committee (MSAC)</w:t>
      </w:r>
    </w:p>
    <w:bookmarkEnd w:id="0"/>
    <w:bookmarkEnd w:id="1"/>
    <w:bookmarkEnd w:id="2"/>
    <w:p w14:paraId="66A88820" w14:textId="77777777" w:rsidR="00FA4672" w:rsidRDefault="00FA4672" w:rsidP="00C46E06">
      <w:pPr>
        <w:pStyle w:val="Subtitle"/>
        <w:spacing w:before="0"/>
        <w:rPr>
          <w:i w:val="0"/>
          <w:sz w:val="36"/>
          <w:szCs w:val="36"/>
        </w:rPr>
      </w:pPr>
      <w:r w:rsidRPr="00AF3A51">
        <w:rPr>
          <w:i w:val="0"/>
          <w:sz w:val="36"/>
          <w:szCs w:val="36"/>
        </w:rPr>
        <w:t xml:space="preserve">Public Summary Document </w:t>
      </w:r>
    </w:p>
    <w:p w14:paraId="7A128FDE" w14:textId="11C886E8" w:rsidR="00772829" w:rsidRPr="00087A44" w:rsidRDefault="00772829" w:rsidP="00772829">
      <w:pPr>
        <w:pStyle w:val="Subtitle"/>
      </w:pPr>
      <w:r w:rsidRPr="00CE28E3">
        <w:t xml:space="preserve">Application </w:t>
      </w:r>
      <w:r w:rsidRPr="00087A44">
        <w:t xml:space="preserve">No. </w:t>
      </w:r>
      <w:r w:rsidR="00087A44" w:rsidRPr="00087A44">
        <w:t>1684</w:t>
      </w:r>
      <w:r w:rsidRPr="00087A44">
        <w:t xml:space="preserve"> – </w:t>
      </w:r>
      <w:r w:rsidR="00087A44" w:rsidRPr="00087A44">
        <w:t>Genetic testing for variants associated with haematological malignancies</w:t>
      </w:r>
    </w:p>
    <w:p w14:paraId="35263561" w14:textId="0B65564E" w:rsidR="00772829" w:rsidRPr="00087A44" w:rsidRDefault="00772829" w:rsidP="00772829">
      <w:pPr>
        <w:tabs>
          <w:tab w:val="left" w:pos="3686"/>
        </w:tabs>
        <w:spacing w:after="240"/>
        <w:rPr>
          <w:rFonts w:ascii="Arial" w:hAnsi="Arial" w:cs="Arial"/>
          <w:b/>
        </w:rPr>
      </w:pPr>
      <w:r w:rsidRPr="00087A44">
        <w:rPr>
          <w:rFonts w:ascii="Arial" w:hAnsi="Arial" w:cs="Arial"/>
          <w:b/>
        </w:rPr>
        <w:t>Applicant:</w:t>
      </w:r>
      <w:r w:rsidRPr="00087A44">
        <w:rPr>
          <w:rFonts w:ascii="Arial" w:hAnsi="Arial" w:cs="Arial"/>
          <w:b/>
        </w:rPr>
        <w:tab/>
      </w:r>
      <w:r w:rsidR="00087A44" w:rsidRPr="00087A44">
        <w:rPr>
          <w:rFonts w:ascii="Arial" w:hAnsi="Arial" w:cs="Arial"/>
          <w:b/>
        </w:rPr>
        <w:t>Royal Australasian College of Pathologists</w:t>
      </w:r>
    </w:p>
    <w:p w14:paraId="1F996433" w14:textId="49333450" w:rsidR="0038753E" w:rsidRDefault="0038753E" w:rsidP="0038753E">
      <w:pPr>
        <w:spacing w:before="320" w:line="259" w:lineRule="auto"/>
        <w:rPr>
          <w:rFonts w:ascii="Arial" w:hAnsi="Arial" w:cs="Arial"/>
          <w:b/>
          <w:bCs/>
        </w:rPr>
      </w:pPr>
      <w:r w:rsidRPr="00624E42">
        <w:rPr>
          <w:rFonts w:ascii="Arial" w:hAnsi="Arial" w:cs="Arial"/>
          <w:b/>
          <w:bCs/>
        </w:rPr>
        <w:t xml:space="preserve">Date of </w:t>
      </w:r>
      <w:r w:rsidR="00FA4672">
        <w:rPr>
          <w:rFonts w:ascii="Arial" w:hAnsi="Arial" w:cs="Arial"/>
          <w:b/>
          <w:bCs/>
        </w:rPr>
        <w:t>MSAC</w:t>
      </w:r>
      <w:r w:rsidRPr="00624E42">
        <w:rPr>
          <w:rFonts w:ascii="Arial" w:hAnsi="Arial" w:cs="Arial"/>
          <w:b/>
          <w:bCs/>
        </w:rPr>
        <w:t xml:space="preserve"> consideration:</w:t>
      </w:r>
      <w:r w:rsidRPr="00624E42">
        <w:rPr>
          <w:rFonts w:ascii="Arial" w:hAnsi="Arial" w:cs="Arial"/>
          <w:b/>
          <w:bCs/>
        </w:rPr>
        <w:tab/>
      </w:r>
      <w:r w:rsidR="00FA4672">
        <w:rPr>
          <w:rFonts w:ascii="Arial" w:hAnsi="Arial" w:cs="Arial"/>
          <w:b/>
          <w:bCs/>
        </w:rPr>
        <w:t>24-25 November</w:t>
      </w:r>
      <w:r w:rsidR="00FA4672" w:rsidRPr="00624E42">
        <w:rPr>
          <w:rFonts w:ascii="Arial" w:hAnsi="Arial" w:cs="Arial"/>
          <w:b/>
          <w:bCs/>
        </w:rPr>
        <w:t xml:space="preserve"> </w:t>
      </w:r>
      <w:r w:rsidRPr="00624E42">
        <w:rPr>
          <w:rFonts w:ascii="Arial" w:hAnsi="Arial" w:cs="Arial"/>
          <w:b/>
          <w:bCs/>
        </w:rPr>
        <w:t>2022</w:t>
      </w:r>
    </w:p>
    <w:p w14:paraId="4C6AC34B" w14:textId="31FBCE36" w:rsidR="00FA4672" w:rsidRPr="00FA4672" w:rsidRDefault="00FA4672" w:rsidP="00FA4672">
      <w:pPr>
        <w:spacing w:before="240" w:after="360"/>
        <w:rPr>
          <w:color w:val="0000FF"/>
          <w:u w:val="single"/>
        </w:rPr>
      </w:pPr>
      <w:r w:rsidRPr="00F715D1">
        <w:t>Context for decision: MSAC makes its advice in accordance wit</w:t>
      </w:r>
      <w:r>
        <w:t>h its Terms of Reference,</w:t>
      </w:r>
      <w:r w:rsidRPr="00F715D1">
        <w:t xml:space="preserve"> </w:t>
      </w:r>
      <w:hyperlink r:id="rId8" w:tooltip="Link to Medical Services Advisory Committee website" w:history="1">
        <w:r w:rsidRPr="00F715D1">
          <w:rPr>
            <w:rStyle w:val="Hyperlink"/>
          </w:rPr>
          <w:t>visit the MSAC website</w:t>
        </w:r>
      </w:hyperlink>
    </w:p>
    <w:p w14:paraId="7EAA7262" w14:textId="77335A16" w:rsidR="00772829" w:rsidRPr="00CE28E3" w:rsidRDefault="00C36633" w:rsidP="00C36633">
      <w:pPr>
        <w:pStyle w:val="Heading2"/>
        <w:numPr>
          <w:ilvl w:val="0"/>
          <w:numId w:val="0"/>
        </w:numPr>
      </w:pPr>
      <w:bookmarkStart w:id="3" w:name="_Toc111754786"/>
      <w:r>
        <w:t>1.</w:t>
      </w:r>
      <w:r>
        <w:tab/>
      </w:r>
      <w:r w:rsidR="00772829" w:rsidRPr="00CE28E3">
        <w:t xml:space="preserve">Purpose </w:t>
      </w:r>
      <w:r w:rsidR="00772829" w:rsidRPr="00CE28E3">
        <w:rPr>
          <w:szCs w:val="32"/>
        </w:rPr>
        <w:t>of</w:t>
      </w:r>
      <w:r w:rsidR="00772829" w:rsidRPr="00CE28E3">
        <w:t xml:space="preserve"> application</w:t>
      </w:r>
      <w:bookmarkEnd w:id="3"/>
    </w:p>
    <w:p w14:paraId="6BF31FF2" w14:textId="0F43DBA2" w:rsidR="00772829" w:rsidRDefault="00772829" w:rsidP="00772829">
      <w:pPr>
        <w:spacing w:after="240"/>
        <w:rPr>
          <w:iCs/>
        </w:rPr>
      </w:pPr>
      <w:bookmarkStart w:id="4" w:name="_Hlk69734469"/>
      <w:r w:rsidRPr="00771DA4">
        <w:rPr>
          <w:iCs/>
        </w:rPr>
        <w:t xml:space="preserve">An </w:t>
      </w:r>
      <w:r w:rsidRPr="00254143">
        <w:rPr>
          <w:iCs/>
        </w:rPr>
        <w:t>application requesting Medicare Benefits Schedule (MBS) listing of</w:t>
      </w:r>
      <w:r w:rsidR="00771DA4" w:rsidRPr="00254143">
        <w:rPr>
          <w:iCs/>
        </w:rPr>
        <w:t xml:space="preserve"> genetic testing for variants associated with </w:t>
      </w:r>
      <w:r w:rsidR="00087A44" w:rsidRPr="00254143">
        <w:rPr>
          <w:iCs/>
        </w:rPr>
        <w:t>haematological malignancies</w:t>
      </w:r>
      <w:r w:rsidR="00771DA4" w:rsidRPr="00254143">
        <w:rPr>
          <w:iCs/>
        </w:rPr>
        <w:t xml:space="preserve"> </w:t>
      </w:r>
      <w:r w:rsidRPr="00254143">
        <w:rPr>
          <w:iCs/>
        </w:rPr>
        <w:t xml:space="preserve">was received from the </w:t>
      </w:r>
      <w:r w:rsidR="00087A44" w:rsidRPr="00254143">
        <w:rPr>
          <w:iCs/>
        </w:rPr>
        <w:t>Royal College of Pathologists</w:t>
      </w:r>
      <w:r w:rsidRPr="00254143">
        <w:rPr>
          <w:iCs/>
        </w:rPr>
        <w:t xml:space="preserve"> </w:t>
      </w:r>
      <w:r w:rsidR="007C0112">
        <w:rPr>
          <w:iCs/>
        </w:rPr>
        <w:t>of Australasia</w:t>
      </w:r>
      <w:r w:rsidR="00BC1C9D">
        <w:rPr>
          <w:iCs/>
        </w:rPr>
        <w:t xml:space="preserve"> (RCPA)</w:t>
      </w:r>
      <w:r w:rsidR="007C0112">
        <w:rPr>
          <w:iCs/>
        </w:rPr>
        <w:t xml:space="preserve"> </w:t>
      </w:r>
      <w:r w:rsidRPr="00254143">
        <w:rPr>
          <w:iCs/>
        </w:rPr>
        <w:t>by the Department of Health</w:t>
      </w:r>
      <w:r w:rsidR="007C0112">
        <w:rPr>
          <w:iCs/>
        </w:rPr>
        <w:t xml:space="preserve"> and Aged Care</w:t>
      </w:r>
      <w:r w:rsidRPr="00254143">
        <w:rPr>
          <w:iCs/>
        </w:rPr>
        <w:t>.</w:t>
      </w:r>
    </w:p>
    <w:p w14:paraId="77947021" w14:textId="77777777" w:rsidR="00FA4672" w:rsidRDefault="00FA4672" w:rsidP="00FA4672">
      <w:pPr>
        <w:pStyle w:val="Heading2"/>
        <w:numPr>
          <w:ilvl w:val="0"/>
          <w:numId w:val="0"/>
        </w:numPr>
      </w:pPr>
      <w:r>
        <w:t>2.</w:t>
      </w:r>
      <w:r>
        <w:tab/>
        <w:t>MSAC’s advice to the Minister</w:t>
      </w:r>
    </w:p>
    <w:p w14:paraId="494C7F0B" w14:textId="484EF4FE" w:rsidR="00B264AB" w:rsidRDefault="00B264AB" w:rsidP="00B264AB">
      <w:pPr>
        <w:rPr>
          <w:rFonts w:asciiTheme="minorHAnsi" w:hAnsiTheme="minorHAnsi" w:cstheme="minorHAnsi"/>
          <w:sz w:val="20"/>
          <w:szCs w:val="20"/>
          <w:lang w:eastAsia="en-US"/>
        </w:rPr>
      </w:pPr>
      <w:r>
        <w:t xml:space="preserve">After considering the strength of the available evidence in relation to comparative safety, clinical effectiveness, </w:t>
      </w:r>
      <w:proofErr w:type="gramStart"/>
      <w:r>
        <w:t>cost-effectiveness</w:t>
      </w:r>
      <w:proofErr w:type="gramEnd"/>
      <w:r>
        <w:t xml:space="preserve"> and total cost, MSAC supported the creation of new Medicare Benefits Schedule (MBS) items for next-generation sequencing (NGS) gene panel testing for genetic variants associated with haematological malignancies</w:t>
      </w:r>
      <w:r>
        <w:rPr>
          <w:rFonts w:asciiTheme="minorHAnsi" w:hAnsiTheme="minorHAnsi" w:cstheme="minorHAnsi"/>
          <w:sz w:val="20"/>
          <w:szCs w:val="20"/>
        </w:rPr>
        <w:t xml:space="preserve">. </w:t>
      </w:r>
      <w:r>
        <w:rPr>
          <w:rFonts w:cstheme="minorHAnsi"/>
        </w:rPr>
        <w:t xml:space="preserve">These items should specify testing methodology using </w:t>
      </w:r>
      <w:r w:rsidR="00A165AD">
        <w:rPr>
          <w:rFonts w:cstheme="minorHAnsi"/>
        </w:rPr>
        <w:t>1</w:t>
      </w:r>
      <w:r w:rsidR="00B57733">
        <w:rPr>
          <w:rFonts w:cstheme="minorHAnsi"/>
        </w:rPr>
        <w:t xml:space="preserve">) </w:t>
      </w:r>
      <w:r>
        <w:rPr>
          <w:rFonts w:cstheme="minorHAnsi"/>
        </w:rPr>
        <w:t>DNA and RNA</w:t>
      </w:r>
      <w:r w:rsidR="00A165AD">
        <w:rPr>
          <w:rFonts w:cstheme="minorHAnsi"/>
        </w:rPr>
        <w:t>, and 2) DNA</w:t>
      </w:r>
      <w:r w:rsidR="00840123">
        <w:rPr>
          <w:rFonts w:cstheme="minorHAnsi"/>
        </w:rPr>
        <w:t xml:space="preserve"> only,</w:t>
      </w:r>
      <w:r w:rsidR="00A165AD">
        <w:rPr>
          <w:rFonts w:cstheme="minorHAnsi"/>
        </w:rPr>
        <w:t xml:space="preserve"> to reflect laboratories different testing capabilities</w:t>
      </w:r>
      <w:r w:rsidR="00B57733">
        <w:rPr>
          <w:rFonts w:cstheme="minorHAnsi"/>
        </w:rPr>
        <w:t>;</w:t>
      </w:r>
      <w:r>
        <w:rPr>
          <w:rFonts w:cstheme="minorHAnsi"/>
        </w:rPr>
        <w:t xml:space="preserve"> and a practice note be included referring to “appropriate international guidelines” rather than specifying </w:t>
      </w:r>
      <w:proofErr w:type="gramStart"/>
      <w:r>
        <w:rPr>
          <w:rFonts w:cstheme="minorHAnsi"/>
        </w:rPr>
        <w:t>particular gene</w:t>
      </w:r>
      <w:proofErr w:type="gramEnd"/>
      <w:r>
        <w:rPr>
          <w:rFonts w:cstheme="minorHAnsi"/>
        </w:rPr>
        <w:t xml:space="preserve"> variants.</w:t>
      </w:r>
    </w:p>
    <w:p w14:paraId="4C564BC7" w14:textId="0E5CDCC8" w:rsidR="00B264AB" w:rsidRDefault="00B264AB" w:rsidP="00B264AB">
      <w:pPr>
        <w:spacing w:before="240" w:after="240"/>
      </w:pPr>
      <w:r>
        <w:t xml:space="preserve">MSAC noted limitations in the clinical evidence but considered that NGS panel testing had superior effectiveness and non-inferior safety compared with no NGS panel testing. </w:t>
      </w:r>
      <w:r>
        <w:br/>
        <w:t>MSAC accepted that NGS panel testing had been demonstrated to have diagnostic and/or prognostic and/or predictive utility, with acceptable cost-effectiveness. MSAC considered there was uncertainty in the estimated financial impact as utilisation may be underestimated but noted that there could be likely significant cost offsets due to this testing replacing other types of tests currently reimbursed on the MBS.</w:t>
      </w:r>
    </w:p>
    <w:p w14:paraId="1B8E9AC2" w14:textId="4D1DFB4A" w:rsidR="00DC1A9F" w:rsidRPr="00B264AB" w:rsidRDefault="00DC1A9F" w:rsidP="00B264AB">
      <w:pPr>
        <w:spacing w:before="240" w:after="240"/>
      </w:pPr>
      <w:r>
        <w:t>The MSAC supported item descriptors</w:t>
      </w:r>
      <w:r w:rsidR="00262662">
        <w:t xml:space="preserve"> and draft explanatory note</w:t>
      </w:r>
      <w:r>
        <w:t xml:space="preserve"> are provided below.</w:t>
      </w:r>
    </w:p>
    <w:tbl>
      <w:tblPr>
        <w:tblStyle w:val="TableGrid1"/>
        <w:tblpPr w:leftFromText="180" w:rightFromText="180" w:bottomFromText="160" w:vertAnchor="text" w:horzAnchor="margin" w:tblpY="160"/>
        <w:tblW w:w="9209"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09"/>
      </w:tblGrid>
      <w:tr w:rsidR="00AD7D28" w:rsidRPr="002B0E6D" w14:paraId="6A511C7A" w14:textId="77777777" w:rsidTr="00B264AB">
        <w:trPr>
          <w:cnfStyle w:val="100000000000" w:firstRow="1" w:lastRow="0" w:firstColumn="0" w:lastColumn="0" w:oddVBand="0" w:evenVBand="0" w:oddHBand="0" w:evenHBand="0" w:firstRowFirstColumn="0" w:firstRowLastColumn="0" w:lastRowFirstColumn="0" w:lastRowLastColumn="0"/>
          <w:cantSplit/>
          <w:tblHeader/>
        </w:trPr>
        <w:tc>
          <w:tcPr>
            <w:tcW w:w="9209" w:type="dxa"/>
            <w:tcBorders>
              <w:top w:val="single" w:sz="4" w:space="0" w:color="auto"/>
              <w:left w:val="single" w:sz="4" w:space="0" w:color="auto"/>
              <w:bottom w:val="single" w:sz="4" w:space="0" w:color="auto"/>
              <w:right w:val="single" w:sz="4" w:space="0" w:color="auto"/>
            </w:tcBorders>
            <w:hideMark/>
          </w:tcPr>
          <w:p w14:paraId="25A5F267" w14:textId="77777777" w:rsidR="00B264AB" w:rsidRPr="00687EAB" w:rsidRDefault="00B264AB">
            <w:pPr>
              <w:spacing w:before="40" w:after="40"/>
              <w:rPr>
                <w:rFonts w:ascii="Arial Narrow" w:hAnsi="Arial Narrow" w:cstheme="minorHAnsi"/>
                <w:b/>
                <w:bCs/>
                <w:szCs w:val="22"/>
              </w:rPr>
            </w:pPr>
            <w:r w:rsidRPr="00687EAB">
              <w:rPr>
                <w:rFonts w:ascii="Arial Narrow" w:hAnsi="Arial Narrow"/>
              </w:rPr>
              <w:lastRenderedPageBreak/>
              <w:t>Category (6) – Pathology services – Group P7 Genetics</w:t>
            </w:r>
          </w:p>
        </w:tc>
      </w:tr>
      <w:tr w:rsidR="00AD7D28" w:rsidRPr="002B0E6D" w14:paraId="727EF567" w14:textId="77777777" w:rsidTr="00B264AB">
        <w:trPr>
          <w:cnfStyle w:val="100000000000" w:firstRow="1" w:lastRow="0" w:firstColumn="0" w:lastColumn="0" w:oddVBand="0" w:evenVBand="0" w:oddHBand="0" w:evenHBand="0" w:firstRowFirstColumn="0" w:firstRowLastColumn="0" w:lastRowFirstColumn="0" w:lastRowLastColumn="0"/>
          <w:cantSplit/>
          <w:tblHeader/>
        </w:trPr>
        <w:tc>
          <w:tcPr>
            <w:tcW w:w="9209" w:type="dxa"/>
            <w:tcBorders>
              <w:top w:val="single" w:sz="4" w:space="0" w:color="auto"/>
              <w:left w:val="single" w:sz="4" w:space="0" w:color="auto"/>
              <w:bottom w:val="single" w:sz="4" w:space="0" w:color="auto"/>
              <w:right w:val="single" w:sz="4" w:space="0" w:color="auto"/>
            </w:tcBorders>
            <w:hideMark/>
          </w:tcPr>
          <w:p w14:paraId="44BE63F7" w14:textId="77777777" w:rsidR="00B264AB" w:rsidRPr="00687EAB" w:rsidRDefault="00B264AB">
            <w:pPr>
              <w:rPr>
                <w:rFonts w:ascii="Arial Narrow" w:hAnsi="Arial Narrow" w:cstheme="minorHAnsi"/>
              </w:rPr>
            </w:pPr>
            <w:r w:rsidRPr="00687EAB">
              <w:rPr>
                <w:rFonts w:ascii="Arial Narrow" w:hAnsi="Arial Narrow" w:cstheme="minorHAnsi"/>
              </w:rPr>
              <w:t>MBS item AAAA</w:t>
            </w:r>
          </w:p>
          <w:p w14:paraId="570DC6EE" w14:textId="377249C5" w:rsidR="00B264AB" w:rsidRPr="00BD5DF2" w:rsidRDefault="00B264AB" w:rsidP="00BD5DF2">
            <w:pPr>
              <w:pStyle w:val="Quote"/>
              <w:spacing w:line="256" w:lineRule="auto"/>
              <w:ind w:left="0"/>
              <w:rPr>
                <w:rFonts w:ascii="Arial Narrow" w:hAnsi="Arial Narrow"/>
                <w:color w:val="auto"/>
                <w:lang w:eastAsia="en-US"/>
              </w:rPr>
            </w:pPr>
            <w:r w:rsidRPr="00BD5DF2">
              <w:rPr>
                <w:rFonts w:ascii="Arial Narrow" w:hAnsi="Arial Narrow"/>
                <w:color w:val="auto"/>
                <w:lang w:eastAsia="en-US"/>
              </w:rPr>
              <w:t>Characterisation of variant(s) in a panel of at least 25 genes</w:t>
            </w:r>
            <w:r w:rsidR="00FD7F1D">
              <w:rPr>
                <w:rFonts w:ascii="Arial Narrow" w:hAnsi="Arial Narrow"/>
                <w:color w:val="auto"/>
                <w:lang w:eastAsia="en-US"/>
              </w:rPr>
              <w:t xml:space="preserve"> using DNA </w:t>
            </w:r>
            <w:r w:rsidR="001B3D31">
              <w:rPr>
                <w:rFonts w:ascii="Arial Narrow" w:hAnsi="Arial Narrow"/>
                <w:color w:val="auto"/>
                <w:lang w:eastAsia="en-US"/>
              </w:rPr>
              <w:t>and</w:t>
            </w:r>
            <w:r w:rsidR="00FD7F1D">
              <w:rPr>
                <w:rFonts w:ascii="Arial Narrow" w:hAnsi="Arial Narrow"/>
                <w:color w:val="auto"/>
                <w:lang w:eastAsia="en-US"/>
              </w:rPr>
              <w:t xml:space="preserve"> RNA</w:t>
            </w:r>
            <w:r w:rsidRPr="00BD5DF2">
              <w:rPr>
                <w:rFonts w:ascii="Arial Narrow" w:hAnsi="Arial Narrow"/>
                <w:color w:val="auto"/>
                <w:lang w:eastAsia="en-US"/>
              </w:rPr>
              <w:t>, requested by a specialist or consultant physician, to determine the diagnosis, prognosis and/or management of a patient presenting with a clinically suspected haematological malignancy of myeloid origin</w:t>
            </w:r>
          </w:p>
          <w:p w14:paraId="46958E40" w14:textId="77777777" w:rsidR="00B264AB" w:rsidRPr="00BD5DF2" w:rsidRDefault="00B264AB" w:rsidP="00BD5DF2">
            <w:pPr>
              <w:pStyle w:val="Quote"/>
              <w:spacing w:line="256" w:lineRule="auto"/>
              <w:ind w:left="0"/>
              <w:rPr>
                <w:rFonts w:ascii="Arial Narrow" w:hAnsi="Arial Narrow" w:cstheme="minorHAnsi"/>
                <w:color w:val="auto"/>
                <w:lang w:eastAsia="en-US"/>
              </w:rPr>
            </w:pPr>
            <w:r w:rsidRPr="00BD5DF2">
              <w:rPr>
                <w:rFonts w:ascii="Arial Narrow" w:hAnsi="Arial Narrow"/>
                <w:color w:val="auto"/>
                <w:lang w:eastAsia="en-US"/>
              </w:rPr>
              <w:t>Applicable once per diagnostic episode at diagnosis, disease progression or relapse</w:t>
            </w:r>
          </w:p>
        </w:tc>
      </w:tr>
      <w:tr w:rsidR="00AD7D28" w:rsidRPr="002B0E6D" w14:paraId="180C7AE3" w14:textId="77777777" w:rsidTr="00B264AB">
        <w:trPr>
          <w:cnfStyle w:val="100000000000" w:firstRow="1" w:lastRow="0" w:firstColumn="0" w:lastColumn="0" w:oddVBand="0" w:evenVBand="0" w:oddHBand="0" w:evenHBand="0" w:firstRowFirstColumn="0" w:firstRowLastColumn="0" w:lastRowFirstColumn="0" w:lastRowLastColumn="0"/>
          <w:cantSplit/>
          <w:trHeight w:val="322"/>
          <w:tblHeader/>
        </w:trPr>
        <w:tc>
          <w:tcPr>
            <w:tcW w:w="9209" w:type="dxa"/>
            <w:tcBorders>
              <w:top w:val="single" w:sz="4" w:space="0" w:color="auto"/>
              <w:left w:val="single" w:sz="4" w:space="0" w:color="auto"/>
              <w:bottom w:val="single" w:sz="4" w:space="0" w:color="auto"/>
              <w:right w:val="single" w:sz="4" w:space="0" w:color="auto"/>
            </w:tcBorders>
            <w:vAlign w:val="center"/>
            <w:hideMark/>
          </w:tcPr>
          <w:p w14:paraId="0B996D8D" w14:textId="4292829E" w:rsidR="00B264AB" w:rsidRPr="00BC1C9D" w:rsidRDefault="00B264AB">
            <w:pPr>
              <w:spacing w:before="40" w:after="40"/>
              <w:rPr>
                <w:rFonts w:ascii="Arial Narrow" w:hAnsi="Arial Narrow" w:cstheme="minorHAnsi"/>
                <w:lang w:eastAsia="en-US"/>
              </w:rPr>
            </w:pPr>
            <w:r w:rsidRPr="00BC1C9D">
              <w:rPr>
                <w:rFonts w:ascii="Arial Narrow" w:hAnsi="Arial Narrow"/>
              </w:rPr>
              <w:t xml:space="preserve">Fee: </w:t>
            </w:r>
            <w:r w:rsidRPr="00BD5DF2">
              <w:rPr>
                <w:rFonts w:ascii="Arial Narrow" w:hAnsi="Arial Narrow"/>
              </w:rPr>
              <w:t>$1,</w:t>
            </w:r>
            <w:r w:rsidR="00262213">
              <w:rPr>
                <w:rFonts w:ascii="Arial Narrow" w:hAnsi="Arial Narrow"/>
              </w:rPr>
              <w:t>100</w:t>
            </w:r>
            <w:r w:rsidRPr="00BD5DF2">
              <w:rPr>
                <w:rFonts w:ascii="Arial Narrow" w:hAnsi="Arial Narrow"/>
              </w:rPr>
              <w:t xml:space="preserve"> </w:t>
            </w:r>
            <w:r w:rsidRPr="00BC1C9D">
              <w:rPr>
                <w:rFonts w:ascii="Arial Narrow" w:hAnsi="Arial Narrow"/>
              </w:rPr>
              <w:t xml:space="preserve">Benefit: 75% = </w:t>
            </w:r>
            <w:r w:rsidRPr="00BD5DF2">
              <w:rPr>
                <w:rFonts w:ascii="Arial Narrow" w:hAnsi="Arial Narrow"/>
              </w:rPr>
              <w:t>$</w:t>
            </w:r>
            <w:r w:rsidR="00E57AB7">
              <w:rPr>
                <w:rFonts w:ascii="Arial Narrow" w:hAnsi="Arial Narrow"/>
              </w:rPr>
              <w:t>8</w:t>
            </w:r>
            <w:r w:rsidR="00262213">
              <w:rPr>
                <w:rFonts w:ascii="Arial Narrow" w:hAnsi="Arial Narrow"/>
              </w:rPr>
              <w:t>25</w:t>
            </w:r>
            <w:r w:rsidRPr="00BD5DF2">
              <w:rPr>
                <w:rFonts w:ascii="Arial Narrow" w:hAnsi="Arial Narrow"/>
              </w:rPr>
              <w:t xml:space="preserve"> </w:t>
            </w:r>
            <w:r w:rsidR="00262213">
              <w:rPr>
                <w:rFonts w:ascii="Arial Narrow" w:hAnsi="Arial Narrow"/>
              </w:rPr>
              <w:t xml:space="preserve">  </w:t>
            </w:r>
            <w:r w:rsidRPr="00BC1C9D">
              <w:rPr>
                <w:rFonts w:ascii="Arial Narrow" w:hAnsi="Arial Narrow"/>
              </w:rPr>
              <w:t xml:space="preserve">85% = </w:t>
            </w:r>
            <w:r w:rsidRPr="00BD5DF2">
              <w:rPr>
                <w:rFonts w:ascii="Arial Narrow" w:hAnsi="Arial Narrow"/>
              </w:rPr>
              <w:t>$1,0</w:t>
            </w:r>
            <w:r w:rsidR="00BC1C9D">
              <w:rPr>
                <w:rFonts w:ascii="Arial Narrow" w:hAnsi="Arial Narrow"/>
              </w:rPr>
              <w:t>0</w:t>
            </w:r>
            <w:r w:rsidR="00262213">
              <w:rPr>
                <w:rFonts w:ascii="Arial Narrow" w:hAnsi="Arial Narrow"/>
              </w:rPr>
              <w:t>6.80</w:t>
            </w:r>
          </w:p>
        </w:tc>
      </w:tr>
      <w:tr w:rsidR="00AD7D28" w:rsidRPr="002B0E6D" w14:paraId="171F5BC9" w14:textId="77777777" w:rsidTr="00B264AB">
        <w:trPr>
          <w:cnfStyle w:val="100000000000" w:firstRow="1" w:lastRow="0" w:firstColumn="0" w:lastColumn="0" w:oddVBand="0" w:evenVBand="0" w:oddHBand="0" w:evenHBand="0" w:firstRowFirstColumn="0" w:firstRowLastColumn="0" w:lastRowFirstColumn="0" w:lastRowLastColumn="0"/>
          <w:cantSplit/>
          <w:tblHeader/>
        </w:trPr>
        <w:tc>
          <w:tcPr>
            <w:tcW w:w="9209" w:type="dxa"/>
            <w:tcBorders>
              <w:top w:val="single" w:sz="4" w:space="0" w:color="auto"/>
              <w:left w:val="single" w:sz="4" w:space="0" w:color="auto"/>
              <w:bottom w:val="single" w:sz="4" w:space="0" w:color="auto"/>
              <w:right w:val="single" w:sz="4" w:space="0" w:color="auto"/>
            </w:tcBorders>
            <w:hideMark/>
          </w:tcPr>
          <w:p w14:paraId="0C89A22D" w14:textId="77777777" w:rsidR="00B264AB" w:rsidRPr="00BC1C9D" w:rsidRDefault="00B264AB">
            <w:pPr>
              <w:spacing w:before="40" w:after="40"/>
              <w:rPr>
                <w:rFonts w:ascii="Arial Narrow" w:hAnsi="Arial Narrow" w:cstheme="minorHAnsi"/>
                <w:b/>
                <w:bCs/>
              </w:rPr>
            </w:pPr>
            <w:r w:rsidRPr="00BC1C9D">
              <w:rPr>
                <w:rFonts w:ascii="Arial Narrow" w:hAnsi="Arial Narrow"/>
              </w:rPr>
              <w:t>Category (6) – Pathology services – Group P7 Genetics</w:t>
            </w:r>
          </w:p>
        </w:tc>
      </w:tr>
      <w:tr w:rsidR="00AD7D28" w:rsidRPr="002B0E6D" w14:paraId="48164C8E" w14:textId="77777777" w:rsidTr="00B264AB">
        <w:trPr>
          <w:cnfStyle w:val="100000000000" w:firstRow="1" w:lastRow="0" w:firstColumn="0" w:lastColumn="0" w:oddVBand="0" w:evenVBand="0" w:oddHBand="0" w:evenHBand="0" w:firstRowFirstColumn="0" w:firstRowLastColumn="0" w:lastRowFirstColumn="0" w:lastRowLastColumn="0"/>
          <w:cantSplit/>
          <w:tblHeader/>
        </w:trPr>
        <w:tc>
          <w:tcPr>
            <w:tcW w:w="9209" w:type="dxa"/>
            <w:tcBorders>
              <w:top w:val="single" w:sz="4" w:space="0" w:color="auto"/>
              <w:left w:val="single" w:sz="4" w:space="0" w:color="auto"/>
              <w:bottom w:val="single" w:sz="4" w:space="0" w:color="auto"/>
              <w:right w:val="single" w:sz="4" w:space="0" w:color="auto"/>
            </w:tcBorders>
            <w:hideMark/>
          </w:tcPr>
          <w:p w14:paraId="2910F3C8" w14:textId="77777777" w:rsidR="00B264AB" w:rsidRPr="00BC1C9D" w:rsidRDefault="00B264AB">
            <w:pPr>
              <w:rPr>
                <w:rFonts w:ascii="Arial Narrow" w:hAnsi="Arial Narrow" w:cstheme="minorHAnsi"/>
              </w:rPr>
            </w:pPr>
            <w:r w:rsidRPr="00BC1C9D">
              <w:rPr>
                <w:rFonts w:ascii="Arial Narrow" w:hAnsi="Arial Narrow" w:cstheme="minorHAnsi"/>
              </w:rPr>
              <w:t>MBS item BBBB</w:t>
            </w:r>
          </w:p>
          <w:p w14:paraId="0A64F742" w14:textId="3684E89A" w:rsidR="00B264AB" w:rsidRPr="00BD5DF2" w:rsidRDefault="00B264AB" w:rsidP="00BD5DF2">
            <w:pPr>
              <w:pStyle w:val="Quote"/>
              <w:spacing w:line="256" w:lineRule="auto"/>
              <w:ind w:left="0"/>
              <w:rPr>
                <w:rFonts w:ascii="Arial Narrow" w:hAnsi="Arial Narrow"/>
                <w:color w:val="auto"/>
                <w:lang w:eastAsia="en-US"/>
              </w:rPr>
            </w:pPr>
            <w:r w:rsidRPr="00BD5DF2">
              <w:rPr>
                <w:rFonts w:ascii="Arial Narrow" w:hAnsi="Arial Narrow"/>
                <w:color w:val="auto"/>
                <w:lang w:eastAsia="en-US"/>
              </w:rPr>
              <w:t>Characterisation of variant(s) in a panel of at least 25 genes</w:t>
            </w:r>
            <w:r w:rsidR="00FD7F1D">
              <w:rPr>
                <w:rFonts w:ascii="Arial Narrow" w:hAnsi="Arial Narrow"/>
                <w:color w:val="auto"/>
                <w:lang w:eastAsia="en-US"/>
              </w:rPr>
              <w:t xml:space="preserve"> using DNA </w:t>
            </w:r>
            <w:r w:rsidR="001B3D31">
              <w:rPr>
                <w:rFonts w:ascii="Arial Narrow" w:hAnsi="Arial Narrow"/>
                <w:color w:val="auto"/>
                <w:lang w:eastAsia="en-US"/>
              </w:rPr>
              <w:t>and</w:t>
            </w:r>
            <w:r w:rsidR="00745CF1">
              <w:rPr>
                <w:rFonts w:ascii="Arial Narrow" w:hAnsi="Arial Narrow"/>
                <w:color w:val="auto"/>
                <w:lang w:eastAsia="en-US"/>
              </w:rPr>
              <w:t xml:space="preserve"> </w:t>
            </w:r>
            <w:r w:rsidR="00FD7F1D">
              <w:rPr>
                <w:rFonts w:ascii="Arial Narrow" w:hAnsi="Arial Narrow"/>
                <w:color w:val="auto"/>
                <w:lang w:eastAsia="en-US"/>
              </w:rPr>
              <w:t>RNA</w:t>
            </w:r>
            <w:r w:rsidRPr="00BD5DF2">
              <w:rPr>
                <w:rFonts w:ascii="Arial Narrow" w:hAnsi="Arial Narrow"/>
                <w:color w:val="auto"/>
                <w:lang w:eastAsia="en-US"/>
              </w:rPr>
              <w:t>, requested by a specialist or consultant physician, to determine the diagnosis, prognosis and/or management of a patient presenting with a clinically suspected haematological malignancy of lymphoid origin</w:t>
            </w:r>
          </w:p>
          <w:p w14:paraId="5E6E49E9" w14:textId="77777777" w:rsidR="00B264AB" w:rsidRPr="00BD5DF2" w:rsidRDefault="00B264AB" w:rsidP="00BD5DF2">
            <w:pPr>
              <w:pStyle w:val="Quote"/>
              <w:spacing w:line="256" w:lineRule="auto"/>
              <w:ind w:left="0"/>
              <w:rPr>
                <w:rFonts w:ascii="Arial Narrow" w:hAnsi="Arial Narrow" w:cstheme="minorHAnsi"/>
                <w:color w:val="auto"/>
                <w:lang w:eastAsia="en-US"/>
              </w:rPr>
            </w:pPr>
            <w:r w:rsidRPr="00BD5DF2">
              <w:rPr>
                <w:rFonts w:ascii="Arial Narrow" w:hAnsi="Arial Narrow"/>
                <w:color w:val="auto"/>
                <w:lang w:eastAsia="en-US"/>
              </w:rPr>
              <w:t>Applicable once per diagnostic episode at diagnosis, disease progression or relapse</w:t>
            </w:r>
          </w:p>
        </w:tc>
      </w:tr>
      <w:tr w:rsidR="00AD7D28" w:rsidRPr="002B0E6D" w14:paraId="4C5FC0C0" w14:textId="77777777" w:rsidTr="00B264AB">
        <w:trPr>
          <w:cnfStyle w:val="100000000000" w:firstRow="1" w:lastRow="0" w:firstColumn="0" w:lastColumn="0" w:oddVBand="0" w:evenVBand="0" w:oddHBand="0" w:evenHBand="0" w:firstRowFirstColumn="0" w:firstRowLastColumn="0" w:lastRowFirstColumn="0" w:lastRowLastColumn="0"/>
          <w:cantSplit/>
          <w:trHeight w:val="322"/>
          <w:tblHeader/>
        </w:trPr>
        <w:tc>
          <w:tcPr>
            <w:tcW w:w="9209" w:type="dxa"/>
            <w:tcBorders>
              <w:top w:val="single" w:sz="4" w:space="0" w:color="auto"/>
              <w:left w:val="single" w:sz="4" w:space="0" w:color="auto"/>
              <w:bottom w:val="single" w:sz="4" w:space="0" w:color="auto"/>
              <w:right w:val="single" w:sz="4" w:space="0" w:color="auto"/>
            </w:tcBorders>
            <w:vAlign w:val="center"/>
            <w:hideMark/>
          </w:tcPr>
          <w:p w14:paraId="1A83C66B" w14:textId="09A9C5E3" w:rsidR="00B264AB" w:rsidRPr="00BC1C9D" w:rsidRDefault="00B264AB">
            <w:pPr>
              <w:spacing w:before="40" w:after="40"/>
              <w:rPr>
                <w:rFonts w:ascii="Arial Narrow" w:hAnsi="Arial Narrow" w:cstheme="minorHAnsi"/>
                <w:lang w:eastAsia="en-US"/>
              </w:rPr>
            </w:pPr>
            <w:r w:rsidRPr="00BC1C9D">
              <w:rPr>
                <w:rFonts w:ascii="Arial Narrow" w:hAnsi="Arial Narrow"/>
              </w:rPr>
              <w:t xml:space="preserve">Fee: </w:t>
            </w:r>
            <w:r w:rsidRPr="00BD5DF2">
              <w:rPr>
                <w:rFonts w:ascii="Arial Narrow" w:hAnsi="Arial Narrow"/>
              </w:rPr>
              <w:t>$1,</w:t>
            </w:r>
            <w:r w:rsidR="00262213">
              <w:rPr>
                <w:rFonts w:ascii="Arial Narrow" w:hAnsi="Arial Narrow"/>
              </w:rPr>
              <w:t>100</w:t>
            </w:r>
            <w:r w:rsidRPr="00BD5DF2">
              <w:rPr>
                <w:rFonts w:ascii="Arial Narrow" w:hAnsi="Arial Narrow"/>
              </w:rPr>
              <w:t xml:space="preserve"> </w:t>
            </w:r>
            <w:r w:rsidRPr="00BC1C9D">
              <w:rPr>
                <w:rFonts w:ascii="Arial Narrow" w:hAnsi="Arial Narrow"/>
              </w:rPr>
              <w:t xml:space="preserve">Benefit: 75% = </w:t>
            </w:r>
            <w:r w:rsidRPr="00BD5DF2">
              <w:rPr>
                <w:rFonts w:ascii="Arial Narrow" w:hAnsi="Arial Narrow"/>
              </w:rPr>
              <w:t>$</w:t>
            </w:r>
            <w:r w:rsidR="00E57AB7">
              <w:rPr>
                <w:rFonts w:ascii="Arial Narrow" w:hAnsi="Arial Narrow"/>
              </w:rPr>
              <w:t>8</w:t>
            </w:r>
            <w:r w:rsidR="00262213">
              <w:rPr>
                <w:rFonts w:ascii="Arial Narrow" w:hAnsi="Arial Narrow"/>
              </w:rPr>
              <w:t xml:space="preserve">25 </w:t>
            </w:r>
            <w:r w:rsidRPr="00BC1C9D">
              <w:rPr>
                <w:rFonts w:ascii="Arial Narrow" w:hAnsi="Arial Narrow"/>
              </w:rPr>
              <w:t xml:space="preserve">85% = </w:t>
            </w:r>
            <w:r w:rsidRPr="00BD5DF2">
              <w:rPr>
                <w:rFonts w:ascii="Arial Narrow" w:hAnsi="Arial Narrow"/>
              </w:rPr>
              <w:t>$1,0</w:t>
            </w:r>
            <w:r w:rsidR="00BC1C9D">
              <w:rPr>
                <w:rFonts w:ascii="Arial Narrow" w:hAnsi="Arial Narrow"/>
              </w:rPr>
              <w:t>0</w:t>
            </w:r>
            <w:r w:rsidR="00262213">
              <w:rPr>
                <w:rFonts w:ascii="Arial Narrow" w:hAnsi="Arial Narrow"/>
              </w:rPr>
              <w:t>6.80</w:t>
            </w:r>
          </w:p>
        </w:tc>
      </w:tr>
      <w:tr w:rsidR="00B57733" w:rsidRPr="002B0E6D" w14:paraId="35EC253F" w14:textId="77777777" w:rsidTr="00B57733">
        <w:trPr>
          <w:cnfStyle w:val="100000000000" w:firstRow="1" w:lastRow="0" w:firstColumn="0" w:lastColumn="0" w:oddVBand="0" w:evenVBand="0" w:oddHBand="0" w:evenHBand="0" w:firstRowFirstColumn="0" w:firstRowLastColumn="0" w:lastRowFirstColumn="0" w:lastRowLastColumn="0"/>
          <w:cantSplit/>
          <w:trHeight w:val="322"/>
          <w:tblHeader/>
        </w:trPr>
        <w:tc>
          <w:tcPr>
            <w:tcW w:w="9209" w:type="dxa"/>
            <w:tcBorders>
              <w:top w:val="single" w:sz="4" w:space="0" w:color="auto"/>
              <w:left w:val="single" w:sz="4" w:space="0" w:color="auto"/>
              <w:bottom w:val="single" w:sz="4" w:space="0" w:color="auto"/>
              <w:right w:val="single" w:sz="4" w:space="0" w:color="auto"/>
            </w:tcBorders>
          </w:tcPr>
          <w:p w14:paraId="22F89801" w14:textId="5EE6714E" w:rsidR="00B57733" w:rsidRPr="00BC1C9D" w:rsidRDefault="00B57733" w:rsidP="00B57733">
            <w:pPr>
              <w:spacing w:before="40" w:after="40"/>
              <w:rPr>
                <w:rFonts w:ascii="Arial Narrow" w:hAnsi="Arial Narrow"/>
              </w:rPr>
            </w:pPr>
            <w:r w:rsidRPr="00687EAB">
              <w:rPr>
                <w:rFonts w:ascii="Arial Narrow" w:hAnsi="Arial Narrow"/>
              </w:rPr>
              <w:t>Category (6) – Pathology services – Group P7 Genetics</w:t>
            </w:r>
          </w:p>
        </w:tc>
      </w:tr>
      <w:tr w:rsidR="00B57733" w:rsidRPr="002B0E6D" w14:paraId="2C1536F8" w14:textId="77777777" w:rsidTr="009E1F5B">
        <w:trPr>
          <w:cnfStyle w:val="100000000000" w:firstRow="1" w:lastRow="0" w:firstColumn="0" w:lastColumn="0" w:oddVBand="0" w:evenVBand="0" w:oddHBand="0" w:evenHBand="0" w:firstRowFirstColumn="0" w:firstRowLastColumn="0" w:lastRowFirstColumn="0" w:lastRowLastColumn="0"/>
          <w:cantSplit/>
          <w:trHeight w:val="322"/>
          <w:tblHeader/>
        </w:trPr>
        <w:tc>
          <w:tcPr>
            <w:tcW w:w="9209" w:type="dxa"/>
            <w:tcBorders>
              <w:top w:val="single" w:sz="4" w:space="0" w:color="auto"/>
              <w:left w:val="single" w:sz="4" w:space="0" w:color="auto"/>
              <w:bottom w:val="single" w:sz="4" w:space="0" w:color="auto"/>
              <w:right w:val="single" w:sz="4" w:space="0" w:color="auto"/>
            </w:tcBorders>
          </w:tcPr>
          <w:p w14:paraId="7667959C" w14:textId="5532B9A1" w:rsidR="00B57733" w:rsidRPr="00687EAB" w:rsidRDefault="00B57733" w:rsidP="00B57733">
            <w:pPr>
              <w:rPr>
                <w:rFonts w:ascii="Arial Narrow" w:hAnsi="Arial Narrow" w:cstheme="minorHAnsi"/>
              </w:rPr>
            </w:pPr>
            <w:r w:rsidRPr="00687EAB">
              <w:rPr>
                <w:rFonts w:ascii="Arial Narrow" w:hAnsi="Arial Narrow" w:cstheme="minorHAnsi"/>
              </w:rPr>
              <w:t xml:space="preserve">MBS item </w:t>
            </w:r>
            <w:r>
              <w:rPr>
                <w:rFonts w:ascii="Arial Narrow" w:hAnsi="Arial Narrow" w:cstheme="minorHAnsi"/>
              </w:rPr>
              <w:t>CCCC</w:t>
            </w:r>
          </w:p>
          <w:p w14:paraId="7EE36938" w14:textId="54B252D7" w:rsidR="00B57733" w:rsidRPr="00BD5DF2" w:rsidRDefault="00B57733" w:rsidP="00B57733">
            <w:pPr>
              <w:pStyle w:val="Quote"/>
              <w:spacing w:line="256" w:lineRule="auto"/>
              <w:ind w:left="0"/>
              <w:rPr>
                <w:rFonts w:ascii="Arial Narrow" w:hAnsi="Arial Narrow"/>
                <w:color w:val="auto"/>
                <w:lang w:eastAsia="en-US"/>
              </w:rPr>
            </w:pPr>
            <w:r w:rsidRPr="00BD5DF2">
              <w:rPr>
                <w:rFonts w:ascii="Arial Narrow" w:hAnsi="Arial Narrow"/>
                <w:color w:val="auto"/>
                <w:lang w:eastAsia="en-US"/>
              </w:rPr>
              <w:t>Characterisation of variant(s) in a panel of at least 25 genes</w:t>
            </w:r>
            <w:r>
              <w:rPr>
                <w:rFonts w:ascii="Arial Narrow" w:hAnsi="Arial Narrow"/>
                <w:color w:val="auto"/>
                <w:lang w:eastAsia="en-US"/>
              </w:rPr>
              <w:t xml:space="preserve"> using DNA</w:t>
            </w:r>
            <w:r w:rsidRPr="00BD5DF2">
              <w:rPr>
                <w:rFonts w:ascii="Arial Narrow" w:hAnsi="Arial Narrow"/>
                <w:color w:val="auto"/>
                <w:lang w:eastAsia="en-US"/>
              </w:rPr>
              <w:t>, requested by a specialist or consultant physician, to determine the diagnosis, prognosis and/or management of a patient presenting with a clinically suspected haematological malignancy of myeloid origin</w:t>
            </w:r>
          </w:p>
          <w:p w14:paraId="0E3F43B5" w14:textId="75488ABE" w:rsidR="00B57733" w:rsidRPr="00687EAB" w:rsidRDefault="00B57733" w:rsidP="00B57733">
            <w:pPr>
              <w:spacing w:before="40" w:after="40"/>
              <w:rPr>
                <w:rFonts w:ascii="Arial Narrow" w:hAnsi="Arial Narrow"/>
              </w:rPr>
            </w:pPr>
            <w:r w:rsidRPr="00B57733">
              <w:rPr>
                <w:rFonts w:ascii="Arial Narrow" w:hAnsi="Arial Narrow"/>
                <w:szCs w:val="22"/>
                <w:lang w:eastAsia="en-US"/>
              </w:rPr>
              <w:t>Applicable once per diagnostic episode at diagnosis, disease progression or relapse</w:t>
            </w:r>
          </w:p>
        </w:tc>
      </w:tr>
      <w:tr w:rsidR="00B57733" w:rsidRPr="002B0E6D" w14:paraId="185ECE5A" w14:textId="77777777" w:rsidTr="00B57733">
        <w:trPr>
          <w:cnfStyle w:val="100000000000" w:firstRow="1" w:lastRow="0" w:firstColumn="0" w:lastColumn="0" w:oddVBand="0" w:evenVBand="0" w:oddHBand="0" w:evenHBand="0" w:firstRowFirstColumn="0" w:firstRowLastColumn="0" w:lastRowFirstColumn="0" w:lastRowLastColumn="0"/>
          <w:cantSplit/>
          <w:trHeight w:val="279"/>
          <w:tblHeader/>
        </w:trPr>
        <w:tc>
          <w:tcPr>
            <w:tcW w:w="9209" w:type="dxa"/>
            <w:tcBorders>
              <w:top w:val="single" w:sz="4" w:space="0" w:color="auto"/>
              <w:left w:val="single" w:sz="4" w:space="0" w:color="auto"/>
              <w:bottom w:val="single" w:sz="4" w:space="0" w:color="auto"/>
              <w:right w:val="single" w:sz="4" w:space="0" w:color="auto"/>
            </w:tcBorders>
            <w:vAlign w:val="center"/>
          </w:tcPr>
          <w:p w14:paraId="0756649F" w14:textId="0CA78CD6" w:rsidR="00B57733" w:rsidRPr="00687EAB" w:rsidRDefault="00B57733" w:rsidP="00B57733">
            <w:pPr>
              <w:rPr>
                <w:rFonts w:ascii="Arial Narrow" w:hAnsi="Arial Narrow" w:cstheme="minorHAnsi"/>
              </w:rPr>
            </w:pPr>
            <w:r w:rsidRPr="00BC1C9D">
              <w:rPr>
                <w:rFonts w:ascii="Arial Narrow" w:hAnsi="Arial Narrow"/>
              </w:rPr>
              <w:t xml:space="preserve">Fee: </w:t>
            </w:r>
            <w:r w:rsidRPr="00BD5DF2">
              <w:rPr>
                <w:rFonts w:ascii="Arial Narrow" w:hAnsi="Arial Narrow"/>
              </w:rPr>
              <w:t>$</w:t>
            </w:r>
            <w:r>
              <w:rPr>
                <w:rFonts w:ascii="Arial Narrow" w:hAnsi="Arial Narrow"/>
              </w:rPr>
              <w:t>927.90</w:t>
            </w:r>
            <w:r w:rsidRPr="00BD5DF2">
              <w:rPr>
                <w:rFonts w:ascii="Arial Narrow" w:hAnsi="Arial Narrow"/>
              </w:rPr>
              <w:t xml:space="preserve"> </w:t>
            </w:r>
            <w:r w:rsidRPr="00BC1C9D">
              <w:rPr>
                <w:rFonts w:ascii="Arial Narrow" w:hAnsi="Arial Narrow"/>
              </w:rPr>
              <w:t xml:space="preserve">Benefit: 75% = </w:t>
            </w:r>
            <w:r w:rsidRPr="00BD5DF2">
              <w:rPr>
                <w:rFonts w:ascii="Arial Narrow" w:hAnsi="Arial Narrow"/>
              </w:rPr>
              <w:t>$</w:t>
            </w:r>
            <w:r>
              <w:rPr>
                <w:rFonts w:ascii="Arial Narrow" w:hAnsi="Arial Narrow"/>
              </w:rPr>
              <w:t>725</w:t>
            </w:r>
            <w:r w:rsidRPr="00BD5DF2">
              <w:rPr>
                <w:rFonts w:ascii="Arial Narrow" w:hAnsi="Arial Narrow"/>
              </w:rPr>
              <w:t xml:space="preserve"> </w:t>
            </w:r>
            <w:r>
              <w:rPr>
                <w:rFonts w:ascii="Arial Narrow" w:hAnsi="Arial Narrow"/>
              </w:rPr>
              <w:t xml:space="preserve">  </w:t>
            </w:r>
            <w:r w:rsidRPr="00BC1C9D">
              <w:rPr>
                <w:rFonts w:ascii="Arial Narrow" w:hAnsi="Arial Narrow"/>
              </w:rPr>
              <w:t xml:space="preserve">85% = </w:t>
            </w:r>
            <w:r w:rsidRPr="00BD5DF2">
              <w:rPr>
                <w:rFonts w:ascii="Arial Narrow" w:hAnsi="Arial Narrow"/>
              </w:rPr>
              <w:t>$</w:t>
            </w:r>
            <w:r>
              <w:rPr>
                <w:rFonts w:ascii="Arial Narrow" w:hAnsi="Arial Narrow"/>
              </w:rPr>
              <w:t>840</w:t>
            </w:r>
          </w:p>
        </w:tc>
      </w:tr>
      <w:tr w:rsidR="00B57733" w:rsidRPr="002B0E6D" w14:paraId="1A401CEF" w14:textId="77777777" w:rsidTr="00B57733">
        <w:trPr>
          <w:cnfStyle w:val="100000000000" w:firstRow="1" w:lastRow="0" w:firstColumn="0" w:lastColumn="0" w:oddVBand="0" w:evenVBand="0" w:oddHBand="0" w:evenHBand="0" w:firstRowFirstColumn="0" w:firstRowLastColumn="0" w:lastRowFirstColumn="0" w:lastRowLastColumn="0"/>
          <w:cantSplit/>
          <w:trHeight w:val="279"/>
          <w:tblHeader/>
        </w:trPr>
        <w:tc>
          <w:tcPr>
            <w:tcW w:w="9209" w:type="dxa"/>
            <w:tcBorders>
              <w:top w:val="single" w:sz="4" w:space="0" w:color="auto"/>
              <w:left w:val="single" w:sz="4" w:space="0" w:color="auto"/>
              <w:bottom w:val="single" w:sz="4" w:space="0" w:color="auto"/>
              <w:right w:val="single" w:sz="4" w:space="0" w:color="auto"/>
            </w:tcBorders>
          </w:tcPr>
          <w:p w14:paraId="08AE4034" w14:textId="03812473" w:rsidR="00B57733" w:rsidRPr="00BC1C9D" w:rsidRDefault="00B57733" w:rsidP="00B57733">
            <w:pPr>
              <w:rPr>
                <w:rFonts w:ascii="Arial Narrow" w:hAnsi="Arial Narrow" w:cstheme="minorHAnsi"/>
              </w:rPr>
            </w:pPr>
            <w:r w:rsidRPr="00BC1C9D">
              <w:rPr>
                <w:rFonts w:ascii="Arial Narrow" w:hAnsi="Arial Narrow" w:cstheme="minorHAnsi"/>
              </w:rPr>
              <w:t xml:space="preserve">MBS item </w:t>
            </w:r>
            <w:r>
              <w:rPr>
                <w:rFonts w:ascii="Arial Narrow" w:hAnsi="Arial Narrow" w:cstheme="minorHAnsi"/>
              </w:rPr>
              <w:t>DDDD</w:t>
            </w:r>
          </w:p>
          <w:p w14:paraId="1FE1B993" w14:textId="759BE162" w:rsidR="00B57733" w:rsidRPr="00BD5DF2" w:rsidRDefault="00B57733" w:rsidP="00B57733">
            <w:pPr>
              <w:pStyle w:val="Quote"/>
              <w:spacing w:line="256" w:lineRule="auto"/>
              <w:ind w:left="0"/>
              <w:rPr>
                <w:rFonts w:ascii="Arial Narrow" w:hAnsi="Arial Narrow"/>
                <w:color w:val="auto"/>
                <w:lang w:eastAsia="en-US"/>
              </w:rPr>
            </w:pPr>
            <w:r w:rsidRPr="00BD5DF2">
              <w:rPr>
                <w:rFonts w:ascii="Arial Narrow" w:hAnsi="Arial Narrow"/>
                <w:color w:val="auto"/>
                <w:lang w:eastAsia="en-US"/>
              </w:rPr>
              <w:t>Characterisation of variant(s) in a panel of at least 25 genes</w:t>
            </w:r>
            <w:r>
              <w:rPr>
                <w:rFonts w:ascii="Arial Narrow" w:hAnsi="Arial Narrow"/>
                <w:color w:val="auto"/>
                <w:lang w:eastAsia="en-US"/>
              </w:rPr>
              <w:t xml:space="preserve"> using DNA</w:t>
            </w:r>
            <w:r w:rsidRPr="00BD5DF2">
              <w:rPr>
                <w:rFonts w:ascii="Arial Narrow" w:hAnsi="Arial Narrow"/>
                <w:color w:val="auto"/>
                <w:lang w:eastAsia="en-US"/>
              </w:rPr>
              <w:t>, requested by a specialist or consultant physician, to determine the diagnosis, prognosis and/or management of a patient presenting with a clinically suspected haematological malignancy of lymphoid origin</w:t>
            </w:r>
          </w:p>
          <w:p w14:paraId="4A00C2DB" w14:textId="3198F619" w:rsidR="00B57733" w:rsidRPr="00BC1C9D" w:rsidRDefault="00B57733" w:rsidP="00B57733">
            <w:pPr>
              <w:rPr>
                <w:rFonts w:ascii="Arial Narrow" w:hAnsi="Arial Narrow"/>
              </w:rPr>
            </w:pPr>
            <w:r w:rsidRPr="00B57733">
              <w:rPr>
                <w:rFonts w:ascii="Arial Narrow" w:hAnsi="Arial Narrow"/>
                <w:szCs w:val="22"/>
                <w:lang w:eastAsia="en-US"/>
              </w:rPr>
              <w:t>Applicable once per diagnostic episode at diagnosis, disease progression or relapse</w:t>
            </w:r>
          </w:p>
        </w:tc>
      </w:tr>
      <w:tr w:rsidR="00B57733" w:rsidRPr="002B0E6D" w14:paraId="1DC2B3D4" w14:textId="77777777" w:rsidTr="00B57733">
        <w:trPr>
          <w:cnfStyle w:val="100000000000" w:firstRow="1" w:lastRow="0" w:firstColumn="0" w:lastColumn="0" w:oddVBand="0" w:evenVBand="0" w:oddHBand="0" w:evenHBand="0" w:firstRowFirstColumn="0" w:firstRowLastColumn="0" w:lastRowFirstColumn="0" w:lastRowLastColumn="0"/>
          <w:cantSplit/>
          <w:trHeight w:val="279"/>
          <w:tblHeader/>
        </w:trPr>
        <w:tc>
          <w:tcPr>
            <w:tcW w:w="9209" w:type="dxa"/>
            <w:tcBorders>
              <w:top w:val="single" w:sz="4" w:space="0" w:color="auto"/>
              <w:left w:val="single" w:sz="4" w:space="0" w:color="auto"/>
              <w:bottom w:val="single" w:sz="4" w:space="0" w:color="auto"/>
              <w:right w:val="single" w:sz="4" w:space="0" w:color="auto"/>
            </w:tcBorders>
            <w:vAlign w:val="center"/>
          </w:tcPr>
          <w:p w14:paraId="4EB55675" w14:textId="1200D3D0" w:rsidR="00B57733" w:rsidRPr="00BC1C9D" w:rsidRDefault="00B57733" w:rsidP="00B57733">
            <w:pPr>
              <w:rPr>
                <w:rFonts w:ascii="Arial Narrow" w:hAnsi="Arial Narrow" w:cstheme="minorHAnsi"/>
              </w:rPr>
            </w:pPr>
            <w:r w:rsidRPr="00BC1C9D">
              <w:rPr>
                <w:rFonts w:ascii="Arial Narrow" w:hAnsi="Arial Narrow"/>
              </w:rPr>
              <w:t xml:space="preserve">Fee: </w:t>
            </w:r>
            <w:r w:rsidRPr="00BD5DF2">
              <w:rPr>
                <w:rFonts w:ascii="Arial Narrow" w:hAnsi="Arial Narrow"/>
              </w:rPr>
              <w:t>$</w:t>
            </w:r>
            <w:r>
              <w:rPr>
                <w:rFonts w:ascii="Arial Narrow" w:hAnsi="Arial Narrow"/>
              </w:rPr>
              <w:t>927.90</w:t>
            </w:r>
            <w:r w:rsidRPr="00BD5DF2">
              <w:rPr>
                <w:rFonts w:ascii="Arial Narrow" w:hAnsi="Arial Narrow"/>
              </w:rPr>
              <w:t xml:space="preserve"> </w:t>
            </w:r>
            <w:r w:rsidRPr="00BC1C9D">
              <w:rPr>
                <w:rFonts w:ascii="Arial Narrow" w:hAnsi="Arial Narrow"/>
              </w:rPr>
              <w:t xml:space="preserve">Benefit: 75% = </w:t>
            </w:r>
            <w:r w:rsidRPr="00BD5DF2">
              <w:rPr>
                <w:rFonts w:ascii="Arial Narrow" w:hAnsi="Arial Narrow"/>
              </w:rPr>
              <w:t>$</w:t>
            </w:r>
            <w:r>
              <w:rPr>
                <w:rFonts w:ascii="Arial Narrow" w:hAnsi="Arial Narrow"/>
              </w:rPr>
              <w:t>725</w:t>
            </w:r>
            <w:r w:rsidRPr="00BD5DF2">
              <w:rPr>
                <w:rFonts w:ascii="Arial Narrow" w:hAnsi="Arial Narrow"/>
              </w:rPr>
              <w:t xml:space="preserve"> </w:t>
            </w:r>
            <w:r>
              <w:rPr>
                <w:rFonts w:ascii="Arial Narrow" w:hAnsi="Arial Narrow"/>
              </w:rPr>
              <w:t xml:space="preserve">  </w:t>
            </w:r>
            <w:r w:rsidRPr="00BC1C9D">
              <w:rPr>
                <w:rFonts w:ascii="Arial Narrow" w:hAnsi="Arial Narrow"/>
              </w:rPr>
              <w:t xml:space="preserve">85% = </w:t>
            </w:r>
            <w:r w:rsidRPr="00BD5DF2">
              <w:rPr>
                <w:rFonts w:ascii="Arial Narrow" w:hAnsi="Arial Narrow"/>
              </w:rPr>
              <w:t>$</w:t>
            </w:r>
            <w:r>
              <w:rPr>
                <w:rFonts w:ascii="Arial Narrow" w:hAnsi="Arial Narrow"/>
              </w:rPr>
              <w:t>840</w:t>
            </w:r>
          </w:p>
        </w:tc>
      </w:tr>
    </w:tbl>
    <w:p w14:paraId="10726357" w14:textId="692E50BC" w:rsidR="00B264AB" w:rsidRPr="00DB4F44" w:rsidRDefault="00C94497" w:rsidP="00B264AB">
      <w:pPr>
        <w:rPr>
          <w:rFonts w:ascii="Arial Narrow" w:hAnsi="Arial Narrow"/>
          <w:sz w:val="18"/>
        </w:rPr>
      </w:pPr>
      <w:r>
        <w:rPr>
          <w:rFonts w:ascii="Arial Narrow" w:hAnsi="Arial Narrow" w:cs="Calibri"/>
          <w:sz w:val="18"/>
          <w:szCs w:val="18"/>
        </w:rPr>
        <w:t>85% benefit reflects the 1 November 2022 Greatest Permissible Gap (GPG) of $93.20. All out-of-hospital Medicare services that have an MBS fee of $621.50 or more will attract a benefit that is greater than 85% of the MBS fee – being the schedule fee less the GPG amount. The GPG amount is indexed annually on 1 November in line with the Consumer Price Index (CPI) (June quarter).</w:t>
      </w:r>
    </w:p>
    <w:tbl>
      <w:tblPr>
        <w:tblStyle w:val="TableGrid"/>
        <w:tblW w:w="0" w:type="auto"/>
        <w:tblLook w:val="04A0" w:firstRow="1" w:lastRow="0" w:firstColumn="1" w:lastColumn="0" w:noHBand="0" w:noVBand="1"/>
      </w:tblPr>
      <w:tblGrid>
        <w:gridCol w:w="9016"/>
      </w:tblGrid>
      <w:tr w:rsidR="00262662" w:rsidRPr="002B0E6D" w14:paraId="1D3F4F4C" w14:textId="77777777" w:rsidTr="009E1F5B">
        <w:tc>
          <w:tcPr>
            <w:tcW w:w="9016" w:type="dxa"/>
          </w:tcPr>
          <w:p w14:paraId="35E13F1F" w14:textId="51CBD468" w:rsidR="00262662" w:rsidRPr="001876B0" w:rsidRDefault="00262662" w:rsidP="001876B0">
            <w:pPr>
              <w:pStyle w:val="Tabletext0"/>
              <w:jc w:val="right"/>
              <w:rPr>
                <w:b/>
              </w:rPr>
            </w:pPr>
            <w:proofErr w:type="gramStart"/>
            <w:r w:rsidRPr="001876B0">
              <w:rPr>
                <w:b/>
              </w:rPr>
              <w:t>TN.</w:t>
            </w:r>
            <w:r w:rsidR="00D42E69">
              <w:rPr>
                <w:b/>
                <w:bCs/>
              </w:rPr>
              <w:t>P</w:t>
            </w:r>
            <w:r w:rsidRPr="006E0DEB">
              <w:rPr>
                <w:b/>
                <w:bCs/>
              </w:rPr>
              <w:t>N.</w:t>
            </w:r>
            <w:r w:rsidR="00D42E69">
              <w:rPr>
                <w:b/>
                <w:bCs/>
              </w:rPr>
              <w:t>X</w:t>
            </w:r>
            <w:r w:rsidRPr="006E0DEB">
              <w:rPr>
                <w:b/>
                <w:bCs/>
              </w:rPr>
              <w:t>.XX</w:t>
            </w:r>
            <w:proofErr w:type="gramEnd"/>
          </w:p>
        </w:tc>
      </w:tr>
      <w:tr w:rsidR="00262662" w14:paraId="2C61F2BC" w14:textId="77777777" w:rsidTr="009E1F5B">
        <w:tc>
          <w:tcPr>
            <w:tcW w:w="9016" w:type="dxa"/>
          </w:tcPr>
          <w:p w14:paraId="20D1D195" w14:textId="6B510C6F" w:rsidR="00262662" w:rsidRDefault="00D42E69" w:rsidP="001876B0">
            <w:pPr>
              <w:pStyle w:val="Tabletext0"/>
            </w:pPr>
            <w:r>
              <w:rPr>
                <w:i/>
                <w:iCs/>
              </w:rPr>
              <w:t>Testing should include, but not be restricted to, genes described in the current World Health Organization Classification of Haematolymphoid Tumours: Lymphoid Neoplasms or other appropriate international guidelines.</w:t>
            </w:r>
          </w:p>
        </w:tc>
      </w:tr>
    </w:tbl>
    <w:p w14:paraId="34D88FC1" w14:textId="77777777" w:rsidR="00C46E06" w:rsidRDefault="00C46E06">
      <w:pPr>
        <w:spacing w:before="0" w:after="160" w:line="259" w:lineRule="auto"/>
        <w:jc w:val="left"/>
        <w:rPr>
          <w:rFonts w:cstheme="minorBidi"/>
          <w:lang w:eastAsia="en-US"/>
        </w:rPr>
      </w:pPr>
      <w:r>
        <w:rPr>
          <w:rFonts w:cstheme="minorBidi"/>
          <w:lang w:eastAsia="en-US"/>
        </w:rPr>
        <w:br w:type="page"/>
      </w:r>
    </w:p>
    <w:tbl>
      <w:tblPr>
        <w:tblStyle w:val="TableGrid"/>
        <w:tblW w:w="0" w:type="auto"/>
        <w:tblLook w:val="04A0" w:firstRow="1" w:lastRow="0" w:firstColumn="1" w:lastColumn="0" w:noHBand="0" w:noVBand="1"/>
        <w:tblDescription w:val="Consumer summary of MSAC consideration"/>
      </w:tblPr>
      <w:tblGrid>
        <w:gridCol w:w="9016"/>
      </w:tblGrid>
      <w:tr w:rsidR="00FA4672" w14:paraId="33FA0044" w14:textId="77777777" w:rsidTr="009E1F5B">
        <w:trPr>
          <w:tblHeader/>
        </w:trPr>
        <w:tc>
          <w:tcPr>
            <w:tcW w:w="9016" w:type="dxa"/>
            <w:tcBorders>
              <w:top w:val="single" w:sz="4" w:space="0" w:color="auto"/>
              <w:left w:val="single" w:sz="4" w:space="0" w:color="auto"/>
              <w:bottom w:val="single" w:sz="4" w:space="0" w:color="auto"/>
              <w:right w:val="single" w:sz="4" w:space="0" w:color="auto"/>
            </w:tcBorders>
            <w:hideMark/>
          </w:tcPr>
          <w:p w14:paraId="20D8B08E" w14:textId="77777777" w:rsidR="00FA4672" w:rsidRPr="00E96E47" w:rsidRDefault="00FA4672" w:rsidP="009E1F5B">
            <w:pPr>
              <w:pStyle w:val="Default"/>
              <w:spacing w:before="120" w:after="120"/>
              <w:rPr>
                <w:rFonts w:ascii="Franklin Gothic Book" w:hAnsi="Franklin Gothic Book"/>
                <w:b/>
                <w:bCs/>
                <w:color w:val="auto"/>
                <w:sz w:val="22"/>
                <w:szCs w:val="22"/>
              </w:rPr>
            </w:pPr>
            <w:r w:rsidRPr="00E96E47">
              <w:rPr>
                <w:rFonts w:ascii="Franklin Gothic Book" w:hAnsi="Franklin Gothic Book"/>
                <w:b/>
                <w:bCs/>
                <w:color w:val="auto"/>
                <w:sz w:val="22"/>
                <w:szCs w:val="22"/>
              </w:rPr>
              <w:lastRenderedPageBreak/>
              <w:t>Consumer summary</w:t>
            </w:r>
          </w:p>
        </w:tc>
      </w:tr>
      <w:tr w:rsidR="00FA4672" w14:paraId="5ABEBC2F" w14:textId="77777777" w:rsidTr="009E1F5B">
        <w:tc>
          <w:tcPr>
            <w:tcW w:w="9016" w:type="dxa"/>
            <w:tcBorders>
              <w:top w:val="single" w:sz="4" w:space="0" w:color="auto"/>
              <w:left w:val="single" w:sz="4" w:space="0" w:color="auto"/>
              <w:bottom w:val="single" w:sz="4" w:space="0" w:color="auto"/>
              <w:right w:val="single" w:sz="4" w:space="0" w:color="auto"/>
            </w:tcBorders>
            <w:hideMark/>
          </w:tcPr>
          <w:p w14:paraId="3DEECBDB" w14:textId="69BEC560" w:rsidR="00B264AB" w:rsidRDefault="00B264AB" w:rsidP="00B264AB">
            <w:pPr>
              <w:rPr>
                <w:szCs w:val="22"/>
                <w:lang w:eastAsia="en-US"/>
              </w:rPr>
            </w:pPr>
            <w:r>
              <w:t xml:space="preserve">This application from the Royal College of Pathologists of Australasia (RCPA) was for Medicare Benefits Schedule (MBS) listing of genetic testing for variants associated with haematological malignancies (blood cancers) using gene panels. This application was for two </w:t>
            </w:r>
            <w:r w:rsidR="006808FB">
              <w:t xml:space="preserve">gene </w:t>
            </w:r>
            <w:r>
              <w:t>panels</w:t>
            </w:r>
            <w:r w:rsidR="007E4DE7">
              <w:t>, to look for the genetic causes of two different types of blood cancers</w:t>
            </w:r>
            <w:r w:rsidR="00640D07">
              <w:t>. O</w:t>
            </w:r>
            <w:r>
              <w:t>ne</w:t>
            </w:r>
            <w:r w:rsidR="00640D07">
              <w:t xml:space="preserve"> gene panel was proposed</w:t>
            </w:r>
            <w:r>
              <w:t xml:space="preserve"> for myeloid </w:t>
            </w:r>
            <w:r w:rsidR="00D835D3">
              <w:t xml:space="preserve">cancers </w:t>
            </w:r>
            <w:r>
              <w:t xml:space="preserve">and one for lymphoid </w:t>
            </w:r>
            <w:r w:rsidR="00D835D3">
              <w:t>cancers</w:t>
            </w:r>
            <w:r>
              <w:t xml:space="preserve">. </w:t>
            </w:r>
            <w:r w:rsidR="00640D07">
              <w:t>A gene panel is when many genes are tested at the same time.</w:t>
            </w:r>
          </w:p>
          <w:p w14:paraId="06BCCB53" w14:textId="707F4E38" w:rsidR="002B5525" w:rsidRDefault="006808FB" w:rsidP="00B264AB">
            <w:r>
              <w:t xml:space="preserve">Blood cancers </w:t>
            </w:r>
            <w:r w:rsidR="00B264AB">
              <w:t xml:space="preserve">are a diverse group of diseases, and include cancers such as lymphoma, </w:t>
            </w:r>
            <w:proofErr w:type="gramStart"/>
            <w:r w:rsidR="00B264AB">
              <w:t>myeloma</w:t>
            </w:r>
            <w:proofErr w:type="gramEnd"/>
            <w:r w:rsidR="00B264AB">
              <w:t xml:space="preserve"> and leukaemia</w:t>
            </w:r>
            <w:r>
              <w:t>.</w:t>
            </w:r>
            <w:r w:rsidR="009059C9">
              <w:t xml:space="preserve"> Blood cancers can be </w:t>
            </w:r>
            <w:r w:rsidR="001F2E5E">
              <w:t xml:space="preserve">broadly </w:t>
            </w:r>
            <w:r w:rsidR="009059C9">
              <w:t xml:space="preserve">categorised based on their </w:t>
            </w:r>
            <w:r w:rsidR="00391C43">
              <w:t xml:space="preserve">cell of </w:t>
            </w:r>
            <w:r w:rsidR="009059C9">
              <w:t>origin (lineage) into myeloid or lymphoid cancers.</w:t>
            </w:r>
            <w:r w:rsidR="00512D20">
              <w:t xml:space="preserve"> </w:t>
            </w:r>
            <w:r w:rsidR="00512D20" w:rsidRPr="00512D20">
              <w:t xml:space="preserve">The cancer </w:t>
            </w:r>
            <w:proofErr w:type="gramStart"/>
            <w:r w:rsidR="00512D20" w:rsidRPr="00512D20">
              <w:t>actually involves</w:t>
            </w:r>
            <w:proofErr w:type="gramEnd"/>
            <w:r w:rsidR="00512D20" w:rsidRPr="00512D20">
              <w:t xml:space="preserve"> a special cell, called a “progenitor cell”. This is an ancestor cell that has the potential to become several different types of cells in the one lineage. Myeloid cancers are due to cancers in cells that come from the bone marrow. These cells eventually turn into red blood cells, </w:t>
            </w:r>
            <w:proofErr w:type="gramStart"/>
            <w:r w:rsidR="00512D20" w:rsidRPr="00512D20">
              <w:t>platelets</w:t>
            </w:r>
            <w:proofErr w:type="gramEnd"/>
            <w:r w:rsidR="00512D20" w:rsidRPr="00512D20">
              <w:t xml:space="preserve"> and some white blood cells. Lymphoid cancers are due to cancers in cells that come from the lymphatic system. These cells eventually turn into white blood cells that fight infections</w:t>
            </w:r>
            <w:r w:rsidR="00C546C7">
              <w:t>.</w:t>
            </w:r>
            <w:r w:rsidR="009059C9">
              <w:t xml:space="preserve"> </w:t>
            </w:r>
          </w:p>
          <w:p w14:paraId="0D0F5D70" w14:textId="41759FD7" w:rsidR="00B264AB" w:rsidRDefault="006808FB" w:rsidP="00B264AB">
            <w:r>
              <w:t xml:space="preserve">The proposed genetic tests can help </w:t>
            </w:r>
            <w:r w:rsidR="008350AF">
              <w:t xml:space="preserve">haematologists </w:t>
            </w:r>
            <w:r w:rsidR="00D835D3">
              <w:t>(</w:t>
            </w:r>
            <w:r w:rsidR="008350AF">
              <w:t xml:space="preserve">blood </w:t>
            </w:r>
            <w:r w:rsidR="00D835D3">
              <w:t>cancer doctors)</w:t>
            </w:r>
            <w:r>
              <w:t xml:space="preserve"> work out what </w:t>
            </w:r>
            <w:r w:rsidR="001F2E5E">
              <w:t xml:space="preserve">specific </w:t>
            </w:r>
            <w:r>
              <w:t>type of blood cancer a patient has. This information</w:t>
            </w:r>
            <w:r w:rsidR="007E4DE7">
              <w:t xml:space="preserve"> can help a </w:t>
            </w:r>
            <w:r w:rsidR="008350AF">
              <w:t>haematologist</w:t>
            </w:r>
            <w:r w:rsidR="007E4DE7">
              <w:t xml:space="preserve"> work out what is the right treatment for that patien</w:t>
            </w:r>
            <w:r w:rsidR="00D835D3">
              <w:t>t. The information would also help doctors understand what the patient’s chances of recovery might be and whether the cancer might come back again</w:t>
            </w:r>
            <w:r w:rsidR="00020E89">
              <w:t>.</w:t>
            </w:r>
          </w:p>
          <w:p w14:paraId="2180531A" w14:textId="5881E3EE" w:rsidR="00B264AB" w:rsidRDefault="00B137AA" w:rsidP="00B264AB">
            <w:r>
              <w:t>T</w:t>
            </w:r>
            <w:r w:rsidR="00B264AB">
              <w:t>here are currently gene tests</w:t>
            </w:r>
            <w:r w:rsidR="007E4DE7">
              <w:t xml:space="preserve"> that look for </w:t>
            </w:r>
            <w:r w:rsidR="00C94497">
              <w:t xml:space="preserve">variants in only </w:t>
            </w:r>
            <w:r w:rsidR="007E4DE7">
              <w:t>a single gene</w:t>
            </w:r>
            <w:r w:rsidR="00B264AB">
              <w:t xml:space="preserve"> for some </w:t>
            </w:r>
            <w:r w:rsidR="006808FB">
              <w:t>blood cancers</w:t>
            </w:r>
            <w:r>
              <w:t>, available on the MBS. T</w:t>
            </w:r>
            <w:r w:rsidR="00B264AB">
              <w:t xml:space="preserve">he proposed gene panels will include more genes </w:t>
            </w:r>
            <w:r w:rsidR="00676A5A">
              <w:t xml:space="preserve">than </w:t>
            </w:r>
            <w:r w:rsidR="00B264AB">
              <w:t xml:space="preserve">what is currently available. Using gene panels therefore increases the chance of </w:t>
            </w:r>
            <w:r w:rsidR="00C94497">
              <w:t xml:space="preserve">finding relevant genetic variants and being able to make </w:t>
            </w:r>
            <w:r w:rsidR="00B264AB">
              <w:t>an accurate diagnosis. The World Health Organization recommends using genetic testing to accurately diagnose haematological malignancies.</w:t>
            </w:r>
          </w:p>
          <w:p w14:paraId="5300D5E0" w14:textId="4973BE9C" w:rsidR="00B264AB" w:rsidRDefault="00B264AB" w:rsidP="00B264AB">
            <w:r>
              <w:t>MSAC considered this type of genetic testing to be important for patients to receive</w:t>
            </w:r>
            <w:r w:rsidR="00856A3A">
              <w:t>; MSAC considered i</w:t>
            </w:r>
            <w:r>
              <w:t xml:space="preserve">t </w:t>
            </w:r>
            <w:r w:rsidR="00856A3A">
              <w:t>to be</w:t>
            </w:r>
            <w:r>
              <w:t xml:space="preserve"> safe, </w:t>
            </w:r>
            <w:proofErr w:type="gramStart"/>
            <w:r>
              <w:t>effective</w:t>
            </w:r>
            <w:proofErr w:type="gramEnd"/>
            <w:r>
              <w:t xml:space="preserve"> and good value for money. MSAC noted that this genetic testing may </w:t>
            </w:r>
            <w:r w:rsidR="002D456D">
              <w:t>find</w:t>
            </w:r>
            <w:r w:rsidR="00DB4F44">
              <w:t xml:space="preserve"> </w:t>
            </w:r>
            <w:r w:rsidR="00630DFA">
              <w:t>an acquired</w:t>
            </w:r>
            <w:r w:rsidR="00DB4F44">
              <w:t xml:space="preserve"> variant</w:t>
            </w:r>
            <w:r w:rsidR="00630DFA">
              <w:t xml:space="preserve"> in tumour tissue</w:t>
            </w:r>
            <w:r w:rsidR="00DB4F44">
              <w:t xml:space="preserve"> </w:t>
            </w:r>
            <w:r w:rsidR="00630DFA">
              <w:t>(called somatic variant)</w:t>
            </w:r>
            <w:r w:rsidR="00DB4F44">
              <w:t xml:space="preserve"> </w:t>
            </w:r>
            <w:r w:rsidR="00630DFA">
              <w:t>or</w:t>
            </w:r>
            <w:r w:rsidR="002D456D">
              <w:t xml:space="preserve"> </w:t>
            </w:r>
            <w:r w:rsidR="00D835D3">
              <w:t xml:space="preserve">blood cancer </w:t>
            </w:r>
            <w:r w:rsidR="00C94497">
              <w:t xml:space="preserve">variants </w:t>
            </w:r>
            <w:r w:rsidR="002D456D">
              <w:t xml:space="preserve">that </w:t>
            </w:r>
            <w:r w:rsidR="00D835D3">
              <w:t>can be</w:t>
            </w:r>
            <w:r w:rsidR="002D456D">
              <w:t xml:space="preserve"> passed down through families</w:t>
            </w:r>
            <w:r w:rsidR="00C94497">
              <w:t xml:space="preserve"> (called germline variants)</w:t>
            </w:r>
            <w:r w:rsidR="002D456D">
              <w:t xml:space="preserve">. </w:t>
            </w:r>
            <w:r w:rsidR="00630DFA">
              <w:t>The application only covered testing for somatic variants, s</w:t>
            </w:r>
            <w:r w:rsidR="002D456D">
              <w:t xml:space="preserve">o </w:t>
            </w:r>
            <w:r>
              <w:t xml:space="preserve">MSAC encouraged the applicant to submit a future application for </w:t>
            </w:r>
            <w:r w:rsidR="006E3C1E">
              <w:t xml:space="preserve">genetic </w:t>
            </w:r>
            <w:r>
              <w:t>testing for relatives</w:t>
            </w:r>
            <w:r w:rsidR="006E3C1E">
              <w:t xml:space="preserve"> of people who have been found to have a </w:t>
            </w:r>
            <w:r w:rsidR="00C94497">
              <w:t xml:space="preserve">germline </w:t>
            </w:r>
            <w:r w:rsidR="006E3C1E">
              <w:t>genetic cause of their blood cancer</w:t>
            </w:r>
            <w:r>
              <w:t xml:space="preserve">. </w:t>
            </w:r>
          </w:p>
          <w:p w14:paraId="405FFB7F" w14:textId="77777777" w:rsidR="00FA4672" w:rsidRPr="000B5E96" w:rsidRDefault="00FA4672" w:rsidP="00B264AB">
            <w:pPr>
              <w:pStyle w:val="Default"/>
              <w:spacing w:before="240" w:after="120"/>
              <w:rPr>
                <w:rFonts w:ascii="Franklin Gothic Book" w:hAnsi="Franklin Gothic Book"/>
                <w:b/>
                <w:bCs/>
                <w:iCs/>
                <w:color w:val="auto"/>
                <w:sz w:val="22"/>
                <w:szCs w:val="22"/>
              </w:rPr>
            </w:pPr>
            <w:r w:rsidRPr="000B5E96">
              <w:rPr>
                <w:rFonts w:ascii="Franklin Gothic Book" w:hAnsi="Franklin Gothic Book"/>
                <w:b/>
                <w:bCs/>
                <w:iCs/>
                <w:color w:val="auto"/>
                <w:sz w:val="22"/>
                <w:szCs w:val="22"/>
              </w:rPr>
              <w:t xml:space="preserve">MSAC’s advice to the </w:t>
            </w:r>
            <w:proofErr w:type="gramStart"/>
            <w:r w:rsidRPr="000B5E96">
              <w:rPr>
                <w:rFonts w:ascii="Franklin Gothic Book" w:hAnsi="Franklin Gothic Book"/>
                <w:b/>
                <w:bCs/>
                <w:iCs/>
                <w:color w:val="auto"/>
                <w:sz w:val="22"/>
                <w:szCs w:val="22"/>
              </w:rPr>
              <w:t>Commonwealth Minister</w:t>
            </w:r>
            <w:proofErr w:type="gramEnd"/>
            <w:r w:rsidRPr="000B5E96">
              <w:rPr>
                <w:rFonts w:ascii="Franklin Gothic Book" w:hAnsi="Franklin Gothic Book"/>
                <w:b/>
                <w:bCs/>
                <w:iCs/>
                <w:color w:val="auto"/>
                <w:sz w:val="22"/>
                <w:szCs w:val="22"/>
              </w:rPr>
              <w:t xml:space="preserve"> for Health</w:t>
            </w:r>
            <w:r>
              <w:rPr>
                <w:rFonts w:ascii="Franklin Gothic Book" w:hAnsi="Franklin Gothic Book"/>
                <w:b/>
                <w:bCs/>
                <w:iCs/>
                <w:color w:val="auto"/>
                <w:sz w:val="22"/>
                <w:szCs w:val="22"/>
              </w:rPr>
              <w:t xml:space="preserve"> and Aged Care</w:t>
            </w:r>
          </w:p>
          <w:p w14:paraId="3D3FFC4C" w14:textId="055FB878" w:rsidR="00FA4672" w:rsidRDefault="00B264AB" w:rsidP="009E1F5B">
            <w:pPr>
              <w:pStyle w:val="Default"/>
              <w:spacing w:after="240"/>
              <w:rPr>
                <w:rFonts w:ascii="Times New Roman" w:hAnsi="Times New Roman"/>
                <w:i/>
                <w:color w:val="auto"/>
              </w:rPr>
            </w:pPr>
            <w:r w:rsidRPr="00B264AB">
              <w:rPr>
                <w:rFonts w:ascii="Franklin Gothic Book" w:hAnsi="Franklin Gothic Book"/>
                <w:iCs/>
                <w:color w:val="auto"/>
                <w:sz w:val="22"/>
                <w:szCs w:val="22"/>
              </w:rPr>
              <w:t>MSAC supported listing gene</w:t>
            </w:r>
            <w:r w:rsidR="00C94497">
              <w:rPr>
                <w:rFonts w:ascii="Franklin Gothic Book" w:hAnsi="Franklin Gothic Book"/>
                <w:iCs/>
                <w:color w:val="auto"/>
                <w:sz w:val="22"/>
                <w:szCs w:val="22"/>
              </w:rPr>
              <w:t xml:space="preserve"> panel</w:t>
            </w:r>
            <w:r w:rsidRPr="00B264AB">
              <w:rPr>
                <w:rFonts w:ascii="Franklin Gothic Book" w:hAnsi="Franklin Gothic Book"/>
                <w:iCs/>
                <w:color w:val="auto"/>
                <w:sz w:val="22"/>
                <w:szCs w:val="22"/>
              </w:rPr>
              <w:t xml:space="preserve"> testing for variants associated with haematological malignancies (blood cancers) on the MBS. MSAC considered the testing to be safe, effective</w:t>
            </w:r>
            <w:r w:rsidR="00C94497">
              <w:rPr>
                <w:rFonts w:ascii="Franklin Gothic Book" w:hAnsi="Franklin Gothic Book"/>
                <w:iCs/>
                <w:color w:val="auto"/>
                <w:sz w:val="22"/>
                <w:szCs w:val="22"/>
              </w:rPr>
              <w:t>,</w:t>
            </w:r>
            <w:r w:rsidRPr="00B264AB">
              <w:rPr>
                <w:rFonts w:ascii="Franklin Gothic Book" w:hAnsi="Franklin Gothic Book"/>
                <w:iCs/>
                <w:color w:val="auto"/>
                <w:sz w:val="22"/>
                <w:szCs w:val="22"/>
              </w:rPr>
              <w:t xml:space="preserve"> good value for money</w:t>
            </w:r>
            <w:r w:rsidR="00C94497">
              <w:rPr>
                <w:rFonts w:ascii="Franklin Gothic Book" w:hAnsi="Franklin Gothic Book"/>
                <w:iCs/>
                <w:color w:val="auto"/>
                <w:sz w:val="22"/>
                <w:szCs w:val="22"/>
              </w:rPr>
              <w:t>, and to have an acceptable cost to the MBS</w:t>
            </w:r>
            <w:r w:rsidRPr="00B264AB">
              <w:rPr>
                <w:rFonts w:ascii="Franklin Gothic Book" w:hAnsi="Franklin Gothic Book"/>
                <w:iCs/>
                <w:color w:val="auto"/>
                <w:sz w:val="22"/>
                <w:szCs w:val="22"/>
              </w:rPr>
              <w:t>.</w:t>
            </w:r>
          </w:p>
        </w:tc>
      </w:tr>
    </w:tbl>
    <w:p w14:paraId="62464957" w14:textId="77777777" w:rsidR="00FA4672" w:rsidRDefault="00FA4672" w:rsidP="00FA4672">
      <w:pPr>
        <w:pStyle w:val="Heading2"/>
        <w:numPr>
          <w:ilvl w:val="0"/>
          <w:numId w:val="0"/>
        </w:numPr>
      </w:pPr>
      <w:r>
        <w:t>3.</w:t>
      </w:r>
      <w:r>
        <w:tab/>
        <w:t>Summary of consideration and rationale for MSAC’s advice</w:t>
      </w:r>
    </w:p>
    <w:p w14:paraId="725EE920" w14:textId="4F9D5EB1" w:rsidR="00B264AB" w:rsidRDefault="00B264AB" w:rsidP="00B264AB">
      <w:pPr>
        <w:rPr>
          <w:szCs w:val="22"/>
          <w:lang w:eastAsia="en-US"/>
        </w:rPr>
      </w:pPr>
      <w:r>
        <w:t xml:space="preserve">MSAC noted that this application from the RCPA was for MBS listing of </w:t>
      </w:r>
      <w:r w:rsidR="00D71180">
        <w:t xml:space="preserve">two </w:t>
      </w:r>
      <w:r w:rsidR="00391C43">
        <w:t xml:space="preserve">large </w:t>
      </w:r>
      <w:r w:rsidR="00D03A0C">
        <w:t>multi</w:t>
      </w:r>
      <w:r w:rsidR="00D71180">
        <w:t xml:space="preserve">gene panels </w:t>
      </w:r>
      <w:r w:rsidR="00D03A0C">
        <w:t xml:space="preserve">for </w:t>
      </w:r>
      <w:r>
        <w:t>genetic testing for variants associated with haematological malignancies. MSAC noted that it has not previously considered th</w:t>
      </w:r>
      <w:r w:rsidR="00D71180">
        <w:t>ese</w:t>
      </w:r>
      <w:r>
        <w:t xml:space="preserve"> specific panel</w:t>
      </w:r>
      <w:r w:rsidR="00D71180">
        <w:t>s</w:t>
      </w:r>
      <w:r>
        <w:t>, but has considered applications for single somatic genetic tests for a small number of specific haematological malignancies</w:t>
      </w:r>
      <w:r w:rsidR="00BC1C9D">
        <w:t>, for example</w:t>
      </w:r>
      <w:r>
        <w:t xml:space="preserve">: </w:t>
      </w:r>
    </w:p>
    <w:p w14:paraId="3E226656" w14:textId="77777777" w:rsidR="00B264AB" w:rsidRDefault="00B264AB" w:rsidP="00B56755">
      <w:pPr>
        <w:pStyle w:val="ListParagraph"/>
        <w:numPr>
          <w:ilvl w:val="0"/>
          <w:numId w:val="30"/>
        </w:numPr>
        <w:spacing w:before="0" w:after="0"/>
        <w:jc w:val="left"/>
      </w:pPr>
      <w:r>
        <w:t>Application 1526 – diffuse large B cell leukaemia, high-grade B cell lymphoma, mantle cell lymphoma, hepatosplenic T cell lymphoma, T cell prolymphocytic leukaemia, myeloma</w:t>
      </w:r>
    </w:p>
    <w:p w14:paraId="48BCD8DE" w14:textId="77777777" w:rsidR="00B264AB" w:rsidRDefault="00B264AB" w:rsidP="00B56755">
      <w:pPr>
        <w:pStyle w:val="ListParagraph"/>
        <w:numPr>
          <w:ilvl w:val="0"/>
          <w:numId w:val="30"/>
        </w:numPr>
        <w:spacing w:before="0" w:after="0"/>
        <w:jc w:val="left"/>
      </w:pPr>
      <w:r>
        <w:t>Application 1532 – myeloproliferative neoplasms.</w:t>
      </w:r>
    </w:p>
    <w:p w14:paraId="0FD89E82" w14:textId="77777777" w:rsidR="00B264AB" w:rsidRDefault="00B264AB" w:rsidP="00B264AB">
      <w:r>
        <w:lastRenderedPageBreak/>
        <w:t>MSAC also recalled that it has previously considered applications for large multigene panels for the characterisation of variants in inherited conditions (</w:t>
      </w:r>
      <w:proofErr w:type="gramStart"/>
      <w:r>
        <w:t>i.e.</w:t>
      </w:r>
      <w:proofErr w:type="gramEnd"/>
      <w:r>
        <w:t xml:space="preserve"> germline testing; Applications 1585, 1598 and 1600), as well as multigene somatic testing for the diagnosis of glioma, including glioblastoma (Application 1709).</w:t>
      </w:r>
    </w:p>
    <w:p w14:paraId="04459D40" w14:textId="78644AFF" w:rsidR="00B264AB" w:rsidRDefault="00B264AB" w:rsidP="00B264AB">
      <w:r>
        <w:t>MSAC noted that haematological malignancies account for 9% of all cancers in Australia (18,485 cases in 2021)</w:t>
      </w:r>
      <w:r w:rsidR="00652306">
        <w:t xml:space="preserve"> and are a </w:t>
      </w:r>
      <w:r>
        <w:t>heterogeneous group</w:t>
      </w:r>
      <w:r w:rsidR="00652306">
        <w:t xml:space="preserve"> of disorders. Some malignancies</w:t>
      </w:r>
      <w:r w:rsidR="00F122DF">
        <w:t xml:space="preserve"> have a long natural history, </w:t>
      </w:r>
      <w:r>
        <w:t xml:space="preserve">others </w:t>
      </w:r>
      <w:r w:rsidR="00F809BC">
        <w:t xml:space="preserve">behave aggressively from the point of </w:t>
      </w:r>
      <w:r>
        <w:t xml:space="preserve">diagnosis. The 5-year survival in both males and females is approximately 66%. MSAC noted that the loss or gain of genetic aberrations, including during treatment, can </w:t>
      </w:r>
      <w:r w:rsidR="00455124">
        <w:t>change</w:t>
      </w:r>
      <w:r>
        <w:t xml:space="preserve"> </w:t>
      </w:r>
      <w:r w:rsidR="00455124">
        <w:t xml:space="preserve">the </w:t>
      </w:r>
      <w:r>
        <w:t xml:space="preserve">phenotype </w:t>
      </w:r>
      <w:r w:rsidR="00455124">
        <w:t xml:space="preserve">of the malignancy </w:t>
      </w:r>
      <w:r>
        <w:t xml:space="preserve">over </w:t>
      </w:r>
      <w:r w:rsidR="00455124">
        <w:t xml:space="preserve">the </w:t>
      </w:r>
      <w:r w:rsidR="00F613D9">
        <w:t>course of disease. These genetic aber</w:t>
      </w:r>
      <w:r w:rsidR="008264D3">
        <w:t xml:space="preserve">rations </w:t>
      </w:r>
      <w:r>
        <w:t xml:space="preserve">influence the clinical course of the condition (including changing the </w:t>
      </w:r>
      <w:r w:rsidR="008264D3">
        <w:t xml:space="preserve">diagnostic </w:t>
      </w:r>
      <w:r w:rsidR="00856A3A">
        <w:t>classification</w:t>
      </w:r>
      <w:r>
        <w:t>) and management decisions (</w:t>
      </w:r>
      <w:r w:rsidR="0053479B">
        <w:t>due to</w:t>
      </w:r>
      <w:r w:rsidR="00D55AEA">
        <w:t xml:space="preserve"> the development of </w:t>
      </w:r>
      <w:r>
        <w:t>treatment resistance).</w:t>
      </w:r>
    </w:p>
    <w:p w14:paraId="7DAE4051" w14:textId="5F6AD392" w:rsidR="00B264AB" w:rsidRDefault="00B264AB" w:rsidP="00B264AB">
      <w:r>
        <w:t xml:space="preserve">MSAC acknowledged the clinical need for </w:t>
      </w:r>
      <w:r w:rsidR="00DA2BF7">
        <w:t>the proposed molecular</w:t>
      </w:r>
      <w:r>
        <w:t xml:space="preserve"> testing. For patients with clinical or laboratory evidence of a suspected haematological malignancy, a NGS gene panel test during the initial work-up or at suspected disease progression/relapse would assist diagnosis </w:t>
      </w:r>
      <w:r w:rsidR="00C94497">
        <w:t>and/</w:t>
      </w:r>
      <w:r>
        <w:t xml:space="preserve">or management. MSAC noted that genetic testing is now standard of care for </w:t>
      </w:r>
      <w:r w:rsidR="00C94497">
        <w:t xml:space="preserve">patients with </w:t>
      </w:r>
      <w:r>
        <w:t>these types of malignancies, and that the</w:t>
      </w:r>
      <w:r>
        <w:rPr>
          <w:i/>
          <w:iCs/>
        </w:rPr>
        <w:t xml:space="preserve"> </w:t>
      </w:r>
      <w:hyperlink r:id="rId9" w:history="1">
        <w:r>
          <w:rPr>
            <w:rStyle w:val="Hyperlink"/>
            <w:i/>
            <w:iCs/>
          </w:rPr>
          <w:t>5th edition of the World Health Organization (WHO) Classification of Haematolymphoid Tumours: Lymphoid Neoplasms</w:t>
        </w:r>
      </w:hyperlink>
      <w:r>
        <w:rPr>
          <w:i/>
          <w:iCs/>
        </w:rPr>
        <w:t xml:space="preserve"> </w:t>
      </w:r>
      <w:r>
        <w:t xml:space="preserve">(2022) recommends molecular testing for establishing a comprehensive diagnosis. MSAC noted that without genetic testing, patients may be incorrectly diagnosed and </w:t>
      </w:r>
      <w:r w:rsidR="001B3D52">
        <w:t xml:space="preserve">potentially </w:t>
      </w:r>
      <w:r>
        <w:t xml:space="preserve">receive ineffective or incorrect treatment. MSAC also considered </w:t>
      </w:r>
      <w:r w:rsidR="007616F6">
        <w:t xml:space="preserve">subsidy of molecular </w:t>
      </w:r>
      <w:r>
        <w:t xml:space="preserve">testing </w:t>
      </w:r>
      <w:r w:rsidR="007616F6">
        <w:t xml:space="preserve">would </w:t>
      </w:r>
      <w:r w:rsidR="00C94497">
        <w:t>address</w:t>
      </w:r>
      <w:r>
        <w:t xml:space="preserve"> an area of unmet need</w:t>
      </w:r>
      <w:r w:rsidR="007616F6">
        <w:t xml:space="preserve"> since</w:t>
      </w:r>
      <w:r w:rsidR="00856A3A">
        <w:t xml:space="preserve"> </w:t>
      </w:r>
      <w:r>
        <w:t xml:space="preserve">only one laboratory in Australia (the Peter MacCallum Cancer Centre) </w:t>
      </w:r>
      <w:r w:rsidR="005132F4">
        <w:t xml:space="preserve">currently </w:t>
      </w:r>
      <w:r>
        <w:t xml:space="preserve">offers an NGS panel </w:t>
      </w:r>
      <w:r w:rsidR="00C602A0">
        <w:t>for patients</w:t>
      </w:r>
      <w:r w:rsidR="005132F4">
        <w:t xml:space="preserve"> (but at</w:t>
      </w:r>
      <w:r w:rsidR="009E4640">
        <w:t xml:space="preserve"> </w:t>
      </w:r>
      <w:r>
        <w:t>high out-of-pocket costs</w:t>
      </w:r>
      <w:r w:rsidR="005132F4">
        <w:t>).</w:t>
      </w:r>
    </w:p>
    <w:p w14:paraId="20E659BD" w14:textId="515807C2" w:rsidR="00B264AB" w:rsidRDefault="00B264AB" w:rsidP="00B264AB">
      <w:r>
        <w:t xml:space="preserve">MSAC noted that this application builds on existing MBS items by creating two new MBS items for multigene NGS panels (one myeloid panel, one lymphoid panel) with broader </w:t>
      </w:r>
      <w:r w:rsidR="00D55AEA">
        <w:t xml:space="preserve">gene </w:t>
      </w:r>
      <w:r>
        <w:t>coverage than what is currently provided</w:t>
      </w:r>
      <w:r w:rsidR="00D55AEA">
        <w:t xml:space="preserve"> by </w:t>
      </w:r>
      <w:r w:rsidR="00391C43">
        <w:t xml:space="preserve">the </w:t>
      </w:r>
      <w:r w:rsidR="00D55AEA">
        <w:t>existing MBS items</w:t>
      </w:r>
      <w:r>
        <w:t xml:space="preserve">. </w:t>
      </w:r>
      <w:r w:rsidR="00140806">
        <w:t xml:space="preserve">Gene panel testing </w:t>
      </w:r>
      <w:r>
        <w:t>is not publicly funded in this setting.</w:t>
      </w:r>
    </w:p>
    <w:p w14:paraId="2B0B4F48" w14:textId="59C345B9" w:rsidR="00C11334" w:rsidRDefault="00B264AB" w:rsidP="00B264AB">
      <w:r>
        <w:t xml:space="preserve">MSAC noted that the application addressed DNA testing </w:t>
      </w:r>
      <w:proofErr w:type="gramStart"/>
      <w:r>
        <w:t>only, and</w:t>
      </w:r>
      <w:proofErr w:type="gramEnd"/>
      <w:r>
        <w:t xml:space="preserve"> </w:t>
      </w:r>
      <w:r w:rsidR="00140806">
        <w:t xml:space="preserve">considered </w:t>
      </w:r>
      <w:r>
        <w:t xml:space="preserve">that </w:t>
      </w:r>
      <w:r w:rsidR="00140806">
        <w:t>there will be an increasing need for</w:t>
      </w:r>
      <w:r>
        <w:t xml:space="preserve"> RNA-based detection of fusions in the very near future. MSAC </w:t>
      </w:r>
      <w:r w:rsidR="00E73D8F">
        <w:t xml:space="preserve">also </w:t>
      </w:r>
      <w:r>
        <w:t>noted</w:t>
      </w:r>
      <w:r w:rsidR="002B0E6D">
        <w:t xml:space="preserve"> that many </w:t>
      </w:r>
      <w:r w:rsidR="005132F4">
        <w:t xml:space="preserve">diagnoses </w:t>
      </w:r>
      <w:r w:rsidR="002B0E6D">
        <w:t xml:space="preserve">cannot be </w:t>
      </w:r>
      <w:r w:rsidR="005132F4">
        <w:t xml:space="preserve">made </w:t>
      </w:r>
      <w:r w:rsidR="00D36F1B">
        <w:t xml:space="preserve">without analysis for </w:t>
      </w:r>
      <w:r w:rsidR="002B0E6D">
        <w:t>RNA-fusion variants</w:t>
      </w:r>
      <w:r w:rsidR="00D36F1B">
        <w:t>. MSAC referenced</w:t>
      </w:r>
      <w:r>
        <w:t xml:space="preserve"> the WHO guidelines </w:t>
      </w:r>
      <w:r w:rsidR="00D36F1B">
        <w:t xml:space="preserve">which </w:t>
      </w:r>
      <w:r>
        <w:t xml:space="preserve">specify RNA-fusion variants </w:t>
      </w:r>
      <w:r w:rsidR="00140806">
        <w:t xml:space="preserve">as diagnostic biomarkers in </w:t>
      </w:r>
      <w:r>
        <w:t xml:space="preserve">haematological malignancy testing. </w:t>
      </w:r>
      <w:r w:rsidR="002B0E6D">
        <w:t xml:space="preserve">Thus, </w:t>
      </w:r>
      <w:r>
        <w:t xml:space="preserve">MSAC </w:t>
      </w:r>
      <w:r w:rsidR="00BC1C9D">
        <w:t>advised that testing methodology using</w:t>
      </w:r>
      <w:r w:rsidR="00C11334">
        <w:t>:</w:t>
      </w:r>
    </w:p>
    <w:p w14:paraId="2EBB69E9" w14:textId="4931354F" w:rsidR="006E7076" w:rsidRPr="006E7076" w:rsidRDefault="00B264AB" w:rsidP="00C11334">
      <w:pPr>
        <w:pStyle w:val="ListParagraph"/>
        <w:numPr>
          <w:ilvl w:val="0"/>
          <w:numId w:val="32"/>
        </w:numPr>
      </w:pPr>
      <w:r>
        <w:t xml:space="preserve">DNA </w:t>
      </w:r>
      <w:r w:rsidR="001B3D31">
        <w:t>and</w:t>
      </w:r>
      <w:r>
        <w:t xml:space="preserve"> RNA </w:t>
      </w:r>
      <w:r w:rsidR="00140806">
        <w:t xml:space="preserve">should </w:t>
      </w:r>
      <w:r w:rsidR="00BC1C9D">
        <w:t>be specified</w:t>
      </w:r>
      <w:r>
        <w:t xml:space="preserve"> in the MBS item descriptor</w:t>
      </w:r>
      <w:r w:rsidR="006E7076">
        <w:t>s for NGS panel testing (myeloid: AAAA; and lymphoid: BBBB)</w:t>
      </w:r>
      <w:r w:rsidR="00D55AEA">
        <w:t>,</w:t>
      </w:r>
      <w:r>
        <w:t xml:space="preserve"> </w:t>
      </w:r>
      <w:r w:rsidR="002B0E6D">
        <w:t xml:space="preserve">and </w:t>
      </w:r>
      <w:r w:rsidR="002B0E6D" w:rsidRPr="00C11334">
        <w:rPr>
          <w:szCs w:val="22"/>
        </w:rPr>
        <w:t>agreed to increase the 85% benefit from the proposed $840 to $1</w:t>
      </w:r>
      <w:r w:rsidR="00713099" w:rsidRPr="00C11334">
        <w:rPr>
          <w:szCs w:val="22"/>
        </w:rPr>
        <w:t>,</w:t>
      </w:r>
      <w:r w:rsidR="002B0E6D" w:rsidRPr="00C11334">
        <w:rPr>
          <w:szCs w:val="22"/>
        </w:rPr>
        <w:t>00</w:t>
      </w:r>
      <w:r w:rsidR="00E94300" w:rsidRPr="00C11334">
        <w:rPr>
          <w:szCs w:val="22"/>
        </w:rPr>
        <w:t>6.80</w:t>
      </w:r>
      <w:r w:rsidR="00713099" w:rsidRPr="00C11334">
        <w:rPr>
          <w:szCs w:val="22"/>
        </w:rPr>
        <w:t xml:space="preserve"> (</w:t>
      </w:r>
      <w:r w:rsidR="00C11334">
        <w:rPr>
          <w:szCs w:val="22"/>
        </w:rPr>
        <w:t>Fee=</w:t>
      </w:r>
      <w:r w:rsidR="00713099" w:rsidRPr="00C11334">
        <w:rPr>
          <w:szCs w:val="22"/>
        </w:rPr>
        <w:t>$1,</w:t>
      </w:r>
      <w:r w:rsidR="002060CE" w:rsidRPr="00C11334">
        <w:rPr>
          <w:szCs w:val="22"/>
        </w:rPr>
        <w:t>100</w:t>
      </w:r>
      <w:r w:rsidR="00713099" w:rsidRPr="00C11334">
        <w:rPr>
          <w:szCs w:val="22"/>
        </w:rPr>
        <w:t>)</w:t>
      </w:r>
      <w:r w:rsidR="006E7076">
        <w:rPr>
          <w:szCs w:val="22"/>
        </w:rPr>
        <w:t xml:space="preserve"> to reflect the increased </w:t>
      </w:r>
      <w:r w:rsidR="00FD12C0">
        <w:rPr>
          <w:szCs w:val="22"/>
        </w:rPr>
        <w:t xml:space="preserve">scope </w:t>
      </w:r>
      <w:r w:rsidR="006E7076">
        <w:rPr>
          <w:szCs w:val="22"/>
        </w:rPr>
        <w:t>of testing</w:t>
      </w:r>
      <w:r w:rsidR="002B0E6D" w:rsidRPr="00C11334">
        <w:rPr>
          <w:szCs w:val="22"/>
        </w:rPr>
        <w:t xml:space="preserve"> </w:t>
      </w:r>
    </w:p>
    <w:p w14:paraId="770B2DEA" w14:textId="3AB1AE92" w:rsidR="006E7076" w:rsidRPr="006E7076" w:rsidRDefault="006E7076" w:rsidP="00C11334">
      <w:pPr>
        <w:pStyle w:val="ListParagraph"/>
        <w:numPr>
          <w:ilvl w:val="0"/>
          <w:numId w:val="32"/>
        </w:numPr>
      </w:pPr>
      <w:r>
        <w:t xml:space="preserve">DNA should be specified in the MBS item </w:t>
      </w:r>
      <w:r w:rsidRPr="00AB118A">
        <w:t>descriptor</w:t>
      </w:r>
      <w:r>
        <w:t>s</w:t>
      </w:r>
      <w:r w:rsidRPr="00AB118A">
        <w:t xml:space="preserve"> for NGS panel testing</w:t>
      </w:r>
      <w:r>
        <w:t xml:space="preserve"> (myeloid: CCCC; and lymphoid: DDDD)</w:t>
      </w:r>
      <w:r w:rsidRPr="00AB118A">
        <w:t xml:space="preserve"> at the agreed</w:t>
      </w:r>
      <w:r>
        <w:t xml:space="preserve"> revised</w:t>
      </w:r>
      <w:r w:rsidRPr="00AB118A">
        <w:t xml:space="preserve"> fee of </w:t>
      </w:r>
      <w:r w:rsidRPr="00AB118A">
        <w:rPr>
          <w:szCs w:val="20"/>
        </w:rPr>
        <w:t>$927.90 (85%</w:t>
      </w:r>
      <w:r>
        <w:rPr>
          <w:szCs w:val="20"/>
        </w:rPr>
        <w:t xml:space="preserve"> Benefit</w:t>
      </w:r>
      <w:r w:rsidRPr="00AB118A">
        <w:rPr>
          <w:szCs w:val="20"/>
        </w:rPr>
        <w:t>=$840)</w:t>
      </w:r>
      <w:r>
        <w:rPr>
          <w:szCs w:val="20"/>
        </w:rPr>
        <w:t>.</w:t>
      </w:r>
    </w:p>
    <w:p w14:paraId="4D82F500" w14:textId="2F3EA287" w:rsidR="006E7076" w:rsidRPr="006E7076" w:rsidRDefault="006E7076" w:rsidP="008B177F">
      <w:r w:rsidRPr="006E7076">
        <w:t xml:space="preserve">MSAC considered </w:t>
      </w:r>
      <w:r w:rsidR="009613F3">
        <w:t xml:space="preserve">that by </w:t>
      </w:r>
      <w:r w:rsidR="005D49CC">
        <w:t>providing a subsidy for two options</w:t>
      </w:r>
      <w:r w:rsidR="00237413">
        <w:t xml:space="preserve"> (DNA and RNA OR DNA only)</w:t>
      </w:r>
      <w:r w:rsidR="005D49CC">
        <w:t xml:space="preserve"> it would allow laboratories time to </w:t>
      </w:r>
      <w:r w:rsidR="00237413">
        <w:t>develop testing capability for both</w:t>
      </w:r>
      <w:r w:rsidRPr="006E7076">
        <w:t xml:space="preserve"> DNA and RNA</w:t>
      </w:r>
      <w:r w:rsidR="00237413">
        <w:t xml:space="preserve">. </w:t>
      </w:r>
      <w:r w:rsidRPr="006E7076">
        <w:t>MSAC also considered that</w:t>
      </w:r>
      <w:r w:rsidR="00FD12C0">
        <w:t xml:space="preserve"> </w:t>
      </w:r>
      <w:r w:rsidR="00237413">
        <w:t>access to</w:t>
      </w:r>
      <w:r w:rsidRPr="006E7076">
        <w:t xml:space="preserve"> DNA-only </w:t>
      </w:r>
      <w:r w:rsidR="00237413">
        <w:t xml:space="preserve">testing </w:t>
      </w:r>
      <w:r w:rsidRPr="006E7076">
        <w:t>items could be time-limited to permit</w:t>
      </w:r>
      <w:r w:rsidR="009D1DA6">
        <w:t xml:space="preserve"> </w:t>
      </w:r>
      <w:r w:rsidR="00237413">
        <w:t>laboratories</w:t>
      </w:r>
      <w:r w:rsidRPr="006E7076">
        <w:t xml:space="preserve"> to upscale</w:t>
      </w:r>
      <w:r w:rsidR="009D1DA6">
        <w:t xml:space="preserve"> capability. </w:t>
      </w:r>
      <w:r w:rsidR="001B6EFB">
        <w:t>The greater</w:t>
      </w:r>
      <w:r w:rsidR="009D1DA6">
        <w:t xml:space="preserve"> complexity of DNA and RNA testing</w:t>
      </w:r>
      <w:r w:rsidR="001B6EFB">
        <w:t xml:space="preserve"> justified the higher benefit than</w:t>
      </w:r>
      <w:r w:rsidR="009D1DA6">
        <w:t xml:space="preserve"> DNA </w:t>
      </w:r>
      <w:r w:rsidR="001B6EFB">
        <w:t xml:space="preserve">only </w:t>
      </w:r>
      <w:r w:rsidR="009D1DA6">
        <w:t>testing</w:t>
      </w:r>
      <w:r w:rsidR="001B6EFB">
        <w:t xml:space="preserve">. </w:t>
      </w:r>
    </w:p>
    <w:p w14:paraId="400D7A4E" w14:textId="7A468F6D" w:rsidR="00B264AB" w:rsidRDefault="00B264AB" w:rsidP="006E7076">
      <w:r>
        <w:t>MSAC acknowledged that many laboratories would not yet have the capacity to perform RNA-fusion testing, but noted the technology is improving rapidly and considered it would not take long for laboratories to ad</w:t>
      </w:r>
      <w:r w:rsidR="00D55AEA">
        <w:t>o</w:t>
      </w:r>
      <w:r>
        <w:t>pt</w:t>
      </w:r>
      <w:r w:rsidR="00EE4733">
        <w:t xml:space="preserve"> this technique</w:t>
      </w:r>
      <w:r>
        <w:t xml:space="preserve">. MSAC also acknowledged that RNA can be more difficult to isolate from sources such as solid tissue and paraffin-embedded </w:t>
      </w:r>
      <w:proofErr w:type="gramStart"/>
      <w:r>
        <w:t>tissue, but</w:t>
      </w:r>
      <w:proofErr w:type="gramEnd"/>
      <w:r>
        <w:t xml:space="preserve"> did not consider this to be a valid reason to exclude the option of RNA testing</w:t>
      </w:r>
      <w:r w:rsidR="00EE4733">
        <w:t xml:space="preserve"> from the MBS items</w:t>
      </w:r>
      <w:r>
        <w:t>.</w:t>
      </w:r>
    </w:p>
    <w:p w14:paraId="6019E996" w14:textId="435C3DD6" w:rsidR="00B264AB" w:rsidRDefault="00B264AB" w:rsidP="00B264AB">
      <w:r>
        <w:t xml:space="preserve">MSAC considered that a pathology laboratory would follow a standardised test directory </w:t>
      </w:r>
      <w:r w:rsidR="00E73D8F">
        <w:t>and</w:t>
      </w:r>
      <w:r w:rsidR="00E73D8F" w:rsidRPr="00356445">
        <w:rPr>
          <w:szCs w:val="22"/>
        </w:rPr>
        <w:t xml:space="preserve"> proposed the inclusion of a practice note referring to ‘appropriate international guidelines’</w:t>
      </w:r>
      <w:r w:rsidR="00E73D8F">
        <w:rPr>
          <w:szCs w:val="22"/>
        </w:rPr>
        <w:t xml:space="preserve"> (</w:t>
      </w:r>
      <w:r w:rsidR="00A56BE7">
        <w:rPr>
          <w:szCs w:val="22"/>
        </w:rPr>
        <w:t>such as the</w:t>
      </w:r>
      <w:r w:rsidR="00E73D8F">
        <w:rPr>
          <w:szCs w:val="22"/>
        </w:rPr>
        <w:t xml:space="preserve"> WHO 5</w:t>
      </w:r>
      <w:r w:rsidR="00E73D8F" w:rsidRPr="00020E89">
        <w:rPr>
          <w:szCs w:val="22"/>
          <w:vertAlign w:val="superscript"/>
        </w:rPr>
        <w:t>th</w:t>
      </w:r>
      <w:r w:rsidR="00E73D8F">
        <w:rPr>
          <w:szCs w:val="22"/>
        </w:rPr>
        <w:t xml:space="preserve"> edition) to determine which genes to include on </w:t>
      </w:r>
      <w:r w:rsidR="00EE4733">
        <w:rPr>
          <w:szCs w:val="22"/>
        </w:rPr>
        <w:t xml:space="preserve">each </w:t>
      </w:r>
      <w:r w:rsidR="00E73D8F">
        <w:rPr>
          <w:szCs w:val="22"/>
        </w:rPr>
        <w:t>panel</w:t>
      </w:r>
      <w:r w:rsidR="00A56BE7">
        <w:rPr>
          <w:szCs w:val="22"/>
        </w:rPr>
        <w:t xml:space="preserve">. MSAC did not consider it appropriate to specify </w:t>
      </w:r>
      <w:proofErr w:type="gramStart"/>
      <w:r w:rsidR="00E73D8F" w:rsidRPr="00356445">
        <w:rPr>
          <w:szCs w:val="22"/>
        </w:rPr>
        <w:t>particular gene</w:t>
      </w:r>
      <w:r w:rsidR="00140806">
        <w:rPr>
          <w:szCs w:val="22"/>
        </w:rPr>
        <w:t>s</w:t>
      </w:r>
      <w:proofErr w:type="gramEnd"/>
      <w:r w:rsidR="00A56BE7">
        <w:rPr>
          <w:szCs w:val="22"/>
        </w:rPr>
        <w:t xml:space="preserve"> given the </w:t>
      </w:r>
      <w:r w:rsidR="002D3E5C">
        <w:rPr>
          <w:szCs w:val="22"/>
        </w:rPr>
        <w:t>rapid evolution of knowledge in this field.</w:t>
      </w:r>
      <w:r w:rsidR="00E73D8F" w:rsidRPr="00356445">
        <w:rPr>
          <w:szCs w:val="22"/>
        </w:rPr>
        <w:t xml:space="preserve"> </w:t>
      </w:r>
      <w:r w:rsidR="00EE4733">
        <w:t xml:space="preserve">It was </w:t>
      </w:r>
      <w:r w:rsidR="00EE4733">
        <w:lastRenderedPageBreak/>
        <w:t>assumed that c</w:t>
      </w:r>
      <w:r>
        <w:t xml:space="preserve">linicians will send samples to </w:t>
      </w:r>
      <w:r w:rsidR="00B714FF">
        <w:t xml:space="preserve">a </w:t>
      </w:r>
      <w:r>
        <w:t xml:space="preserve">laboratory that </w:t>
      </w:r>
      <w:r w:rsidR="00B714FF">
        <w:t xml:space="preserve">offers </w:t>
      </w:r>
      <w:r w:rsidR="000910CE">
        <w:t>a</w:t>
      </w:r>
      <w:r>
        <w:t xml:space="preserve"> gene panel best suit</w:t>
      </w:r>
      <w:r w:rsidR="0059006E">
        <w:t>ed to a</w:t>
      </w:r>
      <w:r>
        <w:t xml:space="preserve"> patient’s clinical situation.</w:t>
      </w:r>
    </w:p>
    <w:p w14:paraId="5D2304DE" w14:textId="301B60A1" w:rsidR="00B264AB" w:rsidRDefault="00B264AB" w:rsidP="00B264AB">
      <w:r>
        <w:t>MSAC considered that the MBS item</w:t>
      </w:r>
      <w:r w:rsidR="00AF355E">
        <w:t>s</w:t>
      </w:r>
      <w:r>
        <w:t xml:space="preserve"> should not be pathologist</w:t>
      </w:r>
      <w:r w:rsidR="00140806">
        <w:t>-</w:t>
      </w:r>
      <w:r>
        <w:t xml:space="preserve">determinable, as the genetic testing should be </w:t>
      </w:r>
      <w:r w:rsidR="002D3E5C">
        <w:t xml:space="preserve">determined </w:t>
      </w:r>
      <w:r>
        <w:t xml:space="preserve">by the </w:t>
      </w:r>
      <w:r w:rsidR="00E73D8F">
        <w:t xml:space="preserve">treating </w:t>
      </w:r>
      <w:r>
        <w:t>clinician</w:t>
      </w:r>
      <w:r w:rsidR="00140806">
        <w:t xml:space="preserve"> in discussion with the patient</w:t>
      </w:r>
      <w:r>
        <w:t xml:space="preserve">. MSAC </w:t>
      </w:r>
      <w:r w:rsidR="00D132DF">
        <w:t xml:space="preserve">also </w:t>
      </w:r>
      <w:r>
        <w:t xml:space="preserve">considered that utilisation would </w:t>
      </w:r>
      <w:r w:rsidR="00140806">
        <w:t xml:space="preserve">be higher </w:t>
      </w:r>
      <w:r>
        <w:t xml:space="preserve">if the MBS item was </w:t>
      </w:r>
      <w:proofErr w:type="gramStart"/>
      <w:r>
        <w:t>pathologist</w:t>
      </w:r>
      <w:r w:rsidR="00140806">
        <w:t>-</w:t>
      </w:r>
      <w:r>
        <w:t>determinable</w:t>
      </w:r>
      <w:proofErr w:type="gramEnd"/>
      <w:r>
        <w:t xml:space="preserve">. MSAC </w:t>
      </w:r>
      <w:r w:rsidR="001B3D52">
        <w:t xml:space="preserve">advised </w:t>
      </w:r>
      <w:r>
        <w:t xml:space="preserve">reviewing </w:t>
      </w:r>
      <w:r w:rsidR="002D3E5C">
        <w:t xml:space="preserve">the utilisation of these items </w:t>
      </w:r>
      <w:r>
        <w:t xml:space="preserve">in two years to ensure </w:t>
      </w:r>
      <w:r w:rsidR="00140806">
        <w:t xml:space="preserve">that </w:t>
      </w:r>
      <w:r w:rsidR="009B4927">
        <w:t xml:space="preserve">testing was being adopted at the expected rate. </w:t>
      </w:r>
    </w:p>
    <w:p w14:paraId="237EAFA3" w14:textId="468BEF7D" w:rsidR="00B264AB" w:rsidRDefault="00B264AB" w:rsidP="00B264AB">
      <w:r>
        <w:t xml:space="preserve">MSAC </w:t>
      </w:r>
      <w:r w:rsidR="00BC67EE">
        <w:t xml:space="preserve">accepted </w:t>
      </w:r>
      <w:r>
        <w:t>the clinical management algorithm</w:t>
      </w:r>
      <w:r w:rsidR="00140806">
        <w:t>,</w:t>
      </w:r>
      <w:r w:rsidR="00BC67EE">
        <w:t xml:space="preserve"> noting that NGS </w:t>
      </w:r>
      <w:r w:rsidR="00140806">
        <w:t xml:space="preserve">panel </w:t>
      </w:r>
      <w:r w:rsidR="00BC67EE">
        <w:t xml:space="preserve">testing may be performed </w:t>
      </w:r>
      <w:r w:rsidR="001B3D52">
        <w:t>earlier</w:t>
      </w:r>
      <w:r w:rsidR="005A007C">
        <w:t xml:space="preserve"> </w:t>
      </w:r>
      <w:r w:rsidR="00BC67EE">
        <w:t>(given it provides more diagnostic certainty</w:t>
      </w:r>
      <w:r w:rsidR="005A007C">
        <w:t xml:space="preserve">) </w:t>
      </w:r>
      <w:r w:rsidR="00BC67EE">
        <w:t>or later</w:t>
      </w:r>
      <w:r w:rsidR="00535D4B">
        <w:t xml:space="preserve"> in the treatment algorithm</w:t>
      </w:r>
      <w:r w:rsidR="0059006E">
        <w:t>,</w:t>
      </w:r>
      <w:r w:rsidR="005A007C">
        <w:t xml:space="preserve"> but this would</w:t>
      </w:r>
      <w:r w:rsidR="00BC67EE">
        <w:t xml:space="preserve"> depend on the clinical context</w:t>
      </w:r>
      <w:r w:rsidR="005A007C">
        <w:t>.</w:t>
      </w:r>
    </w:p>
    <w:p w14:paraId="4E24C4C6" w14:textId="5EE8AB7C" w:rsidR="00B264AB" w:rsidRDefault="00B264AB" w:rsidP="00B264AB">
      <w:r>
        <w:t>MSAC noted that the comparator was</w:t>
      </w:r>
      <w:r w:rsidRPr="00C546C7">
        <w:t xml:space="preserve"> no</w:t>
      </w:r>
      <w:r w:rsidR="00C546C7" w:rsidRPr="00C546C7">
        <w:t>t</w:t>
      </w:r>
      <w:r>
        <w:t xml:space="preserve"> NGS </w:t>
      </w:r>
      <w:r w:rsidR="00140806">
        <w:t xml:space="preserve">panel </w:t>
      </w:r>
      <w:r>
        <w:t xml:space="preserve">testing. MSAC noted that there are existing MBS items for genetic </w:t>
      </w:r>
      <w:r w:rsidR="004C6BA8">
        <w:t xml:space="preserve">testing </w:t>
      </w:r>
      <w:r w:rsidR="00E222F0">
        <w:t xml:space="preserve">including cytogenetic testing including fluorescent in situ hybridisation [FISH] </w:t>
      </w:r>
      <w:r w:rsidR="004C6BA8">
        <w:t xml:space="preserve">in </w:t>
      </w:r>
      <w:r w:rsidR="00484513">
        <w:t xml:space="preserve">the setting of </w:t>
      </w:r>
      <w:r>
        <w:t>haematological malignancy</w:t>
      </w:r>
      <w:r w:rsidR="004C6BA8">
        <w:t>.</w:t>
      </w:r>
      <w:r>
        <w:t xml:space="preserve"> MSAC noted the lack of direct comparative evidence for cumulative yield from other existing genetic tests </w:t>
      </w:r>
      <w:r w:rsidR="00CC498F">
        <w:t xml:space="preserve">that are MBS reimbursed </w:t>
      </w:r>
      <w:r>
        <w:t>and that the cost of the comparator would depend on the clinical context, which is complicated due to the heterogenous patient population. MSAC considered it pragmatic to assume that the costs of any comparative profiling would be considerable.</w:t>
      </w:r>
    </w:p>
    <w:p w14:paraId="739DC17C" w14:textId="29B24976" w:rsidR="00B264AB" w:rsidRDefault="00B264AB" w:rsidP="00B264AB">
      <w:r>
        <w:t xml:space="preserve">MSAC noted that the Department-contracted assessment report’s (DCAR’s) data came from three studies comprising prospective and retrospective case series for the myeloid panel, and three studies comprising retrospective case series for the lymphoid panel. MSAC noted that the studies </w:t>
      </w:r>
      <w:r w:rsidR="00640D07">
        <w:t>were</w:t>
      </w:r>
      <w:r w:rsidR="002A127E">
        <w:t xml:space="preserve"> </w:t>
      </w:r>
      <w:r>
        <w:t>at moderate risk of bias but demonstrated that NGS panel testing has superior effectiveness and non-inferior safety compared with no NGS panel testing.</w:t>
      </w:r>
    </w:p>
    <w:p w14:paraId="06149EEC" w14:textId="1F07AF9B" w:rsidR="00B264AB" w:rsidRDefault="00B264AB" w:rsidP="00B264AB">
      <w:r>
        <w:t xml:space="preserve">MSAC noted that ‘clinically informative’ outcomes tended to be reported independently in </w:t>
      </w:r>
      <w:proofErr w:type="gramStart"/>
      <w:r>
        <w:t>studies, but</w:t>
      </w:r>
      <w:proofErr w:type="gramEnd"/>
      <w:r>
        <w:t xml:space="preserve"> considered it highly likely that many study subjects would have experienced one </w:t>
      </w:r>
      <w:r w:rsidR="0059006E">
        <w:t xml:space="preserve">or more </w:t>
      </w:r>
      <w:r>
        <w:t>clinically informative outcome</w:t>
      </w:r>
      <w:r w:rsidR="0059006E">
        <w:t>s</w:t>
      </w:r>
      <w:r>
        <w:t xml:space="preserve"> (even for one gene variant). MSAC also considered that not all changes in management are equal</w:t>
      </w:r>
      <w:r w:rsidR="00FA66E1">
        <w:t>:</w:t>
      </w:r>
      <w:r>
        <w:t xml:space="preserve"> for example, </w:t>
      </w:r>
      <w:r w:rsidR="0059006E">
        <w:t>in lymphoid NGS panel studies</w:t>
      </w:r>
      <w:r w:rsidR="00C546C7">
        <w:t>,</w:t>
      </w:r>
      <w:r w:rsidR="0059006E">
        <w:t xml:space="preserve"> </w:t>
      </w:r>
      <w:r>
        <w:t xml:space="preserve">malignant diagnoses were often overturned, and for myeloid malignancies the </w:t>
      </w:r>
      <w:r w:rsidR="0059006E">
        <w:t>use of an</w:t>
      </w:r>
      <w:r>
        <w:t xml:space="preserve"> NGS panel was associated with substantial changes in prognosis and treatment options.</w:t>
      </w:r>
    </w:p>
    <w:p w14:paraId="6021745C" w14:textId="10EDF448" w:rsidR="00B264AB" w:rsidRDefault="00B264AB" w:rsidP="00B264AB">
      <w:r>
        <w:t xml:space="preserve">MSAC considered that the main safety issue is the unintended identification of germline variants. Without NGS panel testing, clinically significant variants will not be </w:t>
      </w:r>
      <w:proofErr w:type="gramStart"/>
      <w:r>
        <w:t>detected</w:t>
      </w:r>
      <w:proofErr w:type="gramEnd"/>
      <w:r>
        <w:t xml:space="preserve"> and patients may be treated with therapies that are considered inferior. </w:t>
      </w:r>
      <w:r w:rsidR="00C602A0">
        <w:t xml:space="preserve">In addition, </w:t>
      </w:r>
      <w:r>
        <w:t>MSAC considered that panel</w:t>
      </w:r>
      <w:r w:rsidR="00640D07">
        <w:t xml:space="preserve"> testing a small number of</w:t>
      </w:r>
      <w:r w:rsidR="00C602A0">
        <w:t xml:space="preserve"> </w:t>
      </w:r>
      <w:r w:rsidR="00640D07">
        <w:t>genes</w:t>
      </w:r>
      <w:r>
        <w:t xml:space="preserve"> </w:t>
      </w:r>
      <w:r w:rsidR="00640D07">
        <w:t xml:space="preserve">could </w:t>
      </w:r>
      <w:r>
        <w:t xml:space="preserve">miss some very rare diagnoses </w:t>
      </w:r>
      <w:r w:rsidR="00640D07">
        <w:t xml:space="preserve">and </w:t>
      </w:r>
      <w:r>
        <w:t>may also be a safety issue. However, MSAC considered that the benefits of NGS testing likely outweigh any safety issues.</w:t>
      </w:r>
    </w:p>
    <w:p w14:paraId="7E79E933" w14:textId="4F080AD1" w:rsidR="00B264AB" w:rsidRDefault="00B264AB" w:rsidP="00B264AB">
      <w:r>
        <w:t>MSAC noted that the economic evaluation was a cost-effectiveness analysis. MSAC noted that the DCAR did not attempt to model test-to-health outcomes; rather, the DCAR summarised “clinically informative” results. The reported incremental cost-effectiveness ratios (ICERs) were $</w:t>
      </w:r>
      <w:r w:rsidR="00113262">
        <w:t xml:space="preserve">1,300 per </w:t>
      </w:r>
      <w:r w:rsidR="00D01192" w:rsidRPr="00D01192">
        <w:t>result that altered diagnosis including subclassification, prognosis and/or treatment</w:t>
      </w:r>
      <w:r w:rsidR="00113262">
        <w:t xml:space="preserve"> </w:t>
      </w:r>
      <w:r>
        <w:t>to $</w:t>
      </w:r>
      <w:r w:rsidR="005A0FB8">
        <w:t>63</w:t>
      </w:r>
      <w:r>
        <w:t>,000 per change in diagnosis</w:t>
      </w:r>
      <w:r w:rsidR="00D01192">
        <w:t xml:space="preserve"> alone</w:t>
      </w:r>
      <w:r w:rsidR="005A007C">
        <w:t xml:space="preserve"> (based on an MBS fee </w:t>
      </w:r>
      <w:r w:rsidR="005A0FB8">
        <w:t>f</w:t>
      </w:r>
      <w:r w:rsidR="00113262">
        <w:t>or</w:t>
      </w:r>
      <w:r w:rsidR="005A0FB8">
        <w:t xml:space="preserve"> DNA and RNA testing </w:t>
      </w:r>
      <w:r w:rsidR="005A007C">
        <w:t>of $</w:t>
      </w:r>
      <w:r w:rsidR="005A0FB8">
        <w:t>1,100</w:t>
      </w:r>
      <w:r w:rsidR="005A007C">
        <w:t>)</w:t>
      </w:r>
      <w:r>
        <w:t xml:space="preserve">. MSAC noted that the ICERs were </w:t>
      </w:r>
      <w:r w:rsidR="00606080">
        <w:t xml:space="preserve">most </w:t>
      </w:r>
      <w:r>
        <w:t>favourable when diagnosis</w:t>
      </w:r>
      <w:r w:rsidR="000D299A">
        <w:t xml:space="preserve"> and</w:t>
      </w:r>
      <w:r>
        <w:t xml:space="preserve"> prognosis</w:t>
      </w:r>
      <w:r w:rsidR="000D299A">
        <w:t xml:space="preserve"> and </w:t>
      </w:r>
      <w:r>
        <w:t>treatment</w:t>
      </w:r>
      <w:r w:rsidR="000D299A">
        <w:t>/</w:t>
      </w:r>
      <w:r>
        <w:t xml:space="preserve">management were considered, </w:t>
      </w:r>
      <w:r w:rsidR="003242AB">
        <w:t xml:space="preserve">but advised that </w:t>
      </w:r>
      <w:r w:rsidR="000D299A">
        <w:t xml:space="preserve">the </w:t>
      </w:r>
      <w:r w:rsidR="003242AB">
        <w:t xml:space="preserve">ICERS </w:t>
      </w:r>
      <w:r w:rsidR="000D299A">
        <w:t>based on th</w:t>
      </w:r>
      <w:r w:rsidR="009A7A06">
        <w:t xml:space="preserve">ese </w:t>
      </w:r>
      <w:r w:rsidR="009A7A06" w:rsidRPr="00F60AC2">
        <w:rPr>
          <w:i/>
          <w:iCs/>
        </w:rPr>
        <w:t>post hoc</w:t>
      </w:r>
      <w:r w:rsidR="009A7A06">
        <w:t xml:space="preserve"> combined outcomes were not reliable for decision-making </w:t>
      </w:r>
      <w:r w:rsidR="00950F19">
        <w:t>as the</w:t>
      </w:r>
      <w:r w:rsidR="00C43783">
        <w:t xml:space="preserve"> </w:t>
      </w:r>
      <w:r w:rsidR="00950F19">
        <w:t xml:space="preserve">numerator </w:t>
      </w:r>
      <w:r w:rsidR="00C43783">
        <w:t xml:space="preserve">was </w:t>
      </w:r>
      <w:r w:rsidR="00E14197">
        <w:t xml:space="preserve">not reported in any study but was </w:t>
      </w:r>
      <w:r w:rsidR="008F001D">
        <w:t>derived</w:t>
      </w:r>
      <w:r w:rsidR="00E14197">
        <w:t xml:space="preserve"> by the DCAR</w:t>
      </w:r>
      <w:r w:rsidR="008F001D">
        <w:t xml:space="preserve"> as the</w:t>
      </w:r>
      <w:r w:rsidR="003548BF">
        <w:t xml:space="preserve"> sum of </w:t>
      </w:r>
      <w:r w:rsidR="008F001D">
        <w:t>all the</w:t>
      </w:r>
      <w:r w:rsidR="00C43783">
        <w:t xml:space="preserve"> </w:t>
      </w:r>
      <w:r w:rsidR="003548BF">
        <w:t>individually reported</w:t>
      </w:r>
      <w:r w:rsidR="00C43783">
        <w:t xml:space="preserve"> test results rather than the </w:t>
      </w:r>
      <w:r w:rsidR="003548BF">
        <w:t xml:space="preserve">number </w:t>
      </w:r>
      <w:r w:rsidR="00C43783">
        <w:t xml:space="preserve">of patients with </w:t>
      </w:r>
      <w:r w:rsidR="003548BF">
        <w:t>at least one clinically informative result</w:t>
      </w:r>
      <w:r w:rsidR="008F001D">
        <w:t xml:space="preserve"> (i.e. the </w:t>
      </w:r>
      <w:r w:rsidR="000934E0">
        <w:t xml:space="preserve">ICERs based on the ‘combined outcome’ did not account for </w:t>
      </w:r>
      <w:r w:rsidR="00E14197">
        <w:t>multiple clinically informative results at a patient level).</w:t>
      </w:r>
      <w:r w:rsidR="003548BF">
        <w:t xml:space="preserve"> </w:t>
      </w:r>
      <w:r w:rsidR="00C43783">
        <w:t xml:space="preserve"> </w:t>
      </w:r>
      <w:r>
        <w:t>If the ICERs were based on “diagnostic yield” only</w:t>
      </w:r>
      <w:r w:rsidR="0014254A">
        <w:t xml:space="preserve"> and reporting the proportion of patients who experienced the relevant value</w:t>
      </w:r>
      <w:r w:rsidR="00C43783">
        <w:t>,</w:t>
      </w:r>
      <w:r>
        <w:t xml:space="preserve"> then they may be between $</w:t>
      </w:r>
      <w:r w:rsidR="00113262" w:rsidRPr="00F60AC2">
        <w:t>3,019</w:t>
      </w:r>
      <w:r>
        <w:t xml:space="preserve"> and $</w:t>
      </w:r>
      <w:r w:rsidR="00113262">
        <w:t>19,014</w:t>
      </w:r>
      <w:r w:rsidR="00414AD7">
        <w:t xml:space="preserve"> for myeloid neoplasms</w:t>
      </w:r>
      <w:r>
        <w:t xml:space="preserve"> </w:t>
      </w:r>
      <w:r w:rsidR="00414AD7">
        <w:t>and $</w:t>
      </w:r>
      <w:r w:rsidR="00113262" w:rsidRPr="00F60AC2">
        <w:t>1,758</w:t>
      </w:r>
      <w:r w:rsidR="00414AD7">
        <w:t xml:space="preserve"> to $</w:t>
      </w:r>
      <w:r w:rsidR="00113262" w:rsidRPr="00F60AC2">
        <w:t>10,496</w:t>
      </w:r>
      <w:r w:rsidR="00414AD7">
        <w:t xml:space="preserve"> for lymphoid neoplasms</w:t>
      </w:r>
      <w:r w:rsidR="00D132DF">
        <w:t xml:space="preserve"> (based on an MBS fee of $</w:t>
      </w:r>
      <w:r w:rsidR="00D132DF" w:rsidRPr="00F60AC2">
        <w:t>1,100</w:t>
      </w:r>
      <w:r w:rsidR="00D132DF">
        <w:t>)</w:t>
      </w:r>
      <w:r w:rsidR="00414AD7">
        <w:t xml:space="preserve">. </w:t>
      </w:r>
      <w:r>
        <w:t>If the ICERs were based on “impact on diagnosis, prognosis and/or treatment planning”,</w:t>
      </w:r>
      <w:r w:rsidR="00C43783" w:rsidRPr="00C43783">
        <w:t xml:space="preserve"> </w:t>
      </w:r>
      <w:r>
        <w:t xml:space="preserve">then they </w:t>
      </w:r>
      <w:r w:rsidR="00A01014">
        <w:t>are</w:t>
      </w:r>
      <w:r>
        <w:t xml:space="preserve"> </w:t>
      </w:r>
      <w:r w:rsidR="0004534F">
        <w:t xml:space="preserve">more favourable and </w:t>
      </w:r>
      <w:r w:rsidR="00A01014">
        <w:t>may be</w:t>
      </w:r>
      <w:r w:rsidR="00982F22">
        <w:t xml:space="preserve"> </w:t>
      </w:r>
      <w:r>
        <w:t>between $</w:t>
      </w:r>
      <w:r w:rsidR="00113262" w:rsidRPr="00F60AC2">
        <w:t>1,546</w:t>
      </w:r>
      <w:r>
        <w:t xml:space="preserve"> </w:t>
      </w:r>
      <w:r w:rsidR="00414AD7">
        <w:t xml:space="preserve">to </w:t>
      </w:r>
      <w:r>
        <w:t>$</w:t>
      </w:r>
      <w:r w:rsidR="00113262">
        <w:t>2,126</w:t>
      </w:r>
      <w:r w:rsidR="00414AD7">
        <w:t xml:space="preserve"> for myeloid neoplasms and $</w:t>
      </w:r>
      <w:r w:rsidR="00113262" w:rsidRPr="00F60AC2">
        <w:t>2,128</w:t>
      </w:r>
      <w:r w:rsidR="00414AD7">
        <w:t xml:space="preserve"> for lymphoid neoplasms</w:t>
      </w:r>
      <w:r w:rsidR="00D132DF">
        <w:t xml:space="preserve"> (based on an MBS fee of $1,100)</w:t>
      </w:r>
      <w:r>
        <w:t xml:space="preserve">. However, MSAC considered the ICERs to be of limited value for decision making due to the heterogenous and overlapping populations, </w:t>
      </w:r>
      <w:r>
        <w:lastRenderedPageBreak/>
        <w:t xml:space="preserve">and the lack of synthesised evidence, but noted the ICERs were consistent with the approach taken in other somatic gene panel applications, reflecting </w:t>
      </w:r>
      <w:r w:rsidR="008350AF">
        <w:t xml:space="preserve">the </w:t>
      </w:r>
      <w:r>
        <w:t>multiplicity of test purpose</w:t>
      </w:r>
      <w:r w:rsidR="008350AF">
        <w:t>s</w:t>
      </w:r>
      <w:r>
        <w:t>.</w:t>
      </w:r>
    </w:p>
    <w:p w14:paraId="25F44C6E" w14:textId="5BE7951E" w:rsidR="00B264AB" w:rsidRDefault="00B264AB" w:rsidP="00B264AB">
      <w:pPr>
        <w:rPr>
          <w:szCs w:val="22"/>
        </w:rPr>
      </w:pPr>
      <w:r>
        <w:t xml:space="preserve">MSAC noted that the net total cost of NGS-based gene panel testing for approximately 10,000 individuals in </w:t>
      </w:r>
      <w:r w:rsidR="00144D9E">
        <w:t>Y</w:t>
      </w:r>
      <w:r>
        <w:t>ear 1 is estimated to be $</w:t>
      </w:r>
      <w:r w:rsidR="00065A3C">
        <w:t>6.8</w:t>
      </w:r>
      <w:r>
        <w:t> million</w:t>
      </w:r>
      <w:r w:rsidR="00DD41E6">
        <w:t xml:space="preserve"> (based on </w:t>
      </w:r>
      <w:r w:rsidR="00065A3C">
        <w:t>the MSAC supported</w:t>
      </w:r>
      <w:r w:rsidR="00DD41E6">
        <w:t xml:space="preserve"> 85% MBS rebate of $</w:t>
      </w:r>
      <w:r w:rsidR="00065A3C">
        <w:t>1,00</w:t>
      </w:r>
      <w:r w:rsidR="00FA66E1">
        <w:t>6.8</w:t>
      </w:r>
      <w:r w:rsidR="00065A3C">
        <w:t>0</w:t>
      </w:r>
      <w:r w:rsidR="00DD41E6">
        <w:t>)</w:t>
      </w:r>
      <w:r>
        <w:t>. This reduces to $</w:t>
      </w:r>
      <w:r w:rsidR="00065A3C">
        <w:t>5.</w:t>
      </w:r>
      <w:r w:rsidR="00383299">
        <w:t>3</w:t>
      </w:r>
      <w:r>
        <w:t xml:space="preserve"> million in </w:t>
      </w:r>
      <w:r w:rsidR="00DD41E6">
        <w:t>Y</w:t>
      </w:r>
      <w:r>
        <w:t xml:space="preserve">ear 6 (estimate of 12,000 patients) due to the reduction in the prevalent pool of patients who may require testing, and the assumption </w:t>
      </w:r>
      <w:r w:rsidR="0018230E">
        <w:t xml:space="preserve">that </w:t>
      </w:r>
      <w:r>
        <w:t xml:space="preserve">the extent of cost offsets </w:t>
      </w:r>
      <w:r w:rsidR="0018230E">
        <w:t xml:space="preserve">at a national level </w:t>
      </w:r>
      <w:r w:rsidR="00726DF4">
        <w:t xml:space="preserve">can be inferred from the cost-offsets observed in </w:t>
      </w:r>
      <w:r>
        <w:t>Victoria (</w:t>
      </w:r>
      <w:r w:rsidR="00726DF4">
        <w:t xml:space="preserve">where </w:t>
      </w:r>
      <w:r w:rsidR="00FA66E1">
        <w:t xml:space="preserve">gene </w:t>
      </w:r>
      <w:r w:rsidR="00726DF4">
        <w:t xml:space="preserve">NGS-panel testing for </w:t>
      </w:r>
      <w:r w:rsidR="00FA66E1">
        <w:t xml:space="preserve">patients with </w:t>
      </w:r>
      <w:r w:rsidR="00726DF4">
        <w:t>haematological malignancies</w:t>
      </w:r>
      <w:r>
        <w:t xml:space="preserve"> is currently philanthropically funded). MSAC noted that the key source of uncertainty in the estimation of the budgetary impact was the assumption that 50% of people with haematological malignancies would be eligible for and </w:t>
      </w:r>
      <w:r w:rsidR="000C43EB">
        <w:t xml:space="preserve">would </w:t>
      </w:r>
      <w:r>
        <w:t xml:space="preserve">access NGS panel testing; MSAC considered this </w:t>
      </w:r>
      <w:r w:rsidR="00FA66E1">
        <w:t xml:space="preserve">uptake rate </w:t>
      </w:r>
      <w:r>
        <w:t xml:space="preserve">may </w:t>
      </w:r>
      <w:r w:rsidR="00FA66E1">
        <w:t xml:space="preserve">have </w:t>
      </w:r>
      <w:r>
        <w:t>be</w:t>
      </w:r>
      <w:r w:rsidR="00FA66E1">
        <w:t>en</w:t>
      </w:r>
      <w:r>
        <w:t xml:space="preserve"> underestimated. MSAC noted that there may be cost offsets due to </w:t>
      </w:r>
      <w:r w:rsidR="00FA66E1">
        <w:t xml:space="preserve">gene panel </w:t>
      </w:r>
      <w:r>
        <w:t>testing replacing other types of tests and more appropriate use of therapeutics; however, MSAC agreed with ESC that these are highly uncertain.</w:t>
      </w:r>
      <w:r w:rsidR="00BC67EE">
        <w:t xml:space="preserve"> </w:t>
      </w:r>
      <w:r w:rsidR="00BC67EE" w:rsidRPr="005E3103">
        <w:rPr>
          <w:szCs w:val="22"/>
        </w:rPr>
        <w:t>MSAC advised that a review of utilisation should be conducted in 2</w:t>
      </w:r>
      <w:r w:rsidR="00BC67EE">
        <w:rPr>
          <w:szCs w:val="22"/>
        </w:rPr>
        <w:t> </w:t>
      </w:r>
      <w:r w:rsidR="00BC67EE" w:rsidRPr="005E3103">
        <w:rPr>
          <w:szCs w:val="22"/>
        </w:rPr>
        <w:t>years.</w:t>
      </w:r>
    </w:p>
    <w:p w14:paraId="07DB1BE1" w14:textId="726DBE72" w:rsidR="009732A2" w:rsidRPr="00B264AB" w:rsidRDefault="009732A2" w:rsidP="009732A2">
      <w:r>
        <w:t>MSAC noted that the utilisation of current MBS items for genetic testing for haematological malignancies is relatively high in Queensland</w:t>
      </w:r>
      <w:r w:rsidR="00F63817">
        <w:t xml:space="preserve"> in comparison </w:t>
      </w:r>
      <w:r>
        <w:t xml:space="preserve">with other states and territories. MSAC considered that this may require further investigation by the Department to </w:t>
      </w:r>
      <w:r w:rsidR="00F63817">
        <w:t xml:space="preserve">understand the cause of </w:t>
      </w:r>
      <w:r w:rsidR="00397A9A">
        <w:t>such a high utilisation</w:t>
      </w:r>
      <w:r w:rsidR="00F934A0">
        <w:t>. Of particular interest is</w:t>
      </w:r>
      <w:r w:rsidR="009632FA">
        <w:t xml:space="preserve"> whether </w:t>
      </w:r>
      <w:r w:rsidR="00F934A0">
        <w:t xml:space="preserve">high utilisation of testing </w:t>
      </w:r>
      <w:r w:rsidR="009632FA">
        <w:t xml:space="preserve">reflects the fact that pathology services are </w:t>
      </w:r>
      <w:r w:rsidR="00D568AE">
        <w:t>reflex</w:t>
      </w:r>
      <w:r w:rsidR="00F55345">
        <w:t>ivel</w:t>
      </w:r>
      <w:r w:rsidR="00D568AE">
        <w:t xml:space="preserve">y </w:t>
      </w:r>
      <w:r w:rsidR="009632FA">
        <w:t xml:space="preserve">testing all </w:t>
      </w:r>
      <w:r w:rsidR="00D568AE">
        <w:t xml:space="preserve">suspected haematological </w:t>
      </w:r>
      <w:r w:rsidR="00F934A0">
        <w:t>malignancies without requester input.</w:t>
      </w:r>
      <w:r w:rsidR="00397A9A">
        <w:t xml:space="preserve"> </w:t>
      </w:r>
    </w:p>
    <w:p w14:paraId="2824D807" w14:textId="4DC2BCD2" w:rsidR="00B264AB" w:rsidRDefault="00B264AB" w:rsidP="00B264AB">
      <w:r>
        <w:t xml:space="preserve">MSAC noted the pre-MSAC response that stated that NGS </w:t>
      </w:r>
      <w:r w:rsidR="00FA66E1">
        <w:t xml:space="preserve">panel </w:t>
      </w:r>
      <w:r>
        <w:t>testing may also discover inherit</w:t>
      </w:r>
      <w:r w:rsidR="00FA66E1">
        <w:t>able germline</w:t>
      </w:r>
      <w:r>
        <w:t xml:space="preserve"> variants associated with blood cancer predisposition</w:t>
      </w:r>
      <w:r w:rsidR="003C16A4">
        <w:t>. MSAC considered</w:t>
      </w:r>
      <w:r w:rsidR="008653AA">
        <w:t xml:space="preserve"> that it can be inferred from an allele frequency of </w:t>
      </w:r>
      <w:r w:rsidR="006917B5">
        <w:t>≥ </w:t>
      </w:r>
      <w:r w:rsidR="008653AA">
        <w:t xml:space="preserve">50% that </w:t>
      </w:r>
      <w:r w:rsidR="006917B5">
        <w:t xml:space="preserve">a </w:t>
      </w:r>
      <w:r w:rsidR="008653AA">
        <w:t xml:space="preserve">variant </w:t>
      </w:r>
      <w:r w:rsidR="006917B5">
        <w:t xml:space="preserve">may be </w:t>
      </w:r>
      <w:r w:rsidR="008653AA">
        <w:t xml:space="preserve">a germline variant, </w:t>
      </w:r>
      <w:r>
        <w:t xml:space="preserve">but MSAC </w:t>
      </w:r>
      <w:r w:rsidR="008653AA">
        <w:t xml:space="preserve">considered </w:t>
      </w:r>
      <w:r>
        <w:t>that the value of identifying germline variants and cascade testing was not captured in the application. MSAC agreed with the applica</w:t>
      </w:r>
      <w:r w:rsidR="00FA66E1">
        <w:t>n</w:t>
      </w:r>
      <w:r>
        <w:t xml:space="preserve">t that appropriate policy, systems, genetic </w:t>
      </w:r>
      <w:proofErr w:type="gramStart"/>
      <w:r>
        <w:t>counselling</w:t>
      </w:r>
      <w:proofErr w:type="gramEnd"/>
      <w:r>
        <w:t xml:space="preserve"> and consumer support must be in place when delivering such testing to ensure the patient is aware of the possibility of identifying </w:t>
      </w:r>
      <w:r w:rsidR="00FA66E1">
        <w:t xml:space="preserve">germline </w:t>
      </w:r>
      <w:r>
        <w:t xml:space="preserve">variants. There is currently no MBS item for testing to confirm </w:t>
      </w:r>
      <w:r w:rsidR="008653AA">
        <w:t xml:space="preserve">whether a variant detected in somatic testing is in fact a </w:t>
      </w:r>
      <w:r>
        <w:t xml:space="preserve">germline variant, nor for cascade testing </w:t>
      </w:r>
      <w:r w:rsidR="008653AA">
        <w:t xml:space="preserve">of relatives </w:t>
      </w:r>
      <w:r>
        <w:t xml:space="preserve">for </w:t>
      </w:r>
      <w:proofErr w:type="gramStart"/>
      <w:r>
        <w:t>the vast majority of</w:t>
      </w:r>
      <w:proofErr w:type="gramEnd"/>
      <w:r>
        <w:t xml:space="preserve"> genes likely to be identified in haematological malignancies (only cascade testing for </w:t>
      </w:r>
      <w:r w:rsidR="008653AA">
        <w:t xml:space="preserve">variants in </w:t>
      </w:r>
      <w:r>
        <w:rPr>
          <w:i/>
          <w:iCs/>
        </w:rPr>
        <w:t>TP53</w:t>
      </w:r>
      <w:r>
        <w:t xml:space="preserve"> </w:t>
      </w:r>
      <w:r w:rsidR="008653AA">
        <w:t>is currently</w:t>
      </w:r>
      <w:r>
        <w:t xml:space="preserve"> MBS-funded). MSAC noted that NGS</w:t>
      </w:r>
      <w:r w:rsidR="008653AA">
        <w:t xml:space="preserve"> panel</w:t>
      </w:r>
      <w:r>
        <w:t xml:space="preserve"> testing also has clinical relevance for screening relatives as potential stem cell transplant donors, as well as determining their personal risk of cancer and other conditions to inform risk-management and family-planning decisions. </w:t>
      </w:r>
      <w:r w:rsidR="006B27C5">
        <w:t>MSAC</w:t>
      </w:r>
      <w:r w:rsidR="001C5811">
        <w:t xml:space="preserve"> </w:t>
      </w:r>
      <w:r w:rsidR="008653AA">
        <w:t>considered that where it can be identified that a patient’s variant is a germline variant, then</w:t>
      </w:r>
      <w:r w:rsidR="001C5811">
        <w:t xml:space="preserve"> </w:t>
      </w:r>
      <w:r w:rsidR="006B27C5">
        <w:t xml:space="preserve">cascade testing is warranted. MSAC considered that cascade testing where a germline variant has been detected </w:t>
      </w:r>
      <w:r w:rsidR="008653AA">
        <w:t xml:space="preserve">through somatic testing </w:t>
      </w:r>
      <w:r w:rsidR="006B27C5">
        <w:t xml:space="preserve">would ideally use a generic cascade testing item, in line with MSAC’s previous support for generic items under application 1599. </w:t>
      </w:r>
      <w:r w:rsidR="00E94300">
        <w:t xml:space="preserve">MSAC noted the Department would work with the RCPA to develop </w:t>
      </w:r>
      <w:r>
        <w:t xml:space="preserve">a future application for </w:t>
      </w:r>
      <w:r w:rsidR="006B27C5">
        <w:t xml:space="preserve">a generic cascade testing item in this </w:t>
      </w:r>
      <w:r w:rsidR="001F2E5E">
        <w:t xml:space="preserve">specific </w:t>
      </w:r>
      <w:r w:rsidR="006B27C5">
        <w:t>context</w:t>
      </w:r>
      <w:r w:rsidR="008653AA">
        <w:t xml:space="preserve"> of somatic testing</w:t>
      </w:r>
      <w:r w:rsidR="008350AF">
        <w:t xml:space="preserve"> in haematological malignancies</w:t>
      </w:r>
      <w:r>
        <w:t xml:space="preserve">. </w:t>
      </w:r>
    </w:p>
    <w:p w14:paraId="288043A2" w14:textId="78A90C0C" w:rsidR="00B264AB" w:rsidRDefault="00B264AB" w:rsidP="00B264AB">
      <w:r>
        <w:t xml:space="preserve">MSAC noted that, for the proposed NGS gene panel testing, laboratories are required to develop, validate, and seek accreditation and listing on the Australian </w:t>
      </w:r>
      <w:r w:rsidR="008653AA">
        <w:t xml:space="preserve">Register of </w:t>
      </w:r>
      <w:r>
        <w:t xml:space="preserve">Therapeutic Goods </w:t>
      </w:r>
      <w:r w:rsidR="008653AA">
        <w:t xml:space="preserve">(ARTG) </w:t>
      </w:r>
      <w:r>
        <w:t>as a class III in-house in vitro diagnostic medical device, due to a lack of commercially available tests approved by the Therapeutic Goods Administration. Laboratories require accreditation by a joint National Association of Testing Authorities, Australia (NATA)/RCPA process to ISO </w:t>
      </w:r>
      <w:proofErr w:type="gramStart"/>
      <w:r>
        <w:t>15189, and</w:t>
      </w:r>
      <w:proofErr w:type="gramEnd"/>
      <w:r>
        <w:t xml:space="preserve"> are specifically accredited to provide genetic testing.</w:t>
      </w:r>
    </w:p>
    <w:p w14:paraId="6710B69D" w14:textId="6A6AA173" w:rsidR="00772829" w:rsidRPr="00CE28E3" w:rsidRDefault="00FA4672" w:rsidP="002A18BE">
      <w:pPr>
        <w:pStyle w:val="Heading2"/>
        <w:numPr>
          <w:ilvl w:val="0"/>
          <w:numId w:val="0"/>
        </w:numPr>
      </w:pPr>
      <w:bookmarkStart w:id="5" w:name="_Toc111754787"/>
      <w:bookmarkEnd w:id="4"/>
      <w:r>
        <w:t>4</w:t>
      </w:r>
      <w:r w:rsidR="00C36633">
        <w:t>.</w:t>
      </w:r>
      <w:r w:rsidR="00C36633">
        <w:tab/>
      </w:r>
      <w:r w:rsidR="00772829" w:rsidRPr="00552F16">
        <w:t>Background</w:t>
      </w:r>
      <w:bookmarkEnd w:id="5"/>
    </w:p>
    <w:p w14:paraId="038F8214" w14:textId="0F297FA3" w:rsidR="00BE5374" w:rsidRDefault="00CA42D6" w:rsidP="00EE45C4">
      <w:bookmarkStart w:id="6" w:name="_Hlk69734494"/>
      <w:r w:rsidRPr="00CE28E3">
        <w:t>MSAC has not previously considered</w:t>
      </w:r>
      <w:r w:rsidR="00BE5374" w:rsidRPr="00CE28E3">
        <w:t xml:space="preserve"> </w:t>
      </w:r>
      <w:r w:rsidR="00EE45C4">
        <w:t>NGS panel testing for the characterisation of variants in haematological malignancies.</w:t>
      </w:r>
      <w:r w:rsidR="00510CD6" w:rsidRPr="00510CD6">
        <w:t xml:space="preserve"> </w:t>
      </w:r>
      <w:r w:rsidR="00510CD6">
        <w:t xml:space="preserve">MSAC has previously considered applications for single somatic genetic tests for </w:t>
      </w:r>
      <w:r w:rsidR="00E34352">
        <w:t>small number of</w:t>
      </w:r>
      <w:r w:rsidR="00B73C2F">
        <w:t xml:space="preserve"> specific</w:t>
      </w:r>
      <w:r w:rsidR="00E34352">
        <w:t xml:space="preserve"> </w:t>
      </w:r>
      <w:r w:rsidR="00510CD6">
        <w:t>haematological malignancies</w:t>
      </w:r>
      <w:r w:rsidR="00E34352">
        <w:t xml:space="preserve"> (diffuse large B cell </w:t>
      </w:r>
      <w:r w:rsidR="00E34352">
        <w:lastRenderedPageBreak/>
        <w:t xml:space="preserve">lymphoma, high-grade B cell lymphoma, mantle cell lymphoma, hepatosplenic T cell lymphoma, </w:t>
      </w:r>
      <w:r w:rsidR="00D024DD">
        <w:br/>
      </w:r>
      <w:r w:rsidR="00E34352">
        <w:t>T cell prolymphocytic leukaemia, myeloma)</w:t>
      </w:r>
      <w:r w:rsidR="00510CD6">
        <w:t xml:space="preserve"> (</w:t>
      </w:r>
      <w:r w:rsidR="00510CD6" w:rsidRPr="00F652EF">
        <w:t>Application 1526</w:t>
      </w:r>
      <w:r w:rsidR="002767EE">
        <w:t xml:space="preserve">; </w:t>
      </w:r>
      <w:hyperlink r:id="rId10" w:history="1">
        <w:r w:rsidR="002767EE" w:rsidRPr="002767EE">
          <w:rPr>
            <w:rStyle w:val="Hyperlink"/>
          </w:rPr>
          <w:t>August 2019 Public Summary Document [PSD]</w:t>
        </w:r>
      </w:hyperlink>
      <w:r w:rsidR="002767EE">
        <w:t xml:space="preserve"> </w:t>
      </w:r>
      <w:r w:rsidR="00510CD6">
        <w:t>) and genetic tests for myeloproliferative neoplasms (Application 1532</w:t>
      </w:r>
      <w:r w:rsidR="002767EE">
        <w:t xml:space="preserve">; </w:t>
      </w:r>
      <w:hyperlink r:id="rId11" w:history="1">
        <w:r w:rsidR="002767EE" w:rsidRPr="002767EE">
          <w:rPr>
            <w:rStyle w:val="Hyperlink"/>
          </w:rPr>
          <w:t>November 2020 PSD</w:t>
        </w:r>
      </w:hyperlink>
      <w:r w:rsidR="00510CD6">
        <w:t>). At the time of preparing this DCAR, MSAC had largely considered applications for large multigene panels for the characterisation of variants in inherited conditions (i.e., germline testing) as in Applications 1585, 1598 and 1600, and for multigene somatic testing for</w:t>
      </w:r>
      <w:r w:rsidR="002767EE">
        <w:t xml:space="preserve"> the diagnosis of glioma, including glioblastoma</w:t>
      </w:r>
      <w:r w:rsidR="00510CD6">
        <w:t xml:space="preserve"> </w:t>
      </w:r>
      <w:r w:rsidR="002767EE">
        <w:t>(</w:t>
      </w:r>
      <w:r w:rsidR="00510CD6">
        <w:t>Application 1709</w:t>
      </w:r>
      <w:r w:rsidR="002767EE">
        <w:t xml:space="preserve">; </w:t>
      </w:r>
      <w:hyperlink r:id="rId12" w:history="1">
        <w:r w:rsidR="002767EE" w:rsidRPr="002767EE">
          <w:rPr>
            <w:rStyle w:val="Hyperlink"/>
          </w:rPr>
          <w:t>April 2022 PSD</w:t>
        </w:r>
      </w:hyperlink>
      <w:r w:rsidR="00510CD6">
        <w:t>).</w:t>
      </w:r>
    </w:p>
    <w:p w14:paraId="771EA0BB" w14:textId="672653DC" w:rsidR="005B2EF3" w:rsidRDefault="005B2EF3" w:rsidP="005B2EF3">
      <w:r>
        <w:t>Hae</w:t>
      </w:r>
      <w:r w:rsidRPr="00C51589">
        <w:t>matopoietic and lymphoid tissue</w:t>
      </w:r>
      <w:r>
        <w:t xml:space="preserve"> neoplasms</w:t>
      </w:r>
      <w:r w:rsidRPr="00C51589">
        <w:t xml:space="preserve"> include lymphomas, leuk</w:t>
      </w:r>
      <w:r>
        <w:t>a</w:t>
      </w:r>
      <w:r w:rsidRPr="00C51589">
        <w:t>emias, myeloproliferative neoplasms, mast cell neoplasms, plasma cell neoplasms,</w:t>
      </w:r>
      <w:r>
        <w:t xml:space="preserve"> as well as</w:t>
      </w:r>
      <w:r w:rsidRPr="00C51589">
        <w:t xml:space="preserve"> histiocytic tumo</w:t>
      </w:r>
      <w:r>
        <w:t>u</w:t>
      </w:r>
      <w:r w:rsidRPr="00C51589">
        <w:t>rs and dendritic cell neoplasms.</w:t>
      </w:r>
      <w:r>
        <w:t xml:space="preserve"> Some of these are proliferative disorders with a propensity to transform to a malignant phenotype while others are diagnosed as malignant at the initial presentation. The continued acquisition or loss of genetic aberrations including during treatment, </w:t>
      </w:r>
      <w:r w:rsidR="00653B73">
        <w:t>results</w:t>
      </w:r>
      <w:r>
        <w:t xml:space="preserve"> in diverse combinations and permutations that contribute to</w:t>
      </w:r>
      <w:r w:rsidRPr="00CF4570">
        <w:t xml:space="preserve"> </w:t>
      </w:r>
      <w:r>
        <w:t>a</w:t>
      </w:r>
      <w:r w:rsidRPr="00CF4570">
        <w:t xml:space="preserve"> </w:t>
      </w:r>
      <w:r>
        <w:t>shift</w:t>
      </w:r>
      <w:r w:rsidRPr="00CF4570">
        <w:t xml:space="preserve"> in phenotype</w:t>
      </w:r>
      <w:r>
        <w:t xml:space="preserve"> over time</w:t>
      </w:r>
      <w:r w:rsidRPr="00CF4570">
        <w:t xml:space="preserve"> and </w:t>
      </w:r>
      <w:r>
        <w:t xml:space="preserve">influence the </w:t>
      </w:r>
      <w:r w:rsidRPr="00CF4570">
        <w:t xml:space="preserve">clinical </w:t>
      </w:r>
      <w:r>
        <w:t>course</w:t>
      </w:r>
      <w:r w:rsidRPr="00CF4570">
        <w:t xml:space="preserve"> </w:t>
      </w:r>
      <w:r>
        <w:t>of the condition (including changing the diagnosis) and management decisions</w:t>
      </w:r>
      <w:r w:rsidR="003800CB">
        <w:t xml:space="preserve"> (treatment resistance)</w:t>
      </w:r>
      <w:r>
        <w:t>. In some instances, specific variant expression (alone or in combination with others) may define entities as a diagnostic biomarker, provide critical information about prognosis allowing risk stratification, inform potential familial predisposition and/or act as a therapeutic target.</w:t>
      </w:r>
    </w:p>
    <w:p w14:paraId="3DFD3C35" w14:textId="77641D03" w:rsidR="006E685E" w:rsidRDefault="006E685E" w:rsidP="005B2EF3">
      <w:r>
        <w:rPr>
          <w:szCs w:val="20"/>
        </w:rPr>
        <w:t>In 2021 in Australia, 150,872 people were estimated to be diagnosed with cancer in Australia, including 18</w:t>
      </w:r>
      <w:r w:rsidR="006D7515">
        <w:rPr>
          <w:szCs w:val="20"/>
        </w:rPr>
        <w:t>,</w:t>
      </w:r>
      <w:r>
        <w:rPr>
          <w:szCs w:val="20"/>
        </w:rPr>
        <w:t xml:space="preserve">485 with a haematological neoplasm using the AIHW’s term </w:t>
      </w:r>
      <w:r>
        <w:rPr>
          <w:rFonts w:cs="Arial"/>
        </w:rPr>
        <w:t>‘All Blood Cancers combined</w:t>
      </w:r>
      <w:r w:rsidR="004426CC">
        <w:rPr>
          <w:rFonts w:cs="Arial"/>
        </w:rPr>
        <w:t>.’</w:t>
      </w:r>
      <w:r w:rsidR="00480FE3">
        <w:rPr>
          <w:rFonts w:cs="Arial"/>
        </w:rPr>
        <w:t xml:space="preserve"> Haematological malignancies account for 9% of all cancers in Australia.</w:t>
      </w:r>
    </w:p>
    <w:p w14:paraId="406DF514" w14:textId="45223EA7" w:rsidR="006E685E" w:rsidRDefault="006E685E" w:rsidP="006E685E">
      <w:pPr>
        <w:rPr>
          <w:szCs w:val="20"/>
        </w:rPr>
      </w:pPr>
      <w:r>
        <w:rPr>
          <w:szCs w:val="20"/>
        </w:rPr>
        <w:t xml:space="preserve">When examined collectively, </w:t>
      </w:r>
      <w:proofErr w:type="gramStart"/>
      <w:r>
        <w:rPr>
          <w:szCs w:val="20"/>
        </w:rPr>
        <w:t>the majority of</w:t>
      </w:r>
      <w:proofErr w:type="gramEnd"/>
      <w:r>
        <w:rPr>
          <w:szCs w:val="20"/>
        </w:rPr>
        <w:t xml:space="preserve"> diagnoses of haematological neoplasms are made in adults in later life, with males consistently diagnosed at higher rates than females across all the ages and malignancies. The age-standardised incidence rate overall has been slowly increasing while mortality is slowly declining, and the 5-year survival in both males and females is approximately 66%. At any point in time, a substantial proportion will either have indolent disease under surveillance, be on treatment, in remission, or be cured – all of these contribute to the relatively high 5-year prevalence. Patient factors such as the age at diagnosis, comorbidities and personal preferences may influence the proportion of patients offered testing at diagnosis, while the high proportion who have been cured will have implications for the testing or re-testing rates among the prevalent pool.</w:t>
      </w:r>
    </w:p>
    <w:p w14:paraId="555FD323" w14:textId="77777777" w:rsidR="006E685E" w:rsidRDefault="006E685E" w:rsidP="008267CE">
      <w:pPr>
        <w:rPr>
          <w:szCs w:val="20"/>
        </w:rPr>
      </w:pPr>
      <w:r w:rsidRPr="00DC4ECC">
        <w:rPr>
          <w:noProof/>
          <w:szCs w:val="20"/>
        </w:rPr>
        <w:lastRenderedPageBreak/>
        <w:drawing>
          <wp:inline distT="0" distB="0" distL="0" distR="0" wp14:anchorId="54C7FE6C" wp14:editId="4EA359FA">
            <wp:extent cx="5731510" cy="2156460"/>
            <wp:effectExtent l="0" t="0" r="0" b="2540"/>
            <wp:docPr id="61" name="Picture 61" descr="AIHW summary of projected incidence and mortality statistics in 2021 by sex ('All blood cancers 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IHW summary of projected incidence and mortality statistics in 2021 by sex ('All blood cancers combined')"/>
                    <pic:cNvPicPr/>
                  </pic:nvPicPr>
                  <pic:blipFill>
                    <a:blip r:embed="rId13"/>
                    <a:stretch>
                      <a:fillRect/>
                    </a:stretch>
                  </pic:blipFill>
                  <pic:spPr>
                    <a:xfrm>
                      <a:off x="0" y="0"/>
                      <a:ext cx="5731510" cy="2156460"/>
                    </a:xfrm>
                    <a:prstGeom prst="rect">
                      <a:avLst/>
                    </a:prstGeom>
                  </pic:spPr>
                </pic:pic>
              </a:graphicData>
            </a:graphic>
          </wp:inline>
        </w:drawing>
      </w:r>
    </w:p>
    <w:p w14:paraId="5833BB82" w14:textId="2A5BDCBA" w:rsidR="006E685E" w:rsidRPr="0065101F" w:rsidRDefault="006E685E" w:rsidP="008267CE">
      <w:pPr>
        <w:pStyle w:val="TableFooter"/>
        <w:widowControl/>
      </w:pPr>
      <w:r w:rsidRPr="0065101F">
        <w:t xml:space="preserve">Source: </w:t>
      </w:r>
      <w:hyperlink r:id="rId14" w:history="1">
        <w:r w:rsidRPr="0065101F">
          <w:rPr>
            <w:rStyle w:val="Hyperlink"/>
          </w:rPr>
          <w:t>https://www.aihw.gov.au/reports/cancer/cancer-data-in-australia/contents/cancer-summary-data-visualisation</w:t>
        </w:r>
      </w:hyperlink>
      <w:r w:rsidRPr="0065101F">
        <w:t xml:space="preserve"> accessed June 7</w:t>
      </w:r>
      <w:proofErr w:type="gramStart"/>
      <w:r w:rsidRPr="0065101F">
        <w:t xml:space="preserve"> 2022</w:t>
      </w:r>
      <w:proofErr w:type="gramEnd"/>
    </w:p>
    <w:p w14:paraId="2A146464" w14:textId="662E3824" w:rsidR="006E685E" w:rsidRDefault="006E685E" w:rsidP="008267CE">
      <w:pPr>
        <w:pStyle w:val="Caption"/>
        <w:keepNext w:val="0"/>
      </w:pPr>
      <w:r>
        <w:t xml:space="preserve">Figure </w:t>
      </w:r>
      <w:fldSimple w:instr=" SEQ Figure \* ARABIC ">
        <w:r w:rsidR="00A165AD">
          <w:rPr>
            <w:noProof/>
          </w:rPr>
          <w:t>1</w:t>
        </w:r>
      </w:fldSimple>
      <w:r>
        <w:t xml:space="preserve">  AIHW summary of projected incidence and mortality statistics in 2021 by sex ('All blood cancers combined')</w:t>
      </w:r>
    </w:p>
    <w:p w14:paraId="6F52500A" w14:textId="531B99AE" w:rsidR="00772829" w:rsidRPr="00EE45C4" w:rsidRDefault="00FA4672" w:rsidP="008267CE">
      <w:pPr>
        <w:pStyle w:val="Heading2"/>
        <w:numPr>
          <w:ilvl w:val="0"/>
          <w:numId w:val="0"/>
        </w:numPr>
      </w:pPr>
      <w:bookmarkStart w:id="7" w:name="_Toc111754788"/>
      <w:bookmarkEnd w:id="6"/>
      <w:r>
        <w:t>5</w:t>
      </w:r>
      <w:r w:rsidR="00C36633">
        <w:t>.</w:t>
      </w:r>
      <w:r w:rsidR="00C36633">
        <w:tab/>
      </w:r>
      <w:r w:rsidR="00772829" w:rsidRPr="00EE45C4">
        <w:t>Prerequisites to implementation of any funding advice</w:t>
      </w:r>
      <w:bookmarkEnd w:id="7"/>
    </w:p>
    <w:p w14:paraId="3F4F5A44" w14:textId="6683CF54" w:rsidR="00D245A6" w:rsidRPr="00EE45C4" w:rsidRDefault="00D245A6" w:rsidP="008267CE">
      <w:pPr>
        <w:pStyle w:val="Instructionaltext"/>
        <w:keepNext/>
        <w:keepLines/>
        <w:rPr>
          <w:rFonts w:cstheme="minorHAnsi"/>
          <w:color w:val="000000" w:themeColor="text1"/>
        </w:rPr>
      </w:pPr>
      <w:r w:rsidRPr="00EE45C4">
        <w:rPr>
          <w:rFonts w:cstheme="minorHAnsi"/>
          <w:color w:val="000000" w:themeColor="text1"/>
        </w:rPr>
        <w:t>The proposed technology does not include a therapeutic good that requires Therapeutic Goods Administration (TGA) approval.</w:t>
      </w:r>
      <w:r w:rsidR="0065491C">
        <w:rPr>
          <w:rFonts w:cstheme="minorHAnsi"/>
          <w:color w:val="000000" w:themeColor="text1"/>
        </w:rPr>
        <w:t xml:space="preserve"> However, there is a requirement for laboratories to develop, validate and seek accreditation and listing on the Australian Therapeutic Goods Register </w:t>
      </w:r>
      <w:r w:rsidR="000B6F91">
        <w:rPr>
          <w:rFonts w:cstheme="minorHAnsi"/>
          <w:color w:val="000000" w:themeColor="text1"/>
        </w:rPr>
        <w:t>(</w:t>
      </w:r>
      <w:r w:rsidR="0065491C">
        <w:rPr>
          <w:rFonts w:cstheme="minorHAnsi"/>
          <w:color w:val="000000" w:themeColor="text1"/>
        </w:rPr>
        <w:t>ARTG) as a class III in-house IVD in many if not all applications in this area due to a lack of commercially available TGA approved tests.</w:t>
      </w:r>
    </w:p>
    <w:p w14:paraId="6246C622" w14:textId="77777777" w:rsidR="00D245A6" w:rsidRPr="00363CEF" w:rsidRDefault="00D245A6" w:rsidP="00D245A6">
      <w:pPr>
        <w:pStyle w:val="Instructionaltext"/>
        <w:rPr>
          <w:rFonts w:cstheme="minorHAnsi"/>
          <w:color w:val="000000" w:themeColor="text1"/>
        </w:rPr>
      </w:pPr>
      <w:r w:rsidRPr="00EE45C4">
        <w:rPr>
          <w:rFonts w:cstheme="minorHAnsi"/>
          <w:color w:val="000000" w:themeColor="text1"/>
        </w:rPr>
        <w:t xml:space="preserve">The Applicant states that the National Association of Testing Authorities (NATA) and the Royal College of Pathologists of Australasia (RCPA) oversee the regulation of pathology testing for clinical purposes. Laboratories require accreditation by a joint NATA/RCPA process to ISO </w:t>
      </w:r>
      <w:proofErr w:type="gramStart"/>
      <w:r w:rsidRPr="00EE45C4">
        <w:rPr>
          <w:rFonts w:cstheme="minorHAnsi"/>
          <w:color w:val="000000" w:themeColor="text1"/>
        </w:rPr>
        <w:t>15189, and</w:t>
      </w:r>
      <w:proofErr w:type="gramEnd"/>
      <w:r w:rsidRPr="00EE45C4">
        <w:rPr>
          <w:rFonts w:cstheme="minorHAnsi"/>
          <w:color w:val="000000" w:themeColor="text1"/>
        </w:rPr>
        <w:t xml:space="preserve"> are specifically accredited to provide genetic testing. This accreditation process covers the technical aspects of the sample reception and processing, laboratory sequencing, analysis pipelines, curation (or interpretation) of results and production of the report to a clinical standard.  There are no requirements for use of specific manufacturer’s reagents, </w:t>
      </w:r>
      <w:proofErr w:type="gramStart"/>
      <w:r w:rsidRPr="00EE45C4">
        <w:rPr>
          <w:rFonts w:cstheme="minorHAnsi"/>
          <w:color w:val="000000" w:themeColor="text1"/>
        </w:rPr>
        <w:t>equipment</w:t>
      </w:r>
      <w:proofErr w:type="gramEnd"/>
      <w:r w:rsidRPr="00EE45C4">
        <w:rPr>
          <w:rFonts w:cstheme="minorHAnsi"/>
          <w:color w:val="000000" w:themeColor="text1"/>
        </w:rPr>
        <w:t xml:space="preserve"> or analysis pipelines.</w:t>
      </w:r>
    </w:p>
    <w:p w14:paraId="6D91C9FD" w14:textId="1AFC578D" w:rsidR="00E45237" w:rsidRPr="009719A9" w:rsidRDefault="00E45237" w:rsidP="00E45237">
      <w:pPr>
        <w:pStyle w:val="NormalWeb"/>
        <w:rPr>
          <w:rFonts w:ascii="Franklin Gothic Book" w:hAnsi="Franklin Gothic Book" w:cstheme="minorHAnsi"/>
          <w:iCs/>
        </w:rPr>
      </w:pPr>
      <w:r w:rsidRPr="009719A9">
        <w:rPr>
          <w:rFonts w:ascii="Franklin Gothic Book" w:hAnsi="Franklin Gothic Book" w:cstheme="minorHAnsi"/>
          <w:iCs/>
        </w:rPr>
        <w:t>Molecular profiling is a complex investigation and quality issues pose a risk primarily and directly to the patient, and secondarily to the MBS if repeat testing is deemed necessary to address concerns about the adequacy</w:t>
      </w:r>
      <w:r>
        <w:rPr>
          <w:rFonts w:ascii="Franklin Gothic Book" w:hAnsi="Franklin Gothic Book" w:cstheme="minorHAnsi"/>
          <w:iCs/>
        </w:rPr>
        <w:t xml:space="preserve"> </w:t>
      </w:r>
      <w:r w:rsidRPr="009719A9">
        <w:rPr>
          <w:rFonts w:ascii="Franklin Gothic Book" w:hAnsi="Franklin Gothic Book" w:cstheme="minorHAnsi"/>
          <w:iCs/>
        </w:rPr>
        <w:t>or limitations of initial testing</w:t>
      </w:r>
      <w:r w:rsidRPr="00B810D6">
        <w:rPr>
          <w:rFonts w:ascii="Franklin Gothic Book" w:hAnsi="Franklin Gothic Book" w:cstheme="minorHAnsi"/>
          <w:iCs/>
        </w:rPr>
        <w:t xml:space="preserve"> </w:t>
      </w:r>
      <w:r>
        <w:rPr>
          <w:rFonts w:ascii="Franklin Gothic Book" w:hAnsi="Franklin Gothic Book" w:cstheme="minorHAnsi"/>
          <w:iCs/>
        </w:rPr>
        <w:t>(e.g.</w:t>
      </w:r>
      <w:r w:rsidR="00803550">
        <w:rPr>
          <w:rFonts w:ascii="Franklin Gothic Book" w:hAnsi="Franklin Gothic Book" w:cstheme="minorHAnsi"/>
          <w:iCs/>
        </w:rPr>
        <w:t>,</w:t>
      </w:r>
      <w:r>
        <w:rPr>
          <w:rFonts w:ascii="Franklin Gothic Book" w:hAnsi="Franklin Gothic Book" w:cstheme="minorHAnsi"/>
          <w:iCs/>
        </w:rPr>
        <w:t xml:space="preserve"> </w:t>
      </w:r>
      <w:proofErr w:type="gramStart"/>
      <w:r>
        <w:rPr>
          <w:rFonts w:ascii="Franklin Gothic Book" w:hAnsi="Franklin Gothic Book" w:cstheme="minorHAnsi"/>
          <w:iCs/>
        </w:rPr>
        <w:t>through the use of</w:t>
      </w:r>
      <w:proofErr w:type="gramEnd"/>
      <w:r>
        <w:rPr>
          <w:rFonts w:ascii="Franklin Gothic Book" w:hAnsi="Franklin Gothic Book" w:cstheme="minorHAnsi"/>
          <w:iCs/>
        </w:rPr>
        <w:t xml:space="preserve"> a panel that is not sufficiently comprehensive</w:t>
      </w:r>
      <w:r w:rsidR="008D1B44">
        <w:rPr>
          <w:rFonts w:ascii="Franklin Gothic Book" w:hAnsi="Franklin Gothic Book" w:cstheme="minorHAnsi"/>
          <w:iCs/>
        </w:rPr>
        <w:t xml:space="preserve"> or appropriately targeted to the most likely condition</w:t>
      </w:r>
      <w:r>
        <w:rPr>
          <w:rFonts w:ascii="Franklin Gothic Book" w:hAnsi="Franklin Gothic Book" w:cstheme="minorHAnsi"/>
          <w:iCs/>
        </w:rPr>
        <w:t>)</w:t>
      </w:r>
      <w:r w:rsidRPr="009719A9">
        <w:rPr>
          <w:rFonts w:ascii="Franklin Gothic Book" w:hAnsi="Franklin Gothic Book" w:cstheme="minorHAnsi"/>
          <w:iCs/>
        </w:rPr>
        <w:t>. The</w:t>
      </w:r>
      <w:r w:rsidR="00DF24BA">
        <w:rPr>
          <w:rFonts w:ascii="Franklin Gothic Book" w:hAnsi="Franklin Gothic Book" w:cstheme="minorHAnsi"/>
          <w:iCs/>
        </w:rPr>
        <w:t xml:space="preserve"> 2016</w:t>
      </w:r>
      <w:r w:rsidRPr="009719A9">
        <w:rPr>
          <w:rFonts w:ascii="Franklin Gothic Book" w:hAnsi="Franklin Gothic Book" w:cstheme="minorHAnsi"/>
          <w:iCs/>
        </w:rPr>
        <w:t xml:space="preserve"> </w:t>
      </w:r>
      <w:r>
        <w:rPr>
          <w:rFonts w:ascii="Franklin Gothic Book" w:hAnsi="Franklin Gothic Book" w:cstheme="minorHAnsi"/>
          <w:iCs/>
        </w:rPr>
        <w:t>WHO classification</w:t>
      </w:r>
      <w:r w:rsidRPr="009719A9">
        <w:rPr>
          <w:rFonts w:ascii="Franklin Gothic Book" w:hAnsi="Franklin Gothic Book" w:cstheme="minorHAnsi"/>
          <w:iCs/>
        </w:rPr>
        <w:t xml:space="preserve"> provides a list of genes</w:t>
      </w:r>
      <w:r w:rsidR="00DF24BA">
        <w:rPr>
          <w:rFonts w:ascii="Franklin Gothic Book" w:hAnsi="Franklin Gothic Book" w:cstheme="minorHAnsi"/>
          <w:iCs/>
        </w:rPr>
        <w:t xml:space="preserve"> (the WHO HAEM5 has not yet been published </w:t>
      </w:r>
      <w:r w:rsidR="00B975AF">
        <w:rPr>
          <w:rFonts w:ascii="Franklin Gothic Book" w:hAnsi="Franklin Gothic Book" w:cstheme="minorHAnsi"/>
          <w:iCs/>
        </w:rPr>
        <w:t>so</w:t>
      </w:r>
      <w:r w:rsidR="00DF24BA">
        <w:rPr>
          <w:rFonts w:ascii="Franklin Gothic Book" w:hAnsi="Franklin Gothic Book" w:cstheme="minorHAnsi"/>
          <w:iCs/>
        </w:rPr>
        <w:t xml:space="preserve"> no comprehensive gene lists are available</w:t>
      </w:r>
      <w:r w:rsidR="00B07FEF">
        <w:rPr>
          <w:rFonts w:ascii="Franklin Gothic Book" w:hAnsi="Franklin Gothic Book" w:cstheme="minorHAnsi"/>
          <w:iCs/>
        </w:rPr>
        <w:t>)</w:t>
      </w:r>
      <w:r w:rsidRPr="009719A9">
        <w:rPr>
          <w:rFonts w:ascii="Franklin Gothic Book" w:hAnsi="Franklin Gothic Book" w:cstheme="minorHAnsi"/>
          <w:iCs/>
        </w:rPr>
        <w:t xml:space="preserve">, and variants that define or characterise an entity by their presence or absence. </w:t>
      </w:r>
      <w:r w:rsidR="00803550">
        <w:rPr>
          <w:rFonts w:ascii="Franklin Gothic Book" w:hAnsi="Franklin Gothic Book" w:cstheme="minorHAnsi"/>
          <w:iCs/>
        </w:rPr>
        <w:t>Beyond the WHO classification, m</w:t>
      </w:r>
      <w:r w:rsidR="00B07FEF">
        <w:rPr>
          <w:rFonts w:ascii="Franklin Gothic Book" w:hAnsi="Franklin Gothic Book" w:cstheme="minorHAnsi"/>
          <w:iCs/>
        </w:rPr>
        <w:t xml:space="preserve">ultiple additional genetic or genomic alterations with diagnostic, prognostic, familial and therapeutic implications </w:t>
      </w:r>
      <w:r w:rsidR="003519CE">
        <w:rPr>
          <w:rFonts w:ascii="Franklin Gothic Book" w:hAnsi="Franklin Gothic Book" w:cstheme="minorHAnsi"/>
          <w:iCs/>
        </w:rPr>
        <w:t>are</w:t>
      </w:r>
      <w:r w:rsidR="00B07FEF">
        <w:rPr>
          <w:rFonts w:ascii="Franklin Gothic Book" w:hAnsi="Franklin Gothic Book" w:cstheme="minorHAnsi"/>
          <w:iCs/>
        </w:rPr>
        <w:t xml:space="preserve"> included in national and international clinical guidelines </w:t>
      </w:r>
      <w:r w:rsidR="00803550">
        <w:rPr>
          <w:rFonts w:ascii="Franklin Gothic Book" w:hAnsi="Franklin Gothic Book" w:cstheme="minorHAnsi"/>
          <w:iCs/>
        </w:rPr>
        <w:t>from</w:t>
      </w:r>
      <w:r w:rsidR="00B07FEF">
        <w:rPr>
          <w:rFonts w:ascii="Franklin Gothic Book" w:hAnsi="Franklin Gothic Book" w:cstheme="minorHAnsi"/>
          <w:iCs/>
        </w:rPr>
        <w:t xml:space="preserve"> </w:t>
      </w:r>
      <w:r>
        <w:rPr>
          <w:rFonts w:ascii="Franklin Gothic Book" w:hAnsi="Franklin Gothic Book" w:cstheme="minorHAnsi"/>
          <w:iCs/>
        </w:rPr>
        <w:t xml:space="preserve">bodies such as </w:t>
      </w:r>
      <w:r w:rsidR="00B07FEF">
        <w:rPr>
          <w:rFonts w:ascii="Franklin Gothic Book" w:hAnsi="Franklin Gothic Book" w:cstheme="minorHAnsi"/>
          <w:iCs/>
        </w:rPr>
        <w:t>the European LeukemiaNet (</w:t>
      </w:r>
      <w:r>
        <w:rPr>
          <w:rFonts w:ascii="Franklin Gothic Book" w:hAnsi="Franklin Gothic Book" w:cstheme="minorHAnsi"/>
          <w:iCs/>
        </w:rPr>
        <w:t>ELN</w:t>
      </w:r>
      <w:r w:rsidR="00B07FEF">
        <w:rPr>
          <w:rFonts w:ascii="Franklin Gothic Book" w:hAnsi="Franklin Gothic Book" w:cstheme="minorHAnsi"/>
          <w:iCs/>
        </w:rPr>
        <w:t>)</w:t>
      </w:r>
      <w:r>
        <w:rPr>
          <w:rFonts w:ascii="Franklin Gothic Book" w:hAnsi="Franklin Gothic Book" w:cstheme="minorHAnsi"/>
          <w:iCs/>
        </w:rPr>
        <w:t xml:space="preserve"> and </w:t>
      </w:r>
      <w:r w:rsidR="00B07FEF">
        <w:rPr>
          <w:rFonts w:ascii="Franklin Gothic Book" w:hAnsi="Franklin Gothic Book" w:cstheme="minorHAnsi"/>
          <w:iCs/>
        </w:rPr>
        <w:t>National Comprehensive Cancer Network (</w:t>
      </w:r>
      <w:r>
        <w:rPr>
          <w:rFonts w:ascii="Franklin Gothic Book" w:hAnsi="Franklin Gothic Book" w:cstheme="minorHAnsi"/>
          <w:iCs/>
        </w:rPr>
        <w:t>NCCN</w:t>
      </w:r>
      <w:r w:rsidR="00B07FEF">
        <w:rPr>
          <w:rFonts w:ascii="Franklin Gothic Book" w:hAnsi="Franklin Gothic Book" w:cstheme="minorHAnsi"/>
          <w:iCs/>
        </w:rPr>
        <w:t>)</w:t>
      </w:r>
      <w:r>
        <w:rPr>
          <w:rFonts w:ascii="Franklin Gothic Book" w:hAnsi="Franklin Gothic Book" w:cstheme="minorHAnsi"/>
          <w:iCs/>
        </w:rPr>
        <w:t>.</w:t>
      </w:r>
    </w:p>
    <w:p w14:paraId="0CFECF45" w14:textId="77777777" w:rsidR="00E45237" w:rsidRPr="001C09AE" w:rsidRDefault="00E45237" w:rsidP="00E45237">
      <w:pPr>
        <w:pStyle w:val="Heading3"/>
      </w:pPr>
      <w:bookmarkStart w:id="8" w:name="_Toc97723464"/>
      <w:bookmarkStart w:id="9" w:name="_Toc111754789"/>
      <w:r w:rsidRPr="001C09AE">
        <w:t>Scope of testing</w:t>
      </w:r>
      <w:bookmarkEnd w:id="8"/>
      <w:bookmarkEnd w:id="9"/>
    </w:p>
    <w:p w14:paraId="26625452" w14:textId="77777777" w:rsidR="00E45237" w:rsidRPr="001C09AE" w:rsidRDefault="00E45237" w:rsidP="00E45237">
      <w:pPr>
        <w:pStyle w:val="NormalWeb"/>
        <w:rPr>
          <w:rFonts w:ascii="Franklin Gothic Book" w:hAnsi="Franklin Gothic Book" w:cstheme="minorHAnsi"/>
          <w:iCs/>
        </w:rPr>
      </w:pPr>
      <w:r w:rsidRPr="001C09AE">
        <w:rPr>
          <w:rFonts w:ascii="Franklin Gothic Book" w:hAnsi="Franklin Gothic Book" w:cstheme="minorHAnsi"/>
          <w:iCs/>
        </w:rPr>
        <w:t xml:space="preserve">The scope of gene panel testing may be problematic if it does not include candidate genes and known variants regarded as the standard of care at the time of the test being performed. NGS gene panels offer the opportunity to test a broad range of genes for a range of purposes (diagnostic, prognostic, predictive, potential familial predisposition), for which there is established evidence or emerging evidence, </w:t>
      </w:r>
      <w:r>
        <w:rPr>
          <w:rFonts w:ascii="Franklin Gothic Book" w:hAnsi="Franklin Gothic Book" w:cstheme="minorHAnsi"/>
          <w:iCs/>
        </w:rPr>
        <w:t>that</w:t>
      </w:r>
      <w:r w:rsidRPr="001C09AE">
        <w:rPr>
          <w:rFonts w:ascii="Franklin Gothic Book" w:hAnsi="Franklin Gothic Book" w:cstheme="minorHAnsi"/>
          <w:iCs/>
        </w:rPr>
        <w:t xml:space="preserve"> may offer clinical management options and improved outcomes. With a range of providers, the scope of testing and therefore, suitability for different test purposes, may differ unless there is some agreed scope, and clear communication of the scope.</w:t>
      </w:r>
    </w:p>
    <w:p w14:paraId="15B93CC6" w14:textId="40D973B9" w:rsidR="00E45237" w:rsidRPr="001C09AE" w:rsidRDefault="003519CE" w:rsidP="00C37A2D">
      <w:pPr>
        <w:pStyle w:val="NormalWeb"/>
        <w:rPr>
          <w:rFonts w:ascii="Franklin Gothic Book" w:hAnsi="Franklin Gothic Book" w:cstheme="minorHAnsi"/>
          <w:iCs/>
        </w:rPr>
      </w:pPr>
      <w:r>
        <w:rPr>
          <w:rFonts w:ascii="Franklin Gothic Book" w:hAnsi="Franklin Gothic Book" w:cstheme="minorHAnsi"/>
          <w:iCs/>
        </w:rPr>
        <w:lastRenderedPageBreak/>
        <w:t xml:space="preserve">Whereas it </w:t>
      </w:r>
      <w:r w:rsidR="00E178B3">
        <w:rPr>
          <w:rFonts w:ascii="Franklin Gothic Book" w:hAnsi="Franklin Gothic Book" w:cstheme="minorHAnsi"/>
          <w:iCs/>
        </w:rPr>
        <w:t>may be</w:t>
      </w:r>
      <w:r>
        <w:rPr>
          <w:rFonts w:ascii="Franklin Gothic Book" w:hAnsi="Franklin Gothic Book" w:cstheme="minorHAnsi"/>
          <w:iCs/>
        </w:rPr>
        <w:t xml:space="preserve"> possible to define core genes where an NGS gene panel </w:t>
      </w:r>
      <w:r w:rsidR="00E178B3">
        <w:rPr>
          <w:rFonts w:ascii="Franklin Gothic Book" w:hAnsi="Franklin Gothic Book" w:cstheme="minorHAnsi"/>
          <w:iCs/>
        </w:rPr>
        <w:t>i</w:t>
      </w:r>
      <w:r>
        <w:rPr>
          <w:rFonts w:ascii="Franklin Gothic Book" w:hAnsi="Franklin Gothic Book" w:cstheme="minorHAnsi"/>
          <w:iCs/>
        </w:rPr>
        <w:t>s intended to diagnose and manage a specific type of cancer (as in Application 1709), g</w:t>
      </w:r>
      <w:r w:rsidR="00D90957">
        <w:rPr>
          <w:rFonts w:ascii="Franklin Gothic Book" w:hAnsi="Franklin Gothic Book" w:cstheme="minorHAnsi"/>
          <w:iCs/>
        </w:rPr>
        <w:t>iven the proposed NGS panel</w:t>
      </w:r>
      <w:r w:rsidR="00E178B3">
        <w:rPr>
          <w:rFonts w:ascii="Franklin Gothic Book" w:hAnsi="Franklin Gothic Book" w:cstheme="minorHAnsi"/>
          <w:iCs/>
        </w:rPr>
        <w:t>s</w:t>
      </w:r>
      <w:r w:rsidR="00D90957">
        <w:rPr>
          <w:rFonts w:ascii="Franklin Gothic Book" w:hAnsi="Franklin Gothic Book" w:cstheme="minorHAnsi"/>
          <w:iCs/>
        </w:rPr>
        <w:t xml:space="preserve"> </w:t>
      </w:r>
      <w:r w:rsidR="00E178B3">
        <w:rPr>
          <w:rFonts w:ascii="Franklin Gothic Book" w:hAnsi="Franklin Gothic Book" w:cstheme="minorHAnsi"/>
          <w:iCs/>
        </w:rPr>
        <w:t>are</w:t>
      </w:r>
      <w:r w:rsidR="00D90957">
        <w:rPr>
          <w:rFonts w:ascii="Franklin Gothic Book" w:hAnsi="Franklin Gothic Book" w:cstheme="minorHAnsi"/>
          <w:iCs/>
        </w:rPr>
        <w:t xml:space="preserve"> to </w:t>
      </w:r>
      <w:r w:rsidR="00C8608B">
        <w:rPr>
          <w:rFonts w:ascii="Franklin Gothic Book" w:hAnsi="Franklin Gothic Book" w:cstheme="minorHAnsi"/>
          <w:iCs/>
        </w:rPr>
        <w:t>diagnose and manage</w:t>
      </w:r>
      <w:r w:rsidR="00D90957">
        <w:rPr>
          <w:rFonts w:ascii="Franklin Gothic Book" w:hAnsi="Franklin Gothic Book" w:cstheme="minorHAnsi"/>
          <w:iCs/>
        </w:rPr>
        <w:t xml:space="preserve"> a broad range of conditions which are unrelated, inclusion of nominated genes in the item descriptor</w:t>
      </w:r>
      <w:r w:rsidR="004B25E9">
        <w:rPr>
          <w:rFonts w:ascii="Franklin Gothic Book" w:hAnsi="Franklin Gothic Book" w:cstheme="minorHAnsi"/>
          <w:iCs/>
        </w:rPr>
        <w:t xml:space="preserve"> to convey which genes are required for the wide range of conditions </w:t>
      </w:r>
      <w:r w:rsidR="00C37A2D">
        <w:rPr>
          <w:rFonts w:ascii="Franklin Gothic Book" w:hAnsi="Franklin Gothic Book" w:cstheme="minorHAnsi"/>
          <w:iCs/>
        </w:rPr>
        <w:t>captured within each panel</w:t>
      </w:r>
      <w:r w:rsidR="00D90957">
        <w:rPr>
          <w:rFonts w:ascii="Franklin Gothic Book" w:hAnsi="Franklin Gothic Book" w:cstheme="minorHAnsi"/>
          <w:iCs/>
        </w:rPr>
        <w:t xml:space="preserve"> is no longer feasible</w:t>
      </w:r>
      <w:r w:rsidR="00C8608B">
        <w:rPr>
          <w:rFonts w:ascii="Franklin Gothic Book" w:hAnsi="Franklin Gothic Book" w:cstheme="minorHAnsi"/>
          <w:iCs/>
        </w:rPr>
        <w:t xml:space="preserve">. A </w:t>
      </w:r>
      <w:r w:rsidR="00C8608B" w:rsidRPr="001C09AE">
        <w:rPr>
          <w:rFonts w:ascii="Franklin Gothic Book" w:hAnsi="Franklin Gothic Book" w:cstheme="minorHAnsi"/>
          <w:iCs/>
        </w:rPr>
        <w:t>minimum expected</w:t>
      </w:r>
      <w:r w:rsidR="00C8608B">
        <w:rPr>
          <w:rFonts w:ascii="Franklin Gothic Book" w:hAnsi="Franklin Gothic Book" w:cstheme="minorHAnsi"/>
          <w:iCs/>
        </w:rPr>
        <w:t xml:space="preserve"> gene set for analysis</w:t>
      </w:r>
      <w:r w:rsidR="00C8608B" w:rsidRPr="001C09AE">
        <w:rPr>
          <w:rFonts w:ascii="Franklin Gothic Book" w:hAnsi="Franklin Gothic Book" w:cstheme="minorHAnsi"/>
          <w:iCs/>
        </w:rPr>
        <w:t xml:space="preserve"> will inevitably become outdated as new genes or variants are identified</w:t>
      </w:r>
      <w:r w:rsidR="00C8608B">
        <w:rPr>
          <w:rFonts w:ascii="Franklin Gothic Book" w:hAnsi="Franklin Gothic Book" w:cstheme="minorHAnsi"/>
          <w:iCs/>
        </w:rPr>
        <w:t xml:space="preserve"> </w:t>
      </w:r>
      <w:r w:rsidR="00C8608B" w:rsidRPr="001C09AE">
        <w:rPr>
          <w:rFonts w:ascii="Franklin Gothic Book" w:hAnsi="Franklin Gothic Book" w:cstheme="minorHAnsi"/>
          <w:iCs/>
        </w:rPr>
        <w:t>and may be difficult to update without a streamlined process.</w:t>
      </w:r>
      <w:r w:rsidR="00C8608B">
        <w:rPr>
          <w:rFonts w:ascii="Franklin Gothic Book" w:hAnsi="Franklin Gothic Book" w:cstheme="minorHAnsi"/>
          <w:iCs/>
        </w:rPr>
        <w:t xml:space="preserve"> </w:t>
      </w:r>
      <w:r>
        <w:rPr>
          <w:rFonts w:ascii="Franklin Gothic Book" w:hAnsi="Franklin Gothic Book" w:cstheme="minorHAnsi"/>
          <w:iCs/>
        </w:rPr>
        <w:t>While</w:t>
      </w:r>
      <w:r w:rsidR="00C37A2D">
        <w:rPr>
          <w:rFonts w:ascii="Franklin Gothic Book" w:hAnsi="Franklin Gothic Book" w:cstheme="minorHAnsi"/>
          <w:iCs/>
        </w:rPr>
        <w:t xml:space="preserve"> myeloid malignancies have </w:t>
      </w:r>
      <w:r>
        <w:rPr>
          <w:rFonts w:ascii="Franklin Gothic Book" w:hAnsi="Franklin Gothic Book" w:cstheme="minorHAnsi"/>
          <w:iCs/>
        </w:rPr>
        <w:t xml:space="preserve">some </w:t>
      </w:r>
      <w:r w:rsidR="00C37A2D">
        <w:rPr>
          <w:rFonts w:ascii="Franklin Gothic Book" w:hAnsi="Franklin Gothic Book" w:cstheme="minorHAnsi"/>
          <w:iCs/>
        </w:rPr>
        <w:t xml:space="preserve">genes that are common across </w:t>
      </w:r>
      <w:r w:rsidR="008F27F1">
        <w:rPr>
          <w:rFonts w:ascii="Franklin Gothic Book" w:hAnsi="Franklin Gothic Book" w:cstheme="minorHAnsi"/>
          <w:iCs/>
        </w:rPr>
        <w:t xml:space="preserve">most of </w:t>
      </w:r>
      <w:r w:rsidR="00C37A2D">
        <w:rPr>
          <w:rFonts w:ascii="Franklin Gothic Book" w:hAnsi="Franklin Gothic Book" w:cstheme="minorHAnsi"/>
          <w:iCs/>
        </w:rPr>
        <w:t>the conditions, lymphoid malignancies have very few</w:t>
      </w:r>
      <w:r>
        <w:rPr>
          <w:rFonts w:ascii="Franklin Gothic Book" w:hAnsi="Franklin Gothic Book" w:cstheme="minorHAnsi"/>
          <w:iCs/>
        </w:rPr>
        <w:t>. It is important that gene panel composition</w:t>
      </w:r>
      <w:r w:rsidR="00E178B3">
        <w:rPr>
          <w:rFonts w:ascii="Franklin Gothic Book" w:hAnsi="Franklin Gothic Book" w:cstheme="minorHAnsi"/>
          <w:iCs/>
        </w:rPr>
        <w:t>:</w:t>
      </w:r>
    </w:p>
    <w:p w14:paraId="5091EF74" w14:textId="77777777" w:rsidR="0013615A" w:rsidRDefault="00E45237" w:rsidP="0013615A">
      <w:pPr>
        <w:pStyle w:val="Bullet"/>
      </w:pPr>
      <w:r w:rsidRPr="001C09AE">
        <w:t>align</w:t>
      </w:r>
      <w:r w:rsidR="003519CE">
        <w:t>s</w:t>
      </w:r>
      <w:r w:rsidRPr="001C09AE">
        <w:t xml:space="preserve"> with the diagnostic WHO </w:t>
      </w:r>
      <w:r>
        <w:t>classification</w:t>
      </w:r>
      <w:r w:rsidRPr="001C09AE">
        <w:t xml:space="preserve">, especially where these are </w:t>
      </w:r>
      <w:r w:rsidR="001E5340">
        <w:t>disease-</w:t>
      </w:r>
      <w:r w:rsidRPr="001C09AE">
        <w:t xml:space="preserve">defining </w:t>
      </w:r>
    </w:p>
    <w:p w14:paraId="5AEB4A95" w14:textId="33798D22" w:rsidR="008267CE" w:rsidRPr="008267CE" w:rsidRDefault="00E45237" w:rsidP="008267CE">
      <w:pPr>
        <w:pStyle w:val="Bullet"/>
      </w:pPr>
      <w:r w:rsidRPr="0013615A">
        <w:rPr>
          <w:rFonts w:ascii="Franklin Gothic Book" w:hAnsi="Franklin Gothic Book" w:cstheme="minorHAnsi"/>
          <w:iCs/>
        </w:rPr>
        <w:t>incorporate</w:t>
      </w:r>
      <w:r w:rsidR="00E15C1E" w:rsidRPr="0013615A">
        <w:rPr>
          <w:rFonts w:ascii="Franklin Gothic Book" w:hAnsi="Franklin Gothic Book" w:cstheme="minorHAnsi"/>
          <w:iCs/>
        </w:rPr>
        <w:t>s</w:t>
      </w:r>
      <w:r w:rsidRPr="0013615A">
        <w:rPr>
          <w:rFonts w:ascii="Franklin Gothic Book" w:hAnsi="Franklin Gothic Book" w:cstheme="minorHAnsi"/>
          <w:iCs/>
        </w:rPr>
        <w:t xml:space="preserve"> wider test purposes e.g., </w:t>
      </w:r>
      <w:r w:rsidR="00FA058F" w:rsidRPr="0013615A">
        <w:rPr>
          <w:rFonts w:ascii="Franklin Gothic Book" w:hAnsi="Franklin Gothic Book" w:cstheme="minorHAnsi"/>
          <w:iCs/>
        </w:rPr>
        <w:t>prognostic genes</w:t>
      </w:r>
      <w:r w:rsidR="004B25E9" w:rsidRPr="0013615A">
        <w:rPr>
          <w:rFonts w:ascii="Franklin Gothic Book" w:hAnsi="Franklin Gothic Book" w:cstheme="minorHAnsi"/>
          <w:iCs/>
        </w:rPr>
        <w:t xml:space="preserve"> for risk stratification</w:t>
      </w:r>
      <w:r w:rsidR="00FA058F" w:rsidRPr="0013615A">
        <w:rPr>
          <w:rFonts w:ascii="Franklin Gothic Book" w:hAnsi="Franklin Gothic Book" w:cstheme="minorHAnsi"/>
          <w:iCs/>
        </w:rPr>
        <w:t xml:space="preserve">, </w:t>
      </w:r>
      <w:r w:rsidR="00E15C1E" w:rsidRPr="0013615A">
        <w:rPr>
          <w:rFonts w:ascii="Franklin Gothic Book" w:hAnsi="Franklin Gothic Book" w:cstheme="minorHAnsi"/>
          <w:iCs/>
        </w:rPr>
        <w:t>gene variants that confer</w:t>
      </w:r>
      <w:r w:rsidRPr="0013615A">
        <w:rPr>
          <w:rFonts w:ascii="Franklin Gothic Book" w:hAnsi="Franklin Gothic Book" w:cstheme="minorHAnsi"/>
          <w:iCs/>
        </w:rPr>
        <w:t xml:space="preserve"> potential treatment options.</w:t>
      </w:r>
    </w:p>
    <w:p w14:paraId="431163B1" w14:textId="57D67FA2" w:rsidR="0013615A" w:rsidRPr="0013615A" w:rsidRDefault="0013615A" w:rsidP="0013615A">
      <w:pPr>
        <w:pStyle w:val="Bullet"/>
        <w:numPr>
          <w:ilvl w:val="0"/>
          <w:numId w:val="0"/>
        </w:numPr>
      </w:pPr>
      <w:r>
        <w:rPr>
          <w:rFonts w:ascii="Franklin Gothic Book" w:hAnsi="Franklin Gothic Book" w:cstheme="minorHAnsi"/>
          <w:iCs/>
        </w:rPr>
        <w:t>It is recommended that consideration be given to:</w:t>
      </w:r>
    </w:p>
    <w:p w14:paraId="246A7653" w14:textId="5EC732FF" w:rsidR="00E45237" w:rsidRPr="001C09AE" w:rsidRDefault="00E45237" w:rsidP="00B56755">
      <w:pPr>
        <w:pStyle w:val="NormalWeb"/>
        <w:numPr>
          <w:ilvl w:val="0"/>
          <w:numId w:val="10"/>
        </w:numPr>
        <w:spacing w:before="100" w:beforeAutospacing="1" w:after="100" w:afterAutospacing="1"/>
        <w:rPr>
          <w:rFonts w:ascii="Franklin Gothic Book" w:hAnsi="Franklin Gothic Book" w:cstheme="minorHAnsi"/>
          <w:iCs/>
        </w:rPr>
      </w:pPr>
      <w:r>
        <w:rPr>
          <w:rFonts w:ascii="Franklin Gothic Book" w:hAnsi="Franklin Gothic Book" w:cstheme="minorHAnsi"/>
          <w:iCs/>
        </w:rPr>
        <w:t>Establishing and m</w:t>
      </w:r>
      <w:r w:rsidRPr="001C09AE">
        <w:rPr>
          <w:rFonts w:ascii="Franklin Gothic Book" w:hAnsi="Franklin Gothic Book" w:cstheme="minorHAnsi"/>
          <w:iCs/>
        </w:rPr>
        <w:t xml:space="preserve">aintaining a </w:t>
      </w:r>
      <w:r w:rsidR="0013615A">
        <w:rPr>
          <w:rFonts w:ascii="Franklin Gothic Book" w:hAnsi="Franklin Gothic Book" w:cstheme="minorHAnsi"/>
          <w:iCs/>
        </w:rPr>
        <w:t xml:space="preserve">test </w:t>
      </w:r>
      <w:r w:rsidRPr="001C09AE">
        <w:rPr>
          <w:rFonts w:ascii="Franklin Gothic Book" w:hAnsi="Franklin Gothic Book" w:cstheme="minorHAnsi"/>
          <w:iCs/>
        </w:rPr>
        <w:t>directory, updated at intervals by Australian experts, with agreed genes within a panel test as is done in the</w:t>
      </w:r>
      <w:r w:rsidR="0013615A">
        <w:rPr>
          <w:rFonts w:ascii="Franklin Gothic Book" w:hAnsi="Franklin Gothic Book" w:cstheme="minorHAnsi"/>
          <w:iCs/>
        </w:rPr>
        <w:t xml:space="preserve"> National Health Service England (</w:t>
      </w:r>
      <w:r w:rsidRPr="001C09AE">
        <w:rPr>
          <w:rFonts w:ascii="Franklin Gothic Book" w:hAnsi="Franklin Gothic Book" w:cstheme="minorHAnsi"/>
          <w:iCs/>
        </w:rPr>
        <w:t>NHS</w:t>
      </w:r>
      <w:r>
        <w:rPr>
          <w:rFonts w:ascii="Franklin Gothic Book" w:hAnsi="Franklin Gothic Book" w:cstheme="minorHAnsi"/>
          <w:iCs/>
        </w:rPr>
        <w:t>E</w:t>
      </w:r>
      <w:r w:rsidR="0013615A">
        <w:rPr>
          <w:rFonts w:ascii="Franklin Gothic Book" w:hAnsi="Franklin Gothic Book" w:cstheme="minorHAnsi"/>
          <w:iCs/>
        </w:rPr>
        <w:t>)</w:t>
      </w:r>
      <w:r w:rsidRPr="001C09AE">
        <w:rPr>
          <w:rFonts w:ascii="Franklin Gothic Book" w:hAnsi="Franklin Gothic Book" w:cstheme="minorHAnsi"/>
          <w:iCs/>
        </w:rPr>
        <w:t xml:space="preserve"> Genomic Test Directory, or </w:t>
      </w:r>
      <w:proofErr w:type="gramStart"/>
      <w:r>
        <w:rPr>
          <w:rFonts w:ascii="Franklin Gothic Book" w:hAnsi="Franklin Gothic Book" w:cstheme="minorHAnsi"/>
          <w:iCs/>
        </w:rPr>
        <w:t>similar to</w:t>
      </w:r>
      <w:proofErr w:type="gramEnd"/>
      <w:r w:rsidRPr="001C09AE">
        <w:rPr>
          <w:rFonts w:ascii="Franklin Gothic Book" w:hAnsi="Franklin Gothic Book" w:cstheme="minorHAnsi"/>
          <w:iCs/>
        </w:rPr>
        <w:t xml:space="preserve"> PanelApp</w:t>
      </w:r>
      <w:r>
        <w:rPr>
          <w:rFonts w:ascii="Franklin Gothic Book" w:hAnsi="Franklin Gothic Book" w:cstheme="minorHAnsi"/>
          <w:iCs/>
        </w:rPr>
        <w:t xml:space="preserve"> Australia</w:t>
      </w:r>
      <w:r w:rsidRPr="001C09AE">
        <w:rPr>
          <w:rStyle w:val="FootnoteReference"/>
          <w:rFonts w:ascii="Franklin Gothic Book" w:hAnsi="Franklin Gothic Book" w:cstheme="minorHAnsi"/>
          <w:iCs/>
        </w:rPr>
        <w:footnoteReference w:id="2"/>
      </w:r>
      <w:r w:rsidRPr="001C09AE">
        <w:rPr>
          <w:rFonts w:ascii="Franklin Gothic Book" w:hAnsi="Franklin Gothic Book" w:cstheme="minorHAnsi"/>
          <w:iCs/>
        </w:rPr>
        <w:t>. This would support equitable access to appropriate testing.</w:t>
      </w:r>
    </w:p>
    <w:p w14:paraId="234A09A6" w14:textId="737643A2" w:rsidR="00E45237" w:rsidRPr="001C09AE" w:rsidRDefault="00B435F0" w:rsidP="00B56755">
      <w:pPr>
        <w:pStyle w:val="NormalWeb"/>
        <w:numPr>
          <w:ilvl w:val="0"/>
          <w:numId w:val="10"/>
        </w:numPr>
        <w:spacing w:before="100" w:beforeAutospacing="1" w:after="100" w:afterAutospacing="1"/>
        <w:rPr>
          <w:rFonts w:ascii="Franklin Gothic Book" w:hAnsi="Franklin Gothic Book" w:cstheme="minorHAnsi"/>
          <w:iCs/>
        </w:rPr>
      </w:pPr>
      <w:r>
        <w:rPr>
          <w:rFonts w:ascii="Franklin Gothic Book" w:hAnsi="Franklin Gothic Book" w:cstheme="minorHAnsi"/>
          <w:iCs/>
        </w:rPr>
        <w:t xml:space="preserve">Provision of a detailed list of genes and regions analysed, </w:t>
      </w:r>
      <w:proofErr w:type="gramStart"/>
      <w:r>
        <w:rPr>
          <w:rFonts w:ascii="Franklin Gothic Book" w:hAnsi="Franklin Gothic Book" w:cstheme="minorHAnsi"/>
          <w:iCs/>
        </w:rPr>
        <w:t>similar to</w:t>
      </w:r>
      <w:proofErr w:type="gramEnd"/>
      <w:r>
        <w:rPr>
          <w:rFonts w:ascii="Franklin Gothic Book" w:hAnsi="Franklin Gothic Book" w:cstheme="minorHAnsi"/>
          <w:iCs/>
        </w:rPr>
        <w:t xml:space="preserve"> the</w:t>
      </w:r>
      <w:r w:rsidR="00E45237" w:rsidRPr="001C09AE">
        <w:rPr>
          <w:rFonts w:ascii="Franklin Gothic Book" w:hAnsi="Franklin Gothic Book" w:cstheme="minorHAnsi"/>
          <w:iCs/>
        </w:rPr>
        <w:t xml:space="preserve"> Mayo Clinic</w:t>
      </w:r>
      <w:r>
        <w:rPr>
          <w:rFonts w:ascii="Franklin Gothic Book" w:hAnsi="Franklin Gothic Book" w:cstheme="minorHAnsi"/>
          <w:iCs/>
        </w:rPr>
        <w:t>, which</w:t>
      </w:r>
      <w:r w:rsidR="00E45237" w:rsidRPr="001C09AE">
        <w:rPr>
          <w:rFonts w:ascii="Franklin Gothic Book" w:hAnsi="Franklin Gothic Book" w:cstheme="minorHAnsi"/>
          <w:iCs/>
        </w:rPr>
        <w:t xml:space="preserve"> provides such a list for each of its tests including the targeted DNA gene regions interrogated within their comprehensive </w:t>
      </w:r>
      <w:r w:rsidR="00365C1C">
        <w:rPr>
          <w:rFonts w:ascii="Franklin Gothic Book" w:hAnsi="Franklin Gothic Book" w:cstheme="minorHAnsi"/>
          <w:iCs/>
        </w:rPr>
        <w:t>42</w:t>
      </w:r>
      <w:r w:rsidR="00365C1C" w:rsidRPr="001C09AE">
        <w:rPr>
          <w:rFonts w:ascii="Franklin Gothic Book" w:hAnsi="Franklin Gothic Book" w:cstheme="minorHAnsi"/>
          <w:iCs/>
        </w:rPr>
        <w:t xml:space="preserve">-gene </w:t>
      </w:r>
      <w:r w:rsidR="00365C1C">
        <w:rPr>
          <w:rFonts w:ascii="Franklin Gothic Book" w:hAnsi="Franklin Gothic Book" w:cstheme="minorHAnsi"/>
          <w:iCs/>
        </w:rPr>
        <w:t>Onco-Heme NGS</w:t>
      </w:r>
      <w:r w:rsidR="00E45237" w:rsidRPr="001C09AE">
        <w:rPr>
          <w:rFonts w:ascii="Franklin Gothic Book" w:hAnsi="Franklin Gothic Book" w:cstheme="minorHAnsi"/>
          <w:iCs/>
        </w:rPr>
        <w:t xml:space="preserve"> panel</w:t>
      </w:r>
      <w:r w:rsidR="00E45237" w:rsidRPr="001C09AE">
        <w:rPr>
          <w:rStyle w:val="FootnoteReference"/>
          <w:rFonts w:ascii="Franklin Gothic Book" w:hAnsi="Franklin Gothic Book" w:cstheme="minorHAnsi"/>
          <w:iCs/>
        </w:rPr>
        <w:footnoteReference w:id="3"/>
      </w:r>
      <w:r w:rsidR="00E45237" w:rsidRPr="001C09AE">
        <w:rPr>
          <w:rFonts w:ascii="Franklin Gothic Book" w:hAnsi="Franklin Gothic Book" w:cstheme="minorHAnsi"/>
          <w:iCs/>
        </w:rPr>
        <w:t xml:space="preserve">. </w:t>
      </w:r>
      <w:r>
        <w:rPr>
          <w:rFonts w:ascii="Franklin Gothic Book" w:hAnsi="Franklin Gothic Book" w:cstheme="minorHAnsi"/>
          <w:iCs/>
        </w:rPr>
        <w:t>Although a NATA accreditation requirement, some websites lack sufficient detail to inform clinicians of the scope of testing.</w:t>
      </w:r>
    </w:p>
    <w:p w14:paraId="44C3B242" w14:textId="082ED0D2" w:rsidR="00772829" w:rsidRPr="00CE28E3" w:rsidRDefault="00FA4672" w:rsidP="002A18BE">
      <w:pPr>
        <w:pStyle w:val="Heading2"/>
        <w:numPr>
          <w:ilvl w:val="0"/>
          <w:numId w:val="0"/>
        </w:numPr>
      </w:pPr>
      <w:bookmarkStart w:id="10" w:name="_Toc111754790"/>
      <w:r>
        <w:t>6</w:t>
      </w:r>
      <w:r w:rsidR="00C36633">
        <w:t>.</w:t>
      </w:r>
      <w:r w:rsidR="00C36633">
        <w:tab/>
      </w:r>
      <w:r w:rsidR="00772829" w:rsidRPr="00BA30CB">
        <w:t>Proposal for public funding</w:t>
      </w:r>
      <w:bookmarkEnd w:id="10"/>
    </w:p>
    <w:p w14:paraId="6A2C0B44" w14:textId="4D5EE424" w:rsidR="005F54CE" w:rsidRPr="00BA30CB" w:rsidRDefault="005F54CE" w:rsidP="005F54CE">
      <w:pPr>
        <w:pStyle w:val="NormalWeb"/>
        <w:rPr>
          <w:rFonts w:ascii="Franklin Gothic Book" w:hAnsi="Franklin Gothic Book" w:cstheme="minorHAnsi"/>
        </w:rPr>
      </w:pPr>
      <w:r w:rsidRPr="00BA30CB">
        <w:rPr>
          <w:rFonts w:ascii="Franklin Gothic Book" w:hAnsi="Franklin Gothic Book" w:cstheme="minorHAnsi"/>
        </w:rPr>
        <w:t xml:space="preserve">The proposed technology (or technologies) is an existing technology, though not publicly funded. </w:t>
      </w:r>
    </w:p>
    <w:p w14:paraId="6F67B056" w14:textId="5F999889" w:rsidR="005F54CE" w:rsidRPr="00BA30CB" w:rsidRDefault="005F54CE" w:rsidP="005F54CE">
      <w:pPr>
        <w:pStyle w:val="NormalWeb"/>
        <w:rPr>
          <w:rFonts w:ascii="Franklin Gothic Book" w:hAnsi="Franklin Gothic Book" w:cstheme="minorHAnsi"/>
        </w:rPr>
      </w:pPr>
      <w:r w:rsidRPr="00BA30CB">
        <w:rPr>
          <w:rFonts w:ascii="Franklin Gothic Book" w:hAnsi="Franklin Gothic Book" w:cstheme="minorHAnsi"/>
        </w:rPr>
        <w:t xml:space="preserve">The </w:t>
      </w:r>
      <w:r w:rsidRPr="00BA30CB">
        <w:rPr>
          <w:rFonts w:ascii="Franklin Gothic Book" w:hAnsi="Franklin Gothic Book"/>
        </w:rPr>
        <w:t>proposal intends to build on existing MBS items by creatin</w:t>
      </w:r>
      <w:r w:rsidR="001456BE">
        <w:rPr>
          <w:rFonts w:ascii="Franklin Gothic Book" w:hAnsi="Franklin Gothic Book"/>
        </w:rPr>
        <w:t>g two</w:t>
      </w:r>
      <w:r w:rsidRPr="00BA30CB">
        <w:rPr>
          <w:rFonts w:ascii="Franklin Gothic Book" w:hAnsi="Franklin Gothic Book"/>
        </w:rPr>
        <w:t xml:space="preserve"> new MBS items for </w:t>
      </w:r>
      <w:r w:rsidR="001456BE">
        <w:rPr>
          <w:rFonts w:ascii="Franklin Gothic Book" w:hAnsi="Franklin Gothic Book"/>
        </w:rPr>
        <w:t>two</w:t>
      </w:r>
      <w:r w:rsidR="004D247F">
        <w:rPr>
          <w:rFonts w:ascii="Franklin Gothic Book" w:hAnsi="Franklin Gothic Book"/>
        </w:rPr>
        <w:t xml:space="preserve"> </w:t>
      </w:r>
      <w:r w:rsidRPr="00BA30CB">
        <w:rPr>
          <w:rFonts w:ascii="Franklin Gothic Book" w:hAnsi="Franklin Gothic Book"/>
        </w:rPr>
        <w:t>multi-gene NGS panel with broader coverage than currently provided.</w:t>
      </w:r>
    </w:p>
    <w:p w14:paraId="1E463BCA" w14:textId="20F7313D" w:rsidR="005F54CE" w:rsidRPr="00BA30CB" w:rsidRDefault="00F71240" w:rsidP="005F54CE">
      <w:pPr>
        <w:pStyle w:val="NormalWeb"/>
        <w:rPr>
          <w:rFonts w:ascii="Franklin Gothic Book" w:hAnsi="Franklin Gothic Book" w:cstheme="minorHAnsi"/>
        </w:rPr>
      </w:pPr>
      <w:r>
        <w:rPr>
          <w:rFonts w:ascii="Franklin Gothic Book" w:hAnsi="Franklin Gothic Book" w:cstheme="minorHAnsi"/>
        </w:rPr>
        <w:t>The HTA group raises the following for MSAC</w:t>
      </w:r>
      <w:r w:rsidR="00E6455B">
        <w:rPr>
          <w:rFonts w:ascii="Franklin Gothic Book" w:hAnsi="Franklin Gothic Book" w:cstheme="minorHAnsi"/>
        </w:rPr>
        <w:t>’s</w:t>
      </w:r>
      <w:r>
        <w:rPr>
          <w:rFonts w:ascii="Franklin Gothic Book" w:hAnsi="Franklin Gothic Book" w:cstheme="minorHAnsi"/>
        </w:rPr>
        <w:t xml:space="preserve"> consideration</w:t>
      </w:r>
      <w:r w:rsidR="005F54CE" w:rsidRPr="00BA30CB">
        <w:rPr>
          <w:rFonts w:ascii="Franklin Gothic Book" w:hAnsi="Franklin Gothic Book" w:cstheme="minorHAnsi"/>
        </w:rPr>
        <w:t>:</w:t>
      </w:r>
    </w:p>
    <w:p w14:paraId="0DAEE4A2" w14:textId="4D22A5E2" w:rsidR="0032725D" w:rsidRPr="00BA30CB" w:rsidRDefault="004136F2" w:rsidP="00B56755">
      <w:pPr>
        <w:pStyle w:val="Instructionaltext"/>
        <w:numPr>
          <w:ilvl w:val="0"/>
          <w:numId w:val="11"/>
        </w:numPr>
        <w:rPr>
          <w:rFonts w:cstheme="minorHAnsi"/>
          <w:color w:val="000000" w:themeColor="text1"/>
        </w:rPr>
      </w:pPr>
      <w:bookmarkStart w:id="11" w:name="_Ref69481033"/>
      <w:r>
        <w:rPr>
          <w:rFonts w:cstheme="minorHAnsi"/>
          <w:color w:val="000000" w:themeColor="text1"/>
        </w:rPr>
        <w:t>Per discussion with the Applicant at a meeting on 6 May 2022, t</w:t>
      </w:r>
      <w:r w:rsidR="0032725D" w:rsidRPr="00BA30CB">
        <w:rPr>
          <w:rFonts w:cstheme="minorHAnsi"/>
          <w:color w:val="000000" w:themeColor="text1"/>
        </w:rPr>
        <w:t>he currently proposed testing</w:t>
      </w:r>
      <w:r w:rsidR="00E63198">
        <w:rPr>
          <w:rFonts w:cstheme="minorHAnsi"/>
          <w:color w:val="000000" w:themeColor="text1"/>
        </w:rPr>
        <w:t xml:space="preserve"> is costed</w:t>
      </w:r>
      <w:r w:rsidR="0032725D" w:rsidRPr="00BA30CB">
        <w:rPr>
          <w:rFonts w:cstheme="minorHAnsi"/>
          <w:color w:val="000000" w:themeColor="text1"/>
        </w:rPr>
        <w:t xml:space="preserve"> </w:t>
      </w:r>
      <w:r w:rsidR="00E63198">
        <w:rPr>
          <w:rFonts w:cstheme="minorHAnsi"/>
          <w:color w:val="000000" w:themeColor="text1"/>
        </w:rPr>
        <w:t>for</w:t>
      </w:r>
      <w:r w:rsidR="0032725D" w:rsidRPr="00BA30CB">
        <w:rPr>
          <w:rFonts w:cstheme="minorHAnsi"/>
          <w:color w:val="000000" w:themeColor="text1"/>
        </w:rPr>
        <w:t xml:space="preserve"> </w:t>
      </w:r>
      <w:r w:rsidR="00E63198">
        <w:rPr>
          <w:rFonts w:cstheme="minorHAnsi"/>
          <w:color w:val="000000" w:themeColor="text1"/>
        </w:rPr>
        <w:t>the analysis of DNA not RNA</w:t>
      </w:r>
      <w:r w:rsidR="0032725D" w:rsidRPr="00BA30CB">
        <w:rPr>
          <w:rFonts w:cstheme="minorHAnsi"/>
          <w:color w:val="000000" w:themeColor="text1"/>
        </w:rPr>
        <w:t xml:space="preserve"> within NGS targeted multigene panel testing</w:t>
      </w:r>
      <w:r w:rsidR="000846C3">
        <w:rPr>
          <w:rFonts w:cstheme="minorHAnsi"/>
          <w:color w:val="000000" w:themeColor="text1"/>
        </w:rPr>
        <w:t>.</w:t>
      </w:r>
      <w:r w:rsidR="000846C3" w:rsidRPr="00BA30CB">
        <w:rPr>
          <w:rFonts w:cstheme="minorHAnsi"/>
          <w:color w:val="000000" w:themeColor="text1"/>
        </w:rPr>
        <w:t xml:space="preserve"> </w:t>
      </w:r>
      <w:r w:rsidR="00E63198">
        <w:rPr>
          <w:rFonts w:cstheme="minorHAnsi"/>
          <w:color w:val="000000" w:themeColor="text1"/>
        </w:rPr>
        <w:t>RNA analysis</w:t>
      </w:r>
      <w:r w:rsidR="0032725D" w:rsidRPr="00BA30CB">
        <w:rPr>
          <w:rFonts w:cstheme="minorHAnsi"/>
          <w:color w:val="000000" w:themeColor="text1"/>
        </w:rPr>
        <w:t xml:space="preserve"> is not currently routinely available in Australia</w:t>
      </w:r>
      <w:r w:rsidR="00E6455B">
        <w:rPr>
          <w:rFonts w:cstheme="minorHAnsi"/>
          <w:color w:val="000000" w:themeColor="text1"/>
        </w:rPr>
        <w:t xml:space="preserve"> for haematological malignancies</w:t>
      </w:r>
      <w:r>
        <w:rPr>
          <w:rFonts w:cstheme="minorHAnsi"/>
          <w:color w:val="000000" w:themeColor="text1"/>
        </w:rPr>
        <w:t xml:space="preserve"> (but is evolving rapidly)</w:t>
      </w:r>
      <w:r w:rsidR="00057B30" w:rsidRPr="00BA30CB">
        <w:rPr>
          <w:rFonts w:cstheme="minorHAnsi"/>
          <w:color w:val="000000" w:themeColor="text1"/>
        </w:rPr>
        <w:t xml:space="preserve"> </w:t>
      </w:r>
      <w:r w:rsidR="0032725D" w:rsidRPr="00BA30CB">
        <w:rPr>
          <w:rFonts w:cstheme="minorHAnsi"/>
          <w:color w:val="000000" w:themeColor="text1"/>
        </w:rPr>
        <w:t>and will require resourcing and development of services</w:t>
      </w:r>
      <w:r w:rsidR="007673B3">
        <w:rPr>
          <w:rFonts w:cstheme="minorHAnsi"/>
          <w:color w:val="000000" w:themeColor="text1"/>
        </w:rPr>
        <w:t>. This</w:t>
      </w:r>
      <w:r w:rsidR="00E87111">
        <w:rPr>
          <w:rFonts w:cstheme="minorHAnsi"/>
          <w:color w:val="000000" w:themeColor="text1"/>
        </w:rPr>
        <w:t xml:space="preserve"> </w:t>
      </w:r>
      <w:r w:rsidR="006F5773" w:rsidRPr="00BA30CB">
        <w:rPr>
          <w:rFonts w:cstheme="minorHAnsi"/>
          <w:color w:val="000000" w:themeColor="text1"/>
        </w:rPr>
        <w:t>w</w:t>
      </w:r>
      <w:r w:rsidR="006F5773">
        <w:rPr>
          <w:rFonts w:cstheme="minorHAnsi"/>
          <w:color w:val="000000" w:themeColor="text1"/>
        </w:rPr>
        <w:t>ould substantially expand the</w:t>
      </w:r>
      <w:r w:rsidR="00E63198">
        <w:rPr>
          <w:rFonts w:cstheme="minorHAnsi"/>
          <w:color w:val="000000" w:themeColor="text1"/>
        </w:rPr>
        <w:t xml:space="preserve"> scope of testing (e.g.</w:t>
      </w:r>
      <w:r w:rsidR="004B3B23">
        <w:rPr>
          <w:rFonts w:cstheme="minorHAnsi"/>
          <w:color w:val="000000" w:themeColor="text1"/>
        </w:rPr>
        <w:t>,</w:t>
      </w:r>
      <w:r w:rsidR="00E63198">
        <w:rPr>
          <w:rFonts w:cstheme="minorHAnsi"/>
          <w:color w:val="000000" w:themeColor="text1"/>
        </w:rPr>
        <w:t xml:space="preserve"> to include structural variants),</w:t>
      </w:r>
      <w:r w:rsidR="006F5773" w:rsidRPr="00BA30CB">
        <w:rPr>
          <w:rFonts w:cstheme="minorHAnsi"/>
          <w:color w:val="000000" w:themeColor="text1"/>
        </w:rPr>
        <w:t xml:space="preserve"> clinical utility and diagnostic/prognostic/therapeutic information yield</w:t>
      </w:r>
      <w:r w:rsidR="006F5773">
        <w:rPr>
          <w:rFonts w:cstheme="minorHAnsi"/>
          <w:color w:val="000000" w:themeColor="text1"/>
        </w:rPr>
        <w:t xml:space="preserve"> and further reduce the need for other genetic tests.  It is likely this would require a new item or amendment of the fee for the currently proposed items (if they are supported and implemented at the time of any such application).</w:t>
      </w:r>
    </w:p>
    <w:p w14:paraId="2424F67B" w14:textId="0157D47A" w:rsidR="005F54CE" w:rsidRPr="00BA30CB" w:rsidRDefault="005F54CE" w:rsidP="00B56755">
      <w:pPr>
        <w:pStyle w:val="Instructionaltext"/>
        <w:numPr>
          <w:ilvl w:val="0"/>
          <w:numId w:val="11"/>
        </w:numPr>
        <w:rPr>
          <w:rFonts w:cstheme="minorHAnsi"/>
          <w:color w:val="000000" w:themeColor="text1"/>
        </w:rPr>
      </w:pPr>
      <w:r w:rsidRPr="00BA30CB">
        <w:rPr>
          <w:rFonts w:cstheme="minorHAnsi"/>
          <w:color w:val="000000" w:themeColor="text1"/>
        </w:rPr>
        <w:t>The</w:t>
      </w:r>
      <w:r w:rsidR="009C4CF1" w:rsidRPr="00BA30CB">
        <w:rPr>
          <w:rFonts w:cstheme="minorHAnsi"/>
          <w:color w:val="000000" w:themeColor="text1"/>
        </w:rPr>
        <w:t xml:space="preserve"> Applicant</w:t>
      </w:r>
      <w:r w:rsidRPr="00BA30CB">
        <w:rPr>
          <w:rFonts w:cstheme="minorHAnsi"/>
          <w:color w:val="000000" w:themeColor="text1"/>
        </w:rPr>
        <w:t xml:space="preserve"> nominated </w:t>
      </w:r>
      <w:r w:rsidR="009C4CF1" w:rsidRPr="00BA30CB">
        <w:rPr>
          <w:rFonts w:cstheme="minorHAnsi"/>
          <w:color w:val="000000" w:themeColor="text1"/>
        </w:rPr>
        <w:t>a panel size of at least 25 genes</w:t>
      </w:r>
      <w:r w:rsidR="00F14529" w:rsidRPr="00BA30CB">
        <w:rPr>
          <w:rFonts w:cstheme="minorHAnsi"/>
          <w:color w:val="000000" w:themeColor="text1"/>
        </w:rPr>
        <w:t xml:space="preserve"> each</w:t>
      </w:r>
      <w:r w:rsidR="009C4CF1" w:rsidRPr="00BA30CB">
        <w:rPr>
          <w:rFonts w:cstheme="minorHAnsi"/>
          <w:color w:val="000000" w:themeColor="text1"/>
        </w:rPr>
        <w:t xml:space="preserve"> for the myeloid and lymphoid panels</w:t>
      </w:r>
      <w:r w:rsidR="00F14529" w:rsidRPr="00BA30CB">
        <w:rPr>
          <w:rFonts w:cstheme="minorHAnsi"/>
          <w:color w:val="000000" w:themeColor="text1"/>
        </w:rPr>
        <w:t>, with a list of ‘exemplar’</w:t>
      </w:r>
      <w:r w:rsidRPr="00BA30CB">
        <w:rPr>
          <w:rFonts w:cstheme="minorHAnsi"/>
          <w:color w:val="000000" w:themeColor="text1"/>
        </w:rPr>
        <w:t xml:space="preserve"> genes</w:t>
      </w:r>
      <w:r w:rsidR="00F14529" w:rsidRPr="00BA30CB">
        <w:rPr>
          <w:rFonts w:cstheme="minorHAnsi"/>
          <w:color w:val="000000" w:themeColor="text1"/>
        </w:rPr>
        <w:t xml:space="preserve"> for each from which candidate genes could be drawn.</w:t>
      </w:r>
      <w:r w:rsidRPr="00BA30CB">
        <w:rPr>
          <w:rFonts w:cstheme="minorHAnsi"/>
          <w:color w:val="000000" w:themeColor="text1"/>
        </w:rPr>
        <w:t xml:space="preserve"> </w:t>
      </w:r>
      <w:r w:rsidR="00F14529" w:rsidRPr="00BA30CB">
        <w:rPr>
          <w:rFonts w:cstheme="minorHAnsi"/>
          <w:color w:val="000000" w:themeColor="text1"/>
        </w:rPr>
        <w:t xml:space="preserve">The exact </w:t>
      </w:r>
      <w:r w:rsidR="001E5340">
        <w:rPr>
          <w:rFonts w:cstheme="minorHAnsi"/>
          <w:color w:val="000000" w:themeColor="text1"/>
        </w:rPr>
        <w:t>composition</w:t>
      </w:r>
      <w:r w:rsidR="00F14529" w:rsidRPr="00BA30CB">
        <w:rPr>
          <w:rFonts w:cstheme="minorHAnsi"/>
          <w:color w:val="000000" w:themeColor="text1"/>
        </w:rPr>
        <w:t xml:space="preserve"> of a panel could be at the discretion of the </w:t>
      </w:r>
      <w:proofErr w:type="gramStart"/>
      <w:r w:rsidR="00F14529" w:rsidRPr="00BA30CB">
        <w:rPr>
          <w:rFonts w:cstheme="minorHAnsi"/>
          <w:color w:val="000000" w:themeColor="text1"/>
        </w:rPr>
        <w:t>provider</w:t>
      </w:r>
      <w:proofErr w:type="gramEnd"/>
      <w:r w:rsidR="00F14529" w:rsidRPr="00BA30CB">
        <w:rPr>
          <w:rFonts w:cstheme="minorHAnsi"/>
          <w:color w:val="000000" w:themeColor="text1"/>
        </w:rPr>
        <w:t xml:space="preserve"> but </w:t>
      </w:r>
      <w:r w:rsidR="00F267B1">
        <w:rPr>
          <w:rFonts w:cstheme="minorHAnsi"/>
          <w:color w:val="000000" w:themeColor="text1"/>
        </w:rPr>
        <w:t>this may not be consistent</w:t>
      </w:r>
      <w:r w:rsidR="001E5340">
        <w:rPr>
          <w:rFonts w:cstheme="minorHAnsi"/>
          <w:color w:val="000000" w:themeColor="text1"/>
        </w:rPr>
        <w:t xml:space="preserve"> in the absence of a </w:t>
      </w:r>
      <w:r w:rsidR="004B3B23">
        <w:rPr>
          <w:rFonts w:cstheme="minorHAnsi"/>
          <w:color w:val="000000" w:themeColor="text1"/>
        </w:rPr>
        <w:t xml:space="preserve">test </w:t>
      </w:r>
      <w:r w:rsidR="001E5340">
        <w:rPr>
          <w:rFonts w:cstheme="minorHAnsi"/>
          <w:color w:val="000000" w:themeColor="text1"/>
        </w:rPr>
        <w:t>directory</w:t>
      </w:r>
      <w:r w:rsidR="0032725D" w:rsidRPr="00BA30CB">
        <w:rPr>
          <w:rFonts w:cstheme="minorHAnsi"/>
          <w:color w:val="000000" w:themeColor="text1"/>
        </w:rPr>
        <w:t>.</w:t>
      </w:r>
    </w:p>
    <w:p w14:paraId="39109B82" w14:textId="40E466B3" w:rsidR="005F54CE" w:rsidRPr="00BA30CB" w:rsidRDefault="005F54CE" w:rsidP="00B56755">
      <w:pPr>
        <w:pStyle w:val="Instructionaltext"/>
        <w:numPr>
          <w:ilvl w:val="0"/>
          <w:numId w:val="11"/>
        </w:numPr>
        <w:rPr>
          <w:rFonts w:cstheme="minorHAnsi"/>
          <w:color w:val="000000" w:themeColor="text1"/>
        </w:rPr>
      </w:pPr>
      <w:r w:rsidRPr="00BA30CB">
        <w:rPr>
          <w:rFonts w:cstheme="minorHAnsi"/>
          <w:color w:val="000000" w:themeColor="text1"/>
        </w:rPr>
        <w:lastRenderedPageBreak/>
        <w:t xml:space="preserve">The application lacks detail about the genes and the types of variants that are required to be tested to be fit for purpose. </w:t>
      </w:r>
      <w:r w:rsidR="00612336" w:rsidRPr="00BA30CB">
        <w:rPr>
          <w:rFonts w:cstheme="minorHAnsi"/>
          <w:color w:val="000000" w:themeColor="text1"/>
        </w:rPr>
        <w:t>This reflects the breadth and heterogeneity of the conditions captured within the term</w:t>
      </w:r>
      <w:r w:rsidR="00D06BD2">
        <w:rPr>
          <w:rFonts w:cstheme="minorHAnsi"/>
          <w:color w:val="000000" w:themeColor="text1"/>
        </w:rPr>
        <w:t>s</w:t>
      </w:r>
      <w:r w:rsidR="00612336" w:rsidRPr="00BA30CB">
        <w:rPr>
          <w:rFonts w:cstheme="minorHAnsi"/>
          <w:color w:val="000000" w:themeColor="text1"/>
        </w:rPr>
        <w:t xml:space="preserve"> ‘</w:t>
      </w:r>
      <w:r w:rsidR="00D06BD2">
        <w:rPr>
          <w:rFonts w:cstheme="minorHAnsi"/>
          <w:color w:val="000000" w:themeColor="text1"/>
        </w:rPr>
        <w:t>myeloid</w:t>
      </w:r>
      <w:r w:rsidR="00612336" w:rsidRPr="00BA30CB">
        <w:rPr>
          <w:rFonts w:cstheme="minorHAnsi"/>
          <w:color w:val="000000" w:themeColor="text1"/>
        </w:rPr>
        <w:t xml:space="preserve"> malignancy’</w:t>
      </w:r>
      <w:r w:rsidR="00D06BD2">
        <w:rPr>
          <w:rFonts w:cstheme="minorHAnsi"/>
          <w:color w:val="000000" w:themeColor="text1"/>
        </w:rPr>
        <w:t xml:space="preserve"> and ‘lymphoid malignancy’</w:t>
      </w:r>
      <w:r w:rsidR="00180423" w:rsidRPr="00BA30CB">
        <w:rPr>
          <w:rFonts w:cstheme="minorHAnsi"/>
          <w:color w:val="000000" w:themeColor="text1"/>
        </w:rPr>
        <w:t xml:space="preserve"> </w:t>
      </w:r>
      <w:proofErr w:type="gramStart"/>
      <w:r w:rsidR="00180423" w:rsidRPr="00BA30CB">
        <w:rPr>
          <w:rFonts w:cstheme="minorHAnsi"/>
          <w:color w:val="000000" w:themeColor="text1"/>
        </w:rPr>
        <w:t>and also</w:t>
      </w:r>
      <w:proofErr w:type="gramEnd"/>
      <w:r w:rsidR="00180423" w:rsidRPr="00BA30CB">
        <w:rPr>
          <w:rFonts w:cstheme="minorHAnsi"/>
          <w:color w:val="000000" w:themeColor="text1"/>
        </w:rPr>
        <w:t xml:space="preserve"> the lack of a test directory to accompany the application, and guide providers, requesters and patients.</w:t>
      </w:r>
    </w:p>
    <w:p w14:paraId="4D2AA75D" w14:textId="48E39B3C" w:rsidR="005F54CE" w:rsidRPr="00BA30CB" w:rsidRDefault="005F54CE" w:rsidP="00B56755">
      <w:pPr>
        <w:pStyle w:val="NormalWeb"/>
        <w:numPr>
          <w:ilvl w:val="1"/>
          <w:numId w:val="11"/>
        </w:numPr>
        <w:spacing w:before="100" w:beforeAutospacing="1" w:after="100" w:afterAutospacing="1"/>
        <w:rPr>
          <w:rFonts w:ascii="Franklin Gothic Book" w:hAnsi="Franklin Gothic Book" w:cstheme="minorHAnsi"/>
        </w:rPr>
      </w:pPr>
      <w:r w:rsidRPr="00BA30CB">
        <w:rPr>
          <w:rFonts w:ascii="Franklin Gothic Book" w:hAnsi="Franklin Gothic Book" w:cstheme="minorHAnsi"/>
          <w:color w:val="000000" w:themeColor="text1"/>
        </w:rPr>
        <w:t xml:space="preserve">Currently, </w:t>
      </w:r>
      <w:r w:rsidR="00612336" w:rsidRPr="00BA30CB">
        <w:rPr>
          <w:rFonts w:ascii="Franklin Gothic Book" w:hAnsi="Franklin Gothic Book" w:cstheme="minorHAnsi"/>
          <w:color w:val="000000" w:themeColor="text1"/>
        </w:rPr>
        <w:t>no</w:t>
      </w:r>
      <w:r w:rsidRPr="00BA30CB">
        <w:rPr>
          <w:rFonts w:ascii="Franklin Gothic Book" w:hAnsi="Franklin Gothic Book" w:cstheme="minorHAnsi"/>
          <w:color w:val="000000" w:themeColor="text1"/>
        </w:rPr>
        <w:t xml:space="preserve"> genes or copy number variants are nominated as essential in the Applicant’s proposed panel and the intended scope and costing allow for </w:t>
      </w:r>
      <w:r w:rsidR="001456BE">
        <w:rPr>
          <w:rFonts w:ascii="Franklin Gothic Book" w:hAnsi="Franklin Gothic Book" w:cstheme="minorHAnsi"/>
          <w:color w:val="000000" w:themeColor="text1"/>
        </w:rPr>
        <w:t>at least</w:t>
      </w:r>
      <w:r w:rsidRPr="00BA30CB">
        <w:rPr>
          <w:rFonts w:ascii="Franklin Gothic Book" w:hAnsi="Franklin Gothic Book" w:cstheme="minorHAnsi"/>
          <w:color w:val="000000" w:themeColor="text1"/>
        </w:rPr>
        <w:t xml:space="preserve"> 25 genes in total; however, the Applicant’s experts </w:t>
      </w:r>
      <w:r w:rsidR="000414B8" w:rsidRPr="00BA30CB">
        <w:rPr>
          <w:rFonts w:ascii="Franklin Gothic Book" w:hAnsi="Franklin Gothic Book" w:cstheme="minorHAnsi"/>
          <w:color w:val="000000" w:themeColor="text1"/>
        </w:rPr>
        <w:t>included only a subset of</w:t>
      </w:r>
      <w:r w:rsidRPr="00BA30CB">
        <w:rPr>
          <w:rFonts w:ascii="Franklin Gothic Book" w:hAnsi="Franklin Gothic Book" w:cstheme="minorHAnsi"/>
          <w:color w:val="000000" w:themeColor="text1"/>
        </w:rPr>
        <w:t xml:space="preserve"> WHO list </w:t>
      </w:r>
      <w:r w:rsidR="000414B8" w:rsidRPr="00BA30CB">
        <w:rPr>
          <w:rFonts w:ascii="Franklin Gothic Book" w:hAnsi="Franklin Gothic Book" w:cstheme="minorHAnsi"/>
          <w:color w:val="000000" w:themeColor="text1"/>
        </w:rPr>
        <w:t>81</w:t>
      </w:r>
      <w:r w:rsidRPr="00BA30CB">
        <w:rPr>
          <w:rFonts w:ascii="Franklin Gothic Book" w:hAnsi="Franklin Gothic Book" w:cstheme="minorHAnsi"/>
          <w:color w:val="000000" w:themeColor="text1"/>
        </w:rPr>
        <w:t xml:space="preserve"> genes </w:t>
      </w:r>
      <w:r w:rsidR="000414B8" w:rsidRPr="00BA30CB">
        <w:rPr>
          <w:rFonts w:ascii="Franklin Gothic Book" w:hAnsi="Franklin Gothic Book" w:cstheme="minorHAnsi"/>
          <w:color w:val="000000" w:themeColor="text1"/>
        </w:rPr>
        <w:t xml:space="preserve">where variants would be detectable using DNA analysis within an NGS panel. </w:t>
      </w:r>
      <w:r w:rsidRPr="00BA30CB">
        <w:rPr>
          <w:rFonts w:ascii="Franklin Gothic Book" w:hAnsi="Franklin Gothic Book" w:cstheme="minorHAnsi"/>
          <w:color w:val="000000" w:themeColor="text1"/>
        </w:rPr>
        <w:t xml:space="preserve">Which 25 genes are to be included? It is difficult to convey within the confines of an item descriptor the expected panel size necessary to be fit-for-purpose when only a subset of the WHO </w:t>
      </w:r>
      <w:r w:rsidR="00F14529" w:rsidRPr="00BA30CB">
        <w:rPr>
          <w:rFonts w:ascii="Franklin Gothic Book" w:hAnsi="Franklin Gothic Book" w:cstheme="minorHAnsi"/>
          <w:color w:val="000000" w:themeColor="text1"/>
        </w:rPr>
        <w:t>classification</w:t>
      </w:r>
      <w:r w:rsidR="001456BE">
        <w:rPr>
          <w:rFonts w:ascii="Franklin Gothic Book" w:hAnsi="Franklin Gothic Book" w:cstheme="minorHAnsi"/>
          <w:color w:val="000000" w:themeColor="text1"/>
        </w:rPr>
        <w:t xml:space="preserve"> and other prognostic</w:t>
      </w:r>
      <w:r w:rsidRPr="00BA30CB">
        <w:rPr>
          <w:rFonts w:ascii="Franklin Gothic Book" w:hAnsi="Franklin Gothic Book" w:cstheme="minorHAnsi"/>
          <w:color w:val="000000" w:themeColor="text1"/>
        </w:rPr>
        <w:t xml:space="preserve"> genes are provided for. Testing limited to just the Applicant’s</w:t>
      </w:r>
      <w:r w:rsidR="00AA6DAA">
        <w:rPr>
          <w:rFonts w:ascii="Franklin Gothic Book" w:hAnsi="Franklin Gothic Book" w:cstheme="minorHAnsi"/>
          <w:color w:val="000000" w:themeColor="text1"/>
        </w:rPr>
        <w:t xml:space="preserve"> candidate</w:t>
      </w:r>
      <w:r w:rsidRPr="00BA30CB">
        <w:rPr>
          <w:rFonts w:ascii="Franklin Gothic Book" w:hAnsi="Franklin Gothic Book" w:cstheme="minorHAnsi"/>
          <w:color w:val="000000" w:themeColor="text1"/>
        </w:rPr>
        <w:t xml:space="preserve"> genes </w:t>
      </w:r>
      <w:r w:rsidR="00AA6DAA">
        <w:rPr>
          <w:rFonts w:ascii="Franklin Gothic Book" w:hAnsi="Franklin Gothic Book" w:cstheme="minorHAnsi"/>
          <w:color w:val="000000" w:themeColor="text1"/>
        </w:rPr>
        <w:t>might</w:t>
      </w:r>
      <w:r w:rsidRPr="00BA30CB">
        <w:rPr>
          <w:rFonts w:ascii="Franklin Gothic Book" w:hAnsi="Franklin Gothic Book" w:cstheme="minorHAnsi"/>
          <w:color w:val="000000" w:themeColor="text1"/>
        </w:rPr>
        <w:t xml:space="preserve"> meet the requirements for the claiming the fee but not</w:t>
      </w:r>
      <w:r w:rsidR="00AA6DAA">
        <w:rPr>
          <w:rFonts w:ascii="Franklin Gothic Book" w:hAnsi="Franklin Gothic Book" w:cstheme="minorHAnsi"/>
          <w:color w:val="000000" w:themeColor="text1"/>
        </w:rPr>
        <w:t xml:space="preserve"> necessarily</w:t>
      </w:r>
      <w:r w:rsidRPr="00BA30CB">
        <w:rPr>
          <w:rFonts w:ascii="Franklin Gothic Book" w:hAnsi="Franklin Gothic Book" w:cstheme="minorHAnsi"/>
          <w:color w:val="000000" w:themeColor="text1"/>
        </w:rPr>
        <w:t xml:space="preserve"> adequately characterise all </w:t>
      </w:r>
      <w:r w:rsidR="000414B8" w:rsidRPr="00BA30CB">
        <w:rPr>
          <w:rFonts w:ascii="Franklin Gothic Book" w:hAnsi="Franklin Gothic Book" w:cstheme="minorHAnsi"/>
          <w:color w:val="000000" w:themeColor="text1"/>
        </w:rPr>
        <w:t>haematological malignancies</w:t>
      </w:r>
      <w:r w:rsidRPr="00BA30CB">
        <w:rPr>
          <w:rFonts w:ascii="Franklin Gothic Book" w:hAnsi="Franklin Gothic Book" w:cstheme="minorHAnsi"/>
          <w:color w:val="000000" w:themeColor="text1"/>
        </w:rPr>
        <w:t>.</w:t>
      </w:r>
    </w:p>
    <w:p w14:paraId="19391E6A" w14:textId="2B5892DB" w:rsidR="005F54CE" w:rsidRPr="00BA30CB" w:rsidRDefault="005F54CE" w:rsidP="00B56755">
      <w:pPr>
        <w:pStyle w:val="NormalWeb"/>
        <w:numPr>
          <w:ilvl w:val="1"/>
          <w:numId w:val="11"/>
        </w:numPr>
        <w:spacing w:before="100" w:beforeAutospacing="1" w:after="100" w:afterAutospacing="1"/>
        <w:rPr>
          <w:rFonts w:ascii="Franklin Gothic Book" w:hAnsi="Franklin Gothic Book" w:cstheme="minorHAnsi"/>
        </w:rPr>
      </w:pPr>
      <w:r w:rsidRPr="00BA30CB">
        <w:rPr>
          <w:rFonts w:ascii="Franklin Gothic Book" w:hAnsi="Franklin Gothic Book" w:cstheme="minorHAnsi"/>
          <w:color w:val="000000" w:themeColor="text1"/>
        </w:rPr>
        <w:t xml:space="preserve">The application does not define the diagnostic pathway or funding source for further investigations for patients still without a diagnosis after being tested with the proposed panel size, which may lead to a higher undiagnosed rate </w:t>
      </w:r>
      <w:r w:rsidRPr="00BA30CB">
        <w:rPr>
          <w:rFonts w:ascii="Franklin Gothic Book" w:hAnsi="Franklin Gothic Book" w:cstheme="minorHAnsi"/>
        </w:rPr>
        <w:t xml:space="preserve">and require other additional testing and </w:t>
      </w:r>
      <w:r w:rsidR="004D1917" w:rsidRPr="00BA30CB">
        <w:rPr>
          <w:rFonts w:ascii="Franklin Gothic Book" w:hAnsi="Franklin Gothic Book" w:cstheme="minorHAnsi"/>
        </w:rPr>
        <w:t>potential</w:t>
      </w:r>
      <w:r w:rsidR="004D1917">
        <w:rPr>
          <w:rFonts w:ascii="Franklin Gothic Book" w:hAnsi="Franklin Gothic Book" w:cstheme="minorHAnsi"/>
        </w:rPr>
        <w:t>ly</w:t>
      </w:r>
      <w:r w:rsidRPr="00BA30CB">
        <w:rPr>
          <w:rFonts w:ascii="Franklin Gothic Book" w:hAnsi="Franklin Gothic Book" w:cstheme="minorHAnsi"/>
        </w:rPr>
        <w:t xml:space="preserve"> lead to equity issues.</w:t>
      </w:r>
    </w:p>
    <w:p w14:paraId="2660F0CA" w14:textId="551B45E5" w:rsidR="008534F3" w:rsidRPr="008534F3" w:rsidRDefault="00BE0574" w:rsidP="00B56755">
      <w:pPr>
        <w:pStyle w:val="NormalWeb"/>
        <w:numPr>
          <w:ilvl w:val="0"/>
          <w:numId w:val="11"/>
        </w:numPr>
        <w:spacing w:before="100" w:beforeAutospacing="1" w:after="100" w:afterAutospacing="1"/>
        <w:rPr>
          <w:rFonts w:ascii="Franklin Gothic Book" w:hAnsi="Franklin Gothic Book" w:cstheme="minorHAnsi"/>
          <w:iCs/>
        </w:rPr>
      </w:pPr>
      <w:r>
        <w:rPr>
          <w:rFonts w:ascii="Franklin Gothic Book" w:hAnsi="Franklin Gothic Book" w:cstheme="minorHAnsi"/>
          <w:color w:val="000000" w:themeColor="text1"/>
        </w:rPr>
        <w:t xml:space="preserve">Germline variants are found </w:t>
      </w:r>
      <w:r w:rsidR="00FA0F73">
        <w:rPr>
          <w:rFonts w:ascii="Franklin Gothic Book" w:hAnsi="Franklin Gothic Book" w:cstheme="minorHAnsi"/>
          <w:color w:val="000000" w:themeColor="text1"/>
        </w:rPr>
        <w:t xml:space="preserve">in </w:t>
      </w:r>
      <w:r>
        <w:rPr>
          <w:rFonts w:ascii="Franklin Gothic Book" w:hAnsi="Franklin Gothic Book" w:cstheme="minorHAnsi"/>
          <w:color w:val="000000" w:themeColor="text1"/>
        </w:rPr>
        <w:t xml:space="preserve">approximately 10% of all </w:t>
      </w:r>
      <w:r w:rsidR="00611C7A">
        <w:rPr>
          <w:rFonts w:ascii="Franklin Gothic Book" w:hAnsi="Franklin Gothic Book" w:cstheme="minorHAnsi"/>
          <w:color w:val="000000" w:themeColor="text1"/>
        </w:rPr>
        <w:t>MDS/AML</w:t>
      </w:r>
      <w:r w:rsidR="00611C7A">
        <w:rPr>
          <w:rStyle w:val="FootnoteReference"/>
          <w:rFonts w:ascii="Franklin Gothic Book" w:hAnsi="Franklin Gothic Book" w:cstheme="minorHAnsi"/>
          <w:color w:val="000000" w:themeColor="text1"/>
        </w:rPr>
        <w:footnoteReference w:id="4"/>
      </w:r>
      <w:r>
        <w:rPr>
          <w:rFonts w:ascii="Franklin Gothic Book" w:hAnsi="Franklin Gothic Book" w:cstheme="minorHAnsi"/>
          <w:color w:val="000000" w:themeColor="text1"/>
        </w:rPr>
        <w:t xml:space="preserve">, </w:t>
      </w:r>
      <w:r w:rsidR="00520AB5">
        <w:rPr>
          <w:rFonts w:ascii="Franklin Gothic Book" w:hAnsi="Franklin Gothic Book" w:cstheme="minorHAnsi"/>
          <w:color w:val="000000" w:themeColor="text1"/>
        </w:rPr>
        <w:t>with</w:t>
      </w:r>
      <w:r w:rsidR="00206C0C">
        <w:rPr>
          <w:rFonts w:ascii="Franklin Gothic Book" w:hAnsi="Franklin Gothic Book" w:cstheme="minorHAnsi"/>
          <w:color w:val="000000" w:themeColor="text1"/>
        </w:rPr>
        <w:t xml:space="preserve"> higher rates </w:t>
      </w:r>
      <w:proofErr w:type="gramStart"/>
      <w:r w:rsidR="00206C0C">
        <w:rPr>
          <w:rFonts w:ascii="Franklin Gothic Book" w:hAnsi="Franklin Gothic Book" w:cstheme="minorHAnsi"/>
          <w:color w:val="000000" w:themeColor="text1"/>
        </w:rPr>
        <w:t>where</w:t>
      </w:r>
      <w:proofErr w:type="gramEnd"/>
      <w:r w:rsidR="00206C0C">
        <w:rPr>
          <w:rFonts w:ascii="Franklin Gothic Book" w:hAnsi="Franklin Gothic Book" w:cstheme="minorHAnsi"/>
          <w:color w:val="000000" w:themeColor="text1"/>
        </w:rPr>
        <w:t xml:space="preserve"> enriched by personal history of a prior malignancy, prior cancer treatment</w:t>
      </w:r>
      <w:r w:rsidR="00206C0C">
        <w:rPr>
          <w:rStyle w:val="FootnoteReference"/>
          <w:rFonts w:ascii="Franklin Gothic Book" w:hAnsi="Franklin Gothic Book" w:cstheme="minorHAnsi"/>
          <w:color w:val="000000" w:themeColor="text1"/>
        </w:rPr>
        <w:footnoteReference w:id="5"/>
      </w:r>
      <w:r w:rsidR="00206C0C">
        <w:rPr>
          <w:rFonts w:ascii="Franklin Gothic Book" w:hAnsi="Franklin Gothic Book" w:cstheme="minorHAnsi"/>
          <w:color w:val="000000" w:themeColor="text1"/>
        </w:rPr>
        <w:t xml:space="preserve"> or family history</w:t>
      </w:r>
      <w:r w:rsidR="007D01C0">
        <w:rPr>
          <w:rFonts w:ascii="Franklin Gothic Book" w:hAnsi="Franklin Gothic Book" w:cstheme="minorHAnsi"/>
          <w:color w:val="000000" w:themeColor="text1"/>
        </w:rPr>
        <w:t>.</w:t>
      </w:r>
      <w:r w:rsidR="00206C0C" w:rsidRPr="00442E76">
        <w:rPr>
          <w:rFonts w:ascii="Franklin Gothic Book" w:hAnsi="Franklin Gothic Book" w:cstheme="minorHAnsi"/>
          <w:color w:val="000000" w:themeColor="text1"/>
          <w:vertAlign w:val="superscript"/>
        </w:rPr>
        <w:fldChar w:fldCharType="begin"/>
      </w:r>
      <w:r w:rsidR="00206C0C" w:rsidRPr="00442E76">
        <w:rPr>
          <w:rFonts w:ascii="Franklin Gothic Book" w:hAnsi="Franklin Gothic Book" w:cstheme="minorHAnsi"/>
          <w:color w:val="000000" w:themeColor="text1"/>
          <w:vertAlign w:val="superscript"/>
        </w:rPr>
        <w:instrText xml:space="preserve"> NOTEREF _Ref106709714 \h  \* MERGEFORMAT </w:instrText>
      </w:r>
      <w:r w:rsidR="00206C0C" w:rsidRPr="00442E76">
        <w:rPr>
          <w:rFonts w:ascii="Franklin Gothic Book" w:hAnsi="Franklin Gothic Book" w:cstheme="minorHAnsi"/>
          <w:color w:val="000000" w:themeColor="text1"/>
          <w:vertAlign w:val="superscript"/>
        </w:rPr>
      </w:r>
      <w:r w:rsidR="00206C0C" w:rsidRPr="00442E76">
        <w:rPr>
          <w:rFonts w:ascii="Franklin Gothic Book" w:hAnsi="Franklin Gothic Book" w:cstheme="minorHAnsi"/>
          <w:color w:val="000000" w:themeColor="text1"/>
          <w:vertAlign w:val="superscript"/>
        </w:rPr>
        <w:fldChar w:fldCharType="separate"/>
      </w:r>
      <w:r w:rsidR="00A165AD">
        <w:rPr>
          <w:rFonts w:ascii="Franklin Gothic Book" w:hAnsi="Franklin Gothic Book" w:cstheme="minorHAnsi"/>
          <w:color w:val="000000" w:themeColor="text1"/>
          <w:vertAlign w:val="superscript"/>
        </w:rPr>
        <w:t>5</w:t>
      </w:r>
      <w:r w:rsidR="00206C0C" w:rsidRPr="00442E76">
        <w:rPr>
          <w:rFonts w:ascii="Franklin Gothic Book" w:hAnsi="Franklin Gothic Book" w:cstheme="minorHAnsi"/>
          <w:color w:val="000000" w:themeColor="text1"/>
          <w:vertAlign w:val="superscript"/>
        </w:rPr>
        <w:fldChar w:fldCharType="end"/>
      </w:r>
      <w:r w:rsidR="007D01C0">
        <w:rPr>
          <w:rFonts w:ascii="Franklin Gothic Book" w:hAnsi="Franklin Gothic Book" w:cstheme="minorHAnsi"/>
          <w:color w:val="000000" w:themeColor="text1"/>
          <w:vertAlign w:val="superscript"/>
        </w:rPr>
        <w:t xml:space="preserve"> </w:t>
      </w:r>
    </w:p>
    <w:p w14:paraId="733089FC" w14:textId="2C0EBB26" w:rsidR="00015CDE" w:rsidRPr="00EC5081" w:rsidRDefault="00015CDE" w:rsidP="00B56755">
      <w:pPr>
        <w:pStyle w:val="NormalWeb"/>
        <w:numPr>
          <w:ilvl w:val="1"/>
          <w:numId w:val="11"/>
        </w:numPr>
        <w:spacing w:before="100" w:beforeAutospacing="1" w:after="100" w:afterAutospacing="1"/>
        <w:rPr>
          <w:rFonts w:ascii="Franklin Gothic Book" w:hAnsi="Franklin Gothic Book" w:cstheme="minorHAnsi"/>
          <w:iCs/>
        </w:rPr>
      </w:pPr>
      <w:r w:rsidRPr="00BA30CB">
        <w:rPr>
          <w:rFonts w:ascii="Franklin Gothic Book" w:hAnsi="Franklin Gothic Book" w:cstheme="minorHAnsi"/>
          <w:color w:val="000000" w:themeColor="text1"/>
        </w:rPr>
        <w:t xml:space="preserve">WHO HAEM5 has a specific new chapter for haematological malignancies </w:t>
      </w:r>
      <w:r>
        <w:rPr>
          <w:rFonts w:ascii="Franklin Gothic Book" w:hAnsi="Franklin Gothic Book" w:cstheme="minorHAnsi"/>
          <w:color w:val="000000" w:themeColor="text1"/>
        </w:rPr>
        <w:t>with a</w:t>
      </w:r>
      <w:r w:rsidRPr="00BA30CB">
        <w:rPr>
          <w:rFonts w:ascii="Franklin Gothic Book" w:hAnsi="Franklin Gothic Book" w:cstheme="minorHAnsi"/>
          <w:color w:val="000000" w:themeColor="text1"/>
        </w:rPr>
        <w:t xml:space="preserve"> germline </w:t>
      </w:r>
      <w:r>
        <w:rPr>
          <w:rFonts w:ascii="Franklin Gothic Book" w:hAnsi="Franklin Gothic Book" w:cstheme="minorHAnsi"/>
          <w:color w:val="000000" w:themeColor="text1"/>
        </w:rPr>
        <w:t xml:space="preserve">pathogenic </w:t>
      </w:r>
      <w:proofErr w:type="gramStart"/>
      <w:r w:rsidRPr="00BA30CB">
        <w:rPr>
          <w:rFonts w:ascii="Franklin Gothic Book" w:hAnsi="Franklin Gothic Book" w:cstheme="minorHAnsi"/>
          <w:color w:val="000000" w:themeColor="text1"/>
        </w:rPr>
        <w:t>variant.</w:t>
      </w:r>
      <w:proofErr w:type="gramEnd"/>
      <w:r>
        <w:rPr>
          <w:rFonts w:ascii="Franklin Gothic Book" w:hAnsi="Franklin Gothic Book" w:cstheme="minorHAnsi"/>
          <w:color w:val="000000" w:themeColor="text1"/>
        </w:rPr>
        <w:t xml:space="preserve"> </w:t>
      </w:r>
      <w:r w:rsidRPr="00BA30CB">
        <w:rPr>
          <w:rFonts w:ascii="Franklin Gothic Book" w:hAnsi="Franklin Gothic Book" w:cstheme="minorHAnsi"/>
          <w:color w:val="000000" w:themeColor="text1"/>
        </w:rPr>
        <w:t>Germline pathogenic variants in the haematological cancer predisposition genes – in order of decreasing frequency</w:t>
      </w:r>
      <w:r>
        <w:rPr>
          <w:rFonts w:ascii="Franklin Gothic Book" w:hAnsi="Franklin Gothic Book" w:cstheme="minorHAnsi"/>
          <w:color w:val="000000" w:themeColor="text1"/>
        </w:rPr>
        <w:t xml:space="preserve"> </w:t>
      </w:r>
      <w:r w:rsidRPr="00E848BE">
        <w:rPr>
          <w:rFonts w:ascii="Franklin Gothic Book" w:hAnsi="Franklin Gothic Book" w:cstheme="minorHAnsi"/>
          <w:i/>
          <w:iCs/>
          <w:color w:val="000000" w:themeColor="text1"/>
        </w:rPr>
        <w:t>RUNX1, DDX41</w:t>
      </w:r>
      <w:r>
        <w:rPr>
          <w:rFonts w:ascii="Franklin Gothic Book" w:hAnsi="Franklin Gothic Book" w:cstheme="minorHAnsi"/>
          <w:i/>
          <w:iCs/>
          <w:color w:val="000000" w:themeColor="text1"/>
        </w:rPr>
        <w:t xml:space="preserve">, </w:t>
      </w:r>
      <w:r w:rsidRPr="00E848BE">
        <w:rPr>
          <w:rFonts w:ascii="Franklin Gothic Book" w:hAnsi="Franklin Gothic Book" w:cstheme="minorHAnsi"/>
          <w:i/>
          <w:iCs/>
          <w:color w:val="000000" w:themeColor="text1"/>
        </w:rPr>
        <w:t>GATA2,</w:t>
      </w:r>
      <w:r>
        <w:rPr>
          <w:rFonts w:ascii="Franklin Gothic Book" w:hAnsi="Franklin Gothic Book" w:cstheme="minorHAnsi"/>
          <w:i/>
          <w:iCs/>
          <w:color w:val="000000" w:themeColor="text1"/>
        </w:rPr>
        <w:t xml:space="preserve"> </w:t>
      </w:r>
      <w:r w:rsidRPr="00E848BE">
        <w:rPr>
          <w:rFonts w:ascii="Franklin Gothic Book" w:hAnsi="Franklin Gothic Book" w:cstheme="minorHAnsi"/>
          <w:i/>
          <w:iCs/>
          <w:color w:val="000000" w:themeColor="text1"/>
        </w:rPr>
        <w:t>CEBPA</w:t>
      </w:r>
      <w:r>
        <w:rPr>
          <w:rFonts w:ascii="Franklin Gothic Book" w:hAnsi="Franklin Gothic Book" w:cstheme="minorHAnsi"/>
          <w:i/>
          <w:iCs/>
          <w:color w:val="000000" w:themeColor="text1"/>
        </w:rPr>
        <w:t>, SAMD9L and TP53</w:t>
      </w:r>
      <w:r w:rsidR="00AC3BBE">
        <w:rPr>
          <w:rFonts w:ascii="Franklin Gothic Book" w:hAnsi="Franklin Gothic Book" w:cstheme="minorHAnsi"/>
          <w:i/>
          <w:iCs/>
          <w:color w:val="000000" w:themeColor="text1"/>
        </w:rPr>
        <w:t xml:space="preserve"> </w:t>
      </w:r>
      <w:r w:rsidR="00AC3BBE">
        <w:rPr>
          <w:rFonts w:ascii="Franklin Gothic Book" w:hAnsi="Franklin Gothic Book" w:cstheme="minorHAnsi"/>
          <w:color w:val="000000" w:themeColor="text1"/>
        </w:rPr>
        <w:t>(frequency order may vary according to test population</w:t>
      </w:r>
      <w:r w:rsidR="00DD5DE9">
        <w:rPr>
          <w:rStyle w:val="FootnoteReference"/>
          <w:rFonts w:ascii="Franklin Gothic Book" w:hAnsi="Franklin Gothic Book" w:cstheme="minorHAnsi"/>
          <w:color w:val="000000" w:themeColor="text1"/>
        </w:rPr>
        <w:footnoteReference w:id="6"/>
      </w:r>
      <w:r w:rsidR="00AC3BBE">
        <w:rPr>
          <w:rFonts w:ascii="Franklin Gothic Book" w:hAnsi="Franklin Gothic Book" w:cstheme="minorHAnsi"/>
          <w:color w:val="000000" w:themeColor="text1"/>
        </w:rPr>
        <w:t>)</w:t>
      </w:r>
      <w:r>
        <w:rPr>
          <w:rFonts w:ascii="Franklin Gothic Book" w:hAnsi="Franklin Gothic Book" w:cstheme="minorHAnsi"/>
          <w:i/>
          <w:iCs/>
          <w:color w:val="000000" w:themeColor="text1"/>
        </w:rPr>
        <w:t xml:space="preserve"> -</w:t>
      </w:r>
      <w:r>
        <w:rPr>
          <w:rFonts w:ascii="Franklin Gothic Book" w:hAnsi="Franklin Gothic Book" w:cstheme="minorHAnsi"/>
          <w:color w:val="000000" w:themeColor="text1"/>
        </w:rPr>
        <w:t xml:space="preserve"> have been identified across a range of myeloid and lymphoid malignancies in an Australian patient cohort</w:t>
      </w:r>
      <w:bookmarkStart w:id="12" w:name="_Ref106709714"/>
      <w:r>
        <w:rPr>
          <w:rStyle w:val="FootnoteReference"/>
          <w:rFonts w:ascii="Franklin Gothic Book" w:hAnsi="Franklin Gothic Book" w:cstheme="minorHAnsi"/>
          <w:color w:val="000000" w:themeColor="text1"/>
        </w:rPr>
        <w:footnoteReference w:id="7"/>
      </w:r>
      <w:bookmarkEnd w:id="12"/>
      <w:r>
        <w:rPr>
          <w:rFonts w:ascii="Franklin Gothic Book" w:hAnsi="Franklin Gothic Book" w:cstheme="minorHAnsi"/>
          <w:color w:val="000000" w:themeColor="text1"/>
        </w:rPr>
        <w:t xml:space="preserve"> and may independently determine risk stratification in some malignancies otherwise considered low-risk</w:t>
      </w:r>
      <w:r>
        <w:rPr>
          <w:rStyle w:val="FootnoteReference"/>
          <w:rFonts w:ascii="Franklin Gothic Book" w:hAnsi="Franklin Gothic Book" w:cstheme="minorHAnsi"/>
          <w:color w:val="000000" w:themeColor="text1"/>
        </w:rPr>
        <w:footnoteReference w:id="8"/>
      </w:r>
      <w:r>
        <w:rPr>
          <w:rFonts w:ascii="Franklin Gothic Book" w:hAnsi="Franklin Gothic Book" w:cstheme="minorHAnsi"/>
          <w:color w:val="000000" w:themeColor="text1"/>
        </w:rPr>
        <w:t>.</w:t>
      </w:r>
    </w:p>
    <w:p w14:paraId="21FCA285" w14:textId="1F242672" w:rsidR="008534F3" w:rsidRPr="008534F3" w:rsidRDefault="007D01C0" w:rsidP="00B56755">
      <w:pPr>
        <w:pStyle w:val="NormalWeb"/>
        <w:numPr>
          <w:ilvl w:val="1"/>
          <w:numId w:val="11"/>
        </w:numPr>
        <w:spacing w:before="100" w:beforeAutospacing="1" w:after="100" w:afterAutospacing="1"/>
        <w:rPr>
          <w:rFonts w:ascii="Franklin Gothic Book" w:hAnsi="Franklin Gothic Book" w:cstheme="minorHAnsi"/>
          <w:iCs/>
        </w:rPr>
      </w:pPr>
      <w:r>
        <w:rPr>
          <w:rFonts w:ascii="Franklin Gothic Book" w:hAnsi="Franklin Gothic Book" w:cstheme="minorHAnsi"/>
          <w:color w:val="000000" w:themeColor="text1"/>
        </w:rPr>
        <w:t>This a</w:t>
      </w:r>
      <w:r w:rsidR="00206C0C">
        <w:rPr>
          <w:rFonts w:ascii="Franklin Gothic Book" w:hAnsi="Franklin Gothic Book" w:cstheme="minorHAnsi"/>
          <w:color w:val="000000" w:themeColor="text1"/>
        </w:rPr>
        <w:t>lready meet</w:t>
      </w:r>
      <w:r>
        <w:rPr>
          <w:rFonts w:ascii="Franklin Gothic Book" w:hAnsi="Franklin Gothic Book" w:cstheme="minorHAnsi"/>
          <w:color w:val="000000" w:themeColor="text1"/>
        </w:rPr>
        <w:t>s</w:t>
      </w:r>
      <w:r w:rsidR="00206C0C">
        <w:rPr>
          <w:rFonts w:ascii="Franklin Gothic Book" w:hAnsi="Franklin Gothic Book" w:cstheme="minorHAnsi"/>
          <w:color w:val="000000" w:themeColor="text1"/>
        </w:rPr>
        <w:t xml:space="preserve"> MSAC’s previously outlined threshold of a 10% diagnostic yield to support funded access to germline testing.</w:t>
      </w:r>
    </w:p>
    <w:p w14:paraId="0E958A31" w14:textId="39236D48" w:rsidR="00015CDE" w:rsidRPr="00EC5081" w:rsidRDefault="00015CDE" w:rsidP="00B56755">
      <w:pPr>
        <w:pStyle w:val="NormalWeb"/>
        <w:numPr>
          <w:ilvl w:val="1"/>
          <w:numId w:val="11"/>
        </w:numPr>
        <w:spacing w:before="100" w:beforeAutospacing="1" w:after="100" w:afterAutospacing="1"/>
        <w:rPr>
          <w:rFonts w:ascii="Franklin Gothic Book" w:hAnsi="Franklin Gothic Book" w:cstheme="minorHAnsi"/>
          <w:iCs/>
        </w:rPr>
      </w:pPr>
      <w:r w:rsidRPr="00BA30CB">
        <w:rPr>
          <w:rFonts w:ascii="Franklin Gothic Book" w:hAnsi="Franklin Gothic Book" w:cstheme="minorHAnsi"/>
          <w:color w:val="000000" w:themeColor="text1"/>
        </w:rPr>
        <w:t>Broad somatic testing strategies for haematological malignancies will identify potential germline variants requiring access to genetic counselling and further genetic testing to clarify and manage any associated risks for the individual and their family.</w:t>
      </w:r>
    </w:p>
    <w:p w14:paraId="44ABE3DA" w14:textId="22BFF4EA" w:rsidR="000414B8" w:rsidRPr="00D225C2" w:rsidRDefault="00236776" w:rsidP="00B56755">
      <w:pPr>
        <w:pStyle w:val="NormalWeb"/>
        <w:numPr>
          <w:ilvl w:val="1"/>
          <w:numId w:val="11"/>
        </w:numPr>
        <w:spacing w:before="100" w:beforeAutospacing="1" w:after="100" w:afterAutospacing="1"/>
        <w:rPr>
          <w:rFonts w:ascii="Franklin Gothic Book" w:hAnsi="Franklin Gothic Book" w:cstheme="minorHAnsi"/>
          <w:iCs/>
        </w:rPr>
      </w:pPr>
      <w:r w:rsidRPr="00BA30CB">
        <w:rPr>
          <w:rFonts w:ascii="Franklin Gothic Book" w:hAnsi="Franklin Gothic Book" w:cstheme="minorHAnsi"/>
          <w:color w:val="000000" w:themeColor="text1"/>
        </w:rPr>
        <w:t>There is currently no MBS item for testing to confirm germline pathogenic variant status</w:t>
      </w:r>
      <w:r w:rsidR="00520AB5">
        <w:rPr>
          <w:rFonts w:ascii="Franklin Gothic Book" w:hAnsi="Franklin Gothic Book" w:cstheme="minorHAnsi"/>
          <w:color w:val="000000" w:themeColor="text1"/>
        </w:rPr>
        <w:t>,</w:t>
      </w:r>
      <w:r w:rsidRPr="00BA30CB">
        <w:rPr>
          <w:rFonts w:ascii="Franklin Gothic Book" w:hAnsi="Franklin Gothic Book" w:cstheme="minorHAnsi"/>
          <w:color w:val="000000" w:themeColor="text1"/>
        </w:rPr>
        <w:t xml:space="preserve"> </w:t>
      </w:r>
      <w:r w:rsidR="00520AB5">
        <w:rPr>
          <w:rFonts w:ascii="Franklin Gothic Book" w:hAnsi="Franklin Gothic Book" w:cstheme="minorHAnsi"/>
          <w:color w:val="000000" w:themeColor="text1"/>
        </w:rPr>
        <w:t>n</w:t>
      </w:r>
      <w:r w:rsidRPr="00BA30CB">
        <w:rPr>
          <w:rFonts w:ascii="Franklin Gothic Book" w:hAnsi="Franklin Gothic Book" w:cstheme="minorHAnsi"/>
          <w:color w:val="000000" w:themeColor="text1"/>
        </w:rPr>
        <w:t xml:space="preserve">or </w:t>
      </w:r>
      <w:r w:rsidR="00520AB5">
        <w:rPr>
          <w:rFonts w:ascii="Franklin Gothic Book" w:hAnsi="Franklin Gothic Book" w:cstheme="minorHAnsi"/>
          <w:color w:val="000000" w:themeColor="text1"/>
        </w:rPr>
        <w:t xml:space="preserve">for </w:t>
      </w:r>
      <w:r w:rsidRPr="00BA30CB">
        <w:rPr>
          <w:rFonts w:ascii="Franklin Gothic Book" w:hAnsi="Franklin Gothic Book" w:cstheme="minorHAnsi"/>
          <w:color w:val="000000" w:themeColor="text1"/>
        </w:rPr>
        <w:t xml:space="preserve">cascade testing for </w:t>
      </w:r>
      <w:proofErr w:type="gramStart"/>
      <w:r w:rsidRPr="00BA30CB">
        <w:rPr>
          <w:rFonts w:ascii="Franklin Gothic Book" w:hAnsi="Franklin Gothic Book" w:cstheme="minorHAnsi"/>
          <w:color w:val="000000" w:themeColor="text1"/>
        </w:rPr>
        <w:t>the vast majority of</w:t>
      </w:r>
      <w:proofErr w:type="gramEnd"/>
      <w:r w:rsidRPr="00BA30CB">
        <w:rPr>
          <w:rFonts w:ascii="Franklin Gothic Book" w:hAnsi="Franklin Gothic Book" w:cstheme="minorHAnsi"/>
          <w:color w:val="000000" w:themeColor="text1"/>
        </w:rPr>
        <w:t xml:space="preserve"> genes likely to be identified in haematological malignancies</w:t>
      </w:r>
      <w:r w:rsidR="00BE0574">
        <w:rPr>
          <w:rFonts w:ascii="Franklin Gothic Book" w:hAnsi="Franklin Gothic Book" w:cstheme="minorHAnsi"/>
          <w:color w:val="000000" w:themeColor="text1"/>
        </w:rPr>
        <w:t xml:space="preserve"> (only cascade testing for </w:t>
      </w:r>
      <w:r w:rsidR="00BE0574" w:rsidRPr="00332879">
        <w:rPr>
          <w:rFonts w:ascii="Franklin Gothic Book" w:hAnsi="Franklin Gothic Book" w:cstheme="minorHAnsi"/>
          <w:i/>
          <w:iCs/>
          <w:color w:val="000000" w:themeColor="text1"/>
        </w:rPr>
        <w:t>TP53</w:t>
      </w:r>
      <w:r w:rsidR="00BE0574">
        <w:rPr>
          <w:rFonts w:ascii="Franklin Gothic Book" w:hAnsi="Franklin Gothic Book" w:cstheme="minorHAnsi"/>
          <w:color w:val="000000" w:themeColor="text1"/>
        </w:rPr>
        <w:t xml:space="preserve"> would be eligible for MBS-funded testing</w:t>
      </w:r>
      <w:r w:rsidR="00520AB5">
        <w:rPr>
          <w:rFonts w:ascii="Franklin Gothic Book" w:hAnsi="Franklin Gothic Book" w:cstheme="minorHAnsi"/>
          <w:color w:val="000000" w:themeColor="text1"/>
        </w:rPr>
        <w:t>)</w:t>
      </w:r>
      <w:r w:rsidRPr="00BA30CB">
        <w:rPr>
          <w:rFonts w:ascii="Franklin Gothic Book" w:hAnsi="Franklin Gothic Book" w:cstheme="minorHAnsi"/>
          <w:color w:val="000000" w:themeColor="text1"/>
        </w:rPr>
        <w:t xml:space="preserve">. </w:t>
      </w:r>
      <w:r w:rsidR="00742C60">
        <w:rPr>
          <w:rFonts w:ascii="Franklin Gothic Book" w:hAnsi="Franklin Gothic Book" w:cstheme="minorHAnsi"/>
          <w:color w:val="000000" w:themeColor="text1"/>
        </w:rPr>
        <w:t>This has immediate/urgent clinical relevance for screening</w:t>
      </w:r>
      <w:r w:rsidR="00443BA3">
        <w:rPr>
          <w:rFonts w:ascii="Franklin Gothic Book" w:hAnsi="Franklin Gothic Book" w:cstheme="minorHAnsi"/>
          <w:color w:val="000000" w:themeColor="text1"/>
        </w:rPr>
        <w:t xml:space="preserve"> relatives as</w:t>
      </w:r>
      <w:r w:rsidR="00742C60">
        <w:rPr>
          <w:rFonts w:ascii="Franklin Gothic Book" w:hAnsi="Franklin Gothic Book" w:cstheme="minorHAnsi"/>
          <w:color w:val="000000" w:themeColor="text1"/>
        </w:rPr>
        <w:t xml:space="preserve"> potential stem cell transplant donors as well as </w:t>
      </w:r>
      <w:r w:rsidR="008F0C3A">
        <w:rPr>
          <w:rFonts w:ascii="Franklin Gothic Book" w:hAnsi="Franklin Gothic Book" w:cstheme="minorHAnsi"/>
          <w:color w:val="000000" w:themeColor="text1"/>
        </w:rPr>
        <w:t xml:space="preserve">determining </w:t>
      </w:r>
      <w:r w:rsidR="00742C60">
        <w:rPr>
          <w:rFonts w:ascii="Franklin Gothic Book" w:hAnsi="Franklin Gothic Book" w:cstheme="minorHAnsi"/>
          <w:color w:val="000000" w:themeColor="text1"/>
        </w:rPr>
        <w:lastRenderedPageBreak/>
        <w:t>the</w:t>
      </w:r>
      <w:r w:rsidR="00443BA3">
        <w:rPr>
          <w:rFonts w:ascii="Franklin Gothic Book" w:hAnsi="Franklin Gothic Book" w:cstheme="minorHAnsi"/>
          <w:color w:val="000000" w:themeColor="text1"/>
        </w:rPr>
        <w:t>ir</w:t>
      </w:r>
      <w:r w:rsidR="00742C60">
        <w:rPr>
          <w:rFonts w:ascii="Franklin Gothic Book" w:hAnsi="Franklin Gothic Book" w:cstheme="minorHAnsi"/>
          <w:color w:val="000000" w:themeColor="text1"/>
        </w:rPr>
        <w:t xml:space="preserve"> personal risk of cancer</w:t>
      </w:r>
      <w:r w:rsidR="00443BA3">
        <w:rPr>
          <w:rFonts w:ascii="Franklin Gothic Book" w:hAnsi="Franklin Gothic Book" w:cstheme="minorHAnsi"/>
          <w:color w:val="000000" w:themeColor="text1"/>
        </w:rPr>
        <w:t>/</w:t>
      </w:r>
      <w:r w:rsidR="00742C60">
        <w:rPr>
          <w:rFonts w:ascii="Franklin Gothic Book" w:hAnsi="Franklin Gothic Book" w:cstheme="minorHAnsi"/>
          <w:color w:val="000000" w:themeColor="text1"/>
        </w:rPr>
        <w:t xml:space="preserve">other conditions </w:t>
      </w:r>
      <w:r w:rsidR="008F0C3A">
        <w:rPr>
          <w:rFonts w:ascii="Franklin Gothic Book" w:hAnsi="Franklin Gothic Book" w:cstheme="minorHAnsi"/>
          <w:color w:val="000000" w:themeColor="text1"/>
        </w:rPr>
        <w:t xml:space="preserve">to inform </w:t>
      </w:r>
      <w:r w:rsidR="008A4EC6">
        <w:rPr>
          <w:rFonts w:ascii="Franklin Gothic Book" w:hAnsi="Franklin Gothic Book" w:cstheme="minorHAnsi"/>
          <w:color w:val="000000" w:themeColor="text1"/>
        </w:rPr>
        <w:t>risk management</w:t>
      </w:r>
      <w:r w:rsidR="008F0C3A">
        <w:rPr>
          <w:rFonts w:ascii="Franklin Gothic Book" w:hAnsi="Franklin Gothic Book" w:cstheme="minorHAnsi"/>
          <w:color w:val="000000" w:themeColor="text1"/>
        </w:rPr>
        <w:t xml:space="preserve"> and</w:t>
      </w:r>
      <w:r w:rsidR="00742C60">
        <w:rPr>
          <w:rFonts w:ascii="Franklin Gothic Book" w:hAnsi="Franklin Gothic Book" w:cstheme="minorHAnsi"/>
          <w:color w:val="000000" w:themeColor="text1"/>
        </w:rPr>
        <w:t xml:space="preserve"> family planning decisions for relatives.</w:t>
      </w:r>
    </w:p>
    <w:p w14:paraId="682BFDFD" w14:textId="6AAFB116" w:rsidR="00022979" w:rsidRDefault="00BA30CB" w:rsidP="00AD2454">
      <w:pPr>
        <w:pStyle w:val="NormalWeb"/>
        <w:rPr>
          <w:rFonts w:ascii="Franklin Gothic Book" w:hAnsi="Franklin Gothic Book" w:cstheme="minorHAnsi"/>
          <w:color w:val="000000" w:themeColor="text1"/>
        </w:rPr>
      </w:pPr>
      <w:r w:rsidRPr="00BA30CB">
        <w:rPr>
          <w:rFonts w:ascii="Franklin Gothic Book" w:hAnsi="Franklin Gothic Book" w:cstheme="minorHAnsi"/>
          <w:color w:val="000000" w:themeColor="text1"/>
        </w:rPr>
        <w:t>Th</w:t>
      </w:r>
      <w:r w:rsidR="00FA058F">
        <w:rPr>
          <w:rFonts w:ascii="Franklin Gothic Book" w:hAnsi="Franklin Gothic Book" w:cstheme="minorHAnsi"/>
          <w:color w:val="000000" w:themeColor="text1"/>
        </w:rPr>
        <w:t>is</w:t>
      </w:r>
      <w:r w:rsidRPr="00BA30CB">
        <w:rPr>
          <w:rFonts w:ascii="Franklin Gothic Book" w:hAnsi="Franklin Gothic Book" w:cstheme="minorHAnsi"/>
          <w:color w:val="000000" w:themeColor="text1"/>
        </w:rPr>
        <w:t xml:space="preserve"> application has been amended 4 times since lodg</w:t>
      </w:r>
      <w:r w:rsidR="00FA058F">
        <w:rPr>
          <w:rFonts w:ascii="Franklin Gothic Book" w:hAnsi="Franklin Gothic Book" w:cstheme="minorHAnsi"/>
          <w:color w:val="000000" w:themeColor="text1"/>
        </w:rPr>
        <w:t>e</w:t>
      </w:r>
      <w:r w:rsidRPr="00BA30CB">
        <w:rPr>
          <w:rFonts w:ascii="Franklin Gothic Book" w:hAnsi="Franklin Gothic Book" w:cstheme="minorHAnsi"/>
          <w:color w:val="000000" w:themeColor="text1"/>
        </w:rPr>
        <w:t>ment</w:t>
      </w:r>
      <w:r w:rsidR="00741FED">
        <w:rPr>
          <w:rFonts w:ascii="Franklin Gothic Book" w:hAnsi="Franklin Gothic Book" w:cstheme="minorHAnsi"/>
          <w:color w:val="000000" w:themeColor="text1"/>
        </w:rPr>
        <w:t>, variously including</w:t>
      </w:r>
      <w:r w:rsidR="00022979">
        <w:rPr>
          <w:rFonts w:ascii="Franklin Gothic Book" w:hAnsi="Franklin Gothic Book" w:cstheme="minorHAnsi"/>
          <w:color w:val="000000" w:themeColor="text1"/>
        </w:rPr>
        <w:t>:</w:t>
      </w:r>
    </w:p>
    <w:p w14:paraId="3D93B0C2" w14:textId="1F0DCF2A" w:rsidR="005F0704" w:rsidRDefault="00BA30CB" w:rsidP="00B56755">
      <w:pPr>
        <w:pStyle w:val="NormalWeb"/>
        <w:numPr>
          <w:ilvl w:val="0"/>
          <w:numId w:val="20"/>
        </w:numPr>
        <w:rPr>
          <w:rFonts w:ascii="Franklin Gothic Book" w:hAnsi="Franklin Gothic Book" w:cstheme="minorHAnsi"/>
          <w:color w:val="000000" w:themeColor="text1"/>
        </w:rPr>
      </w:pPr>
      <w:r w:rsidRPr="00BA30CB">
        <w:rPr>
          <w:rFonts w:ascii="Franklin Gothic Book" w:hAnsi="Franklin Gothic Book" w:cstheme="minorHAnsi"/>
          <w:color w:val="000000" w:themeColor="text1"/>
        </w:rPr>
        <w:t xml:space="preserve">3 amendments to the proposed </w:t>
      </w:r>
      <w:r w:rsidR="00791DD7" w:rsidRPr="00BA30CB">
        <w:rPr>
          <w:rFonts w:ascii="Franklin Gothic Book" w:hAnsi="Franklin Gothic Book" w:cstheme="minorHAnsi"/>
          <w:color w:val="000000" w:themeColor="text1"/>
        </w:rPr>
        <w:t>MBS item</w:t>
      </w:r>
      <w:r w:rsidRPr="00BA30CB">
        <w:rPr>
          <w:rFonts w:ascii="Franklin Gothic Book" w:hAnsi="Franklin Gothic Book" w:cstheme="minorHAnsi"/>
          <w:color w:val="000000" w:themeColor="text1"/>
        </w:rPr>
        <w:t>s</w:t>
      </w:r>
      <w:r w:rsidR="00022979" w:rsidRPr="00022979">
        <w:rPr>
          <w:rFonts w:ascii="Franklin Gothic Book" w:hAnsi="Franklin Gothic Book" w:cstheme="minorHAnsi"/>
          <w:color w:val="000000" w:themeColor="text1"/>
        </w:rPr>
        <w:t xml:space="preserve"> </w:t>
      </w:r>
    </w:p>
    <w:p w14:paraId="3A0461A5" w14:textId="38574A76" w:rsidR="00022979" w:rsidRPr="009515C8" w:rsidRDefault="00022979" w:rsidP="00B56755">
      <w:pPr>
        <w:pStyle w:val="NormalWeb"/>
        <w:numPr>
          <w:ilvl w:val="1"/>
          <w:numId w:val="20"/>
        </w:numPr>
        <w:rPr>
          <w:rFonts w:ascii="Franklin Gothic Book" w:hAnsi="Franklin Gothic Book" w:cstheme="minorHAnsi"/>
          <w:color w:val="000000" w:themeColor="text1"/>
        </w:rPr>
      </w:pPr>
      <w:r w:rsidRPr="005F0704">
        <w:rPr>
          <w:rFonts w:ascii="Franklin Gothic Book" w:hAnsi="Franklin Gothic Book" w:cstheme="minorHAnsi"/>
          <w:color w:val="000000" w:themeColor="text1"/>
        </w:rPr>
        <w:t>A single MBS item was proposed for all haematological malignancies in the application and Ratified PICO confirmation, but subsequently the applicant proposed three new</w:t>
      </w:r>
      <w:r w:rsidR="00995077">
        <w:rPr>
          <w:rFonts w:ascii="Franklin Gothic Book" w:hAnsi="Franklin Gothic Book" w:cstheme="minorHAnsi"/>
          <w:color w:val="000000" w:themeColor="text1"/>
        </w:rPr>
        <w:t xml:space="preserve"> MBS</w:t>
      </w:r>
      <w:r w:rsidRPr="005F0704">
        <w:rPr>
          <w:rFonts w:ascii="Franklin Gothic Book" w:hAnsi="Franklin Gothic Book" w:cstheme="minorHAnsi"/>
          <w:color w:val="000000" w:themeColor="text1"/>
        </w:rPr>
        <w:t xml:space="preserve"> item</w:t>
      </w:r>
      <w:r w:rsidR="00995077">
        <w:rPr>
          <w:rFonts w:ascii="Franklin Gothic Book" w:hAnsi="Franklin Gothic Book" w:cstheme="minorHAnsi"/>
          <w:color w:val="000000" w:themeColor="text1"/>
        </w:rPr>
        <w:t>s</w:t>
      </w:r>
      <w:r w:rsidRPr="005F0704">
        <w:rPr>
          <w:rFonts w:ascii="Franklin Gothic Book" w:hAnsi="Franklin Gothic Book" w:cstheme="minorHAnsi"/>
          <w:color w:val="000000" w:themeColor="text1"/>
        </w:rPr>
        <w:t>: a myeloid</w:t>
      </w:r>
      <w:r w:rsidR="00995077">
        <w:rPr>
          <w:rFonts w:ascii="Franklin Gothic Book" w:hAnsi="Franklin Gothic Book" w:cstheme="minorHAnsi"/>
          <w:color w:val="000000" w:themeColor="text1"/>
        </w:rPr>
        <w:t xml:space="preserve"> panel</w:t>
      </w:r>
      <w:r w:rsidR="005F0704" w:rsidRPr="005F0704">
        <w:rPr>
          <w:rFonts w:ascii="Franklin Gothic Book" w:hAnsi="Franklin Gothic Book" w:cstheme="minorHAnsi"/>
          <w:color w:val="000000" w:themeColor="text1"/>
        </w:rPr>
        <w:t xml:space="preserve"> (AAAA)</w:t>
      </w:r>
      <w:r w:rsidRPr="005F0704">
        <w:rPr>
          <w:rFonts w:ascii="Franklin Gothic Book" w:hAnsi="Franklin Gothic Book" w:cstheme="minorHAnsi"/>
          <w:color w:val="000000" w:themeColor="text1"/>
        </w:rPr>
        <w:t>, a lymphoid</w:t>
      </w:r>
      <w:r w:rsidR="00995077">
        <w:rPr>
          <w:rFonts w:ascii="Franklin Gothic Book" w:hAnsi="Franklin Gothic Book" w:cstheme="minorHAnsi"/>
          <w:color w:val="000000" w:themeColor="text1"/>
        </w:rPr>
        <w:t xml:space="preserve"> panel (BBBB)</w:t>
      </w:r>
      <w:r w:rsidRPr="005F0704">
        <w:rPr>
          <w:rFonts w:ascii="Franklin Gothic Book" w:hAnsi="Franklin Gothic Book" w:cstheme="minorHAnsi"/>
          <w:color w:val="000000" w:themeColor="text1"/>
        </w:rPr>
        <w:t xml:space="preserve"> and a larger, combined </w:t>
      </w:r>
      <w:r w:rsidR="005F0704" w:rsidRPr="005F0704">
        <w:rPr>
          <w:rFonts w:ascii="Franklin Gothic Book" w:hAnsi="Franklin Gothic Book" w:cstheme="minorHAnsi"/>
          <w:color w:val="000000" w:themeColor="text1"/>
        </w:rPr>
        <w:t xml:space="preserve">lymphoid/myeloid </w:t>
      </w:r>
      <w:r w:rsidRPr="005F0704">
        <w:rPr>
          <w:rFonts w:ascii="Franklin Gothic Book" w:hAnsi="Franklin Gothic Book" w:cstheme="minorHAnsi"/>
          <w:color w:val="000000" w:themeColor="text1"/>
        </w:rPr>
        <w:t>panel</w:t>
      </w:r>
      <w:r w:rsidR="00995077">
        <w:rPr>
          <w:rFonts w:ascii="Franklin Gothic Book" w:hAnsi="Franklin Gothic Book" w:cstheme="minorHAnsi"/>
          <w:color w:val="000000" w:themeColor="text1"/>
        </w:rPr>
        <w:t xml:space="preserve"> at a higher proposed fee of $1200 (CCCC)</w:t>
      </w:r>
      <w:r w:rsidRPr="005F0704">
        <w:rPr>
          <w:rFonts w:ascii="Franklin Gothic Book" w:hAnsi="Franklin Gothic Book" w:cstheme="minorHAnsi"/>
          <w:color w:val="000000" w:themeColor="text1"/>
        </w:rPr>
        <w:t xml:space="preserve">. The </w:t>
      </w:r>
      <w:r w:rsidRPr="00A165AD">
        <w:rPr>
          <w:rFonts w:ascii="Franklin Gothic Book" w:hAnsi="Franklin Gothic Book" w:cstheme="minorHAnsi"/>
          <w:color w:val="000000" w:themeColor="text1"/>
        </w:rPr>
        <w:t>proposed larger combined panel (40+ genes) was withdrawn on June 30</w:t>
      </w:r>
      <w:r w:rsidRPr="00A165AD">
        <w:rPr>
          <w:rFonts w:ascii="Franklin Gothic Book" w:hAnsi="Franklin Gothic Book" w:cstheme="minorHAnsi"/>
          <w:color w:val="000000" w:themeColor="text1"/>
          <w:vertAlign w:val="superscript"/>
        </w:rPr>
        <w:t>th</w:t>
      </w:r>
      <w:proofErr w:type="gramStart"/>
      <w:r w:rsidRPr="00A165AD">
        <w:rPr>
          <w:rFonts w:ascii="Franklin Gothic Book" w:hAnsi="Franklin Gothic Book" w:cstheme="minorHAnsi"/>
          <w:color w:val="000000" w:themeColor="text1"/>
        </w:rPr>
        <w:t xml:space="preserve"> 2022</w:t>
      </w:r>
      <w:proofErr w:type="gramEnd"/>
      <w:r w:rsidRPr="00A165AD">
        <w:rPr>
          <w:rFonts w:ascii="Franklin Gothic Book" w:hAnsi="Franklin Gothic Book" w:cstheme="minorHAnsi"/>
          <w:color w:val="000000" w:themeColor="text1"/>
        </w:rPr>
        <w:t xml:space="preserve">, with the Applicant citing the likely low utilisation and </w:t>
      </w:r>
      <w:r w:rsidR="005F0704" w:rsidRPr="00A165AD">
        <w:rPr>
          <w:rFonts w:ascii="Franklin Gothic Book" w:hAnsi="Franklin Gothic Book" w:cstheme="minorHAnsi"/>
          <w:color w:val="000000" w:themeColor="text1"/>
        </w:rPr>
        <w:t>“difficulty in identifying evidence supporting the increased benefit of a combined approach vs myeloid/lymphoid. Most patients will get the genetic test they require with AAAA and BBBB.”</w:t>
      </w:r>
    </w:p>
    <w:p w14:paraId="36550AA4" w14:textId="11993454" w:rsidR="00525AAB" w:rsidRPr="00525AAB" w:rsidRDefault="009515C8" w:rsidP="00B56755">
      <w:pPr>
        <w:pStyle w:val="NormalWeb"/>
        <w:numPr>
          <w:ilvl w:val="1"/>
          <w:numId w:val="20"/>
        </w:numPr>
        <w:rPr>
          <w:rFonts w:ascii="Franklin Gothic Book" w:hAnsi="Franklin Gothic Book" w:cstheme="minorHAnsi"/>
          <w:color w:val="000000" w:themeColor="text1"/>
        </w:rPr>
      </w:pPr>
      <w:r>
        <w:rPr>
          <w:rFonts w:ascii="Franklin Gothic Book" w:hAnsi="Franklin Gothic Book" w:cstheme="minorHAnsi"/>
          <w:color w:val="000000" w:themeColor="text1"/>
        </w:rPr>
        <w:t xml:space="preserve">The Applicant removed </w:t>
      </w:r>
      <w:r w:rsidR="006B1639">
        <w:rPr>
          <w:rFonts w:ascii="Franklin Gothic Book" w:hAnsi="Franklin Gothic Book" w:cstheme="minorHAnsi"/>
          <w:color w:val="000000" w:themeColor="text1"/>
        </w:rPr>
        <w:t>the</w:t>
      </w:r>
      <w:r>
        <w:rPr>
          <w:rFonts w:ascii="Franklin Gothic Book" w:hAnsi="Franklin Gothic Book" w:cstheme="minorHAnsi"/>
          <w:color w:val="000000" w:themeColor="text1"/>
        </w:rPr>
        <w:t xml:space="preserve"> restriction </w:t>
      </w:r>
      <w:r w:rsidR="006B1639">
        <w:rPr>
          <w:rFonts w:ascii="Franklin Gothic Book" w:hAnsi="Franklin Gothic Book" w:cstheme="minorHAnsi"/>
          <w:color w:val="000000" w:themeColor="text1"/>
        </w:rPr>
        <w:t>‘</w:t>
      </w:r>
      <w:r w:rsidR="006B1639" w:rsidRPr="006B1639">
        <w:rPr>
          <w:rFonts w:ascii="Franklin Gothic Book" w:hAnsi="Franklin Gothic Book" w:cstheme="minorHAnsi"/>
          <w:color w:val="000000" w:themeColor="text1"/>
          <w:lang w:val="en-US"/>
        </w:rPr>
        <w:t>Applicable once per diagnostic episode</w:t>
      </w:r>
      <w:r w:rsidR="006B1639">
        <w:rPr>
          <w:rFonts w:ascii="Franklin Gothic Book" w:hAnsi="Franklin Gothic Book" w:cstheme="minorHAnsi"/>
          <w:color w:val="000000" w:themeColor="text1"/>
          <w:lang w:val="en-US"/>
        </w:rPr>
        <w:t xml:space="preserve">’ </w:t>
      </w:r>
      <w:r>
        <w:rPr>
          <w:rFonts w:ascii="Franklin Gothic Book" w:hAnsi="Franklin Gothic Book" w:cstheme="minorHAnsi"/>
          <w:color w:val="000000" w:themeColor="text1"/>
        </w:rPr>
        <w:t xml:space="preserve">on </w:t>
      </w:r>
      <w:r w:rsidR="006B1639">
        <w:rPr>
          <w:rFonts w:ascii="Franklin Gothic Book" w:hAnsi="Franklin Gothic Book" w:cstheme="minorHAnsi"/>
          <w:color w:val="000000" w:themeColor="text1"/>
        </w:rPr>
        <w:t>the frequency of testing from the Ratified PICO confirmation – no justification was provided.</w:t>
      </w:r>
      <w:r w:rsidR="00525AAB">
        <w:rPr>
          <w:rFonts w:ascii="Franklin Gothic Book" w:hAnsi="Franklin Gothic Book" w:cstheme="minorHAnsi"/>
          <w:color w:val="000000" w:themeColor="text1"/>
        </w:rPr>
        <w:t xml:space="preserve"> </w:t>
      </w:r>
      <w:r w:rsidR="00525AAB" w:rsidRPr="00A165AD">
        <w:rPr>
          <w:rFonts w:ascii="Franklin Gothic Book" w:hAnsi="Franklin Gothic Book" w:cstheme="minorHAnsi"/>
          <w:color w:val="000000" w:themeColor="text1"/>
        </w:rPr>
        <w:t>The Applicant subsequently advised in its pre-ESC response that this was un</w:t>
      </w:r>
      <w:r w:rsidR="00525AAB" w:rsidRPr="00A165AD">
        <w:rPr>
          <w:rFonts w:ascii="Franklin Gothic Book" w:eastAsiaTheme="minorHAnsi" w:hAnsi="Franklin Gothic Book"/>
          <w:color w:val="000000"/>
          <w:sz w:val="23"/>
          <w:szCs w:val="23"/>
          <w:lang w:eastAsia="en-US"/>
        </w:rPr>
        <w:t>intentional and its preferred text is</w:t>
      </w:r>
      <w:proofErr w:type="gramStart"/>
      <w:r w:rsidR="00525AAB" w:rsidRPr="00A165AD">
        <w:rPr>
          <w:rFonts w:ascii="Franklin Gothic Book" w:eastAsiaTheme="minorHAnsi" w:hAnsi="Franklin Gothic Book"/>
          <w:color w:val="000000"/>
          <w:sz w:val="23"/>
          <w:szCs w:val="23"/>
          <w:lang w:eastAsia="en-US"/>
        </w:rPr>
        <w:t>: ”</w:t>
      </w:r>
      <w:r w:rsidR="00525AAB" w:rsidRPr="00A165AD">
        <w:rPr>
          <w:rFonts w:ascii="Franklin Gothic Book" w:eastAsiaTheme="minorHAnsi" w:hAnsi="Franklin Gothic Book"/>
          <w:i/>
          <w:iCs/>
          <w:color w:val="000000"/>
          <w:sz w:val="23"/>
          <w:szCs w:val="23"/>
          <w:lang w:eastAsia="en-US"/>
        </w:rPr>
        <w:t>Applicable</w:t>
      </w:r>
      <w:proofErr w:type="gramEnd"/>
      <w:r w:rsidR="00525AAB" w:rsidRPr="00A165AD">
        <w:rPr>
          <w:rFonts w:ascii="Franklin Gothic Book" w:eastAsiaTheme="minorHAnsi" w:hAnsi="Franklin Gothic Book"/>
          <w:i/>
          <w:iCs/>
          <w:color w:val="000000"/>
          <w:sz w:val="23"/>
          <w:szCs w:val="23"/>
          <w:lang w:eastAsia="en-US"/>
        </w:rPr>
        <w:t xml:space="preserve"> once per diagnostic episode at initial diagnosis or at disease relapse</w:t>
      </w:r>
      <w:r w:rsidR="00525AAB" w:rsidRPr="00525AAB">
        <w:rPr>
          <w:rFonts w:eastAsiaTheme="minorHAnsi"/>
          <w:color w:val="000000"/>
          <w:sz w:val="23"/>
          <w:szCs w:val="23"/>
          <w:lang w:eastAsia="en-US"/>
        </w:rPr>
        <w:t>”</w:t>
      </w:r>
    </w:p>
    <w:p w14:paraId="4A298B1C" w14:textId="1F1CCF5A" w:rsidR="005F0704" w:rsidRDefault="005F0704" w:rsidP="00B56755">
      <w:pPr>
        <w:pStyle w:val="NormalWeb"/>
        <w:numPr>
          <w:ilvl w:val="0"/>
          <w:numId w:val="20"/>
        </w:numPr>
        <w:rPr>
          <w:rFonts w:ascii="Franklin Gothic Book" w:hAnsi="Franklin Gothic Book" w:cstheme="minorHAnsi"/>
          <w:color w:val="000000" w:themeColor="text1"/>
        </w:rPr>
      </w:pPr>
      <w:r>
        <w:rPr>
          <w:rFonts w:ascii="Franklin Gothic Book" w:hAnsi="Franklin Gothic Book" w:cstheme="minorHAnsi"/>
          <w:color w:val="000000" w:themeColor="text1"/>
        </w:rPr>
        <w:t>3 amendments to the requested fee</w:t>
      </w:r>
    </w:p>
    <w:p w14:paraId="3B0B2377" w14:textId="1196A520" w:rsidR="00022979" w:rsidRPr="005F0704" w:rsidRDefault="00995077" w:rsidP="00B56755">
      <w:pPr>
        <w:pStyle w:val="NormalWeb"/>
        <w:numPr>
          <w:ilvl w:val="1"/>
          <w:numId w:val="20"/>
        </w:numPr>
        <w:rPr>
          <w:rFonts w:ascii="Franklin Gothic Book" w:hAnsi="Franklin Gothic Book" w:cstheme="minorHAnsi"/>
          <w:color w:val="000000" w:themeColor="text1"/>
        </w:rPr>
      </w:pPr>
      <w:r>
        <w:rPr>
          <w:rFonts w:ascii="Franklin Gothic Book" w:hAnsi="Franklin Gothic Book" w:cstheme="minorHAnsi"/>
          <w:color w:val="000000" w:themeColor="text1"/>
        </w:rPr>
        <w:t xml:space="preserve">The </w:t>
      </w:r>
      <w:r w:rsidR="005F0704">
        <w:rPr>
          <w:rFonts w:ascii="Franklin Gothic Book" w:hAnsi="Franklin Gothic Book" w:cstheme="minorHAnsi"/>
          <w:color w:val="000000" w:themeColor="text1"/>
        </w:rPr>
        <w:t>85% benefit being sought was revised in the applicant comments on the Ratified PICO confirmation ($800), and after seeking a corresponding fee that did not account for the Greatest Permissible Gap, subsequently revised again to $852.10</w:t>
      </w:r>
      <w:r>
        <w:rPr>
          <w:rFonts w:ascii="Franklin Gothic Book" w:hAnsi="Franklin Gothic Book" w:cstheme="minorHAnsi"/>
          <w:color w:val="000000" w:themeColor="text1"/>
        </w:rPr>
        <w:t xml:space="preserve"> to align with that requested fee</w:t>
      </w:r>
      <w:r w:rsidR="005F0704" w:rsidRPr="00BA30CB">
        <w:rPr>
          <w:rFonts w:ascii="Franklin Gothic Book" w:hAnsi="Franklin Gothic Book" w:cstheme="minorHAnsi"/>
          <w:color w:val="000000" w:themeColor="text1"/>
        </w:rPr>
        <w:t xml:space="preserve">. </w:t>
      </w:r>
      <w:r w:rsidR="005F0704">
        <w:rPr>
          <w:rFonts w:ascii="Franklin Gothic Book" w:hAnsi="Franklin Gothic Book" w:cstheme="minorHAnsi"/>
          <w:color w:val="000000" w:themeColor="text1"/>
        </w:rPr>
        <w:t>No amended costing</w:t>
      </w:r>
      <w:r>
        <w:rPr>
          <w:rFonts w:ascii="Franklin Gothic Book" w:hAnsi="Franklin Gothic Book" w:cstheme="minorHAnsi"/>
          <w:color w:val="000000" w:themeColor="text1"/>
        </w:rPr>
        <w:t xml:space="preserve"> or justification</w:t>
      </w:r>
      <w:r w:rsidR="005F0704">
        <w:rPr>
          <w:rFonts w:ascii="Franklin Gothic Book" w:hAnsi="Franklin Gothic Book" w:cstheme="minorHAnsi"/>
          <w:color w:val="000000" w:themeColor="text1"/>
        </w:rPr>
        <w:t xml:space="preserve"> was provided </w:t>
      </w:r>
      <w:r>
        <w:rPr>
          <w:rFonts w:ascii="Franklin Gothic Book" w:hAnsi="Franklin Gothic Book" w:cstheme="minorHAnsi"/>
          <w:color w:val="000000" w:themeColor="text1"/>
        </w:rPr>
        <w:t>for the second</w:t>
      </w:r>
      <w:r w:rsidR="005F0704">
        <w:rPr>
          <w:rFonts w:ascii="Franklin Gothic Book" w:hAnsi="Franklin Gothic Book" w:cstheme="minorHAnsi"/>
          <w:color w:val="000000" w:themeColor="text1"/>
        </w:rPr>
        <w:t xml:space="preserve"> increase in </w:t>
      </w:r>
      <w:r w:rsidR="00371C5E">
        <w:rPr>
          <w:rFonts w:ascii="Franklin Gothic Book" w:hAnsi="Franklin Gothic Book" w:cstheme="minorHAnsi"/>
          <w:color w:val="000000" w:themeColor="text1"/>
        </w:rPr>
        <w:t>85% benefit being requested</w:t>
      </w:r>
      <w:r>
        <w:rPr>
          <w:rFonts w:ascii="Franklin Gothic Book" w:hAnsi="Franklin Gothic Book" w:cstheme="minorHAnsi"/>
          <w:color w:val="000000" w:themeColor="text1"/>
        </w:rPr>
        <w:t>.</w:t>
      </w:r>
    </w:p>
    <w:p w14:paraId="39392CFD" w14:textId="33A8001C" w:rsidR="003328A9" w:rsidRDefault="00310C3F" w:rsidP="00310C3F">
      <w:pPr>
        <w:pStyle w:val="Caption"/>
        <w:rPr>
          <w:rFonts w:cs="Arial"/>
        </w:rPr>
      </w:pPr>
      <w:r>
        <w:t>Table</w:t>
      </w:r>
      <w:r w:rsidR="004A4FDF">
        <w:t> </w:t>
      </w:r>
      <w:fldSimple w:instr=" SEQ Table \* ARABIC ">
        <w:r w:rsidR="00A165AD">
          <w:rPr>
            <w:noProof/>
          </w:rPr>
          <w:t>1</w:t>
        </w:r>
      </w:fldSimple>
      <w:bookmarkEnd w:id="11"/>
      <w:r w:rsidR="003328A9" w:rsidRPr="00CE28E3">
        <w:rPr>
          <w:rFonts w:cs="Arial"/>
        </w:rPr>
        <w:tab/>
      </w:r>
      <w:r w:rsidR="00D15E53">
        <w:rPr>
          <w:rFonts w:cs="Arial"/>
        </w:rPr>
        <w:t>Applicant</w:t>
      </w:r>
      <w:r w:rsidR="000F7E72">
        <w:rPr>
          <w:rFonts w:cs="Arial"/>
        </w:rPr>
        <w:t xml:space="preserve">’s </w:t>
      </w:r>
      <w:r w:rsidR="009515C8">
        <w:rPr>
          <w:rFonts w:cs="Arial"/>
        </w:rPr>
        <w:t xml:space="preserve">revised </w:t>
      </w:r>
      <w:r w:rsidR="00D15E53">
        <w:rPr>
          <w:rFonts w:cs="Arial"/>
        </w:rPr>
        <w:t>n</w:t>
      </w:r>
      <w:r w:rsidR="003B766D">
        <w:rPr>
          <w:rFonts w:cs="Arial"/>
        </w:rPr>
        <w:t>ewly</w:t>
      </w:r>
      <w:r w:rsidR="00B26622" w:rsidRPr="00CE28E3">
        <w:rPr>
          <w:rFonts w:cs="Arial"/>
        </w:rPr>
        <w:t xml:space="preserve"> proposed MBS item</w:t>
      </w:r>
      <w:r w:rsidR="003328A9" w:rsidRPr="00CE28E3">
        <w:rPr>
          <w:rFonts w:cs="Arial"/>
        </w:rPr>
        <w:t xml:space="preserve"> </w:t>
      </w:r>
      <w:r w:rsidR="003B766D">
        <w:rPr>
          <w:rFonts w:cs="Arial"/>
        </w:rPr>
        <w:t>AAAA</w:t>
      </w:r>
      <w:r w:rsidR="009C2407" w:rsidRPr="009C2407">
        <w:t xml:space="preserve"> </w:t>
      </w:r>
      <w:r w:rsidR="009C2407">
        <w:t xml:space="preserve">for an </w:t>
      </w:r>
      <w:r w:rsidR="009C2407" w:rsidRPr="009D0186">
        <w:t xml:space="preserve">NGS panel for characterising variants in </w:t>
      </w:r>
      <w:r w:rsidR="009C2407">
        <w:t xml:space="preserve">suspected </w:t>
      </w:r>
      <w:r w:rsidR="009C2407" w:rsidRPr="009D0186">
        <w:t>haematological malignancies</w:t>
      </w:r>
      <w:r w:rsidR="009C2407">
        <w:t xml:space="preserve"> of myeloid origin</w:t>
      </w:r>
      <w:r w:rsidR="00D15E53">
        <w:t xml:space="preserve">; </w:t>
      </w:r>
      <w:r w:rsidR="00D15E53" w:rsidRPr="000F7E72">
        <w:rPr>
          <w:i/>
          <w:iCs/>
        </w:rPr>
        <w:t>amendments from Ratified PICO confirmation marked up</w:t>
      </w:r>
    </w:p>
    <w:tbl>
      <w:tblPr>
        <w:tblStyle w:val="TableGrid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16"/>
      </w:tblGrid>
      <w:tr w:rsidR="009C2407" w:rsidRPr="00CE28E3" w14:paraId="3429ECDC" w14:textId="77777777" w:rsidTr="00947725">
        <w:trPr>
          <w:cnfStyle w:val="100000000000" w:firstRow="1" w:lastRow="0" w:firstColumn="0" w:lastColumn="0" w:oddVBand="0" w:evenVBand="0" w:oddHBand="0" w:evenHBand="0" w:firstRowFirstColumn="0" w:firstRowLastColumn="0" w:lastRowFirstColumn="0" w:lastRowLastColumn="0"/>
          <w:trHeight w:val="351"/>
          <w:tblHeader/>
        </w:trPr>
        <w:tc>
          <w:tcPr>
            <w:tcW w:w="5000" w:type="pct"/>
            <w:tcBorders>
              <w:top w:val="single" w:sz="4" w:space="0" w:color="000000"/>
              <w:left w:val="single" w:sz="4" w:space="0" w:color="000000"/>
              <w:bottom w:val="single" w:sz="4" w:space="0" w:color="000000"/>
              <w:right w:val="single" w:sz="4" w:space="0" w:color="000000"/>
            </w:tcBorders>
            <w:hideMark/>
          </w:tcPr>
          <w:p w14:paraId="29B8DE03" w14:textId="77777777" w:rsidR="009C2407" w:rsidRPr="00CE28E3" w:rsidRDefault="009C2407" w:rsidP="00947725">
            <w:pPr>
              <w:pStyle w:val="TableText"/>
              <w:jc w:val="right"/>
              <w:rPr>
                <w:sz w:val="24"/>
              </w:rPr>
            </w:pPr>
            <w:r w:rsidRPr="00262C33">
              <w:rPr>
                <w:b/>
                <w:bCs/>
              </w:rPr>
              <w:t>Category 6 – PATHOLOGY SERVICES –Group P7 Genetics</w:t>
            </w:r>
          </w:p>
        </w:tc>
      </w:tr>
      <w:tr w:rsidR="009C2407" w:rsidRPr="00CE28E3" w14:paraId="77CD89D2" w14:textId="77777777" w:rsidTr="00947725">
        <w:tc>
          <w:tcPr>
            <w:tcW w:w="5000" w:type="pct"/>
            <w:tcBorders>
              <w:top w:val="single" w:sz="4" w:space="0" w:color="000000"/>
              <w:left w:val="single" w:sz="4" w:space="0" w:color="000000"/>
              <w:bottom w:val="single" w:sz="4" w:space="0" w:color="000000"/>
              <w:right w:val="single" w:sz="4" w:space="0" w:color="000000"/>
            </w:tcBorders>
            <w:hideMark/>
          </w:tcPr>
          <w:p w14:paraId="4770909C" w14:textId="5837B57F" w:rsidR="009C2407" w:rsidRPr="003B766D" w:rsidRDefault="009C2407" w:rsidP="00947725">
            <w:pPr>
              <w:rPr>
                <w:rFonts w:ascii="Arial Narrow" w:hAnsi="Arial Narrow"/>
                <w:szCs w:val="20"/>
                <w:lang w:eastAsia="ja-JP"/>
              </w:rPr>
            </w:pPr>
            <w:r w:rsidRPr="003B766D">
              <w:rPr>
                <w:rFonts w:ascii="Arial Narrow" w:hAnsi="Arial Narrow"/>
                <w:szCs w:val="20"/>
                <w:lang w:eastAsia="ja-JP"/>
              </w:rPr>
              <w:t>Characterisation of gene variant(s)</w:t>
            </w:r>
            <w:r w:rsidR="00D15E53">
              <w:rPr>
                <w:rFonts w:ascii="Arial Narrow" w:hAnsi="Arial Narrow"/>
                <w:szCs w:val="20"/>
                <w:lang w:eastAsia="ja-JP"/>
              </w:rPr>
              <w:t xml:space="preserve"> </w:t>
            </w:r>
            <w:r w:rsidR="00D15E53" w:rsidRPr="000F7E72">
              <w:rPr>
                <w:rFonts w:ascii="Arial Narrow" w:hAnsi="Arial Narrow"/>
                <w:strike/>
                <w:szCs w:val="20"/>
                <w:lang w:eastAsia="ja-JP"/>
              </w:rPr>
              <w:t>by a gene panel</w:t>
            </w:r>
            <w:r w:rsidR="00D15E53">
              <w:rPr>
                <w:rFonts w:ascii="Arial Narrow" w:hAnsi="Arial Narrow"/>
                <w:strike/>
                <w:szCs w:val="20"/>
                <w:lang w:eastAsia="ja-JP"/>
              </w:rPr>
              <w:t xml:space="preserve"> consisting of at least 25 genes</w:t>
            </w:r>
            <w:r w:rsidRPr="000F7E72">
              <w:rPr>
                <w:rFonts w:ascii="Arial Narrow" w:hAnsi="Arial Narrow"/>
                <w:strike/>
                <w:szCs w:val="20"/>
                <w:lang w:eastAsia="ja-JP"/>
              </w:rPr>
              <w:t>,</w:t>
            </w:r>
            <w:r w:rsidRPr="003B766D">
              <w:rPr>
                <w:rFonts w:ascii="Arial Narrow" w:hAnsi="Arial Narrow"/>
                <w:szCs w:val="20"/>
                <w:lang w:eastAsia="ja-JP"/>
              </w:rPr>
              <w:t xml:space="preserve"> requested by a specialist or consultant physician, in a patient presenting with a </w:t>
            </w:r>
            <w:r w:rsidR="00D15E53" w:rsidRPr="000F7E72">
              <w:rPr>
                <w:rFonts w:ascii="Arial Narrow" w:hAnsi="Arial Narrow"/>
                <w:strike/>
                <w:szCs w:val="20"/>
                <w:lang w:eastAsia="ja-JP"/>
              </w:rPr>
              <w:t>clinically suspected</w:t>
            </w:r>
            <w:r w:rsidR="00D15E53">
              <w:rPr>
                <w:rFonts w:ascii="Arial Narrow" w:hAnsi="Arial Narrow"/>
                <w:szCs w:val="20"/>
                <w:lang w:eastAsia="ja-JP"/>
              </w:rPr>
              <w:t xml:space="preserve"> </w:t>
            </w:r>
            <w:r w:rsidRPr="003B766D">
              <w:rPr>
                <w:rFonts w:ascii="Arial Narrow" w:hAnsi="Arial Narrow"/>
                <w:szCs w:val="20"/>
                <w:lang w:eastAsia="ja-JP"/>
              </w:rPr>
              <w:t xml:space="preserve">haematological malignancy </w:t>
            </w:r>
            <w:r w:rsidRPr="000F7E72">
              <w:rPr>
                <w:rFonts w:ascii="Arial Narrow" w:hAnsi="Arial Narrow"/>
                <w:i/>
                <w:iCs/>
                <w:szCs w:val="20"/>
                <w:lang w:eastAsia="ja-JP"/>
              </w:rPr>
              <w:t>of myeloid origin that includes at least 25 genes from the exemplar list</w:t>
            </w:r>
            <w:r w:rsidRPr="003B766D">
              <w:rPr>
                <w:rFonts w:ascii="Arial Narrow" w:hAnsi="Arial Narrow"/>
                <w:szCs w:val="20"/>
                <w:lang w:eastAsia="ja-JP"/>
              </w:rPr>
              <w:t xml:space="preserve"> </w:t>
            </w:r>
          </w:p>
          <w:p w14:paraId="44687E99" w14:textId="7143E8F1" w:rsidR="009C2407" w:rsidRPr="00824F1D" w:rsidRDefault="00D15E53" w:rsidP="00947725">
            <w:pPr>
              <w:rPr>
                <w:rFonts w:ascii="Arial Narrow" w:hAnsi="Arial Narrow"/>
                <w:szCs w:val="20"/>
                <w:lang w:val="en-US" w:eastAsia="ja-JP"/>
              </w:rPr>
            </w:pPr>
            <w:r w:rsidRPr="00824F1D">
              <w:rPr>
                <w:rFonts w:ascii="Arial Narrow" w:hAnsi="Arial Narrow" w:cstheme="minorHAnsi"/>
                <w:szCs w:val="20"/>
              </w:rPr>
              <w:t>Applicable once per diagnostic episode at initial diagnosis or at disease relapse</w:t>
            </w:r>
          </w:p>
        </w:tc>
      </w:tr>
      <w:tr w:rsidR="009C2407" w:rsidRPr="005D749D" w14:paraId="44EFA9F0" w14:textId="77777777" w:rsidTr="00947725">
        <w:tc>
          <w:tcPr>
            <w:tcW w:w="5000" w:type="pct"/>
            <w:tcBorders>
              <w:top w:val="single" w:sz="4" w:space="0" w:color="000000"/>
              <w:left w:val="single" w:sz="4" w:space="0" w:color="000000"/>
              <w:bottom w:val="single" w:sz="4" w:space="0" w:color="000000"/>
              <w:right w:val="single" w:sz="4" w:space="0" w:color="000000"/>
            </w:tcBorders>
            <w:vAlign w:val="center"/>
            <w:hideMark/>
          </w:tcPr>
          <w:p w14:paraId="456814B8" w14:textId="188D8E4D" w:rsidR="009C2407" w:rsidRPr="00056C64" w:rsidRDefault="009C2407" w:rsidP="00947725">
            <w:pPr>
              <w:pStyle w:val="TableText"/>
              <w:rPr>
                <w:szCs w:val="20"/>
              </w:rPr>
            </w:pPr>
            <w:r w:rsidRPr="00056C64">
              <w:rPr>
                <w:szCs w:val="20"/>
              </w:rPr>
              <w:t>Fee: $940 Benefit: 75%=</w:t>
            </w:r>
            <w:r>
              <w:rPr>
                <w:szCs w:val="20"/>
              </w:rPr>
              <w:t>$</w:t>
            </w:r>
            <w:r w:rsidRPr="00056C64">
              <w:rPr>
                <w:szCs w:val="20"/>
              </w:rPr>
              <w:t>705 85%=$</w:t>
            </w:r>
            <w:r>
              <w:rPr>
                <w:szCs w:val="20"/>
              </w:rPr>
              <w:t xml:space="preserve">852.10 </w:t>
            </w:r>
            <w:r w:rsidR="00C06391">
              <w:rPr>
                <w:szCs w:val="20"/>
              </w:rPr>
              <w:t>(</w:t>
            </w:r>
            <w:r w:rsidR="004E3880">
              <w:rPr>
                <w:szCs w:val="20"/>
              </w:rPr>
              <w:t>R</w:t>
            </w:r>
            <w:r>
              <w:rPr>
                <w:szCs w:val="20"/>
              </w:rPr>
              <w:t xml:space="preserve">evised </w:t>
            </w:r>
            <w:r w:rsidR="006206EF">
              <w:rPr>
                <w:szCs w:val="20"/>
              </w:rPr>
              <w:t xml:space="preserve">85% </w:t>
            </w:r>
            <w:r w:rsidR="004E3880">
              <w:rPr>
                <w:szCs w:val="20"/>
              </w:rPr>
              <w:t>rebate</w:t>
            </w:r>
            <w:r w:rsidR="00A7515B">
              <w:rPr>
                <w:szCs w:val="20"/>
              </w:rPr>
              <w:t xml:space="preserve"> </w:t>
            </w:r>
            <w:r w:rsidR="004E3880">
              <w:rPr>
                <w:szCs w:val="20"/>
              </w:rPr>
              <w:t xml:space="preserve">to </w:t>
            </w:r>
            <w:r w:rsidR="00A7515B">
              <w:rPr>
                <w:szCs w:val="20"/>
              </w:rPr>
              <w:t>account for Greatest Permissible Gap</w:t>
            </w:r>
            <w:r>
              <w:rPr>
                <w:szCs w:val="20"/>
              </w:rPr>
              <w:t>)</w:t>
            </w:r>
          </w:p>
        </w:tc>
      </w:tr>
    </w:tbl>
    <w:p w14:paraId="395746E3" w14:textId="5B49883A" w:rsidR="009C2407" w:rsidRDefault="009C2407" w:rsidP="009C2407">
      <w:pPr>
        <w:rPr>
          <w:i/>
          <w:iCs/>
          <w:lang w:eastAsia="en-AU"/>
        </w:rPr>
      </w:pPr>
      <w:r w:rsidRPr="007843B7">
        <w:t>Proposed gene list (44 genes)</w:t>
      </w:r>
      <w:r w:rsidRPr="00FE7A24">
        <w:t>:</w:t>
      </w:r>
      <w:r w:rsidRPr="00B606C9">
        <w:rPr>
          <w:i/>
          <w:iCs/>
        </w:rPr>
        <w:t xml:space="preserve"> </w:t>
      </w:r>
      <w:r w:rsidRPr="00B606C9">
        <w:rPr>
          <w:i/>
          <w:iCs/>
          <w:lang w:eastAsia="en-AU"/>
        </w:rPr>
        <w:t>ASXL1, BRAF, CALR, CBL,</w:t>
      </w:r>
      <w:r w:rsidR="00BD020D">
        <w:rPr>
          <w:i/>
          <w:iCs/>
          <w:lang w:eastAsia="en-AU"/>
        </w:rPr>
        <w:t xml:space="preserve"> </w:t>
      </w:r>
      <w:r w:rsidRPr="00B606C9">
        <w:rPr>
          <w:i/>
          <w:iCs/>
          <w:lang w:eastAsia="en-AU"/>
        </w:rPr>
        <w:t xml:space="preserve">CD274, CEBPA, CSF3R, DDX41, DNMT3A, ETNK1, </w:t>
      </w:r>
      <w:r w:rsidRPr="00444E10">
        <w:rPr>
          <w:i/>
          <w:iCs/>
          <w:lang w:eastAsia="en-AU"/>
        </w:rPr>
        <w:t>ETV6</w:t>
      </w:r>
      <w:r w:rsidRPr="00B606C9">
        <w:rPr>
          <w:i/>
          <w:iCs/>
          <w:lang w:eastAsia="en-AU"/>
        </w:rPr>
        <w:t xml:space="preserve">, </w:t>
      </w:r>
      <w:r w:rsidRPr="00444E10">
        <w:rPr>
          <w:i/>
          <w:iCs/>
          <w:lang w:eastAsia="en-AU"/>
        </w:rPr>
        <w:t>EZH2</w:t>
      </w:r>
      <w:r w:rsidRPr="00B606C9">
        <w:rPr>
          <w:i/>
          <w:iCs/>
          <w:lang w:eastAsia="en-AU"/>
        </w:rPr>
        <w:t xml:space="preserve">, </w:t>
      </w:r>
      <w:r w:rsidRPr="00444E10">
        <w:rPr>
          <w:i/>
          <w:iCs/>
          <w:lang w:eastAsia="en-AU"/>
        </w:rPr>
        <w:t>FGFR1</w:t>
      </w:r>
      <w:r w:rsidRPr="00B606C9">
        <w:rPr>
          <w:i/>
          <w:iCs/>
          <w:lang w:eastAsia="en-AU"/>
        </w:rPr>
        <w:t xml:space="preserve">, </w:t>
      </w:r>
      <w:r w:rsidRPr="00444E10">
        <w:rPr>
          <w:i/>
          <w:iCs/>
          <w:lang w:eastAsia="en-AU"/>
        </w:rPr>
        <w:t>FLT3</w:t>
      </w:r>
      <w:r w:rsidRPr="00B606C9">
        <w:rPr>
          <w:i/>
          <w:iCs/>
          <w:lang w:eastAsia="en-AU"/>
        </w:rPr>
        <w:t xml:space="preserve">, </w:t>
      </w:r>
      <w:r w:rsidRPr="00444E10">
        <w:rPr>
          <w:i/>
          <w:iCs/>
          <w:lang w:eastAsia="en-AU"/>
        </w:rPr>
        <w:t>GATA1</w:t>
      </w:r>
      <w:r w:rsidRPr="00B606C9">
        <w:rPr>
          <w:i/>
          <w:iCs/>
          <w:lang w:eastAsia="en-AU"/>
        </w:rPr>
        <w:t xml:space="preserve">, </w:t>
      </w:r>
      <w:r w:rsidRPr="00444E10">
        <w:rPr>
          <w:i/>
          <w:iCs/>
          <w:lang w:eastAsia="en-AU"/>
        </w:rPr>
        <w:t>GATA2</w:t>
      </w:r>
      <w:r w:rsidRPr="00B606C9">
        <w:rPr>
          <w:i/>
          <w:iCs/>
          <w:lang w:eastAsia="en-AU"/>
        </w:rPr>
        <w:t xml:space="preserve">, </w:t>
      </w:r>
      <w:r w:rsidRPr="00444E10">
        <w:rPr>
          <w:i/>
          <w:iCs/>
          <w:lang w:eastAsia="en-AU"/>
        </w:rPr>
        <w:t>IDH1</w:t>
      </w:r>
      <w:r w:rsidRPr="00B606C9">
        <w:rPr>
          <w:i/>
          <w:iCs/>
          <w:lang w:eastAsia="en-AU"/>
        </w:rPr>
        <w:t xml:space="preserve">, </w:t>
      </w:r>
      <w:r w:rsidRPr="00444E10">
        <w:rPr>
          <w:i/>
          <w:iCs/>
          <w:lang w:eastAsia="en-AU"/>
        </w:rPr>
        <w:t>IDH2</w:t>
      </w:r>
      <w:r w:rsidRPr="00B606C9">
        <w:rPr>
          <w:i/>
          <w:iCs/>
          <w:lang w:eastAsia="en-AU"/>
        </w:rPr>
        <w:t xml:space="preserve">, </w:t>
      </w:r>
      <w:r w:rsidRPr="00444E10">
        <w:rPr>
          <w:i/>
          <w:iCs/>
          <w:lang w:eastAsia="en-AU"/>
        </w:rPr>
        <w:t>IKZF1</w:t>
      </w:r>
      <w:r w:rsidRPr="00B606C9">
        <w:rPr>
          <w:i/>
          <w:iCs/>
          <w:lang w:eastAsia="en-AU"/>
        </w:rPr>
        <w:t xml:space="preserve">, </w:t>
      </w:r>
      <w:r w:rsidRPr="00444E10">
        <w:rPr>
          <w:i/>
          <w:iCs/>
          <w:lang w:eastAsia="en-AU"/>
        </w:rPr>
        <w:t>JAK1</w:t>
      </w:r>
      <w:r w:rsidRPr="00B606C9">
        <w:rPr>
          <w:i/>
          <w:iCs/>
          <w:lang w:eastAsia="en-AU"/>
        </w:rPr>
        <w:t xml:space="preserve">, </w:t>
      </w:r>
      <w:r w:rsidRPr="00444E10">
        <w:rPr>
          <w:i/>
          <w:iCs/>
          <w:lang w:eastAsia="en-AU"/>
        </w:rPr>
        <w:t>JAK2</w:t>
      </w:r>
      <w:r w:rsidRPr="00B606C9">
        <w:rPr>
          <w:i/>
          <w:iCs/>
          <w:lang w:eastAsia="en-AU"/>
        </w:rPr>
        <w:t xml:space="preserve">, </w:t>
      </w:r>
      <w:r w:rsidRPr="00444E10">
        <w:rPr>
          <w:i/>
          <w:iCs/>
          <w:lang w:eastAsia="en-AU"/>
        </w:rPr>
        <w:t>JAK3</w:t>
      </w:r>
      <w:r w:rsidRPr="00B606C9">
        <w:rPr>
          <w:i/>
          <w:iCs/>
          <w:lang w:eastAsia="en-AU"/>
        </w:rPr>
        <w:t xml:space="preserve">, </w:t>
      </w:r>
      <w:r w:rsidRPr="00444E10">
        <w:rPr>
          <w:i/>
          <w:iCs/>
          <w:lang w:eastAsia="en-AU"/>
        </w:rPr>
        <w:t>KIT</w:t>
      </w:r>
      <w:r w:rsidRPr="00B606C9">
        <w:rPr>
          <w:i/>
          <w:iCs/>
          <w:lang w:eastAsia="en-AU"/>
        </w:rPr>
        <w:t xml:space="preserve">, </w:t>
      </w:r>
      <w:r w:rsidRPr="00444E10">
        <w:rPr>
          <w:i/>
          <w:iCs/>
          <w:lang w:eastAsia="en-AU"/>
        </w:rPr>
        <w:t>KMT2A</w:t>
      </w:r>
      <w:r w:rsidRPr="00B606C9">
        <w:rPr>
          <w:i/>
          <w:iCs/>
          <w:lang w:eastAsia="en-AU"/>
        </w:rPr>
        <w:t xml:space="preserve">, </w:t>
      </w:r>
      <w:r w:rsidRPr="00444E10">
        <w:rPr>
          <w:i/>
          <w:iCs/>
          <w:lang w:eastAsia="en-AU"/>
        </w:rPr>
        <w:t>KRAS</w:t>
      </w:r>
      <w:r w:rsidRPr="00B606C9">
        <w:rPr>
          <w:i/>
          <w:iCs/>
          <w:lang w:eastAsia="en-AU"/>
        </w:rPr>
        <w:t xml:space="preserve">, </w:t>
      </w:r>
      <w:r w:rsidRPr="00444E10">
        <w:rPr>
          <w:i/>
          <w:iCs/>
          <w:lang w:eastAsia="en-AU"/>
        </w:rPr>
        <w:t>MPL</w:t>
      </w:r>
      <w:r w:rsidRPr="00B606C9">
        <w:rPr>
          <w:i/>
          <w:iCs/>
          <w:lang w:eastAsia="en-AU"/>
        </w:rPr>
        <w:t>, NF1, NPM1, NRAS, PDCD1LG2, PDGFRA, PDGFRB, PHF6, PTPN11, RAD21, RUNX1, SETBP1, SF3B1, SRSF2</w:t>
      </w:r>
      <w:r>
        <w:rPr>
          <w:i/>
          <w:iCs/>
          <w:lang w:eastAsia="en-AU"/>
        </w:rPr>
        <w:t xml:space="preserve">, </w:t>
      </w:r>
      <w:r w:rsidRPr="00F162EF">
        <w:rPr>
          <w:i/>
          <w:iCs/>
          <w:lang w:eastAsia="en-AU"/>
        </w:rPr>
        <w:t>TET2</w:t>
      </w:r>
      <w:r>
        <w:rPr>
          <w:i/>
          <w:iCs/>
          <w:lang w:eastAsia="en-AU"/>
        </w:rPr>
        <w:t>, TP53, U2AF1, WT1, ZRSR2</w:t>
      </w:r>
    </w:p>
    <w:p w14:paraId="78572C59" w14:textId="59E83D17" w:rsidR="00C57317" w:rsidRDefault="009C2407" w:rsidP="00C57317">
      <w:pPr>
        <w:rPr>
          <w:color w:val="000000" w:themeColor="text1"/>
        </w:rPr>
      </w:pPr>
      <w:r>
        <w:rPr>
          <w:lang w:eastAsia="en-AU"/>
        </w:rPr>
        <w:t>The HTA group does not consider these genes to be exemplars</w:t>
      </w:r>
      <w:r w:rsidR="009224DA">
        <w:rPr>
          <w:lang w:eastAsia="en-AU"/>
        </w:rPr>
        <w:t xml:space="preserve"> (per the MSAC Guidelines exemplar/facilitated HTA approach)</w:t>
      </w:r>
      <w:r>
        <w:rPr>
          <w:lang w:eastAsia="en-AU"/>
        </w:rPr>
        <w:t xml:space="preserve"> </w:t>
      </w:r>
      <w:r w:rsidR="00283500">
        <w:rPr>
          <w:lang w:eastAsia="en-AU"/>
        </w:rPr>
        <w:t>but more as an advisory list</w:t>
      </w:r>
      <w:r w:rsidR="00B358DE">
        <w:rPr>
          <w:lang w:eastAsia="en-AU"/>
        </w:rPr>
        <w:t xml:space="preserve"> of core genes that could form the basis of a reference list, and in some way, inform the item descriptor</w:t>
      </w:r>
      <w:r w:rsidR="00283500">
        <w:rPr>
          <w:lang w:eastAsia="en-AU"/>
        </w:rPr>
        <w:t xml:space="preserve">. </w:t>
      </w:r>
      <w:r w:rsidR="009D1DF5">
        <w:rPr>
          <w:lang w:eastAsia="en-AU"/>
        </w:rPr>
        <w:t xml:space="preserve">It may be confusing to retain the term ‘exemplar’ </w:t>
      </w:r>
      <w:r w:rsidR="00B358DE">
        <w:rPr>
          <w:lang w:eastAsia="en-AU"/>
        </w:rPr>
        <w:t xml:space="preserve">given the MSAC guidelines use of this term </w:t>
      </w:r>
      <w:r>
        <w:rPr>
          <w:lang w:eastAsia="en-AU"/>
        </w:rPr>
        <w:t xml:space="preserve">as </w:t>
      </w:r>
      <w:r w:rsidR="004F692B">
        <w:rPr>
          <w:lang w:eastAsia="en-AU"/>
        </w:rPr>
        <w:t xml:space="preserve">genes that </w:t>
      </w:r>
      <w:r w:rsidR="005938D0">
        <w:rPr>
          <w:lang w:eastAsia="en-AU"/>
        </w:rPr>
        <w:t xml:space="preserve">are </w:t>
      </w:r>
      <w:r w:rsidR="00B358DE">
        <w:rPr>
          <w:lang w:eastAsia="en-AU"/>
        </w:rPr>
        <w:t>in some way representative of the clinical utility</w:t>
      </w:r>
      <w:r w:rsidR="005938D0">
        <w:rPr>
          <w:lang w:eastAsia="en-AU"/>
        </w:rPr>
        <w:t xml:space="preserve"> or </w:t>
      </w:r>
      <w:r w:rsidR="00FD14C6">
        <w:rPr>
          <w:lang w:eastAsia="en-AU"/>
        </w:rPr>
        <w:t xml:space="preserve">as a proxy for the </w:t>
      </w:r>
      <w:r w:rsidR="005938D0">
        <w:rPr>
          <w:lang w:eastAsia="en-AU"/>
        </w:rPr>
        <w:t>effectiveness</w:t>
      </w:r>
      <w:r w:rsidR="00B358DE">
        <w:rPr>
          <w:lang w:eastAsia="en-AU"/>
        </w:rPr>
        <w:t xml:space="preserve"> of other genes</w:t>
      </w:r>
      <w:r w:rsidR="00655966">
        <w:rPr>
          <w:lang w:eastAsia="en-AU"/>
        </w:rPr>
        <w:t xml:space="preserve">. In </w:t>
      </w:r>
      <w:r w:rsidR="00DE3180">
        <w:rPr>
          <w:lang w:eastAsia="en-AU"/>
        </w:rPr>
        <w:t xml:space="preserve">somatic testing in general, there are no </w:t>
      </w:r>
      <w:r w:rsidR="001C263A">
        <w:rPr>
          <w:lang w:eastAsia="en-AU"/>
        </w:rPr>
        <w:t xml:space="preserve">such </w:t>
      </w:r>
      <w:proofErr w:type="gramStart"/>
      <w:r w:rsidR="00DE3180">
        <w:rPr>
          <w:lang w:eastAsia="en-AU"/>
        </w:rPr>
        <w:t>exemplars</w:t>
      </w:r>
      <w:proofErr w:type="gramEnd"/>
      <w:r w:rsidR="00DE3180">
        <w:rPr>
          <w:lang w:eastAsia="en-AU"/>
        </w:rPr>
        <w:t xml:space="preserve"> </w:t>
      </w:r>
      <w:r w:rsidR="004D7679">
        <w:rPr>
          <w:lang w:eastAsia="en-AU"/>
        </w:rPr>
        <w:t>and, in these conditions,</w:t>
      </w:r>
      <w:r w:rsidR="00B358DE">
        <w:rPr>
          <w:lang w:eastAsia="en-AU"/>
        </w:rPr>
        <w:t xml:space="preserve"> </w:t>
      </w:r>
      <w:r>
        <w:rPr>
          <w:lang w:eastAsia="en-AU"/>
        </w:rPr>
        <w:t>the</w:t>
      </w:r>
      <w:r w:rsidR="009D1DF5">
        <w:rPr>
          <w:lang w:eastAsia="en-AU"/>
        </w:rPr>
        <w:t>se genes</w:t>
      </w:r>
      <w:r>
        <w:rPr>
          <w:lang w:eastAsia="en-AU"/>
        </w:rPr>
        <w:t xml:space="preserve"> are not necessarily</w:t>
      </w:r>
      <w:r w:rsidR="004D0D96">
        <w:rPr>
          <w:lang w:eastAsia="en-AU"/>
        </w:rPr>
        <w:t xml:space="preserve"> </w:t>
      </w:r>
      <w:r>
        <w:rPr>
          <w:lang w:eastAsia="en-AU"/>
        </w:rPr>
        <w:t>related in any way, although some co-occur and others are mutually exclusive.</w:t>
      </w:r>
      <w:r w:rsidR="007B497E">
        <w:rPr>
          <w:lang w:eastAsia="en-AU"/>
        </w:rPr>
        <w:t xml:space="preserve"> </w:t>
      </w:r>
      <w:r w:rsidR="009D1DF5">
        <w:rPr>
          <w:lang w:eastAsia="en-AU"/>
        </w:rPr>
        <w:t>However, the principle of establishing a core list of genes</w:t>
      </w:r>
      <w:r w:rsidR="004D595E">
        <w:rPr>
          <w:lang w:eastAsia="en-AU"/>
        </w:rPr>
        <w:t xml:space="preserve"> with strong clinical utility</w:t>
      </w:r>
      <w:r w:rsidR="009D1DF5">
        <w:rPr>
          <w:lang w:eastAsia="en-AU"/>
        </w:rPr>
        <w:t xml:space="preserve"> is very important. </w:t>
      </w:r>
      <w:r w:rsidR="00C57317" w:rsidRPr="009168A8">
        <w:rPr>
          <w:color w:val="000000" w:themeColor="text1"/>
        </w:rPr>
        <w:t xml:space="preserve">The </w:t>
      </w:r>
      <w:r w:rsidR="00C57317">
        <w:rPr>
          <w:color w:val="000000" w:themeColor="text1"/>
        </w:rPr>
        <w:t xml:space="preserve">HTA group considers the </w:t>
      </w:r>
      <w:r w:rsidR="00C57317" w:rsidRPr="009168A8">
        <w:rPr>
          <w:color w:val="000000" w:themeColor="text1"/>
        </w:rPr>
        <w:t>following genes</w:t>
      </w:r>
      <w:r w:rsidR="00C57317">
        <w:rPr>
          <w:color w:val="000000" w:themeColor="text1"/>
        </w:rPr>
        <w:t xml:space="preserve"> in red,</w:t>
      </w:r>
      <w:r w:rsidR="00C57317" w:rsidRPr="009168A8">
        <w:rPr>
          <w:color w:val="000000" w:themeColor="text1"/>
        </w:rPr>
        <w:t xml:space="preserve"> </w:t>
      </w:r>
      <w:r w:rsidR="00C57317">
        <w:rPr>
          <w:color w:val="000000" w:themeColor="text1"/>
        </w:rPr>
        <w:t>from the</w:t>
      </w:r>
      <w:r w:rsidR="00C97A4E">
        <w:rPr>
          <w:color w:val="000000" w:themeColor="text1"/>
        </w:rPr>
        <w:t xml:space="preserve"> 2016</w:t>
      </w:r>
      <w:r w:rsidR="00C57317" w:rsidRPr="009168A8">
        <w:rPr>
          <w:color w:val="000000" w:themeColor="text1"/>
        </w:rPr>
        <w:t xml:space="preserve"> WHO classification and/or the NHSE </w:t>
      </w:r>
      <w:r w:rsidR="00C57317">
        <w:rPr>
          <w:color w:val="000000" w:themeColor="text1"/>
        </w:rPr>
        <w:t xml:space="preserve">Test </w:t>
      </w:r>
      <w:r w:rsidR="00C57317" w:rsidRPr="009168A8">
        <w:rPr>
          <w:color w:val="000000" w:themeColor="text1"/>
        </w:rPr>
        <w:t>Directory</w:t>
      </w:r>
      <w:r w:rsidR="00C57317">
        <w:rPr>
          <w:color w:val="000000" w:themeColor="text1"/>
        </w:rPr>
        <w:t>, the IPSS-M</w:t>
      </w:r>
      <w:r w:rsidR="00283500">
        <w:rPr>
          <w:color w:val="000000" w:themeColor="text1"/>
        </w:rPr>
        <w:t xml:space="preserve"> </w:t>
      </w:r>
      <w:r w:rsidR="003229E4">
        <w:rPr>
          <w:color w:val="000000" w:themeColor="text1"/>
        </w:rPr>
        <w:t>(31 genes)</w:t>
      </w:r>
      <w:r w:rsidR="00C57317">
        <w:rPr>
          <w:color w:val="000000" w:themeColor="text1"/>
        </w:rPr>
        <w:t>, and</w:t>
      </w:r>
      <w:r w:rsidR="008450B4">
        <w:rPr>
          <w:color w:val="000000" w:themeColor="text1"/>
        </w:rPr>
        <w:t xml:space="preserve"> some from</w:t>
      </w:r>
      <w:r w:rsidR="00C57317">
        <w:rPr>
          <w:color w:val="000000" w:themeColor="text1"/>
        </w:rPr>
        <w:t xml:space="preserve"> the large case series </w:t>
      </w:r>
      <w:r w:rsidR="00C57317">
        <w:rPr>
          <w:color w:val="000000" w:themeColor="text1"/>
        </w:rPr>
        <w:lastRenderedPageBreak/>
        <w:t xml:space="preserve">reported by Rosenthal et al (2021) could be added to the Applicant’s proposed list. This is </w:t>
      </w:r>
      <w:r w:rsidR="00283500">
        <w:rPr>
          <w:color w:val="000000" w:themeColor="text1"/>
        </w:rPr>
        <w:t>referred</w:t>
      </w:r>
      <w:r w:rsidR="00C57317">
        <w:rPr>
          <w:color w:val="000000" w:themeColor="text1"/>
        </w:rPr>
        <w:t xml:space="preserve"> to </w:t>
      </w:r>
      <w:r w:rsidR="00E63B0D">
        <w:rPr>
          <w:color w:val="000000" w:themeColor="text1"/>
        </w:rPr>
        <w:t xml:space="preserve">the Applicant and </w:t>
      </w:r>
      <w:r w:rsidR="00C57317">
        <w:rPr>
          <w:color w:val="000000" w:themeColor="text1"/>
        </w:rPr>
        <w:t>MSAC for further consideration.</w:t>
      </w:r>
      <w:r w:rsidR="00C97A4E">
        <w:rPr>
          <w:color w:val="000000" w:themeColor="text1"/>
        </w:rPr>
        <w:t xml:space="preserve"> Once a comprehensive list of the genes is available for WHO HAEM5, consideration could be given to including these</w:t>
      </w:r>
      <w:r w:rsidR="004A08B7">
        <w:rPr>
          <w:color w:val="000000" w:themeColor="text1"/>
        </w:rPr>
        <w:t xml:space="preserve"> to ensure the list is </w:t>
      </w:r>
      <w:r w:rsidR="002F200C">
        <w:rPr>
          <w:color w:val="000000" w:themeColor="text1"/>
        </w:rPr>
        <w:t>up to date</w:t>
      </w:r>
      <w:r w:rsidR="00C97A4E">
        <w:rPr>
          <w:color w:val="000000" w:themeColor="text1"/>
        </w:rPr>
        <w:t>.</w:t>
      </w:r>
    </w:p>
    <w:p w14:paraId="416C782A" w14:textId="62A47599" w:rsidR="00775606" w:rsidRDefault="00775606" w:rsidP="009C2407">
      <w:pPr>
        <w:rPr>
          <w:lang w:eastAsia="en-AU"/>
        </w:rPr>
      </w:pPr>
      <w:r>
        <w:rPr>
          <w:lang w:eastAsia="en-AU"/>
        </w:rPr>
        <w:t xml:space="preserve">The HTA group’s </w:t>
      </w:r>
      <w:r w:rsidR="007843B7">
        <w:rPr>
          <w:lang w:eastAsia="en-AU"/>
        </w:rPr>
        <w:t xml:space="preserve">suggested </w:t>
      </w:r>
      <w:r>
        <w:rPr>
          <w:lang w:eastAsia="en-AU"/>
        </w:rPr>
        <w:t>item descriptor is below with</w:t>
      </w:r>
      <w:r w:rsidR="001E5340">
        <w:rPr>
          <w:lang w:eastAsia="en-AU"/>
        </w:rPr>
        <w:t xml:space="preserve"> proposed</w:t>
      </w:r>
      <w:r>
        <w:rPr>
          <w:lang w:eastAsia="en-AU"/>
        </w:rPr>
        <w:t xml:space="preserve"> amendments to the wording and additional genes not currently in the candidate list. </w:t>
      </w:r>
      <w:r w:rsidR="00450CF9">
        <w:rPr>
          <w:lang w:eastAsia="en-AU"/>
        </w:rPr>
        <w:t>Those highlighted in black are potential</w:t>
      </w:r>
      <w:r w:rsidR="00CE7420">
        <w:rPr>
          <w:lang w:eastAsia="en-AU"/>
        </w:rPr>
        <w:t xml:space="preserve"> germline</w:t>
      </w:r>
      <w:r w:rsidR="00450CF9">
        <w:rPr>
          <w:lang w:eastAsia="en-AU"/>
        </w:rPr>
        <w:t xml:space="preserve"> predisposition genes.</w:t>
      </w:r>
    </w:p>
    <w:p w14:paraId="4812CBD6" w14:textId="73301305" w:rsidR="0077037B" w:rsidRDefault="003D5261" w:rsidP="009C2407">
      <w:pPr>
        <w:rPr>
          <w:lang w:eastAsia="en-AU"/>
        </w:rPr>
      </w:pPr>
      <w:r>
        <w:rPr>
          <w:lang w:eastAsia="en-AU"/>
        </w:rPr>
        <w:t>The Applicant provided a costing in the Application and has not provided additional, updated costing with subsequent adjustments to</w:t>
      </w:r>
      <w:r w:rsidR="000D5335">
        <w:rPr>
          <w:lang w:eastAsia="en-AU"/>
        </w:rPr>
        <w:t xml:space="preserve"> justify</w:t>
      </w:r>
      <w:r>
        <w:rPr>
          <w:lang w:eastAsia="en-AU"/>
        </w:rPr>
        <w:t xml:space="preserve"> the </w:t>
      </w:r>
      <w:r w:rsidR="00C57317">
        <w:rPr>
          <w:lang w:eastAsia="en-AU"/>
        </w:rPr>
        <w:t>fee being sought</w:t>
      </w:r>
      <w:r>
        <w:rPr>
          <w:lang w:eastAsia="en-AU"/>
        </w:rPr>
        <w:t xml:space="preserve">. </w:t>
      </w:r>
      <w:r w:rsidR="0077037B">
        <w:rPr>
          <w:lang w:eastAsia="en-AU"/>
        </w:rPr>
        <w:t>An expert in the HTA group reviewed the costing</w:t>
      </w:r>
      <w:r w:rsidR="002A0747">
        <w:rPr>
          <w:lang w:eastAsia="en-AU"/>
        </w:rPr>
        <w:t xml:space="preserve"> provided by the Applicant</w:t>
      </w:r>
      <w:r w:rsidR="0077037B">
        <w:rPr>
          <w:lang w:eastAsia="en-AU"/>
        </w:rPr>
        <w:t>, and based on that, the HTA</w:t>
      </w:r>
      <w:r w:rsidR="00B12675">
        <w:rPr>
          <w:lang w:eastAsia="en-AU"/>
        </w:rPr>
        <w:t xml:space="preserve"> group</w:t>
      </w:r>
      <w:r w:rsidR="0077037B">
        <w:rPr>
          <w:lang w:eastAsia="en-AU"/>
        </w:rPr>
        <w:t xml:space="preserve"> suggests a fee of $927.90.</w:t>
      </w:r>
      <w:r w:rsidR="00C57317">
        <w:rPr>
          <w:lang w:eastAsia="en-AU"/>
        </w:rPr>
        <w:t xml:space="preserve"> Details of the costing are contained in the body of the report.</w:t>
      </w:r>
    </w:p>
    <w:p w14:paraId="16569557" w14:textId="6530637F" w:rsidR="00C97A4E" w:rsidRDefault="00C97A4E" w:rsidP="009C2407">
      <w:pPr>
        <w:rPr>
          <w:lang w:eastAsia="en-AU"/>
        </w:rPr>
      </w:pPr>
      <w:r>
        <w:rPr>
          <w:lang w:eastAsia="en-AU"/>
        </w:rPr>
        <w:t>For the myeloid NGS panel, the HTA group considers it reasonable to include reference to a list of genes. How this is implemented is referred to MSAC</w:t>
      </w:r>
      <w:r w:rsidR="000B657D">
        <w:rPr>
          <w:lang w:eastAsia="en-AU"/>
        </w:rPr>
        <w:t>/MBD</w:t>
      </w:r>
      <w:r>
        <w:rPr>
          <w:lang w:eastAsia="en-AU"/>
        </w:rPr>
        <w:t xml:space="preserve"> as a policy consideration. Given there is a range of genes for the different myeloid neoplasm</w:t>
      </w:r>
      <w:r w:rsidR="006E2734">
        <w:rPr>
          <w:lang w:eastAsia="en-AU"/>
        </w:rPr>
        <w:t>s</w:t>
      </w:r>
      <w:r>
        <w:rPr>
          <w:lang w:eastAsia="en-AU"/>
        </w:rPr>
        <w:t>, this item descriptor would be best supported by a test directory, outlining the genes required to be tested for each condition.</w:t>
      </w:r>
      <w:r w:rsidR="000B657D">
        <w:rPr>
          <w:lang w:eastAsia="en-AU"/>
        </w:rPr>
        <w:t xml:space="preserve"> This would ensure there is a reference list that can be readily maintained and updated and acts as a guideline for both requesters and providers regarding the current standard of care.</w:t>
      </w:r>
    </w:p>
    <w:p w14:paraId="0C65EEA2" w14:textId="60F143B9" w:rsidR="000B657D" w:rsidRDefault="00F1524B" w:rsidP="009C2407">
      <w:pPr>
        <w:rPr>
          <w:lang w:eastAsia="en-AU"/>
        </w:rPr>
      </w:pPr>
      <w:r>
        <w:rPr>
          <w:lang w:eastAsia="en-AU"/>
        </w:rPr>
        <w:t>For both the myeloid and lymphoid panels, it</w:t>
      </w:r>
      <w:r w:rsidR="000B657D">
        <w:rPr>
          <w:lang w:eastAsia="en-AU"/>
        </w:rPr>
        <w:t xml:space="preserve"> is recommended that the test be available at initial diagnosis </w:t>
      </w:r>
      <w:proofErr w:type="gramStart"/>
      <w:r w:rsidR="000B657D">
        <w:rPr>
          <w:lang w:eastAsia="en-AU"/>
        </w:rPr>
        <w:t>and also</w:t>
      </w:r>
      <w:proofErr w:type="gramEnd"/>
      <w:r w:rsidR="000B657D">
        <w:rPr>
          <w:lang w:eastAsia="en-AU"/>
        </w:rPr>
        <w:t xml:space="preserve"> at suspected relapse or disease progression, given it informs the impact of clonal evolution with potential progression to new disease states (e.g., MDS to AML, MPNs to AML, Richter transformation of low</w:t>
      </w:r>
      <w:r w:rsidR="00BD020D">
        <w:rPr>
          <w:lang w:eastAsia="en-AU"/>
        </w:rPr>
        <w:t>-</w:t>
      </w:r>
      <w:r w:rsidR="000B657D">
        <w:rPr>
          <w:lang w:eastAsia="en-AU"/>
        </w:rPr>
        <w:t>grade B cell neoplasms)</w:t>
      </w:r>
      <w:r>
        <w:rPr>
          <w:lang w:eastAsia="en-AU"/>
        </w:rPr>
        <w:t xml:space="preserve"> or potentially identifies a new diagnosis or may rule out a malignancy. Beyond</w:t>
      </w:r>
      <w:r w:rsidR="000B657D">
        <w:rPr>
          <w:lang w:eastAsia="en-AU"/>
        </w:rPr>
        <w:t xml:space="preserve"> </w:t>
      </w:r>
      <w:r>
        <w:rPr>
          <w:lang w:eastAsia="en-AU"/>
        </w:rPr>
        <w:t xml:space="preserve">diagnosis, NGS panel testing at relapse may also inform prognosis, </w:t>
      </w:r>
      <w:r w:rsidR="000B657D">
        <w:rPr>
          <w:lang w:eastAsia="en-AU"/>
        </w:rPr>
        <w:t>risk stratification and optimal management options. Only very rarely would a single patient require more tha</w:t>
      </w:r>
      <w:r w:rsidR="00F759C8">
        <w:rPr>
          <w:lang w:eastAsia="en-AU"/>
        </w:rPr>
        <w:t>n</w:t>
      </w:r>
      <w:r w:rsidR="000B657D">
        <w:rPr>
          <w:lang w:eastAsia="en-AU"/>
        </w:rPr>
        <w:t xml:space="preserve"> one repeat test after experiencing disease progression or relapse</w:t>
      </w:r>
      <w:r>
        <w:rPr>
          <w:lang w:eastAsia="en-AU"/>
        </w:rPr>
        <w:t>,</w:t>
      </w:r>
      <w:r w:rsidR="00A27260">
        <w:rPr>
          <w:lang w:eastAsia="en-AU"/>
        </w:rPr>
        <w:t xml:space="preserve"> </w:t>
      </w:r>
      <w:r w:rsidR="000B657D">
        <w:rPr>
          <w:lang w:eastAsia="en-AU"/>
        </w:rPr>
        <w:t>i.e., a scenario where a patient is tested three times would be uncommon.</w:t>
      </w:r>
    </w:p>
    <w:p w14:paraId="4CD0095F" w14:textId="087F5E40" w:rsidR="006E2734" w:rsidRDefault="006E2734" w:rsidP="006E2734">
      <w:pPr>
        <w:rPr>
          <w:lang w:eastAsia="en-AU"/>
        </w:rPr>
      </w:pPr>
      <w:r>
        <w:rPr>
          <w:lang w:eastAsia="en-AU"/>
        </w:rPr>
        <w:t xml:space="preserve">Some genes with clinical utility appear to be missing and are presented in red for consideration by MSAC and the Applicant. Those highlighted in </w:t>
      </w:r>
      <w:r w:rsidR="000B657D">
        <w:rPr>
          <w:lang w:eastAsia="en-AU"/>
        </w:rPr>
        <w:t xml:space="preserve">bold text in both the red and </w:t>
      </w:r>
      <w:proofErr w:type="gramStart"/>
      <w:r w:rsidR="000B657D">
        <w:rPr>
          <w:lang w:eastAsia="en-AU"/>
        </w:rPr>
        <w:t>black lists</w:t>
      </w:r>
      <w:proofErr w:type="gramEnd"/>
      <w:r w:rsidR="00D91D14">
        <w:rPr>
          <w:lang w:eastAsia="en-AU"/>
        </w:rPr>
        <w:t xml:space="preserve"> of genes</w:t>
      </w:r>
      <w:r>
        <w:rPr>
          <w:lang w:eastAsia="en-AU"/>
        </w:rPr>
        <w:t xml:space="preserve"> are potential germline predisposition genes.</w:t>
      </w:r>
    </w:p>
    <w:p w14:paraId="575CE267" w14:textId="1BA316B7" w:rsidR="009C2407" w:rsidRDefault="009C2407" w:rsidP="009C2407">
      <w:pPr>
        <w:pStyle w:val="Caption"/>
      </w:pPr>
      <w:r>
        <w:t xml:space="preserve">Table </w:t>
      </w:r>
      <w:fldSimple w:instr=" SEQ Table \* ARABIC ">
        <w:r w:rsidR="00A165AD">
          <w:rPr>
            <w:noProof/>
          </w:rPr>
          <w:t>2</w:t>
        </w:r>
      </w:fldSimple>
      <w:r>
        <w:t xml:space="preserve"> HTA group’s </w:t>
      </w:r>
      <w:r w:rsidR="00B70324">
        <w:t xml:space="preserve">suggested </w:t>
      </w:r>
      <w:r>
        <w:t xml:space="preserve">MBS Item AAAA for an </w:t>
      </w:r>
      <w:r w:rsidRPr="009D0186">
        <w:t xml:space="preserve">NGS panel for characterising variants in </w:t>
      </w:r>
      <w:r>
        <w:t xml:space="preserve">suspected myelofibrosis or </w:t>
      </w:r>
      <w:r w:rsidRPr="009D0186">
        <w:t>haematological malignancies</w:t>
      </w:r>
      <w:r>
        <w:t xml:space="preserve"> of myeloid origin</w:t>
      </w:r>
      <w:r w:rsidR="004E3880">
        <w:t xml:space="preserve">; </w:t>
      </w:r>
      <w:r w:rsidR="004E3880" w:rsidRPr="00634EFF">
        <w:rPr>
          <w:i/>
          <w:iCs/>
        </w:rPr>
        <w:t xml:space="preserve">amendments from </w:t>
      </w:r>
      <w:r w:rsidR="000F7E72">
        <w:rPr>
          <w:i/>
          <w:iCs/>
        </w:rPr>
        <w:t>A</w:t>
      </w:r>
      <w:r w:rsidR="004E3880" w:rsidRPr="00634EFF">
        <w:rPr>
          <w:i/>
          <w:iCs/>
        </w:rPr>
        <w:t>pplicant proposal marked up</w:t>
      </w:r>
    </w:p>
    <w:tbl>
      <w:tblPr>
        <w:tblStyle w:val="TableGrid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16"/>
      </w:tblGrid>
      <w:tr w:rsidR="009C2407" w:rsidRPr="00CE28E3" w14:paraId="72423264" w14:textId="77777777" w:rsidTr="00947725">
        <w:trPr>
          <w:cnfStyle w:val="100000000000" w:firstRow="1" w:lastRow="0" w:firstColumn="0" w:lastColumn="0" w:oddVBand="0" w:evenVBand="0" w:oddHBand="0" w:evenHBand="0" w:firstRowFirstColumn="0" w:firstRowLastColumn="0" w:lastRowFirstColumn="0" w:lastRowLastColumn="0"/>
          <w:trHeight w:val="351"/>
          <w:tblHeader/>
        </w:trPr>
        <w:tc>
          <w:tcPr>
            <w:tcW w:w="5000" w:type="pct"/>
            <w:tcBorders>
              <w:top w:val="single" w:sz="4" w:space="0" w:color="000000"/>
              <w:left w:val="single" w:sz="4" w:space="0" w:color="000000"/>
              <w:bottom w:val="single" w:sz="4" w:space="0" w:color="000000"/>
              <w:right w:val="single" w:sz="4" w:space="0" w:color="000000"/>
            </w:tcBorders>
            <w:hideMark/>
          </w:tcPr>
          <w:p w14:paraId="21667278" w14:textId="77777777" w:rsidR="009C2407" w:rsidRPr="00CE28E3" w:rsidRDefault="009C2407" w:rsidP="00947725">
            <w:pPr>
              <w:pStyle w:val="TableText"/>
              <w:jc w:val="right"/>
              <w:rPr>
                <w:sz w:val="24"/>
              </w:rPr>
            </w:pPr>
            <w:r w:rsidRPr="00262C33">
              <w:rPr>
                <w:b/>
                <w:bCs/>
              </w:rPr>
              <w:t>Category 6 – PATHOLOGY SERVICES –Group P7 Genetics</w:t>
            </w:r>
          </w:p>
        </w:tc>
      </w:tr>
      <w:tr w:rsidR="009C2407" w:rsidRPr="00CE28E3" w14:paraId="11A5AD91" w14:textId="77777777" w:rsidTr="00947725">
        <w:tc>
          <w:tcPr>
            <w:tcW w:w="5000" w:type="pct"/>
            <w:tcBorders>
              <w:top w:val="single" w:sz="4" w:space="0" w:color="000000"/>
              <w:left w:val="single" w:sz="4" w:space="0" w:color="000000"/>
              <w:bottom w:val="single" w:sz="4" w:space="0" w:color="000000"/>
              <w:right w:val="single" w:sz="4" w:space="0" w:color="000000"/>
            </w:tcBorders>
            <w:hideMark/>
          </w:tcPr>
          <w:p w14:paraId="70942D7F" w14:textId="79F92F06" w:rsidR="009C2407" w:rsidRPr="00C97A4E" w:rsidRDefault="009C2407" w:rsidP="00947725">
            <w:pPr>
              <w:rPr>
                <w:rFonts w:ascii="Arial Narrow" w:hAnsi="Arial Narrow"/>
                <w:szCs w:val="20"/>
                <w:lang w:eastAsia="ja-JP"/>
              </w:rPr>
            </w:pPr>
            <w:r w:rsidRPr="00813D7F">
              <w:rPr>
                <w:rFonts w:ascii="Arial Narrow" w:hAnsi="Arial Narrow"/>
                <w:szCs w:val="20"/>
                <w:lang w:eastAsia="ja-JP"/>
              </w:rPr>
              <w:t xml:space="preserve">Characterisation </w:t>
            </w:r>
            <w:r w:rsidRPr="00660B8C">
              <w:rPr>
                <w:rFonts w:ascii="Arial Narrow" w:hAnsi="Arial Narrow"/>
                <w:szCs w:val="20"/>
                <w:lang w:eastAsia="ja-JP"/>
              </w:rPr>
              <w:t>of</w:t>
            </w:r>
            <w:r w:rsidR="00B70324">
              <w:rPr>
                <w:rFonts w:ascii="Arial Narrow" w:hAnsi="Arial Narrow"/>
                <w:szCs w:val="20"/>
                <w:lang w:eastAsia="ja-JP"/>
              </w:rPr>
              <w:t xml:space="preserve"> </w:t>
            </w:r>
            <w:r w:rsidR="00B70324" w:rsidRPr="00660B8C">
              <w:rPr>
                <w:rFonts w:ascii="Arial Narrow" w:hAnsi="Arial Narrow"/>
                <w:strike/>
                <w:szCs w:val="20"/>
                <w:lang w:eastAsia="ja-JP"/>
              </w:rPr>
              <w:t>gene</w:t>
            </w:r>
            <w:r w:rsidRPr="00660B8C">
              <w:rPr>
                <w:rFonts w:ascii="Arial Narrow" w:hAnsi="Arial Narrow"/>
                <w:i/>
                <w:iCs/>
                <w:szCs w:val="20"/>
                <w:lang w:eastAsia="ja-JP"/>
              </w:rPr>
              <w:t xml:space="preserve"> </w:t>
            </w:r>
            <w:r w:rsidRPr="00660B8C">
              <w:rPr>
                <w:rFonts w:ascii="Arial Narrow" w:hAnsi="Arial Narrow"/>
                <w:szCs w:val="20"/>
                <w:lang w:eastAsia="ja-JP"/>
              </w:rPr>
              <w:t>variant(s)</w:t>
            </w:r>
            <w:r w:rsidRPr="00813D7F">
              <w:rPr>
                <w:rFonts w:ascii="Arial Narrow" w:hAnsi="Arial Narrow"/>
                <w:szCs w:val="20"/>
                <w:lang w:eastAsia="ja-JP"/>
              </w:rPr>
              <w:t>,</w:t>
            </w:r>
            <w:r w:rsidRPr="003B766D">
              <w:rPr>
                <w:rFonts w:ascii="Arial Narrow" w:hAnsi="Arial Narrow"/>
                <w:szCs w:val="20"/>
                <w:lang w:eastAsia="ja-JP"/>
              </w:rPr>
              <w:t xml:space="preserve"> requested by a specialist or consultant physician </w:t>
            </w:r>
            <w:r w:rsidRPr="00660B8C">
              <w:rPr>
                <w:rFonts w:ascii="Arial Narrow" w:hAnsi="Arial Narrow"/>
                <w:i/>
                <w:iCs/>
                <w:szCs w:val="20"/>
                <w:lang w:eastAsia="ja-JP"/>
              </w:rPr>
              <w:t>to determine the diagnosis, prognosis and management of</w:t>
            </w:r>
            <w:r w:rsidRPr="00B70324">
              <w:rPr>
                <w:rFonts w:ascii="Arial Narrow" w:hAnsi="Arial Narrow"/>
                <w:szCs w:val="20"/>
                <w:lang w:eastAsia="ja-JP"/>
              </w:rPr>
              <w:t xml:space="preserve"> </w:t>
            </w:r>
            <w:r w:rsidRPr="003B766D">
              <w:rPr>
                <w:rFonts w:ascii="Arial Narrow" w:hAnsi="Arial Narrow"/>
                <w:szCs w:val="20"/>
                <w:lang w:eastAsia="ja-JP"/>
              </w:rPr>
              <w:t xml:space="preserve">a patient presenting with </w:t>
            </w:r>
            <w:r w:rsidR="00B70324">
              <w:rPr>
                <w:rFonts w:ascii="Arial Narrow" w:hAnsi="Arial Narrow"/>
                <w:szCs w:val="20"/>
                <w:lang w:eastAsia="ja-JP"/>
              </w:rPr>
              <w:t xml:space="preserve">a </w:t>
            </w:r>
            <w:r w:rsidRPr="00660B8C">
              <w:rPr>
                <w:rFonts w:ascii="Arial Narrow" w:hAnsi="Arial Narrow"/>
                <w:i/>
                <w:iCs/>
                <w:szCs w:val="20"/>
                <w:lang w:eastAsia="ja-JP"/>
              </w:rPr>
              <w:t>suspected</w:t>
            </w:r>
            <w:r>
              <w:rPr>
                <w:rFonts w:ascii="Arial Narrow" w:hAnsi="Arial Narrow"/>
                <w:szCs w:val="20"/>
                <w:lang w:eastAsia="ja-JP"/>
              </w:rPr>
              <w:t xml:space="preserve"> </w:t>
            </w:r>
            <w:r w:rsidRPr="003B766D">
              <w:rPr>
                <w:rFonts w:ascii="Arial Narrow" w:hAnsi="Arial Narrow"/>
                <w:szCs w:val="20"/>
                <w:lang w:eastAsia="ja-JP"/>
              </w:rPr>
              <w:t>haematological malignancy of myeloid origin</w:t>
            </w:r>
            <w:r>
              <w:rPr>
                <w:rFonts w:ascii="Arial Narrow" w:hAnsi="Arial Narrow"/>
                <w:szCs w:val="20"/>
                <w:lang w:eastAsia="ja-JP"/>
              </w:rPr>
              <w:t xml:space="preserve"> </w:t>
            </w:r>
            <w:r w:rsidR="00C97A4E" w:rsidRPr="00C97A4E">
              <w:rPr>
                <w:rFonts w:ascii="Arial Narrow" w:hAnsi="Arial Narrow"/>
                <w:i/>
                <w:iCs/>
                <w:szCs w:val="20"/>
                <w:lang w:eastAsia="ja-JP"/>
              </w:rPr>
              <w:t>in</w:t>
            </w:r>
            <w:r w:rsidR="004E3880" w:rsidRPr="00C97A4E">
              <w:rPr>
                <w:rFonts w:ascii="Arial Narrow" w:hAnsi="Arial Narrow"/>
                <w:i/>
                <w:iCs/>
                <w:szCs w:val="20"/>
                <w:lang w:eastAsia="ja-JP"/>
              </w:rPr>
              <w:t xml:space="preserve"> </w:t>
            </w:r>
            <w:r w:rsidR="004E3880" w:rsidRPr="00C97A4E">
              <w:rPr>
                <w:rFonts w:ascii="Arial Narrow" w:hAnsi="Arial Narrow"/>
                <w:szCs w:val="20"/>
                <w:lang w:eastAsia="ja-JP"/>
              </w:rPr>
              <w:t>at least 25 genes from the list</w:t>
            </w:r>
          </w:p>
          <w:p w14:paraId="7FA2550C" w14:textId="3FCA1841" w:rsidR="009C2407" w:rsidRPr="00907F10" w:rsidRDefault="009224DA" w:rsidP="00947725">
            <w:pPr>
              <w:rPr>
                <w:rFonts w:ascii="Arial Narrow" w:hAnsi="Arial Narrow"/>
                <w:i/>
                <w:iCs/>
                <w:szCs w:val="20"/>
                <w:lang w:val="en-US" w:eastAsia="ja-JP"/>
              </w:rPr>
            </w:pPr>
            <w:r w:rsidRPr="00907F10">
              <w:rPr>
                <w:rFonts w:ascii="Arial Narrow" w:hAnsi="Arial Narrow"/>
                <w:i/>
                <w:iCs/>
                <w:szCs w:val="20"/>
                <w:lang w:val="en-US" w:eastAsia="ja-JP"/>
              </w:rPr>
              <w:t>Applicable once per diagnostic episode</w:t>
            </w:r>
            <w:r w:rsidR="00542C58" w:rsidRPr="00907F10">
              <w:rPr>
                <w:rFonts w:ascii="Arial Narrow" w:hAnsi="Arial Narrow"/>
                <w:i/>
                <w:iCs/>
                <w:szCs w:val="20"/>
                <w:lang w:val="en-US" w:eastAsia="ja-JP"/>
              </w:rPr>
              <w:t xml:space="preserve"> at initial diagnosis or </w:t>
            </w:r>
            <w:r w:rsidR="00C86558">
              <w:rPr>
                <w:rFonts w:ascii="Arial Narrow" w:hAnsi="Arial Narrow"/>
                <w:i/>
                <w:iCs/>
                <w:szCs w:val="20"/>
                <w:lang w:val="en-US" w:eastAsia="ja-JP"/>
              </w:rPr>
              <w:t xml:space="preserve">suspected </w:t>
            </w:r>
            <w:r w:rsidR="00542C58" w:rsidRPr="00907F10">
              <w:rPr>
                <w:rFonts w:ascii="Arial Narrow" w:hAnsi="Arial Narrow"/>
                <w:i/>
                <w:iCs/>
                <w:szCs w:val="20"/>
                <w:lang w:val="en-US" w:eastAsia="ja-JP"/>
              </w:rPr>
              <w:t>disease progression/relapse</w:t>
            </w:r>
          </w:p>
        </w:tc>
      </w:tr>
      <w:tr w:rsidR="009C2407" w:rsidRPr="005D749D" w14:paraId="6DB43AAF" w14:textId="77777777" w:rsidTr="00947725">
        <w:tc>
          <w:tcPr>
            <w:tcW w:w="5000" w:type="pct"/>
            <w:tcBorders>
              <w:top w:val="single" w:sz="4" w:space="0" w:color="000000"/>
              <w:left w:val="single" w:sz="4" w:space="0" w:color="000000"/>
              <w:bottom w:val="single" w:sz="4" w:space="0" w:color="000000"/>
              <w:right w:val="single" w:sz="4" w:space="0" w:color="000000"/>
            </w:tcBorders>
            <w:vAlign w:val="center"/>
            <w:hideMark/>
          </w:tcPr>
          <w:p w14:paraId="2EB84177" w14:textId="77777777" w:rsidR="009C2407" w:rsidRPr="00906CAD" w:rsidRDefault="009C2407" w:rsidP="00947725">
            <w:pPr>
              <w:pStyle w:val="TableText"/>
              <w:rPr>
                <w:i/>
                <w:iCs/>
                <w:szCs w:val="20"/>
              </w:rPr>
            </w:pPr>
            <w:r w:rsidRPr="00906CAD">
              <w:rPr>
                <w:i/>
                <w:iCs/>
                <w:szCs w:val="20"/>
              </w:rPr>
              <w:t>Fee: $927.90 Benefit: 75%=724.50 85%=$840</w:t>
            </w:r>
          </w:p>
        </w:tc>
      </w:tr>
    </w:tbl>
    <w:p w14:paraId="416EC918" w14:textId="68172B64" w:rsidR="00660B8C" w:rsidRDefault="00937E1F" w:rsidP="009C2407">
      <w:pPr>
        <w:rPr>
          <w:i/>
          <w:iCs/>
          <w:lang w:eastAsia="en-AU"/>
        </w:rPr>
      </w:pPr>
      <w:r>
        <w:t>Suggested</w:t>
      </w:r>
      <w:r w:rsidR="009C2407" w:rsidRPr="003C4594">
        <w:t xml:space="preserve"> </w:t>
      </w:r>
      <w:r w:rsidR="009C2407">
        <w:t>gene</w:t>
      </w:r>
      <w:r w:rsidR="00326B2F">
        <w:t>s</w:t>
      </w:r>
      <w:r w:rsidR="009C2407" w:rsidRPr="003C4594">
        <w:t xml:space="preserve"> </w:t>
      </w:r>
      <w:r w:rsidR="00326B2F">
        <w:t>with established clinical utility</w:t>
      </w:r>
      <w:r w:rsidR="00401913">
        <w:t xml:space="preserve"> </w:t>
      </w:r>
      <w:r w:rsidR="009C2407" w:rsidRPr="003C4594">
        <w:t>(</w:t>
      </w:r>
      <w:r w:rsidR="006B1639">
        <w:t>62</w:t>
      </w:r>
      <w:r w:rsidR="009C2407" w:rsidRPr="003C4594">
        <w:t xml:space="preserve"> genes):</w:t>
      </w:r>
      <w:r w:rsidR="009C2407" w:rsidRPr="00B606C9">
        <w:rPr>
          <w:i/>
          <w:iCs/>
        </w:rPr>
        <w:t xml:space="preserve"> </w:t>
      </w:r>
      <w:r w:rsidR="009C2407" w:rsidRPr="00B606C9">
        <w:rPr>
          <w:i/>
          <w:iCs/>
          <w:lang w:eastAsia="en-AU"/>
        </w:rPr>
        <w:t>ASXL1, BRAF, CALR, CBL,</w:t>
      </w:r>
      <w:r w:rsidR="00D91D14">
        <w:rPr>
          <w:i/>
          <w:iCs/>
          <w:lang w:eastAsia="en-AU"/>
        </w:rPr>
        <w:t xml:space="preserve"> </w:t>
      </w:r>
      <w:r w:rsidR="009C2407" w:rsidRPr="00B606C9">
        <w:rPr>
          <w:i/>
          <w:iCs/>
          <w:lang w:eastAsia="en-AU"/>
        </w:rPr>
        <w:t xml:space="preserve">CD274, </w:t>
      </w:r>
      <w:r w:rsidR="009C2407" w:rsidRPr="000F4130">
        <w:rPr>
          <w:b/>
          <w:bCs/>
          <w:i/>
          <w:iCs/>
          <w:lang w:eastAsia="en-AU"/>
        </w:rPr>
        <w:t>CEBPA</w:t>
      </w:r>
      <w:r w:rsidR="009C2407" w:rsidRPr="00B606C9">
        <w:rPr>
          <w:i/>
          <w:iCs/>
          <w:lang w:eastAsia="en-AU"/>
        </w:rPr>
        <w:t xml:space="preserve">, CSF3R, </w:t>
      </w:r>
      <w:r w:rsidR="009C2407" w:rsidRPr="000F4130">
        <w:rPr>
          <w:b/>
          <w:bCs/>
          <w:i/>
          <w:iCs/>
          <w:lang w:eastAsia="en-AU"/>
        </w:rPr>
        <w:t>DDX41</w:t>
      </w:r>
      <w:r w:rsidR="009C2407" w:rsidRPr="00B606C9">
        <w:rPr>
          <w:i/>
          <w:iCs/>
          <w:lang w:eastAsia="en-AU"/>
        </w:rPr>
        <w:t xml:space="preserve">, DNMT3A, ETNK1, </w:t>
      </w:r>
      <w:r w:rsidR="009C2407" w:rsidRPr="00444E10">
        <w:rPr>
          <w:i/>
          <w:iCs/>
          <w:lang w:eastAsia="en-AU"/>
        </w:rPr>
        <w:t>ETV6</w:t>
      </w:r>
      <w:r w:rsidR="009C2407" w:rsidRPr="00B606C9">
        <w:rPr>
          <w:i/>
          <w:iCs/>
          <w:lang w:eastAsia="en-AU"/>
        </w:rPr>
        <w:t xml:space="preserve">, </w:t>
      </w:r>
      <w:r w:rsidR="009C2407" w:rsidRPr="00444E10">
        <w:rPr>
          <w:i/>
          <w:iCs/>
          <w:lang w:eastAsia="en-AU"/>
        </w:rPr>
        <w:t>EZH2</w:t>
      </w:r>
      <w:r w:rsidR="009C2407" w:rsidRPr="00B606C9">
        <w:rPr>
          <w:i/>
          <w:iCs/>
          <w:lang w:eastAsia="en-AU"/>
        </w:rPr>
        <w:t xml:space="preserve">, </w:t>
      </w:r>
      <w:r w:rsidR="009C2407" w:rsidRPr="00444E10">
        <w:rPr>
          <w:i/>
          <w:iCs/>
          <w:lang w:eastAsia="en-AU"/>
        </w:rPr>
        <w:t>FGFR1</w:t>
      </w:r>
      <w:r w:rsidR="009C2407" w:rsidRPr="00B606C9">
        <w:rPr>
          <w:i/>
          <w:iCs/>
          <w:lang w:eastAsia="en-AU"/>
        </w:rPr>
        <w:t xml:space="preserve">, </w:t>
      </w:r>
      <w:r w:rsidR="009C2407" w:rsidRPr="00444E10">
        <w:rPr>
          <w:i/>
          <w:iCs/>
          <w:lang w:eastAsia="en-AU"/>
        </w:rPr>
        <w:t>FLT3</w:t>
      </w:r>
      <w:r w:rsidR="009C2407" w:rsidRPr="00B606C9">
        <w:rPr>
          <w:i/>
          <w:iCs/>
          <w:lang w:eastAsia="en-AU"/>
        </w:rPr>
        <w:t xml:space="preserve">, </w:t>
      </w:r>
      <w:r w:rsidR="009C2407" w:rsidRPr="00444E10">
        <w:rPr>
          <w:i/>
          <w:iCs/>
          <w:lang w:eastAsia="en-AU"/>
        </w:rPr>
        <w:t>GATA1</w:t>
      </w:r>
      <w:r w:rsidR="009C2407" w:rsidRPr="00B606C9">
        <w:rPr>
          <w:i/>
          <w:iCs/>
          <w:lang w:eastAsia="en-AU"/>
        </w:rPr>
        <w:t xml:space="preserve">, </w:t>
      </w:r>
      <w:r w:rsidR="009C2407" w:rsidRPr="000F4130">
        <w:rPr>
          <w:b/>
          <w:bCs/>
          <w:i/>
          <w:iCs/>
          <w:lang w:eastAsia="en-AU"/>
        </w:rPr>
        <w:t>GATA2</w:t>
      </w:r>
      <w:r w:rsidR="009C2407" w:rsidRPr="00B606C9">
        <w:rPr>
          <w:i/>
          <w:iCs/>
          <w:lang w:eastAsia="en-AU"/>
        </w:rPr>
        <w:t xml:space="preserve">, </w:t>
      </w:r>
      <w:r w:rsidR="009C2407" w:rsidRPr="00444E10">
        <w:rPr>
          <w:i/>
          <w:iCs/>
          <w:lang w:eastAsia="en-AU"/>
        </w:rPr>
        <w:t>IDH1</w:t>
      </w:r>
      <w:r w:rsidR="009C2407" w:rsidRPr="00B606C9">
        <w:rPr>
          <w:i/>
          <w:iCs/>
          <w:lang w:eastAsia="en-AU"/>
        </w:rPr>
        <w:t xml:space="preserve">, </w:t>
      </w:r>
      <w:r w:rsidR="009C2407" w:rsidRPr="00444E10">
        <w:rPr>
          <w:i/>
          <w:iCs/>
          <w:lang w:eastAsia="en-AU"/>
        </w:rPr>
        <w:t>IDH2</w:t>
      </w:r>
      <w:r w:rsidR="009C2407" w:rsidRPr="00B606C9">
        <w:rPr>
          <w:i/>
          <w:iCs/>
          <w:lang w:eastAsia="en-AU"/>
        </w:rPr>
        <w:t xml:space="preserve">, </w:t>
      </w:r>
      <w:r w:rsidR="009C2407" w:rsidRPr="00444E10">
        <w:rPr>
          <w:i/>
          <w:iCs/>
          <w:lang w:eastAsia="en-AU"/>
        </w:rPr>
        <w:t>IKZF1</w:t>
      </w:r>
      <w:r w:rsidR="009C2407" w:rsidRPr="00B606C9">
        <w:rPr>
          <w:i/>
          <w:iCs/>
          <w:lang w:eastAsia="en-AU"/>
        </w:rPr>
        <w:t xml:space="preserve">, </w:t>
      </w:r>
      <w:r w:rsidR="009C2407" w:rsidRPr="00444E10">
        <w:rPr>
          <w:i/>
          <w:iCs/>
          <w:lang w:eastAsia="en-AU"/>
        </w:rPr>
        <w:t>JAK1</w:t>
      </w:r>
      <w:r w:rsidR="009C2407" w:rsidRPr="00B606C9">
        <w:rPr>
          <w:i/>
          <w:iCs/>
          <w:lang w:eastAsia="en-AU"/>
        </w:rPr>
        <w:t xml:space="preserve">, </w:t>
      </w:r>
      <w:r w:rsidR="009C2407" w:rsidRPr="00444E10">
        <w:rPr>
          <w:i/>
          <w:iCs/>
          <w:lang w:eastAsia="en-AU"/>
        </w:rPr>
        <w:t>JAK2</w:t>
      </w:r>
      <w:r w:rsidR="009C2407" w:rsidRPr="00B606C9">
        <w:rPr>
          <w:i/>
          <w:iCs/>
          <w:lang w:eastAsia="en-AU"/>
        </w:rPr>
        <w:t xml:space="preserve">, </w:t>
      </w:r>
      <w:r w:rsidR="009C2407" w:rsidRPr="00444E10">
        <w:rPr>
          <w:i/>
          <w:iCs/>
          <w:lang w:eastAsia="en-AU"/>
        </w:rPr>
        <w:t>JAK3</w:t>
      </w:r>
      <w:r w:rsidR="009C2407" w:rsidRPr="00B606C9">
        <w:rPr>
          <w:i/>
          <w:iCs/>
          <w:lang w:eastAsia="en-AU"/>
        </w:rPr>
        <w:t xml:space="preserve">, </w:t>
      </w:r>
      <w:r w:rsidR="009C2407" w:rsidRPr="00444E10">
        <w:rPr>
          <w:i/>
          <w:iCs/>
          <w:lang w:eastAsia="en-AU"/>
        </w:rPr>
        <w:t>KIT</w:t>
      </w:r>
      <w:r w:rsidR="009C2407" w:rsidRPr="00B606C9">
        <w:rPr>
          <w:i/>
          <w:iCs/>
          <w:lang w:eastAsia="en-AU"/>
        </w:rPr>
        <w:t xml:space="preserve">, </w:t>
      </w:r>
      <w:r w:rsidR="009C2407" w:rsidRPr="00444E10">
        <w:rPr>
          <w:i/>
          <w:iCs/>
          <w:lang w:eastAsia="en-AU"/>
        </w:rPr>
        <w:t>KMT2A</w:t>
      </w:r>
      <w:r w:rsidR="009C2407" w:rsidRPr="00B606C9">
        <w:rPr>
          <w:i/>
          <w:iCs/>
          <w:lang w:eastAsia="en-AU"/>
        </w:rPr>
        <w:t xml:space="preserve">, </w:t>
      </w:r>
      <w:r w:rsidR="009C2407" w:rsidRPr="00444E10">
        <w:rPr>
          <w:i/>
          <w:iCs/>
          <w:lang w:eastAsia="en-AU"/>
        </w:rPr>
        <w:t>KRAS</w:t>
      </w:r>
      <w:r w:rsidR="009C2407" w:rsidRPr="00B606C9">
        <w:rPr>
          <w:i/>
          <w:iCs/>
          <w:lang w:eastAsia="en-AU"/>
        </w:rPr>
        <w:t xml:space="preserve">, </w:t>
      </w:r>
      <w:r w:rsidR="009C2407" w:rsidRPr="00444E10">
        <w:rPr>
          <w:i/>
          <w:iCs/>
          <w:lang w:eastAsia="en-AU"/>
        </w:rPr>
        <w:t>MPL</w:t>
      </w:r>
      <w:r w:rsidR="009C2407" w:rsidRPr="00B606C9">
        <w:rPr>
          <w:i/>
          <w:iCs/>
          <w:lang w:eastAsia="en-AU"/>
        </w:rPr>
        <w:t xml:space="preserve">, </w:t>
      </w:r>
      <w:r w:rsidR="009C2407" w:rsidRPr="000F4130">
        <w:rPr>
          <w:b/>
          <w:bCs/>
          <w:i/>
          <w:iCs/>
          <w:lang w:eastAsia="en-AU"/>
        </w:rPr>
        <w:t>NF1</w:t>
      </w:r>
      <w:r w:rsidR="009C2407" w:rsidRPr="00B606C9">
        <w:rPr>
          <w:i/>
          <w:iCs/>
          <w:lang w:eastAsia="en-AU"/>
        </w:rPr>
        <w:t xml:space="preserve">, NPM1, NRAS, PDCD1LG2, PDGFRA, PDGFRB, PHF6, PTPN11, </w:t>
      </w:r>
      <w:r w:rsidR="009C2407" w:rsidRPr="008D6BCB">
        <w:rPr>
          <w:b/>
          <w:bCs/>
          <w:i/>
          <w:iCs/>
          <w:lang w:eastAsia="en-AU"/>
        </w:rPr>
        <w:t>RAD21</w:t>
      </w:r>
      <w:r w:rsidR="009C2407" w:rsidRPr="00B606C9">
        <w:rPr>
          <w:i/>
          <w:iCs/>
          <w:lang w:eastAsia="en-AU"/>
        </w:rPr>
        <w:t xml:space="preserve">, </w:t>
      </w:r>
      <w:r w:rsidR="009C2407" w:rsidRPr="000F4130">
        <w:rPr>
          <w:b/>
          <w:bCs/>
          <w:i/>
          <w:iCs/>
          <w:lang w:eastAsia="en-AU"/>
        </w:rPr>
        <w:t>RUNX1</w:t>
      </w:r>
      <w:r w:rsidR="009C2407" w:rsidRPr="00B606C9">
        <w:rPr>
          <w:i/>
          <w:iCs/>
          <w:lang w:eastAsia="en-AU"/>
        </w:rPr>
        <w:t>, SETBP1, SF3B1, SRSF2</w:t>
      </w:r>
      <w:r w:rsidR="009C2407">
        <w:rPr>
          <w:i/>
          <w:iCs/>
          <w:lang w:eastAsia="en-AU"/>
        </w:rPr>
        <w:t xml:space="preserve">, </w:t>
      </w:r>
      <w:r w:rsidR="009C2407" w:rsidRPr="00F162EF">
        <w:rPr>
          <w:i/>
          <w:iCs/>
          <w:lang w:eastAsia="en-AU"/>
        </w:rPr>
        <w:t>TET2</w:t>
      </w:r>
      <w:r w:rsidR="009C2407">
        <w:rPr>
          <w:i/>
          <w:iCs/>
          <w:lang w:eastAsia="en-AU"/>
        </w:rPr>
        <w:t xml:space="preserve">, </w:t>
      </w:r>
      <w:r w:rsidR="009C2407" w:rsidRPr="000F4130">
        <w:rPr>
          <w:b/>
          <w:bCs/>
          <w:i/>
          <w:iCs/>
          <w:lang w:eastAsia="en-AU"/>
        </w:rPr>
        <w:t>TP53</w:t>
      </w:r>
      <w:r w:rsidR="009C2407">
        <w:rPr>
          <w:i/>
          <w:iCs/>
          <w:lang w:eastAsia="en-AU"/>
        </w:rPr>
        <w:t xml:space="preserve">, U2AF1, WT1, ZRSR2, </w:t>
      </w:r>
    </w:p>
    <w:p w14:paraId="363C3E37" w14:textId="015C8631" w:rsidR="009C2407" w:rsidRDefault="009C2407" w:rsidP="009C2407">
      <w:pPr>
        <w:rPr>
          <w:rFonts w:cs="Arial"/>
          <w:i/>
          <w:iCs/>
          <w:color w:val="FF0000"/>
        </w:rPr>
      </w:pPr>
      <w:r w:rsidRPr="00AA3771">
        <w:rPr>
          <w:rFonts w:cs="Arial"/>
          <w:b/>
          <w:bCs/>
          <w:i/>
          <w:iCs/>
          <w:color w:val="FF0000"/>
        </w:rPr>
        <w:t>ATM</w:t>
      </w:r>
      <w:r w:rsidRPr="00A44913">
        <w:rPr>
          <w:rFonts w:cs="Arial"/>
          <w:i/>
          <w:iCs/>
          <w:color w:val="FF0000"/>
        </w:rPr>
        <w:t xml:space="preserve">, BCOR, BCORL1, </w:t>
      </w:r>
      <w:r w:rsidRPr="00A44913">
        <w:rPr>
          <w:rFonts w:cs="Arial"/>
          <w:i/>
          <w:color w:val="FF0000"/>
        </w:rPr>
        <w:t>BCR-ABL1</w:t>
      </w:r>
      <w:r w:rsidRPr="00A44913">
        <w:rPr>
          <w:rFonts w:cs="Arial"/>
          <w:i/>
          <w:iCs/>
          <w:color w:val="FF0000"/>
        </w:rPr>
        <w:t xml:space="preserve">, </w:t>
      </w:r>
      <w:r w:rsidRPr="00AA3771">
        <w:rPr>
          <w:rFonts w:cs="Arial"/>
          <w:b/>
          <w:bCs/>
          <w:i/>
          <w:iCs/>
          <w:color w:val="FF0000"/>
        </w:rPr>
        <w:t>CHEK2</w:t>
      </w:r>
      <w:r w:rsidRPr="00A44913">
        <w:rPr>
          <w:rFonts w:cs="Arial"/>
          <w:i/>
          <w:iCs/>
          <w:color w:val="FF0000"/>
        </w:rPr>
        <w:t xml:space="preserve">, </w:t>
      </w:r>
      <w:r w:rsidRPr="00A44913">
        <w:rPr>
          <w:rFonts w:cs="Arial"/>
          <w:i/>
          <w:color w:val="FF0000"/>
        </w:rPr>
        <w:t>CUX1, GNB1, HRAS, KDM6A,</w:t>
      </w:r>
      <w:r w:rsidRPr="00A44913">
        <w:rPr>
          <w:rFonts w:cs="Arial"/>
          <w:i/>
          <w:iCs/>
          <w:color w:val="FF0000"/>
        </w:rPr>
        <w:t xml:space="preserve"> NFE2, NTRK3,</w:t>
      </w:r>
      <w:r w:rsidRPr="00A44913">
        <w:rPr>
          <w:rFonts w:cs="Arial"/>
          <w:i/>
          <w:color w:val="FF0000"/>
        </w:rPr>
        <w:t xml:space="preserve"> PPM1D, PRPF8, </w:t>
      </w:r>
      <w:r w:rsidRPr="00A44913">
        <w:rPr>
          <w:rFonts w:cs="Arial"/>
          <w:i/>
          <w:iCs/>
          <w:color w:val="FF0000"/>
        </w:rPr>
        <w:t xml:space="preserve">RET, SH2B3, STAG2, STAT3, </w:t>
      </w:r>
      <w:r w:rsidRPr="00AA3771">
        <w:rPr>
          <w:rFonts w:cs="Arial"/>
          <w:b/>
          <w:bCs/>
          <w:i/>
          <w:iCs/>
          <w:color w:val="FF0000"/>
        </w:rPr>
        <w:t>STK11</w:t>
      </w:r>
    </w:p>
    <w:p w14:paraId="5C2B8E0A" w14:textId="16735C5E" w:rsidR="007843B7" w:rsidRPr="005D2E12" w:rsidRDefault="007843B7" w:rsidP="00906CAD">
      <w:pPr>
        <w:pStyle w:val="Tablenotes0"/>
        <w:rPr>
          <w:i/>
          <w:iCs/>
          <w:lang w:eastAsia="en-AU"/>
        </w:rPr>
      </w:pPr>
      <w:r w:rsidRPr="00906CAD">
        <w:rPr>
          <w:i/>
          <w:iCs/>
          <w:lang w:eastAsia="en-AU"/>
        </w:rPr>
        <w:t>Note</w:t>
      </w:r>
      <w:r w:rsidR="00054793">
        <w:rPr>
          <w:i/>
          <w:iCs/>
          <w:lang w:eastAsia="en-AU"/>
        </w:rPr>
        <w:t>:</w:t>
      </w:r>
      <w:r w:rsidRPr="00906CAD">
        <w:rPr>
          <w:i/>
          <w:iCs/>
          <w:lang w:eastAsia="en-AU"/>
        </w:rPr>
        <w:t xml:space="preserve"> </w:t>
      </w:r>
      <w:r w:rsidR="007862A0">
        <w:rPr>
          <w:i/>
          <w:iCs/>
          <w:lang w:eastAsia="en-AU"/>
        </w:rPr>
        <w:t xml:space="preserve">the HTA group has identified </w:t>
      </w:r>
      <w:r w:rsidRPr="00906CAD">
        <w:rPr>
          <w:i/>
          <w:iCs/>
          <w:lang w:eastAsia="en-AU"/>
        </w:rPr>
        <w:t xml:space="preserve">additional genes </w:t>
      </w:r>
      <w:r w:rsidR="00054793">
        <w:rPr>
          <w:i/>
          <w:iCs/>
          <w:lang w:eastAsia="en-AU"/>
        </w:rPr>
        <w:t>(</w:t>
      </w:r>
      <w:r w:rsidRPr="00906CAD">
        <w:rPr>
          <w:i/>
          <w:iCs/>
          <w:lang w:eastAsia="en-AU"/>
        </w:rPr>
        <w:t>highlighted in red</w:t>
      </w:r>
      <w:r w:rsidR="00054793">
        <w:rPr>
          <w:i/>
          <w:iCs/>
          <w:lang w:eastAsia="en-AU"/>
        </w:rPr>
        <w:t>)</w:t>
      </w:r>
      <w:r w:rsidRPr="00906CAD">
        <w:rPr>
          <w:i/>
          <w:iCs/>
          <w:lang w:eastAsia="en-AU"/>
        </w:rPr>
        <w:t xml:space="preserve"> and potential </w:t>
      </w:r>
      <w:r w:rsidR="009224DA">
        <w:rPr>
          <w:i/>
          <w:iCs/>
          <w:lang w:eastAsia="en-AU"/>
        </w:rPr>
        <w:t>hereditary predisposition</w:t>
      </w:r>
      <w:r w:rsidRPr="00906CAD">
        <w:rPr>
          <w:i/>
          <w:iCs/>
          <w:lang w:eastAsia="en-AU"/>
        </w:rPr>
        <w:t xml:space="preserve"> genes</w:t>
      </w:r>
      <w:r w:rsidR="00AA3771">
        <w:rPr>
          <w:i/>
          <w:iCs/>
          <w:lang w:eastAsia="en-AU"/>
        </w:rPr>
        <w:t xml:space="preserve"> </w:t>
      </w:r>
      <w:r w:rsidR="00733DB3">
        <w:rPr>
          <w:i/>
          <w:iCs/>
          <w:lang w:eastAsia="en-AU"/>
        </w:rPr>
        <w:t>(</w:t>
      </w:r>
      <w:r w:rsidR="00054793">
        <w:rPr>
          <w:i/>
          <w:iCs/>
          <w:lang w:eastAsia="en-AU"/>
        </w:rPr>
        <w:t>bold type</w:t>
      </w:r>
      <w:r w:rsidR="00AA3771">
        <w:rPr>
          <w:i/>
          <w:iCs/>
          <w:lang w:eastAsia="en-AU"/>
        </w:rPr>
        <w:t>)</w:t>
      </w:r>
      <w:r w:rsidR="00054793">
        <w:rPr>
          <w:i/>
          <w:iCs/>
          <w:lang w:eastAsia="en-AU"/>
        </w:rPr>
        <w:t>.</w:t>
      </w:r>
    </w:p>
    <w:p w14:paraId="27329694" w14:textId="7A30E06D" w:rsidR="00AD2454" w:rsidRDefault="00AD2454" w:rsidP="00AD2454">
      <w:pPr>
        <w:pStyle w:val="Caption"/>
      </w:pPr>
      <w:r>
        <w:lastRenderedPageBreak/>
        <w:t xml:space="preserve">Table </w:t>
      </w:r>
      <w:fldSimple w:instr=" SEQ Table \* ARABIC ">
        <w:r w:rsidR="00A165AD">
          <w:rPr>
            <w:noProof/>
          </w:rPr>
          <w:t>3</w:t>
        </w:r>
      </w:fldSimple>
      <w:r w:rsidRPr="00E61D35">
        <w:t xml:space="preserve"> </w:t>
      </w:r>
      <w:r>
        <w:t xml:space="preserve">Applicant’s </w:t>
      </w:r>
      <w:r w:rsidR="00906CAD">
        <w:t xml:space="preserve">newly </w:t>
      </w:r>
      <w:r>
        <w:t>p</w:t>
      </w:r>
      <w:r w:rsidRPr="009D0186">
        <w:t>roposed</w:t>
      </w:r>
      <w:r>
        <w:t xml:space="preserve"> MBS Item BBBB for an </w:t>
      </w:r>
      <w:r w:rsidRPr="009D0186">
        <w:t>NGS panel for characterising variants in haematological malignancies</w:t>
      </w:r>
      <w:r>
        <w:t xml:space="preserve"> of lymphoid origin</w:t>
      </w:r>
      <w:r w:rsidR="006206EF">
        <w:t xml:space="preserve">; </w:t>
      </w:r>
      <w:r w:rsidR="006206EF" w:rsidRPr="00CA6A8B">
        <w:rPr>
          <w:i/>
          <w:iCs/>
        </w:rPr>
        <w:t>amendments from Ratified PICO confirmation marked up</w:t>
      </w:r>
    </w:p>
    <w:tbl>
      <w:tblPr>
        <w:tblStyle w:val="TableGrid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16"/>
      </w:tblGrid>
      <w:tr w:rsidR="00AD2454" w:rsidRPr="00CE28E3" w14:paraId="30BF9B1D" w14:textId="77777777" w:rsidTr="00947725">
        <w:trPr>
          <w:cnfStyle w:val="100000000000" w:firstRow="1" w:lastRow="0" w:firstColumn="0" w:lastColumn="0" w:oddVBand="0" w:evenVBand="0" w:oddHBand="0" w:evenHBand="0" w:firstRowFirstColumn="0" w:firstRowLastColumn="0" w:lastRowFirstColumn="0" w:lastRowLastColumn="0"/>
          <w:trHeight w:val="351"/>
          <w:tblHeader/>
        </w:trPr>
        <w:tc>
          <w:tcPr>
            <w:tcW w:w="5000" w:type="pct"/>
            <w:tcBorders>
              <w:top w:val="single" w:sz="4" w:space="0" w:color="000000"/>
              <w:left w:val="single" w:sz="4" w:space="0" w:color="000000"/>
              <w:bottom w:val="single" w:sz="4" w:space="0" w:color="000000"/>
              <w:right w:val="single" w:sz="4" w:space="0" w:color="000000"/>
            </w:tcBorders>
            <w:hideMark/>
          </w:tcPr>
          <w:p w14:paraId="5AC77425" w14:textId="77777777" w:rsidR="00AD2454" w:rsidRPr="00CE28E3" w:rsidRDefault="00AD2454" w:rsidP="00947725">
            <w:pPr>
              <w:pStyle w:val="TableText"/>
              <w:jc w:val="right"/>
              <w:rPr>
                <w:sz w:val="24"/>
              </w:rPr>
            </w:pPr>
            <w:r w:rsidRPr="00262C33">
              <w:rPr>
                <w:b/>
                <w:bCs/>
              </w:rPr>
              <w:t>Category 6 – PATHOLOGY SERVICES –Group P7 Genetics</w:t>
            </w:r>
          </w:p>
        </w:tc>
      </w:tr>
      <w:tr w:rsidR="00AD2454" w:rsidRPr="00CE28E3" w14:paraId="0475BA45" w14:textId="77777777" w:rsidTr="00947725">
        <w:tc>
          <w:tcPr>
            <w:tcW w:w="5000" w:type="pct"/>
            <w:tcBorders>
              <w:top w:val="single" w:sz="4" w:space="0" w:color="000000"/>
              <w:left w:val="single" w:sz="4" w:space="0" w:color="000000"/>
              <w:bottom w:val="single" w:sz="4" w:space="0" w:color="000000"/>
              <w:right w:val="single" w:sz="4" w:space="0" w:color="000000"/>
            </w:tcBorders>
            <w:hideMark/>
          </w:tcPr>
          <w:p w14:paraId="41AE820C" w14:textId="3A0A25D9" w:rsidR="00AD2454" w:rsidRPr="003B766D" w:rsidRDefault="00AD2454" w:rsidP="00947725">
            <w:pPr>
              <w:rPr>
                <w:rFonts w:ascii="Arial Narrow" w:hAnsi="Arial Narrow"/>
                <w:szCs w:val="20"/>
                <w:lang w:eastAsia="ja-JP"/>
              </w:rPr>
            </w:pPr>
            <w:r w:rsidRPr="003B766D">
              <w:rPr>
                <w:rFonts w:ascii="Arial Narrow" w:hAnsi="Arial Narrow"/>
                <w:szCs w:val="20"/>
                <w:lang w:eastAsia="ja-JP"/>
              </w:rPr>
              <w:t>Characterisation of gene variant(s)</w:t>
            </w:r>
            <w:r w:rsidR="006206EF">
              <w:rPr>
                <w:rFonts w:ascii="Arial Narrow" w:hAnsi="Arial Narrow"/>
                <w:szCs w:val="20"/>
                <w:lang w:eastAsia="ja-JP"/>
              </w:rPr>
              <w:t xml:space="preserve"> </w:t>
            </w:r>
            <w:r w:rsidR="006206EF" w:rsidRPr="00E20DDD">
              <w:rPr>
                <w:rFonts w:ascii="Arial Narrow" w:hAnsi="Arial Narrow"/>
                <w:strike/>
                <w:szCs w:val="20"/>
                <w:lang w:eastAsia="ja-JP"/>
              </w:rPr>
              <w:t>by a gene panel consisting of at least 25 genes</w:t>
            </w:r>
            <w:r w:rsidRPr="003B766D">
              <w:rPr>
                <w:rFonts w:ascii="Arial Narrow" w:hAnsi="Arial Narrow"/>
                <w:szCs w:val="20"/>
                <w:lang w:eastAsia="ja-JP"/>
              </w:rPr>
              <w:t xml:space="preserve">, requested by a specialist or consultant physician, in a patient presenting with a </w:t>
            </w:r>
            <w:r w:rsidR="006206EF" w:rsidRPr="00E20DDD">
              <w:rPr>
                <w:rFonts w:ascii="Arial Narrow" w:hAnsi="Arial Narrow"/>
                <w:strike/>
                <w:szCs w:val="20"/>
                <w:lang w:eastAsia="ja-JP"/>
              </w:rPr>
              <w:t>clinically suspected</w:t>
            </w:r>
            <w:r w:rsidR="006206EF">
              <w:rPr>
                <w:rFonts w:ascii="Arial Narrow" w:hAnsi="Arial Narrow"/>
                <w:szCs w:val="20"/>
                <w:lang w:eastAsia="ja-JP"/>
              </w:rPr>
              <w:t xml:space="preserve"> </w:t>
            </w:r>
            <w:r w:rsidRPr="00E20DDD">
              <w:rPr>
                <w:rFonts w:ascii="Arial Narrow" w:hAnsi="Arial Narrow"/>
                <w:i/>
                <w:iCs/>
                <w:szCs w:val="20"/>
                <w:lang w:eastAsia="ja-JP"/>
              </w:rPr>
              <w:t>haematological malignancy of lymphoid origin that includes at least 25 genes from the lymphoid</w:t>
            </w:r>
            <w:r w:rsidRPr="003B766D">
              <w:rPr>
                <w:rFonts w:ascii="Arial Narrow" w:hAnsi="Arial Narrow"/>
                <w:szCs w:val="20"/>
                <w:lang w:eastAsia="ja-JP"/>
              </w:rPr>
              <w:t xml:space="preserve"> </w:t>
            </w:r>
            <w:r w:rsidRPr="00FF36A7">
              <w:rPr>
                <w:rFonts w:ascii="Arial Narrow" w:hAnsi="Arial Narrow"/>
                <w:strike/>
                <w:szCs w:val="20"/>
                <w:lang w:eastAsia="ja-JP"/>
              </w:rPr>
              <w:t>exemplar</w:t>
            </w:r>
            <w:r w:rsidRPr="003B766D">
              <w:rPr>
                <w:rFonts w:ascii="Arial Narrow" w:hAnsi="Arial Narrow"/>
                <w:szCs w:val="20"/>
                <w:lang w:eastAsia="ja-JP"/>
              </w:rPr>
              <w:t xml:space="preserve"> </w:t>
            </w:r>
            <w:r w:rsidRPr="00E20DDD">
              <w:rPr>
                <w:rFonts w:ascii="Arial Narrow" w:hAnsi="Arial Narrow"/>
                <w:i/>
                <w:iCs/>
                <w:szCs w:val="20"/>
                <w:lang w:eastAsia="ja-JP"/>
              </w:rPr>
              <w:t xml:space="preserve">list </w:t>
            </w:r>
          </w:p>
          <w:p w14:paraId="5EBFF062" w14:textId="0F964C81" w:rsidR="00AD2454" w:rsidRPr="00170D5B" w:rsidRDefault="00F759C8" w:rsidP="00947725">
            <w:pPr>
              <w:rPr>
                <w:rFonts w:ascii="Arial Narrow" w:hAnsi="Arial Narrow"/>
                <w:szCs w:val="20"/>
                <w:lang w:val="en-US" w:eastAsia="ja-JP"/>
              </w:rPr>
            </w:pPr>
            <w:r w:rsidRPr="00824F1D">
              <w:rPr>
                <w:rFonts w:ascii="Arial Narrow" w:hAnsi="Arial Narrow" w:cstheme="minorHAnsi"/>
                <w:szCs w:val="20"/>
              </w:rPr>
              <w:t>Applicable once per diagnostic episode at initial diagnosis or at disease relapse</w:t>
            </w:r>
          </w:p>
        </w:tc>
      </w:tr>
      <w:tr w:rsidR="00AD2454" w:rsidRPr="005D749D" w14:paraId="69966C02" w14:textId="77777777" w:rsidTr="00947725">
        <w:tc>
          <w:tcPr>
            <w:tcW w:w="5000" w:type="pct"/>
            <w:tcBorders>
              <w:top w:val="single" w:sz="4" w:space="0" w:color="000000"/>
              <w:left w:val="single" w:sz="4" w:space="0" w:color="000000"/>
              <w:bottom w:val="single" w:sz="4" w:space="0" w:color="000000"/>
              <w:right w:val="single" w:sz="4" w:space="0" w:color="000000"/>
            </w:tcBorders>
            <w:vAlign w:val="center"/>
            <w:hideMark/>
          </w:tcPr>
          <w:p w14:paraId="2DC4950A" w14:textId="22FC18F6" w:rsidR="00AD2454" w:rsidRPr="005D749D" w:rsidRDefault="00AD2454" w:rsidP="00947725">
            <w:pPr>
              <w:pStyle w:val="TableText"/>
              <w:rPr>
                <w:szCs w:val="20"/>
              </w:rPr>
            </w:pPr>
            <w:r w:rsidRPr="00056C64">
              <w:rPr>
                <w:szCs w:val="20"/>
              </w:rPr>
              <w:t>Fee: $940 Benefit: 75%=</w:t>
            </w:r>
            <w:r>
              <w:rPr>
                <w:szCs w:val="20"/>
              </w:rPr>
              <w:t>$</w:t>
            </w:r>
            <w:r w:rsidRPr="00056C64">
              <w:rPr>
                <w:szCs w:val="20"/>
              </w:rPr>
              <w:t>705 85%=$</w:t>
            </w:r>
            <w:r>
              <w:rPr>
                <w:szCs w:val="20"/>
              </w:rPr>
              <w:t>852.10 (</w:t>
            </w:r>
            <w:r w:rsidR="006206EF">
              <w:rPr>
                <w:szCs w:val="20"/>
              </w:rPr>
              <w:t>Revised 85% rebate to account for Greatest Permissible Gap</w:t>
            </w:r>
            <w:r>
              <w:rPr>
                <w:szCs w:val="20"/>
              </w:rPr>
              <w:t>)</w:t>
            </w:r>
          </w:p>
        </w:tc>
      </w:tr>
    </w:tbl>
    <w:p w14:paraId="4ABA7E97" w14:textId="39F7525E" w:rsidR="00AD2454" w:rsidRDefault="00AD2454" w:rsidP="00AD2454">
      <w:pPr>
        <w:pStyle w:val="Instructionaltext"/>
        <w:rPr>
          <w:color w:val="000000" w:themeColor="text1"/>
        </w:rPr>
      </w:pPr>
      <w:r>
        <w:rPr>
          <w:color w:val="000000" w:themeColor="text1"/>
        </w:rPr>
        <w:t>Proposed exemplar gene list for lymphoid panel</w:t>
      </w:r>
    </w:p>
    <w:p w14:paraId="2186859C" w14:textId="2EF10B44" w:rsidR="00AD2454" w:rsidRPr="005B6360" w:rsidRDefault="00AD2454" w:rsidP="005B6360">
      <w:pPr>
        <w:pStyle w:val="Instructionaltext"/>
        <w:rPr>
          <w:i/>
          <w:iCs/>
          <w:color w:val="000000" w:themeColor="text1"/>
        </w:rPr>
      </w:pPr>
      <w:r w:rsidRPr="001A44C5">
        <w:rPr>
          <w:i/>
          <w:iCs/>
          <w:color w:val="000000" w:themeColor="text1"/>
        </w:rPr>
        <w:t xml:space="preserve">ALK, ARID1A, </w:t>
      </w:r>
      <w:r w:rsidRPr="0025261E">
        <w:rPr>
          <w:i/>
          <w:iCs/>
          <w:color w:val="000000" w:themeColor="text1"/>
        </w:rPr>
        <w:t>ATM</w:t>
      </w:r>
      <w:r w:rsidRPr="001A44C5">
        <w:rPr>
          <w:i/>
          <w:iCs/>
          <w:color w:val="000000" w:themeColor="text1"/>
        </w:rPr>
        <w:t xml:space="preserve">, BCL2, BCL6, BIRC3, B2M, BRAF, BTK, CARD11, CD274, CD79B, CDKN2A, CREBBP, CXCR4, DNMT3A, EP300, ETV6, EZH2, FOXO1, HAVCR2, ID3, IDH1, IDH2, IKZF1, JAK1, JAK2, JAK3, KLF2, KMT2A, KRAS, MEF2B, MYC, MYD88, NFKBIE, NOTCH1, NRAS, PDCD1LG2, </w:t>
      </w:r>
      <w:r w:rsidRPr="00C36F4F">
        <w:rPr>
          <w:i/>
          <w:iCs/>
          <w:color w:val="000000" w:themeColor="text1"/>
        </w:rPr>
        <w:t xml:space="preserve">PIM1, PTPRD, RHOA, </w:t>
      </w:r>
      <w:r w:rsidRPr="0025261E">
        <w:rPr>
          <w:i/>
          <w:iCs/>
          <w:color w:val="000000" w:themeColor="text1"/>
        </w:rPr>
        <w:t>RUNX1</w:t>
      </w:r>
      <w:r w:rsidRPr="00C36F4F">
        <w:rPr>
          <w:i/>
          <w:iCs/>
          <w:color w:val="000000" w:themeColor="text1"/>
        </w:rPr>
        <w:t xml:space="preserve">, SF3B1, SOCS1, STAT3, STAT5B, STAT6, TCF3, TET2, </w:t>
      </w:r>
      <w:r w:rsidRPr="003F1904">
        <w:rPr>
          <w:i/>
          <w:iCs/>
          <w:color w:val="000000" w:themeColor="text1"/>
        </w:rPr>
        <w:t>TNFAIP3, TP53,</w:t>
      </w:r>
      <w:r w:rsidRPr="001A44C5">
        <w:rPr>
          <w:i/>
          <w:iCs/>
          <w:color w:val="000000" w:themeColor="text1"/>
        </w:rPr>
        <w:t xml:space="preserve"> XPO1</w:t>
      </w:r>
      <w:r w:rsidRPr="001A44C5">
        <w:rPr>
          <w:i/>
          <w:iCs/>
          <w:color w:val="000000" w:themeColor="text1"/>
        </w:rPr>
        <w:tab/>
      </w:r>
    </w:p>
    <w:p w14:paraId="5B067BD9" w14:textId="4C407C66" w:rsidR="00A9219F" w:rsidRPr="00A9219F" w:rsidRDefault="00A9219F" w:rsidP="00A9219F">
      <w:pPr>
        <w:pStyle w:val="Heading5"/>
        <w:rPr>
          <w:rFonts w:ascii="Franklin Gothic Book" w:hAnsi="Franklin Gothic Book"/>
          <w:color w:val="000000" w:themeColor="text1"/>
        </w:rPr>
      </w:pPr>
      <w:r w:rsidRPr="004F6988">
        <w:rPr>
          <w:rFonts w:ascii="Franklin Gothic Book" w:hAnsi="Franklin Gothic Book"/>
          <w:color w:val="000000" w:themeColor="text1"/>
        </w:rPr>
        <w:t xml:space="preserve">The HTA group proposes the following amended item descriptor with </w:t>
      </w:r>
      <w:r>
        <w:rPr>
          <w:rFonts w:ascii="Franklin Gothic Book" w:hAnsi="Franklin Gothic Book"/>
          <w:color w:val="000000" w:themeColor="text1"/>
        </w:rPr>
        <w:t>altered/deleted text</w:t>
      </w:r>
      <w:r w:rsidRPr="004F6988">
        <w:rPr>
          <w:rFonts w:ascii="Franklin Gothic Book" w:hAnsi="Franklin Gothic Book"/>
          <w:color w:val="000000" w:themeColor="text1"/>
        </w:rPr>
        <w:t xml:space="preserve"> in strikethrough and proposed </w:t>
      </w:r>
      <w:r>
        <w:rPr>
          <w:rFonts w:ascii="Franklin Gothic Book" w:hAnsi="Franklin Gothic Book"/>
          <w:color w:val="000000" w:themeColor="text1"/>
        </w:rPr>
        <w:t>new wording</w:t>
      </w:r>
      <w:r w:rsidRPr="004F6988">
        <w:rPr>
          <w:rFonts w:ascii="Franklin Gothic Book" w:hAnsi="Franklin Gothic Book"/>
          <w:color w:val="000000" w:themeColor="text1"/>
        </w:rPr>
        <w:t xml:space="preserve"> in </w:t>
      </w:r>
      <w:r>
        <w:rPr>
          <w:rFonts w:ascii="Franklin Gothic Book" w:hAnsi="Franklin Gothic Book"/>
          <w:color w:val="000000" w:themeColor="text1"/>
        </w:rPr>
        <w:t>italics</w:t>
      </w:r>
      <w:r w:rsidRPr="004F6988">
        <w:rPr>
          <w:rFonts w:ascii="Franklin Gothic Book" w:hAnsi="Franklin Gothic Book"/>
          <w:color w:val="000000" w:themeColor="text1"/>
        </w:rPr>
        <w:t xml:space="preserve">. </w:t>
      </w:r>
      <w:r>
        <w:rPr>
          <w:rFonts w:ascii="Franklin Gothic Book" w:hAnsi="Franklin Gothic Book"/>
          <w:color w:val="000000" w:themeColor="text1"/>
        </w:rPr>
        <w:t>The frequency restriction is recommended to allow testing at the initial diagnosis and then where there is suspected relapse or progression, noting that it would be uncommon or unlikely for a patient to access testing at every event of suspected or established disease progression or relapse, although in some instances this may be required and it would be reasonable to allow this where needed (e.g., second malignancy, where there is uncertainty surrounding the diagnosis).</w:t>
      </w:r>
    </w:p>
    <w:p w14:paraId="7FAACE52" w14:textId="45B0FA4E" w:rsidR="00C95962" w:rsidRDefault="00C95962" w:rsidP="00BA30CB">
      <w:pPr>
        <w:rPr>
          <w:lang w:eastAsia="en-AU"/>
        </w:rPr>
      </w:pPr>
      <w:r>
        <w:rPr>
          <w:lang w:eastAsia="en-AU"/>
        </w:rPr>
        <w:t>As with the myeloid panel list, the HTA group does not consider these genes to be exemplars</w:t>
      </w:r>
      <w:r w:rsidR="0058033B">
        <w:rPr>
          <w:lang w:eastAsia="en-AU"/>
        </w:rPr>
        <w:t xml:space="preserve"> (per the MSAC Guideline exemplar/facilitated HTA approach)</w:t>
      </w:r>
      <w:r>
        <w:rPr>
          <w:lang w:eastAsia="en-AU"/>
        </w:rPr>
        <w:t xml:space="preserve"> as they are not necessarily related in any way. The list was compared with other sources including the 2016 WHO Classification (a comprehensive list is not yet published for WHO HAEM5</w:t>
      </w:r>
      <w:r w:rsidR="004A58EF">
        <w:rPr>
          <w:lang w:eastAsia="en-AU"/>
        </w:rPr>
        <w:t>)</w:t>
      </w:r>
      <w:r>
        <w:rPr>
          <w:lang w:eastAsia="en-AU"/>
        </w:rPr>
        <w:t>, the National Health Service England (NHSE) National Genomics Test Directory, consensus lymphoid gene panels proposed by French consensus groups (LYSA/GBMHGM)</w:t>
      </w:r>
      <w:r w:rsidR="004A58EF">
        <w:rPr>
          <w:rStyle w:val="FootnoteReference"/>
          <w:lang w:eastAsia="en-AU"/>
        </w:rPr>
        <w:footnoteReference w:id="9"/>
      </w:r>
      <w:r>
        <w:rPr>
          <w:lang w:eastAsia="en-AU"/>
        </w:rPr>
        <w:t xml:space="preserve"> and the</w:t>
      </w:r>
      <w:r w:rsidR="004A58EF">
        <w:rPr>
          <w:lang w:eastAsia="en-AU"/>
        </w:rPr>
        <w:t xml:space="preserve"> </w:t>
      </w:r>
      <w:r>
        <w:rPr>
          <w:lang w:eastAsia="en-AU"/>
        </w:rPr>
        <w:t>key publications that inform the clinical and cost-effectiveness</w:t>
      </w:r>
      <w:r w:rsidR="004A58EF">
        <w:rPr>
          <w:rStyle w:val="FootnoteReference"/>
          <w:lang w:eastAsia="en-AU"/>
        </w:rPr>
        <w:footnoteReference w:id="10"/>
      </w:r>
      <w:r>
        <w:rPr>
          <w:lang w:eastAsia="en-AU"/>
        </w:rPr>
        <w:t xml:space="preserve"> and are of a comparable size and composition. The HTA group’s </w:t>
      </w:r>
      <w:r w:rsidR="00D539EB">
        <w:rPr>
          <w:lang w:eastAsia="en-AU"/>
        </w:rPr>
        <w:t xml:space="preserve">suggested </w:t>
      </w:r>
      <w:r>
        <w:rPr>
          <w:lang w:eastAsia="en-AU"/>
        </w:rPr>
        <w:t xml:space="preserve">item descriptor is below with suggested amendments to the wording and additional genes not currently in the candidate list </w:t>
      </w:r>
      <w:r w:rsidR="005B6360">
        <w:rPr>
          <w:lang w:eastAsia="en-AU"/>
        </w:rPr>
        <w:t>for the Applicant’s and MSAC’s consideration</w:t>
      </w:r>
      <w:r>
        <w:rPr>
          <w:lang w:eastAsia="en-AU"/>
        </w:rPr>
        <w:t>. Some genes</w:t>
      </w:r>
      <w:r w:rsidR="00A45646">
        <w:rPr>
          <w:lang w:eastAsia="en-AU"/>
        </w:rPr>
        <w:t xml:space="preserve"> with clinical utility</w:t>
      </w:r>
      <w:r>
        <w:rPr>
          <w:lang w:eastAsia="en-AU"/>
        </w:rPr>
        <w:t xml:space="preserve"> appear to be missing. Those highlighted in black are potential germline predisposition genes.</w:t>
      </w:r>
    </w:p>
    <w:p w14:paraId="598B20DE" w14:textId="211E84C4" w:rsidR="00EB7D86" w:rsidRDefault="00EB7D86" w:rsidP="00BA30CB">
      <w:pPr>
        <w:rPr>
          <w:lang w:eastAsia="en-AU"/>
        </w:rPr>
      </w:pPr>
      <w:r>
        <w:rPr>
          <w:lang w:eastAsia="en-AU"/>
        </w:rPr>
        <w:t xml:space="preserve">A </w:t>
      </w:r>
      <w:r w:rsidR="005B6360">
        <w:rPr>
          <w:lang w:eastAsia="en-AU"/>
        </w:rPr>
        <w:t>comparison</w:t>
      </w:r>
      <w:r>
        <w:rPr>
          <w:lang w:eastAsia="en-AU"/>
        </w:rPr>
        <w:t xml:space="preserve"> was undertaken with the current ‘ALLHAEM’ panel offered at the Peter MacCallum Cancer Centre which includes 29 of the proposed </w:t>
      </w:r>
      <w:r w:rsidR="001923A1">
        <w:rPr>
          <w:lang w:eastAsia="en-AU"/>
        </w:rPr>
        <w:t>52</w:t>
      </w:r>
      <w:r>
        <w:rPr>
          <w:lang w:eastAsia="en-AU"/>
        </w:rPr>
        <w:t xml:space="preserve"> genes in the candidate list.</w:t>
      </w:r>
    </w:p>
    <w:p w14:paraId="2AD807E1" w14:textId="6C5E8528" w:rsidR="0008785C" w:rsidRDefault="0008785C" w:rsidP="00BA30CB">
      <w:r>
        <w:rPr>
          <w:lang w:eastAsia="en-AU"/>
        </w:rPr>
        <w:t>Given there is a much smaller pool of shared genes across the lymphoid malignancies</w:t>
      </w:r>
      <w:r w:rsidR="00D43557">
        <w:rPr>
          <w:lang w:eastAsia="en-AU"/>
        </w:rPr>
        <w:t xml:space="preserve"> compared with the myeloid malignancies, and the breadth of genes are required for a differential diagnosis between otherwise very similar entities, how a gene list would be specified in the item descriptor is more challenging so that genes for the diagnosis of rarer entities are not excluded. This is referred for MSAC’s consideration.</w:t>
      </w:r>
    </w:p>
    <w:p w14:paraId="354AF92A" w14:textId="525453E4" w:rsidR="00AD2454" w:rsidRDefault="00AD2454" w:rsidP="00AD2454">
      <w:pPr>
        <w:pStyle w:val="Caption"/>
      </w:pPr>
      <w:r>
        <w:lastRenderedPageBreak/>
        <w:t xml:space="preserve">Table </w:t>
      </w:r>
      <w:fldSimple w:instr=" SEQ Table \* ARABIC ">
        <w:r w:rsidR="00A165AD">
          <w:rPr>
            <w:noProof/>
          </w:rPr>
          <w:t>4</w:t>
        </w:r>
      </w:fldSimple>
      <w:r>
        <w:t xml:space="preserve"> HTA group’s</w:t>
      </w:r>
      <w:r w:rsidRPr="00CB3C60">
        <w:t xml:space="preserve"> </w:t>
      </w:r>
      <w:r w:rsidR="0025261E">
        <w:t>suggested</w:t>
      </w:r>
      <w:r w:rsidRPr="00CB3C60">
        <w:t xml:space="preserve"> MBS Item BBBB for an NGS panel for characterising variants in haematological malignancies of lymphoid origin</w:t>
      </w:r>
      <w:r w:rsidR="00E068B7">
        <w:t xml:space="preserve">; </w:t>
      </w:r>
      <w:r w:rsidR="00E068B7" w:rsidRPr="00634EFF">
        <w:rPr>
          <w:i/>
          <w:iCs/>
        </w:rPr>
        <w:t xml:space="preserve">amendments from </w:t>
      </w:r>
      <w:r w:rsidR="00E068B7">
        <w:rPr>
          <w:i/>
          <w:iCs/>
        </w:rPr>
        <w:t>A</w:t>
      </w:r>
      <w:r w:rsidR="00E068B7" w:rsidRPr="00634EFF">
        <w:rPr>
          <w:i/>
          <w:iCs/>
        </w:rPr>
        <w:t>pplicant</w:t>
      </w:r>
      <w:r w:rsidR="005A3F1F">
        <w:rPr>
          <w:i/>
          <w:iCs/>
        </w:rPr>
        <w:t>’s</w:t>
      </w:r>
      <w:r w:rsidR="00E068B7" w:rsidRPr="00634EFF">
        <w:rPr>
          <w:i/>
          <w:iCs/>
        </w:rPr>
        <w:t xml:space="preserve"> proposal marked up</w:t>
      </w:r>
      <w:r w:rsidRPr="00CB3C60">
        <w:t xml:space="preserve"> </w:t>
      </w:r>
    </w:p>
    <w:tbl>
      <w:tblPr>
        <w:tblStyle w:val="TableGrid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16"/>
      </w:tblGrid>
      <w:tr w:rsidR="00AD2454" w:rsidRPr="00CE28E3" w14:paraId="3EC2DEF3" w14:textId="77777777" w:rsidTr="00947725">
        <w:trPr>
          <w:cnfStyle w:val="100000000000" w:firstRow="1" w:lastRow="0" w:firstColumn="0" w:lastColumn="0" w:oddVBand="0" w:evenVBand="0" w:oddHBand="0" w:evenHBand="0" w:firstRowFirstColumn="0" w:firstRowLastColumn="0" w:lastRowFirstColumn="0" w:lastRowLastColumn="0"/>
          <w:trHeight w:val="351"/>
          <w:tblHeader/>
        </w:trPr>
        <w:tc>
          <w:tcPr>
            <w:tcW w:w="5000" w:type="pct"/>
            <w:tcBorders>
              <w:top w:val="single" w:sz="4" w:space="0" w:color="000000"/>
              <w:left w:val="single" w:sz="4" w:space="0" w:color="000000"/>
              <w:bottom w:val="single" w:sz="4" w:space="0" w:color="000000"/>
              <w:right w:val="single" w:sz="4" w:space="0" w:color="000000"/>
            </w:tcBorders>
            <w:hideMark/>
          </w:tcPr>
          <w:p w14:paraId="184589C4" w14:textId="77777777" w:rsidR="00AD2454" w:rsidRPr="00CE28E3" w:rsidRDefault="00AD2454" w:rsidP="00947725">
            <w:pPr>
              <w:pStyle w:val="TableText"/>
              <w:jc w:val="right"/>
              <w:rPr>
                <w:sz w:val="24"/>
              </w:rPr>
            </w:pPr>
            <w:r w:rsidRPr="00262C33">
              <w:rPr>
                <w:b/>
                <w:bCs/>
              </w:rPr>
              <w:t>Category 6 – PATHOLOGY SERVICES –Group P7 Genetics</w:t>
            </w:r>
          </w:p>
        </w:tc>
      </w:tr>
      <w:tr w:rsidR="00AD2454" w:rsidRPr="00CE28E3" w14:paraId="74CFC5AA" w14:textId="77777777" w:rsidTr="00947725">
        <w:tc>
          <w:tcPr>
            <w:tcW w:w="5000" w:type="pct"/>
            <w:tcBorders>
              <w:top w:val="single" w:sz="4" w:space="0" w:color="000000"/>
              <w:left w:val="single" w:sz="4" w:space="0" w:color="000000"/>
              <w:bottom w:val="single" w:sz="4" w:space="0" w:color="000000"/>
              <w:right w:val="single" w:sz="4" w:space="0" w:color="000000"/>
            </w:tcBorders>
            <w:hideMark/>
          </w:tcPr>
          <w:p w14:paraId="54EFD356" w14:textId="1159D8FC" w:rsidR="00AD2454" w:rsidRPr="003B766D" w:rsidRDefault="00AD2454" w:rsidP="00947725">
            <w:pPr>
              <w:rPr>
                <w:rFonts w:ascii="Arial Narrow" w:hAnsi="Arial Narrow"/>
                <w:szCs w:val="20"/>
                <w:lang w:eastAsia="ja-JP"/>
              </w:rPr>
            </w:pPr>
            <w:r w:rsidRPr="00813D7F">
              <w:rPr>
                <w:rFonts w:ascii="Arial Narrow" w:hAnsi="Arial Narrow"/>
                <w:szCs w:val="20"/>
                <w:lang w:eastAsia="ja-JP"/>
              </w:rPr>
              <w:t xml:space="preserve">Characterisation </w:t>
            </w:r>
            <w:r w:rsidRPr="00B92811">
              <w:rPr>
                <w:rFonts w:ascii="Arial Narrow" w:hAnsi="Arial Narrow"/>
                <w:szCs w:val="20"/>
                <w:lang w:eastAsia="ja-JP"/>
              </w:rPr>
              <w:t xml:space="preserve">of </w:t>
            </w:r>
            <w:r w:rsidR="00D539EB" w:rsidRPr="005A3F1F">
              <w:rPr>
                <w:rFonts w:ascii="Arial Narrow" w:hAnsi="Arial Narrow"/>
                <w:strike/>
                <w:szCs w:val="20"/>
                <w:lang w:eastAsia="ja-JP"/>
              </w:rPr>
              <w:t>gene</w:t>
            </w:r>
            <w:r w:rsidR="00D539EB">
              <w:rPr>
                <w:rFonts w:ascii="Arial Narrow" w:hAnsi="Arial Narrow"/>
                <w:szCs w:val="20"/>
                <w:lang w:eastAsia="ja-JP"/>
              </w:rPr>
              <w:t xml:space="preserve"> </w:t>
            </w:r>
            <w:r w:rsidRPr="005A3F1F">
              <w:rPr>
                <w:rFonts w:ascii="Arial Narrow" w:hAnsi="Arial Narrow"/>
                <w:szCs w:val="20"/>
                <w:lang w:eastAsia="ja-JP"/>
              </w:rPr>
              <w:t xml:space="preserve">variant(s) </w:t>
            </w:r>
            <w:r w:rsidRPr="005A3F1F">
              <w:rPr>
                <w:rFonts w:ascii="Arial Narrow" w:hAnsi="Arial Narrow"/>
                <w:i/>
                <w:iCs/>
                <w:szCs w:val="20"/>
                <w:lang w:eastAsia="ja-JP"/>
              </w:rPr>
              <w:t>in at least 25 genes</w:t>
            </w:r>
            <w:r w:rsidRPr="00813D7F">
              <w:rPr>
                <w:rFonts w:ascii="Arial Narrow" w:hAnsi="Arial Narrow"/>
                <w:szCs w:val="20"/>
                <w:lang w:eastAsia="ja-JP"/>
              </w:rPr>
              <w:t>,</w:t>
            </w:r>
            <w:r w:rsidRPr="003B766D">
              <w:rPr>
                <w:rFonts w:ascii="Arial Narrow" w:hAnsi="Arial Narrow"/>
                <w:szCs w:val="20"/>
                <w:lang w:eastAsia="ja-JP"/>
              </w:rPr>
              <w:t xml:space="preserve"> requested by a specialist or consultant physician </w:t>
            </w:r>
            <w:r w:rsidRPr="005A3F1F">
              <w:rPr>
                <w:rFonts w:ascii="Arial Narrow" w:hAnsi="Arial Narrow"/>
                <w:i/>
                <w:iCs/>
                <w:szCs w:val="20"/>
                <w:lang w:eastAsia="ja-JP"/>
              </w:rPr>
              <w:t>to determine the diagnosis, prognosis and management of</w:t>
            </w:r>
            <w:r w:rsidRPr="00D539EB">
              <w:rPr>
                <w:rFonts w:ascii="Arial Narrow" w:hAnsi="Arial Narrow"/>
                <w:szCs w:val="20"/>
                <w:lang w:eastAsia="ja-JP"/>
              </w:rPr>
              <w:t xml:space="preserve"> </w:t>
            </w:r>
            <w:r w:rsidRPr="003B766D">
              <w:rPr>
                <w:rFonts w:ascii="Arial Narrow" w:hAnsi="Arial Narrow"/>
                <w:szCs w:val="20"/>
                <w:lang w:eastAsia="ja-JP"/>
              </w:rPr>
              <w:t>a patient presenting with</w:t>
            </w:r>
            <w:r>
              <w:rPr>
                <w:rFonts w:ascii="Arial Narrow" w:hAnsi="Arial Narrow"/>
                <w:szCs w:val="20"/>
                <w:lang w:eastAsia="ja-JP"/>
              </w:rPr>
              <w:t xml:space="preserve"> a</w:t>
            </w:r>
            <w:r w:rsidRPr="003B766D">
              <w:rPr>
                <w:rFonts w:ascii="Arial Narrow" w:hAnsi="Arial Narrow"/>
                <w:szCs w:val="20"/>
                <w:lang w:eastAsia="ja-JP"/>
              </w:rPr>
              <w:t xml:space="preserve"> </w:t>
            </w:r>
            <w:r w:rsidRPr="005A3F1F">
              <w:rPr>
                <w:rFonts w:ascii="Arial Narrow" w:hAnsi="Arial Narrow"/>
                <w:i/>
                <w:iCs/>
                <w:szCs w:val="20"/>
                <w:lang w:eastAsia="ja-JP"/>
              </w:rPr>
              <w:t>suspected</w:t>
            </w:r>
            <w:r>
              <w:rPr>
                <w:rFonts w:ascii="Arial Narrow" w:hAnsi="Arial Narrow"/>
                <w:szCs w:val="20"/>
                <w:lang w:eastAsia="ja-JP"/>
              </w:rPr>
              <w:t xml:space="preserve"> </w:t>
            </w:r>
            <w:r w:rsidRPr="003B766D">
              <w:rPr>
                <w:rFonts w:ascii="Arial Narrow" w:hAnsi="Arial Narrow"/>
                <w:szCs w:val="20"/>
                <w:lang w:eastAsia="ja-JP"/>
              </w:rPr>
              <w:t xml:space="preserve">haematological malignancy of </w:t>
            </w:r>
            <w:r>
              <w:rPr>
                <w:rFonts w:ascii="Arial Narrow" w:hAnsi="Arial Narrow"/>
                <w:szCs w:val="20"/>
                <w:lang w:eastAsia="ja-JP"/>
              </w:rPr>
              <w:t xml:space="preserve">lymphoid </w:t>
            </w:r>
            <w:r w:rsidRPr="003B766D">
              <w:rPr>
                <w:rFonts w:ascii="Arial Narrow" w:hAnsi="Arial Narrow"/>
                <w:szCs w:val="20"/>
                <w:lang w:eastAsia="ja-JP"/>
              </w:rPr>
              <w:t>origin</w:t>
            </w:r>
            <w:r w:rsidR="00D539EB">
              <w:rPr>
                <w:rFonts w:ascii="Arial Narrow" w:hAnsi="Arial Narrow"/>
                <w:szCs w:val="20"/>
                <w:lang w:eastAsia="ja-JP"/>
              </w:rPr>
              <w:t xml:space="preserve"> </w:t>
            </w:r>
            <w:r w:rsidR="00D539EB" w:rsidRPr="005A3F1F">
              <w:rPr>
                <w:rFonts w:ascii="Arial Narrow" w:hAnsi="Arial Narrow"/>
                <w:strike/>
                <w:szCs w:val="20"/>
                <w:lang w:eastAsia="ja-JP"/>
              </w:rPr>
              <w:t>that includes at least 25 genes from the lymphoid exemplar list</w:t>
            </w:r>
          </w:p>
          <w:p w14:paraId="0F8B79E3" w14:textId="71D2CAD2" w:rsidR="00AD2454" w:rsidRPr="00907F10" w:rsidRDefault="00C86558" w:rsidP="00947725">
            <w:pPr>
              <w:rPr>
                <w:rFonts w:ascii="Arial Narrow" w:hAnsi="Arial Narrow"/>
                <w:i/>
                <w:iCs/>
                <w:szCs w:val="20"/>
                <w:lang w:val="en-US" w:eastAsia="ja-JP"/>
              </w:rPr>
            </w:pPr>
            <w:r w:rsidRPr="00907F10">
              <w:rPr>
                <w:rFonts w:ascii="Arial Narrow" w:hAnsi="Arial Narrow"/>
                <w:i/>
                <w:iCs/>
                <w:szCs w:val="20"/>
                <w:lang w:val="en-US" w:eastAsia="ja-JP"/>
              </w:rPr>
              <w:t xml:space="preserve">Applicable once per diagnostic episode at initial diagnosis or </w:t>
            </w:r>
            <w:r>
              <w:rPr>
                <w:rFonts w:ascii="Arial Narrow" w:hAnsi="Arial Narrow"/>
                <w:i/>
                <w:iCs/>
                <w:szCs w:val="20"/>
                <w:lang w:val="en-US" w:eastAsia="ja-JP"/>
              </w:rPr>
              <w:t xml:space="preserve">suspected </w:t>
            </w:r>
            <w:r w:rsidRPr="00907F10">
              <w:rPr>
                <w:rFonts w:ascii="Arial Narrow" w:hAnsi="Arial Narrow"/>
                <w:i/>
                <w:iCs/>
                <w:szCs w:val="20"/>
                <w:lang w:val="en-US" w:eastAsia="ja-JP"/>
              </w:rPr>
              <w:t>disease progression/relapse</w:t>
            </w:r>
          </w:p>
        </w:tc>
      </w:tr>
      <w:tr w:rsidR="00AD2454" w:rsidRPr="005D749D" w14:paraId="15404B52" w14:textId="77777777" w:rsidTr="00947725">
        <w:tc>
          <w:tcPr>
            <w:tcW w:w="5000" w:type="pct"/>
            <w:tcBorders>
              <w:top w:val="single" w:sz="4" w:space="0" w:color="000000"/>
              <w:left w:val="single" w:sz="4" w:space="0" w:color="000000"/>
              <w:bottom w:val="single" w:sz="4" w:space="0" w:color="000000"/>
              <w:right w:val="single" w:sz="4" w:space="0" w:color="000000"/>
            </w:tcBorders>
            <w:vAlign w:val="center"/>
            <w:hideMark/>
          </w:tcPr>
          <w:p w14:paraId="466B1638" w14:textId="3B7CFD0B" w:rsidR="00AD2454" w:rsidRPr="00752F36" w:rsidRDefault="00AD2454" w:rsidP="00947725">
            <w:pPr>
              <w:pStyle w:val="TableText"/>
              <w:rPr>
                <w:szCs w:val="20"/>
              </w:rPr>
            </w:pPr>
            <w:r w:rsidRPr="005A3F1F">
              <w:rPr>
                <w:i/>
                <w:iCs/>
                <w:szCs w:val="20"/>
              </w:rPr>
              <w:t>Fee: $927.90 Benefit: 75%=724.50 85%=$840</w:t>
            </w:r>
          </w:p>
        </w:tc>
      </w:tr>
    </w:tbl>
    <w:p w14:paraId="5E964E9F" w14:textId="30E1F57E" w:rsidR="00AD2454" w:rsidRDefault="006B1639" w:rsidP="00AD2454">
      <w:pPr>
        <w:pStyle w:val="Instructionaltext"/>
        <w:rPr>
          <w:color w:val="000000" w:themeColor="text1"/>
        </w:rPr>
      </w:pPr>
      <w:r>
        <w:rPr>
          <w:color w:val="000000" w:themeColor="text1"/>
        </w:rPr>
        <w:t>Suggested</w:t>
      </w:r>
      <w:r w:rsidR="00AD2454">
        <w:rPr>
          <w:color w:val="000000" w:themeColor="text1"/>
        </w:rPr>
        <w:t xml:space="preserve"> gene</w:t>
      </w:r>
      <w:r w:rsidR="00326B2F">
        <w:rPr>
          <w:color w:val="000000" w:themeColor="text1"/>
        </w:rPr>
        <w:t>s</w:t>
      </w:r>
      <w:r w:rsidR="00AD2454">
        <w:rPr>
          <w:color w:val="000000" w:themeColor="text1"/>
        </w:rPr>
        <w:t xml:space="preserve"> </w:t>
      </w:r>
      <w:r w:rsidR="00326B2F" w:rsidRPr="00401913">
        <w:rPr>
          <w:color w:val="000000" w:themeColor="text1"/>
        </w:rPr>
        <w:t xml:space="preserve">with established clinical utility </w:t>
      </w:r>
      <w:r w:rsidR="00AD2454">
        <w:rPr>
          <w:color w:val="000000" w:themeColor="text1"/>
        </w:rPr>
        <w:t>for lymphoid panel</w:t>
      </w:r>
    </w:p>
    <w:p w14:paraId="47530EB1" w14:textId="03D64F47" w:rsidR="00AD2454" w:rsidRDefault="006B1639" w:rsidP="00AD2454">
      <w:pPr>
        <w:rPr>
          <w:i/>
          <w:iCs/>
          <w:color w:val="000000" w:themeColor="text1"/>
        </w:rPr>
      </w:pPr>
      <w:r w:rsidRPr="006B1639">
        <w:rPr>
          <w:color w:val="000000" w:themeColor="text1"/>
        </w:rPr>
        <w:t>61</w:t>
      </w:r>
      <w:r w:rsidR="00AD2454" w:rsidRPr="006B1639">
        <w:rPr>
          <w:color w:val="000000" w:themeColor="text1"/>
        </w:rPr>
        <w:t xml:space="preserve"> genes</w:t>
      </w:r>
      <w:r w:rsidR="00AD2454">
        <w:rPr>
          <w:i/>
          <w:iCs/>
          <w:color w:val="000000" w:themeColor="text1"/>
        </w:rPr>
        <w:t xml:space="preserve">: </w:t>
      </w:r>
      <w:r w:rsidR="00AD2454" w:rsidRPr="001A44C5">
        <w:rPr>
          <w:i/>
          <w:iCs/>
          <w:color w:val="000000" w:themeColor="text1"/>
        </w:rPr>
        <w:t xml:space="preserve">ALK, ARID1A, </w:t>
      </w:r>
      <w:r w:rsidR="00AD2454" w:rsidRPr="00C95962">
        <w:rPr>
          <w:b/>
          <w:bCs/>
          <w:i/>
          <w:iCs/>
          <w:color w:val="000000" w:themeColor="text1"/>
        </w:rPr>
        <w:t>ATM</w:t>
      </w:r>
      <w:r w:rsidR="00AD2454" w:rsidRPr="001A44C5">
        <w:rPr>
          <w:i/>
          <w:iCs/>
          <w:color w:val="000000" w:themeColor="text1"/>
        </w:rPr>
        <w:t xml:space="preserve">, BCL2, BCL6, BIRC3, B2M, BRAF, BTK, CARD11, CD274, CD79B, CDKN2A, CREBBP, CXCR4, DNMT3A, EP300, ETV6, </w:t>
      </w:r>
      <w:r w:rsidR="00AD2454" w:rsidRPr="00C95962">
        <w:rPr>
          <w:b/>
          <w:bCs/>
          <w:i/>
          <w:iCs/>
          <w:color w:val="000000" w:themeColor="text1"/>
        </w:rPr>
        <w:t>EZH2</w:t>
      </w:r>
      <w:r w:rsidR="00AD2454" w:rsidRPr="001A44C5">
        <w:rPr>
          <w:i/>
          <w:iCs/>
          <w:color w:val="000000" w:themeColor="text1"/>
        </w:rPr>
        <w:t xml:space="preserve">, FOXO1, HAVCR2, ID3, IDH1, IDH2, </w:t>
      </w:r>
      <w:r w:rsidR="00AD2454" w:rsidRPr="00C95962">
        <w:rPr>
          <w:b/>
          <w:bCs/>
          <w:i/>
          <w:iCs/>
          <w:color w:val="000000" w:themeColor="text1"/>
        </w:rPr>
        <w:t>IKZF1</w:t>
      </w:r>
      <w:r w:rsidR="00AD2454" w:rsidRPr="001A44C5">
        <w:rPr>
          <w:i/>
          <w:iCs/>
          <w:color w:val="000000" w:themeColor="text1"/>
        </w:rPr>
        <w:t xml:space="preserve">, JAK1, JAK2, JAK3, KLF2, KMT2A, KRAS, MEF2B, MYC, MYD88, NFKBIE, NOTCH1, NRAS, PDCD1LG2, PIM1, PTPRD, RHOA, </w:t>
      </w:r>
      <w:r w:rsidR="00AD2454" w:rsidRPr="004A58EF">
        <w:rPr>
          <w:b/>
          <w:bCs/>
          <w:i/>
          <w:iCs/>
          <w:color w:val="000000" w:themeColor="text1"/>
        </w:rPr>
        <w:t>RUNX1</w:t>
      </w:r>
      <w:r w:rsidR="00AD2454" w:rsidRPr="001A44C5">
        <w:rPr>
          <w:i/>
          <w:iCs/>
          <w:color w:val="000000" w:themeColor="text1"/>
        </w:rPr>
        <w:t xml:space="preserve">, SF3B1, SOCS1, STAT3, STAT5B, STAT6, TCF3, TET2, TNFAIP3, </w:t>
      </w:r>
      <w:r w:rsidR="00AD2454" w:rsidRPr="00C95962">
        <w:rPr>
          <w:b/>
          <w:bCs/>
          <w:i/>
          <w:iCs/>
          <w:color w:val="000000" w:themeColor="text1"/>
        </w:rPr>
        <w:t>TP53</w:t>
      </w:r>
      <w:r w:rsidR="00AD2454" w:rsidRPr="001A44C5">
        <w:rPr>
          <w:i/>
          <w:iCs/>
          <w:color w:val="000000" w:themeColor="text1"/>
        </w:rPr>
        <w:t>, XPO1</w:t>
      </w:r>
    </w:p>
    <w:p w14:paraId="5867697A" w14:textId="067885BD" w:rsidR="00AD2454" w:rsidRDefault="00AD2454" w:rsidP="00AD2454">
      <w:pPr>
        <w:rPr>
          <w:i/>
          <w:iCs/>
          <w:color w:val="FF0000"/>
        </w:rPr>
      </w:pPr>
      <w:r w:rsidRPr="00AB171D">
        <w:rPr>
          <w:i/>
          <w:iCs/>
          <w:color w:val="FF0000"/>
        </w:rPr>
        <w:t>CCND1, CD79A, CD79B,</w:t>
      </w:r>
      <w:r w:rsidR="00C95962">
        <w:rPr>
          <w:i/>
          <w:iCs/>
          <w:color w:val="FF0000"/>
        </w:rPr>
        <w:t xml:space="preserve"> FBXW7,</w:t>
      </w:r>
      <w:r w:rsidRPr="00AB171D">
        <w:rPr>
          <w:i/>
          <w:iCs/>
          <w:color w:val="FF0000"/>
        </w:rPr>
        <w:t xml:space="preserve"> NOTCH2, PLGC1, PLCG2, </w:t>
      </w:r>
      <w:r>
        <w:rPr>
          <w:i/>
          <w:iCs/>
          <w:color w:val="FF0000"/>
        </w:rPr>
        <w:t xml:space="preserve">PRDM1, </w:t>
      </w:r>
      <w:r w:rsidRPr="00AB171D">
        <w:rPr>
          <w:i/>
          <w:iCs/>
          <w:color w:val="FF0000"/>
        </w:rPr>
        <w:t>TRAF2</w:t>
      </w:r>
    </w:p>
    <w:p w14:paraId="779D2ACC" w14:textId="77777777" w:rsidR="0008409E" w:rsidRPr="005D2E12" w:rsidRDefault="0008409E" w:rsidP="0008409E">
      <w:pPr>
        <w:pStyle w:val="Tablenotes0"/>
        <w:rPr>
          <w:i/>
          <w:iCs/>
          <w:lang w:eastAsia="en-AU"/>
        </w:rPr>
      </w:pPr>
      <w:r w:rsidRPr="00906CAD">
        <w:rPr>
          <w:i/>
          <w:iCs/>
          <w:lang w:eastAsia="en-AU"/>
        </w:rPr>
        <w:t>Note</w:t>
      </w:r>
      <w:r>
        <w:rPr>
          <w:i/>
          <w:iCs/>
          <w:lang w:eastAsia="en-AU"/>
        </w:rPr>
        <w:t>:</w:t>
      </w:r>
      <w:r w:rsidRPr="00906CAD">
        <w:rPr>
          <w:i/>
          <w:iCs/>
          <w:lang w:eastAsia="en-AU"/>
        </w:rPr>
        <w:t xml:space="preserve"> </w:t>
      </w:r>
      <w:r>
        <w:rPr>
          <w:i/>
          <w:iCs/>
          <w:lang w:eastAsia="en-AU"/>
        </w:rPr>
        <w:t xml:space="preserve">the HTA group has identified </w:t>
      </w:r>
      <w:r w:rsidRPr="00906CAD">
        <w:rPr>
          <w:i/>
          <w:iCs/>
          <w:lang w:eastAsia="en-AU"/>
        </w:rPr>
        <w:t xml:space="preserve">additional genes </w:t>
      </w:r>
      <w:r>
        <w:rPr>
          <w:i/>
          <w:iCs/>
          <w:lang w:eastAsia="en-AU"/>
        </w:rPr>
        <w:t>(</w:t>
      </w:r>
      <w:r w:rsidRPr="00906CAD">
        <w:rPr>
          <w:i/>
          <w:iCs/>
          <w:lang w:eastAsia="en-AU"/>
        </w:rPr>
        <w:t>highlighted in red</w:t>
      </w:r>
      <w:r>
        <w:rPr>
          <w:i/>
          <w:iCs/>
          <w:lang w:eastAsia="en-AU"/>
        </w:rPr>
        <w:t>)</w:t>
      </w:r>
      <w:r w:rsidRPr="00906CAD">
        <w:rPr>
          <w:i/>
          <w:iCs/>
          <w:lang w:eastAsia="en-AU"/>
        </w:rPr>
        <w:t xml:space="preserve"> and potential </w:t>
      </w:r>
      <w:r>
        <w:rPr>
          <w:i/>
          <w:iCs/>
          <w:lang w:eastAsia="en-AU"/>
        </w:rPr>
        <w:t>hereditary predisposition</w:t>
      </w:r>
      <w:r w:rsidRPr="00906CAD">
        <w:rPr>
          <w:i/>
          <w:iCs/>
          <w:lang w:eastAsia="en-AU"/>
        </w:rPr>
        <w:t xml:space="preserve"> genes</w:t>
      </w:r>
      <w:r>
        <w:rPr>
          <w:i/>
          <w:iCs/>
          <w:lang w:eastAsia="en-AU"/>
        </w:rPr>
        <w:t xml:space="preserve"> (bold type).</w:t>
      </w:r>
    </w:p>
    <w:p w14:paraId="2EC2D280" w14:textId="5FFA6D5D" w:rsidR="003D6146" w:rsidRDefault="003D6146" w:rsidP="0008409E">
      <w:pPr>
        <w:pStyle w:val="Heading3"/>
      </w:pPr>
      <w:bookmarkStart w:id="14" w:name="_Toc111754791"/>
      <w:r>
        <w:t>Ambiguous lineage</w:t>
      </w:r>
      <w:bookmarkEnd w:id="14"/>
    </w:p>
    <w:p w14:paraId="36960BAF" w14:textId="3844CEB3" w:rsidR="00AD2454" w:rsidRPr="00BA30CB" w:rsidRDefault="0029132B" w:rsidP="00BA30CB">
      <w:r>
        <w:t xml:space="preserve">Those </w:t>
      </w:r>
      <w:r w:rsidR="00F8605D">
        <w:t xml:space="preserve">patients </w:t>
      </w:r>
      <w:r>
        <w:t xml:space="preserve">with a suspected malignancy that cannot be ruled out with a single panel </w:t>
      </w:r>
      <w:r w:rsidR="000A3DBE">
        <w:t>may</w:t>
      </w:r>
      <w:r>
        <w:t xml:space="preserve"> require sequential testing with each panel. The requester is the specialist or physician so it is likely both will be ordered unless there is no urgency for the result.</w:t>
      </w:r>
      <w:r w:rsidR="00ED6B51">
        <w:t xml:space="preserve"> Expert clin</w:t>
      </w:r>
      <w:r w:rsidR="003D6146">
        <w:t>i</w:t>
      </w:r>
      <w:r w:rsidR="00ED6B51">
        <w:t xml:space="preserve">cal advice indicated this was </w:t>
      </w:r>
      <w:r w:rsidR="003D6146">
        <w:t>uncommon,</w:t>
      </w:r>
      <w:r w:rsidR="00ED6B51">
        <w:t xml:space="preserve"> perhaps 1% of patients</w:t>
      </w:r>
      <w:r w:rsidR="003B031C">
        <w:t xml:space="preserve"> being tested</w:t>
      </w:r>
      <w:r w:rsidR="003D6146">
        <w:t xml:space="preserve"> per annum</w:t>
      </w:r>
      <w:r w:rsidR="00A45646">
        <w:t xml:space="preserve"> </w:t>
      </w:r>
      <w:r w:rsidR="003D6146">
        <w:t>– mostly in patients with concurrent malignancies</w:t>
      </w:r>
      <w:r w:rsidR="00AB170A">
        <w:t>, or a suspected new malignancy</w:t>
      </w:r>
      <w:r w:rsidR="003D6146">
        <w:t xml:space="preserve"> or ambiguous lineage</w:t>
      </w:r>
      <w:r w:rsidR="00ED6B51">
        <w:t>.</w:t>
      </w:r>
    </w:p>
    <w:p w14:paraId="34E0B08F" w14:textId="333CD325" w:rsidR="00772829" w:rsidRDefault="00FA4672" w:rsidP="002A18BE">
      <w:pPr>
        <w:pStyle w:val="Heading2"/>
        <w:numPr>
          <w:ilvl w:val="0"/>
          <w:numId w:val="0"/>
        </w:numPr>
      </w:pPr>
      <w:bookmarkStart w:id="15" w:name="_Toc111754792"/>
      <w:r>
        <w:t>7</w:t>
      </w:r>
      <w:r w:rsidR="00C36633" w:rsidRPr="00EE45C4">
        <w:t>.</w:t>
      </w:r>
      <w:r w:rsidR="00C36633" w:rsidRPr="00EE45C4">
        <w:tab/>
      </w:r>
      <w:r w:rsidR="00772829" w:rsidRPr="00EE45C4">
        <w:t>Population</w:t>
      </w:r>
      <w:bookmarkEnd w:id="15"/>
      <w:r w:rsidR="00772829" w:rsidRPr="00CE28E3">
        <w:t xml:space="preserve"> </w:t>
      </w:r>
    </w:p>
    <w:p w14:paraId="44C86B32" w14:textId="57C53401" w:rsidR="006E1403" w:rsidRDefault="006E1403" w:rsidP="00E81268">
      <w:r>
        <w:t>The PICO confirmation’s proposed population as “</w:t>
      </w:r>
      <w:r w:rsidRPr="005C14A4">
        <w:rPr>
          <w:rFonts w:cs="Arial"/>
        </w:rPr>
        <w:t xml:space="preserve">Patients/persons with </w:t>
      </w:r>
      <w:r>
        <w:rPr>
          <w:rFonts w:cs="Arial"/>
        </w:rPr>
        <w:t xml:space="preserve">clinically suspected myeloid or lymphoid neoplasm </w:t>
      </w:r>
      <w:r w:rsidRPr="00A44EE1">
        <w:rPr>
          <w:rFonts w:cs="Arial"/>
        </w:rPr>
        <w:t>where accurate diagnosis sufficient for treatment planning is not achieved using conventional testing</w:t>
      </w:r>
      <w:r>
        <w:rPr>
          <w:rFonts w:cs="Arial"/>
        </w:rPr>
        <w:t>”.</w:t>
      </w:r>
    </w:p>
    <w:p w14:paraId="7DE68E81" w14:textId="5932D874" w:rsidR="006E1403" w:rsidRDefault="006E1403" w:rsidP="006E1403">
      <w:pPr>
        <w:autoSpaceDE w:val="0"/>
        <w:autoSpaceDN w:val="0"/>
        <w:adjustRightInd w:val="0"/>
      </w:pPr>
      <w:r>
        <w:rPr>
          <w:rFonts w:cs="Arial"/>
        </w:rPr>
        <w:t xml:space="preserve">The HTA group has </w:t>
      </w:r>
      <w:r w:rsidR="00F8605D">
        <w:rPr>
          <w:rFonts w:cs="Arial"/>
        </w:rPr>
        <w:t xml:space="preserve">further </w:t>
      </w:r>
      <w:r>
        <w:rPr>
          <w:rFonts w:cs="Arial"/>
        </w:rPr>
        <w:t>defined the population eligible as “</w:t>
      </w:r>
      <w:r>
        <w:t xml:space="preserve">Patients with clinical or laboratory evidence of a </w:t>
      </w:r>
      <w:r w:rsidR="00B268D0">
        <w:t xml:space="preserve">suspected </w:t>
      </w:r>
      <w:r>
        <w:t>haematological malignancy where an NGS gene panel test during the initial work-up or at suspected disease progression/relapse would assist their diagnosis or management.”</w:t>
      </w:r>
      <w:r w:rsidR="00BF254D">
        <w:t xml:space="preserve"> This remains silent on the </w:t>
      </w:r>
      <w:r w:rsidR="002D0AA4">
        <w:t>positioning</w:t>
      </w:r>
      <w:r w:rsidR="00BF254D">
        <w:t xml:space="preserve"> of the test as the application covers a very broad range of conditions – for some, NGS panel testing is essential </w:t>
      </w:r>
      <w:r w:rsidR="00430EA9">
        <w:t xml:space="preserve">at diagnosis </w:t>
      </w:r>
      <w:r w:rsidR="00BF254D">
        <w:t xml:space="preserve">and has been the standard of care for </w:t>
      </w:r>
      <w:r w:rsidR="001559D2">
        <w:t xml:space="preserve">more than </w:t>
      </w:r>
      <w:r w:rsidR="00BF254D">
        <w:t>5000 Australians</w:t>
      </w:r>
      <w:r w:rsidR="000E1F67">
        <w:t xml:space="preserve"> (e.g., myeloid malignancies</w:t>
      </w:r>
      <w:r w:rsidR="00263D93">
        <w:t>, chronic lymphocytic leukaemia</w:t>
      </w:r>
      <w:r w:rsidR="00AF6E81">
        <w:t xml:space="preserve"> to test for clinically significant </w:t>
      </w:r>
      <w:r w:rsidR="00AF6E81" w:rsidRPr="00AF6E81">
        <w:rPr>
          <w:i/>
          <w:iCs/>
        </w:rPr>
        <w:t>TP53</w:t>
      </w:r>
      <w:r w:rsidR="00C7342A">
        <w:t xml:space="preserve"> </w:t>
      </w:r>
      <w:r w:rsidR="00181A2A">
        <w:t>variants</w:t>
      </w:r>
      <w:r w:rsidR="000E1F67">
        <w:t>)</w:t>
      </w:r>
      <w:r w:rsidR="00BF254D">
        <w:t xml:space="preserve"> – whereas, for other conditions, NGS </w:t>
      </w:r>
      <w:r w:rsidR="002A6676">
        <w:t xml:space="preserve">panel testing </w:t>
      </w:r>
      <w:r w:rsidR="00BF254D">
        <w:t xml:space="preserve">may be reserved for </w:t>
      </w:r>
      <w:r w:rsidR="00430EA9">
        <w:t xml:space="preserve">when all treatment avenues have been exploited (e.g., relapsed and refractory diffuse large B cell lymphoma) or </w:t>
      </w:r>
      <w:r w:rsidR="00BF254D">
        <w:t>those cases where a diagnosis cannot be made</w:t>
      </w:r>
      <w:r w:rsidR="000E1F67">
        <w:t xml:space="preserve"> (</w:t>
      </w:r>
      <w:r w:rsidR="00182F5E">
        <w:t xml:space="preserve">e.g., </w:t>
      </w:r>
      <w:r w:rsidR="000E1F67">
        <w:t>lymphadenopathy of uncertain aetiology)</w:t>
      </w:r>
      <w:r w:rsidR="00E94DB9">
        <w:t>,</w:t>
      </w:r>
      <w:r w:rsidR="002D0AA4">
        <w:t xml:space="preserve"> or </w:t>
      </w:r>
      <w:r w:rsidR="00E94DB9">
        <w:t xml:space="preserve">it </w:t>
      </w:r>
      <w:r w:rsidR="002D0AA4">
        <w:t>may not be needed at all</w:t>
      </w:r>
      <w:r w:rsidR="00BF254D">
        <w:t xml:space="preserve">. </w:t>
      </w:r>
      <w:r w:rsidR="00AA14A1">
        <w:t xml:space="preserve">From consultation with the Applicant’s experts and with </w:t>
      </w:r>
      <w:r w:rsidR="00C7342A">
        <w:t xml:space="preserve">clinical </w:t>
      </w:r>
      <w:r w:rsidR="00AA14A1">
        <w:t>expert</w:t>
      </w:r>
      <w:r w:rsidR="00C7342A">
        <w:t>s</w:t>
      </w:r>
      <w:r w:rsidR="00AA14A1">
        <w:t xml:space="preserve"> providing advice to the HTA group, </w:t>
      </w:r>
      <w:proofErr w:type="gramStart"/>
      <w:r w:rsidR="00AA14A1">
        <w:t>it is clear</w:t>
      </w:r>
      <w:r w:rsidR="00BF254D">
        <w:t xml:space="preserve"> that NGS</w:t>
      </w:r>
      <w:proofErr w:type="gramEnd"/>
      <w:r w:rsidR="00AA14A1">
        <w:t xml:space="preserve"> panel tests are</w:t>
      </w:r>
      <w:r w:rsidR="00BF254D">
        <w:t xml:space="preserve"> </w:t>
      </w:r>
      <w:r w:rsidR="00AA14A1">
        <w:t xml:space="preserve">used early </w:t>
      </w:r>
      <w:r w:rsidR="00E94DB9">
        <w:t>in the diagnostic work-up, and</w:t>
      </w:r>
      <w:r w:rsidR="00AA14A1">
        <w:t xml:space="preserve"> where that occurs, there is a reduction in utilisation of </w:t>
      </w:r>
      <w:r w:rsidR="00930D5D">
        <w:t xml:space="preserve">other </w:t>
      </w:r>
      <w:r w:rsidR="00AA14A1">
        <w:t>MBS items (Victorian utilisation data per capita is the</w:t>
      </w:r>
      <w:r w:rsidR="00430EA9">
        <w:t xml:space="preserve"> 40%</w:t>
      </w:r>
      <w:r w:rsidR="00AA14A1">
        <w:t xml:space="preserve"> lower than in NSW)</w:t>
      </w:r>
      <w:r w:rsidR="000A0B30">
        <w:t>.</w:t>
      </w:r>
      <w:r w:rsidR="00332CDA">
        <w:t xml:space="preserve"> Kawata et al (2022) demonstrated that a coordinated use of ‘NGS panel-first’ approach reduced cytogenetic testing in myeloid malignancies and plasma cell </w:t>
      </w:r>
      <w:r w:rsidR="00332CDA">
        <w:lastRenderedPageBreak/>
        <w:t>malignancies by 76%</w:t>
      </w:r>
      <w:r w:rsidR="00332CDA">
        <w:rPr>
          <w:rStyle w:val="FootnoteReference"/>
        </w:rPr>
        <w:footnoteReference w:id="11"/>
      </w:r>
      <w:r w:rsidR="00332CDA">
        <w:t xml:space="preserve">. This publication used an RNA and DNA NGS panel, </w:t>
      </w:r>
      <w:r w:rsidR="000A0B30">
        <w:t xml:space="preserve">had a clear clinical guideline in place in a state-based system </w:t>
      </w:r>
      <w:r w:rsidR="00332CDA">
        <w:t xml:space="preserve">and the observed </w:t>
      </w:r>
      <w:r w:rsidR="00C7342A">
        <w:t xml:space="preserve">40% </w:t>
      </w:r>
      <w:r w:rsidR="00332CDA">
        <w:t xml:space="preserve">reduction in </w:t>
      </w:r>
      <w:r w:rsidR="00C7342A">
        <w:t>benefits paid</w:t>
      </w:r>
      <w:r w:rsidR="00332CDA">
        <w:t xml:space="preserve"> in Victoria is consistent with the lower diagnostic yield with DNA analysis alone.</w:t>
      </w:r>
    </w:p>
    <w:p w14:paraId="54568854" w14:textId="169A6585" w:rsidR="004A4715" w:rsidRDefault="008605CA" w:rsidP="008605CA">
      <w:r>
        <w:t xml:space="preserve">The Applicant presented an algorithm without </w:t>
      </w:r>
      <w:r w:rsidR="00335292">
        <w:t>NGS</w:t>
      </w:r>
      <w:r>
        <w:t xml:space="preserve"> testing</w:t>
      </w:r>
      <w:r w:rsidR="00335292">
        <w:t>,</w:t>
      </w:r>
      <w:r>
        <w:t xml:space="preserve"> and </w:t>
      </w:r>
      <w:r w:rsidR="00335292">
        <w:t xml:space="preserve">one </w:t>
      </w:r>
      <w:r>
        <w:t>with testing, and an algorithm was included in the</w:t>
      </w:r>
      <w:r w:rsidR="00EA0E26">
        <w:t xml:space="preserve"> </w:t>
      </w:r>
      <w:r w:rsidR="00327DB8">
        <w:t>r</w:t>
      </w:r>
      <w:r w:rsidR="00EA0E26">
        <w:t>atified</w:t>
      </w:r>
      <w:r>
        <w:t xml:space="preserve"> PICO confirmation</w:t>
      </w:r>
      <w:r w:rsidR="00FB4C95">
        <w:t xml:space="preserve"> - all</w:t>
      </w:r>
      <w:r>
        <w:t xml:space="preserve"> positioned</w:t>
      </w:r>
      <w:r w:rsidR="00FB4C95">
        <w:t xml:space="preserve"> NGS panel testing</w:t>
      </w:r>
      <w:r>
        <w:t xml:space="preserve"> after all other testing and in patients with a </w:t>
      </w:r>
      <w:r w:rsidR="00F457DA">
        <w:t>‘</w:t>
      </w:r>
      <w:r>
        <w:t>complete</w:t>
      </w:r>
      <w:r w:rsidR="00F457DA">
        <w:t>’</w:t>
      </w:r>
      <w:r>
        <w:t xml:space="preserve"> malignant diagnosis</w:t>
      </w:r>
      <w:r w:rsidR="00EA7835">
        <w:t>, where it served largely to refine the diagnosis</w:t>
      </w:r>
      <w:r>
        <w:t>.</w:t>
      </w:r>
      <w:r w:rsidR="00FB4C95">
        <w:t xml:space="preserve"> The HTA group does not consider that a ‘complete’ malignant diagnosis</w:t>
      </w:r>
      <w:r w:rsidR="00632FB9">
        <w:t>/work-up</w:t>
      </w:r>
      <w:r w:rsidR="00FB4C95">
        <w:t xml:space="preserve"> can be achieved with</w:t>
      </w:r>
      <w:r w:rsidR="00632FB9">
        <w:t>out</w:t>
      </w:r>
      <w:r w:rsidR="00FB4C95">
        <w:t xml:space="preserve"> NGS panel testing in myeloid malignancies</w:t>
      </w:r>
      <w:r w:rsidR="00632FB9">
        <w:t xml:space="preserve">, nor in </w:t>
      </w:r>
      <w:r w:rsidR="00CC5C38">
        <w:t>many</w:t>
      </w:r>
      <w:r w:rsidR="00632FB9">
        <w:t xml:space="preserve"> lymphoid malignancies (e.g., chronic lymphocytic leukaemia).</w:t>
      </w:r>
      <w:r>
        <w:t xml:space="preserve"> </w:t>
      </w:r>
      <w:r w:rsidR="00632FB9">
        <w:t xml:space="preserve">In particular, the WHO HAEM5 does not include all the genes that inform prognosis </w:t>
      </w:r>
      <w:r w:rsidR="00135EE0">
        <w:t>and</w:t>
      </w:r>
      <w:r w:rsidR="00632FB9">
        <w:t xml:space="preserve"> risk stratification or therapeutic choices. </w:t>
      </w:r>
      <w:r w:rsidR="00CC5C38">
        <w:t xml:space="preserve">The </w:t>
      </w:r>
      <w:r>
        <w:t>HTA group</w:t>
      </w:r>
      <w:r w:rsidR="00B74D77">
        <w:t>, clinical advisers</w:t>
      </w:r>
      <w:r w:rsidR="00A70BA7">
        <w:t xml:space="preserve"> and the Applicant’s experts (in May 6 2022 meeting)</w:t>
      </w:r>
      <w:r>
        <w:t xml:space="preserve"> consider that NGS testing is not positioned after all other testing in </w:t>
      </w:r>
      <w:r w:rsidR="002F52EE">
        <w:t>the majority of</w:t>
      </w:r>
      <w:r>
        <w:t xml:space="preserve"> settings and</w:t>
      </w:r>
      <w:r w:rsidR="00A70BA7">
        <w:t xml:space="preserve"> the HTA group</w:t>
      </w:r>
      <w:r>
        <w:t xml:space="preserve"> has amended the algorithm</w:t>
      </w:r>
      <w:r w:rsidR="00CC50CC">
        <w:t xml:space="preserve"> without the test (</w:t>
      </w:r>
      <w:r w:rsidR="00CC50CC">
        <w:fldChar w:fldCharType="begin"/>
      </w:r>
      <w:r w:rsidR="00CC50CC">
        <w:instrText xml:space="preserve"> REF _Ref109642975 \h </w:instrText>
      </w:r>
      <w:r w:rsidR="00CC50CC">
        <w:fldChar w:fldCharType="separate"/>
      </w:r>
      <w:r w:rsidR="00A165AD">
        <w:t xml:space="preserve">Figure </w:t>
      </w:r>
      <w:r w:rsidR="00A165AD">
        <w:rPr>
          <w:noProof/>
        </w:rPr>
        <w:t>2</w:t>
      </w:r>
      <w:r w:rsidR="00CC50CC">
        <w:fldChar w:fldCharType="end"/>
      </w:r>
      <w:r w:rsidR="00CC50CC">
        <w:t>) and with the test included (</w:t>
      </w:r>
      <w:r w:rsidR="00CC50CC">
        <w:fldChar w:fldCharType="begin"/>
      </w:r>
      <w:r w:rsidR="00CC50CC">
        <w:instrText xml:space="preserve"> REF _Ref109643097 \h </w:instrText>
      </w:r>
      <w:r w:rsidR="00CC50CC">
        <w:fldChar w:fldCharType="separate"/>
      </w:r>
      <w:r w:rsidR="00A165AD">
        <w:t xml:space="preserve">Figure </w:t>
      </w:r>
      <w:r w:rsidR="00A165AD">
        <w:rPr>
          <w:noProof/>
        </w:rPr>
        <w:t>3</w:t>
      </w:r>
      <w:r w:rsidR="00CC50CC">
        <w:fldChar w:fldCharType="end"/>
      </w:r>
      <w:r w:rsidR="00CC50CC">
        <w:t>)</w:t>
      </w:r>
      <w:r w:rsidR="002F52EE">
        <w:t xml:space="preserve"> </w:t>
      </w:r>
      <w:r w:rsidR="00055C61">
        <w:t xml:space="preserve">to reflect this. </w:t>
      </w:r>
      <w:r w:rsidR="00335292">
        <w:t>The</w:t>
      </w:r>
      <w:r w:rsidR="00B74D77">
        <w:t xml:space="preserve"> HTA</w:t>
      </w:r>
      <w:r>
        <w:t xml:space="preserve"> also i</w:t>
      </w:r>
      <w:r w:rsidR="002F52EE">
        <w:t>dentified</w:t>
      </w:r>
      <w:r>
        <w:t xml:space="preserve"> the potential for</w:t>
      </w:r>
      <w:r w:rsidR="00CC5C38">
        <w:t xml:space="preserve"> significant</w:t>
      </w:r>
      <w:r>
        <w:t xml:space="preserve"> findings of </w:t>
      </w:r>
      <w:r w:rsidR="00632FB9">
        <w:t xml:space="preserve">a </w:t>
      </w:r>
      <w:r>
        <w:t>germline predisposition</w:t>
      </w:r>
      <w:r w:rsidR="00632FB9">
        <w:t xml:space="preserve">, and in a small </w:t>
      </w:r>
      <w:r w:rsidR="00135EE0">
        <w:t>proportion,</w:t>
      </w:r>
      <w:r>
        <w:t xml:space="preserve"> </w:t>
      </w:r>
      <w:r w:rsidR="00356C59">
        <w:t xml:space="preserve">clonal haematopoiesis of indeterminate potential (CHIP) </w:t>
      </w:r>
      <w:r w:rsidR="00CC5C38">
        <w:t>(by definition, only in patients where no malignancy is found)</w:t>
      </w:r>
      <w:r>
        <w:t xml:space="preserve">. Notably, </w:t>
      </w:r>
      <w:r w:rsidR="00CB53C6">
        <w:t xml:space="preserve">both </w:t>
      </w:r>
      <w:r w:rsidR="00A70BA7">
        <w:t xml:space="preserve">these </w:t>
      </w:r>
      <w:r w:rsidR="00CB53C6">
        <w:t>entities are</w:t>
      </w:r>
      <w:r w:rsidR="00A70BA7">
        <w:t xml:space="preserve"> now</w:t>
      </w:r>
      <w:r w:rsidR="00CB53C6">
        <w:t xml:space="preserve"> </w:t>
      </w:r>
      <w:r w:rsidR="00A70BA7">
        <w:t>prominent</w:t>
      </w:r>
      <w:r w:rsidR="00CB53C6">
        <w:t xml:space="preserve"> in WHO HAEM5: germline predisposition has its own </w:t>
      </w:r>
      <w:proofErr w:type="gramStart"/>
      <w:r w:rsidR="00CB53C6">
        <w:t>chapter</w:t>
      </w:r>
      <w:proofErr w:type="gramEnd"/>
      <w:r w:rsidR="00CB53C6">
        <w:t xml:space="preserve"> and any entity is now</w:t>
      </w:r>
      <w:r w:rsidR="00A70BA7">
        <w:t xml:space="preserve"> required</w:t>
      </w:r>
      <w:r w:rsidR="00CB53C6">
        <w:t xml:space="preserve"> to be defined according to </w:t>
      </w:r>
      <w:r w:rsidR="00A70BA7">
        <w:t>the</w:t>
      </w:r>
      <w:r w:rsidR="00CB53C6">
        <w:t xml:space="preserve"> germline predisposition identified.</w:t>
      </w:r>
    </w:p>
    <w:p w14:paraId="012A0D0B" w14:textId="3DA4C210" w:rsidR="008605CA" w:rsidRDefault="008605CA" w:rsidP="008605CA">
      <w:r>
        <w:t xml:space="preserve">The HTA group is in agreement with most aspects of the clinical algorithm without NGS testing but considers that the following are important for inclusion in the algorithm, depicting the diagnosis and management without </w:t>
      </w:r>
      <w:r w:rsidR="008C69F1">
        <w:t>(</w:t>
      </w:r>
      <w:r w:rsidR="008C69F1">
        <w:fldChar w:fldCharType="begin"/>
      </w:r>
      <w:r w:rsidR="008C69F1">
        <w:instrText xml:space="preserve"> REF _Ref109642975 \h </w:instrText>
      </w:r>
      <w:r w:rsidR="008C69F1">
        <w:fldChar w:fldCharType="separate"/>
      </w:r>
      <w:r w:rsidR="00A165AD">
        <w:t xml:space="preserve">Figure </w:t>
      </w:r>
      <w:r w:rsidR="00A165AD">
        <w:rPr>
          <w:noProof/>
        </w:rPr>
        <w:t>2</w:t>
      </w:r>
      <w:r w:rsidR="008C69F1">
        <w:fldChar w:fldCharType="end"/>
      </w:r>
      <w:r w:rsidR="008C69F1">
        <w:t xml:space="preserve">) </w:t>
      </w:r>
      <w:r>
        <w:t xml:space="preserve">or with </w:t>
      </w:r>
      <w:r w:rsidR="008C69F1">
        <w:t>(</w:t>
      </w:r>
      <w:r w:rsidR="008C69F1">
        <w:fldChar w:fldCharType="begin"/>
      </w:r>
      <w:r w:rsidR="008C69F1">
        <w:instrText xml:space="preserve"> REF _Ref109643097 \h </w:instrText>
      </w:r>
      <w:r w:rsidR="008C69F1">
        <w:fldChar w:fldCharType="separate"/>
      </w:r>
      <w:r w:rsidR="00A165AD">
        <w:t xml:space="preserve">Figure </w:t>
      </w:r>
      <w:r w:rsidR="00A165AD">
        <w:rPr>
          <w:noProof/>
        </w:rPr>
        <w:t>3</w:t>
      </w:r>
      <w:r w:rsidR="008C69F1">
        <w:fldChar w:fldCharType="end"/>
      </w:r>
      <w:r w:rsidR="008C69F1">
        <w:t xml:space="preserve">) </w:t>
      </w:r>
      <w:r>
        <w:t>the proposed NGS panel testing:</w:t>
      </w:r>
    </w:p>
    <w:p w14:paraId="45432115" w14:textId="77777777" w:rsidR="008605CA" w:rsidRDefault="008605CA" w:rsidP="00B56755">
      <w:pPr>
        <w:pStyle w:val="ListParagraph"/>
        <w:numPr>
          <w:ilvl w:val="0"/>
          <w:numId w:val="13"/>
        </w:numPr>
      </w:pPr>
      <w:r>
        <w:t>Patients with symptoms and/or signs and/or investigation(s) (including incidental test results) suggesting a possible diagnosis of a haematological malignancy which may be an initial diagnosis or represent progression or relapse</w:t>
      </w:r>
    </w:p>
    <w:p w14:paraId="3B590469" w14:textId="0BD52104" w:rsidR="008605CA" w:rsidRDefault="008605CA" w:rsidP="00B56755">
      <w:pPr>
        <w:pStyle w:val="ListParagraph"/>
        <w:numPr>
          <w:ilvl w:val="0"/>
          <w:numId w:val="13"/>
        </w:numPr>
      </w:pPr>
      <w:r>
        <w:t xml:space="preserve">NGS panel testing is </w:t>
      </w:r>
      <w:r w:rsidR="00733380">
        <w:t xml:space="preserve">often </w:t>
      </w:r>
      <w:r>
        <w:t xml:space="preserve">performed alongside other tests for a broad range of haematological </w:t>
      </w:r>
      <w:r w:rsidR="003C7CB5">
        <w:t>malignancies</w:t>
      </w:r>
      <w:r>
        <w:t xml:space="preserve">, rather than reserved </w:t>
      </w:r>
      <w:r w:rsidR="00003E2C">
        <w:t xml:space="preserve">for </w:t>
      </w:r>
      <w:r w:rsidR="008A1702">
        <w:t xml:space="preserve">cases </w:t>
      </w:r>
      <w:r>
        <w:t>where there is uncertainty about the diagnosis</w:t>
      </w:r>
    </w:p>
    <w:p w14:paraId="610B1705" w14:textId="77777777" w:rsidR="008605CA" w:rsidRDefault="008605CA" w:rsidP="00B56755">
      <w:pPr>
        <w:pStyle w:val="ListParagraph"/>
        <w:numPr>
          <w:ilvl w:val="0"/>
          <w:numId w:val="13"/>
        </w:numPr>
      </w:pPr>
      <w:r>
        <w:t>NGS panel testing provides more information than just genomic subtyping and correction or refinement of a diagnosis and without it,</w:t>
      </w:r>
    </w:p>
    <w:p w14:paraId="017F03B8" w14:textId="3153B52B" w:rsidR="008605CA" w:rsidRDefault="008605CA" w:rsidP="00B56755">
      <w:pPr>
        <w:pStyle w:val="ListParagraph"/>
        <w:numPr>
          <w:ilvl w:val="1"/>
          <w:numId w:val="13"/>
        </w:numPr>
      </w:pPr>
      <w:r>
        <w:t xml:space="preserve">Per current guidelines and risk stratification models, there would be suboptimal/incorrect risk stratification e.g., in patients with myeloid neoplasms </w:t>
      </w:r>
    </w:p>
    <w:p w14:paraId="00BE68B6" w14:textId="77777777" w:rsidR="008605CA" w:rsidRDefault="008605CA" w:rsidP="00B56755">
      <w:pPr>
        <w:pStyle w:val="ListParagraph"/>
        <w:numPr>
          <w:ilvl w:val="1"/>
          <w:numId w:val="13"/>
        </w:numPr>
      </w:pPr>
      <w:r>
        <w:t>Potential familial predisposition may not be identified</w:t>
      </w:r>
    </w:p>
    <w:p w14:paraId="23C3D0CE" w14:textId="50366CD6" w:rsidR="008605CA" w:rsidRDefault="008605CA" w:rsidP="00B56755">
      <w:pPr>
        <w:pStyle w:val="ListParagraph"/>
        <w:numPr>
          <w:ilvl w:val="1"/>
          <w:numId w:val="13"/>
        </w:numPr>
      </w:pPr>
      <w:r>
        <w:t xml:space="preserve">Treatment options may be suboptimal or restricted including limiting access to investigational therapies – these may be amended after initially commencing therapy as NGS </w:t>
      </w:r>
      <w:r w:rsidR="003112AE">
        <w:t>testing</w:t>
      </w:r>
      <w:r>
        <w:t xml:space="preserve"> take</w:t>
      </w:r>
      <w:r w:rsidR="003112AE">
        <w:t>s approximately</w:t>
      </w:r>
      <w:r>
        <w:t xml:space="preserve"> 3-4 weeks</w:t>
      </w:r>
    </w:p>
    <w:p w14:paraId="52FA32E5" w14:textId="1C1EDF1F" w:rsidR="005F5A66" w:rsidRDefault="005F5A66" w:rsidP="00B56755">
      <w:pPr>
        <w:pStyle w:val="ListParagraph"/>
        <w:numPr>
          <w:ilvl w:val="2"/>
          <w:numId w:val="13"/>
        </w:numPr>
      </w:pPr>
      <w:r>
        <w:t>Where more urgent results are required, single gene tests may be required</w:t>
      </w:r>
    </w:p>
    <w:p w14:paraId="4C6BE22B" w14:textId="519AF073" w:rsidR="008605CA" w:rsidRDefault="002F46AE" w:rsidP="008605CA">
      <w:pPr>
        <w:pStyle w:val="ListParagraph"/>
        <w:numPr>
          <w:ilvl w:val="0"/>
          <w:numId w:val="13"/>
        </w:numPr>
      </w:pPr>
      <w:r>
        <w:t>Diagnostic uncertainties may be resolved with NGS panel testing shortening the</w:t>
      </w:r>
      <w:r w:rsidR="008605CA">
        <w:t xml:space="preserve"> diagnostic odyssey and </w:t>
      </w:r>
      <w:r w:rsidR="00EB03AD">
        <w:t xml:space="preserve">avoiding </w:t>
      </w:r>
      <w:r w:rsidR="008605CA">
        <w:t>delays in treatment</w:t>
      </w:r>
      <w:r>
        <w:t xml:space="preserve"> or </w:t>
      </w:r>
      <w:r w:rsidR="00EB03AD">
        <w:t>even</w:t>
      </w:r>
      <w:r>
        <w:t xml:space="preserve"> incorrect treatment.</w:t>
      </w:r>
    </w:p>
    <w:p w14:paraId="61D062A6" w14:textId="77777777" w:rsidR="008605CA" w:rsidRDefault="008605CA" w:rsidP="008605CA">
      <w:pPr>
        <w:keepNext/>
      </w:pPr>
      <w:r w:rsidRPr="00B35F62">
        <w:rPr>
          <w:noProof/>
        </w:rPr>
        <w:lastRenderedPageBreak/>
        <w:drawing>
          <wp:inline distT="0" distB="0" distL="0" distR="0" wp14:anchorId="1E2D8987" wp14:editId="64131242">
            <wp:extent cx="5731510" cy="5702935"/>
            <wp:effectExtent l="0" t="0" r="0" b="0"/>
            <wp:docPr id="12" name="Picture 12" descr="HTA group’s algorithm for the diagnosis and management of patients with a possible diagnosis of a haematological malignancy in the absence of NGS panel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HTA group’s algorithm for the diagnosis and management of patients with a possible diagnosis of a haematological malignancy in the absence of NGS panel testing"/>
                    <pic:cNvPicPr/>
                  </pic:nvPicPr>
                  <pic:blipFill>
                    <a:blip r:embed="rId15"/>
                    <a:stretch>
                      <a:fillRect/>
                    </a:stretch>
                  </pic:blipFill>
                  <pic:spPr>
                    <a:xfrm>
                      <a:off x="0" y="0"/>
                      <a:ext cx="5731510" cy="5702935"/>
                    </a:xfrm>
                    <a:prstGeom prst="rect">
                      <a:avLst/>
                    </a:prstGeom>
                  </pic:spPr>
                </pic:pic>
              </a:graphicData>
            </a:graphic>
          </wp:inline>
        </w:drawing>
      </w:r>
    </w:p>
    <w:p w14:paraId="571461B0" w14:textId="461252AD" w:rsidR="008605CA" w:rsidRDefault="008605CA" w:rsidP="00D024DD">
      <w:pPr>
        <w:pStyle w:val="Caption"/>
      </w:pPr>
      <w:bookmarkStart w:id="16" w:name="_Ref109642975"/>
      <w:r>
        <w:t xml:space="preserve">Figure </w:t>
      </w:r>
      <w:fldSimple w:instr=" SEQ Figure \* ARABIC ">
        <w:r w:rsidR="00A165AD">
          <w:rPr>
            <w:noProof/>
          </w:rPr>
          <w:t>2</w:t>
        </w:r>
      </w:fldSimple>
      <w:bookmarkEnd w:id="16"/>
      <w:r>
        <w:t xml:space="preserve"> HTA group’s algorithm for the diagnosis and management of patients with a possible diagnosis of a haematological malignancy in the absence of NGS panel testing</w:t>
      </w:r>
    </w:p>
    <w:p w14:paraId="43F4725B" w14:textId="77777777" w:rsidR="008605CA" w:rsidRPr="00BF1E8A" w:rsidRDefault="008605CA" w:rsidP="008605CA">
      <w:pPr>
        <w:keepNext/>
      </w:pPr>
      <w:r w:rsidRPr="00C7171B">
        <w:rPr>
          <w:noProof/>
        </w:rPr>
        <w:lastRenderedPageBreak/>
        <w:drawing>
          <wp:inline distT="0" distB="0" distL="0" distR="0" wp14:anchorId="6098A3C1" wp14:editId="6209EEE8">
            <wp:extent cx="5731510" cy="5522595"/>
            <wp:effectExtent l="0" t="0" r="0" b="1905"/>
            <wp:docPr id="53" name="Picture 53" descr="HTA group’s algorithm for the diagnosis and management of patients with a possible diagnosis of a haematological malignancy with the proposed NGS panel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HTA group’s algorithm for the diagnosis and management of patients with a possible diagnosis of a haematological malignancy with the proposed NGS panel testing"/>
                    <pic:cNvPicPr/>
                  </pic:nvPicPr>
                  <pic:blipFill>
                    <a:blip r:embed="rId16"/>
                    <a:stretch>
                      <a:fillRect/>
                    </a:stretch>
                  </pic:blipFill>
                  <pic:spPr>
                    <a:xfrm>
                      <a:off x="0" y="0"/>
                      <a:ext cx="5731510" cy="5522595"/>
                    </a:xfrm>
                    <a:prstGeom prst="rect">
                      <a:avLst/>
                    </a:prstGeom>
                  </pic:spPr>
                </pic:pic>
              </a:graphicData>
            </a:graphic>
          </wp:inline>
        </w:drawing>
      </w:r>
    </w:p>
    <w:p w14:paraId="13D3E999" w14:textId="6EDB680C" w:rsidR="008605CA" w:rsidRDefault="008605CA" w:rsidP="008605CA">
      <w:pPr>
        <w:pStyle w:val="Caption"/>
      </w:pPr>
      <w:bookmarkStart w:id="17" w:name="_Ref109643097"/>
      <w:r>
        <w:t xml:space="preserve">Figure </w:t>
      </w:r>
      <w:fldSimple w:instr=" SEQ Figure \* ARABIC ">
        <w:r w:rsidR="00A165AD">
          <w:rPr>
            <w:noProof/>
          </w:rPr>
          <w:t>3</w:t>
        </w:r>
      </w:fldSimple>
      <w:bookmarkEnd w:id="17"/>
      <w:r>
        <w:t xml:space="preserve"> HTA group’s algorithm for the diagnosis and management of patients with a possible diagnosis of a haematological malignancy with the proposed NGS panel testing</w:t>
      </w:r>
    </w:p>
    <w:p w14:paraId="43B55292" w14:textId="687E26B4" w:rsidR="008605CA" w:rsidRPr="00575551" w:rsidRDefault="008605CA" w:rsidP="008605CA">
      <w:pPr>
        <w:pStyle w:val="TableFooter"/>
      </w:pPr>
      <w:r w:rsidRPr="00E52557">
        <w:t>MBS items 73290,</w:t>
      </w:r>
      <w:r>
        <w:t xml:space="preserve"> 73325,</w:t>
      </w:r>
      <w:r w:rsidRPr="00E52557">
        <w:t xml:space="preserve"> 73326, 73314,</w:t>
      </w:r>
      <w:r w:rsidR="00EF59A8">
        <w:t xml:space="preserve"> 73343,</w:t>
      </w:r>
      <w:r w:rsidRPr="00E52557">
        <w:t xml:space="preserve"> 73369, 73364, 73365, 73366, 73367, 73368, 73369, 77370</w:t>
      </w:r>
      <w:r>
        <w:t>,</w:t>
      </w:r>
      <w:r w:rsidRPr="00E52557">
        <w:t xml:space="preserve"> 73373</w:t>
      </w:r>
      <w:r>
        <w:t>, 73397, 73398 and 73399.</w:t>
      </w:r>
    </w:p>
    <w:p w14:paraId="41F50CF6" w14:textId="7C2A4B9F" w:rsidR="002767EE" w:rsidRDefault="000C009E" w:rsidP="006E1403">
      <w:pPr>
        <w:autoSpaceDE w:val="0"/>
        <w:autoSpaceDN w:val="0"/>
        <w:adjustRightInd w:val="0"/>
      </w:pPr>
      <w:r>
        <w:t>As above, a</w:t>
      </w:r>
      <w:r w:rsidR="00082D7F">
        <w:t xml:space="preserve">n additional </w:t>
      </w:r>
      <w:r>
        <w:t xml:space="preserve">relevant </w:t>
      </w:r>
      <w:r w:rsidR="00082D7F">
        <w:t>population</w:t>
      </w:r>
      <w:r w:rsidR="00F3188A">
        <w:t xml:space="preserve"> proposed by the HTA group to be tested</w:t>
      </w:r>
      <w:r w:rsidR="00082D7F">
        <w:t xml:space="preserve"> </w:t>
      </w:r>
      <w:r w:rsidR="00F3188A">
        <w:t>are</w:t>
      </w:r>
      <w:r w:rsidR="00082D7F">
        <w:t xml:space="preserve"> those with a suspected haematological malignancy </w:t>
      </w:r>
      <w:r w:rsidR="00722DD5">
        <w:t xml:space="preserve">but not found to have a malignancy. </w:t>
      </w:r>
      <w:r w:rsidR="004C1376">
        <w:t>It is expected that this subpopulation</w:t>
      </w:r>
      <w:r w:rsidR="00722DD5">
        <w:t xml:space="preserve"> </w:t>
      </w:r>
      <w:r w:rsidR="00CB4CF4">
        <w:t>will</w:t>
      </w:r>
      <w:r w:rsidR="00722DD5">
        <w:t xml:space="preserve"> be </w:t>
      </w:r>
      <w:r w:rsidR="004C1376">
        <w:t xml:space="preserve">relatively smaller </w:t>
      </w:r>
      <w:r w:rsidR="00722DD5">
        <w:t xml:space="preserve">for myeloid malignancies given their </w:t>
      </w:r>
      <w:r w:rsidR="00332B42">
        <w:t xml:space="preserve">clinical </w:t>
      </w:r>
      <w:r w:rsidR="00722DD5">
        <w:t>presentation and</w:t>
      </w:r>
      <w:r w:rsidR="00332B42">
        <w:t xml:space="preserve"> prior tests might narrow down those needing a bone marrow aspirate/trephine; where reported, this</w:t>
      </w:r>
      <w:r w:rsidR="00722DD5">
        <w:t xml:space="preserve"> </w:t>
      </w:r>
      <w:r w:rsidR="00332B42">
        <w:t xml:space="preserve">accounted for </w:t>
      </w:r>
      <w:r w:rsidR="00722DD5">
        <w:t xml:space="preserve">approximately 1.65% </w:t>
      </w:r>
      <w:r w:rsidR="00332B42">
        <w:t>of all cases tested.</w:t>
      </w:r>
      <w:r w:rsidR="004C1E49">
        <w:rPr>
          <w:rStyle w:val="FootnoteReference"/>
        </w:rPr>
        <w:footnoteReference w:id="12"/>
      </w:r>
      <w:r w:rsidR="00332B42">
        <w:t xml:space="preserve"> The proportion</w:t>
      </w:r>
      <w:r w:rsidR="00722DD5">
        <w:t xml:space="preserve"> is likely to be somewhat higher </w:t>
      </w:r>
      <w:r w:rsidR="004C1E49">
        <w:t>for those with a suspected lymphoid malignancy where the presentation</w:t>
      </w:r>
      <w:r w:rsidR="00332B42">
        <w:t xml:space="preserve"> may be</w:t>
      </w:r>
      <w:r w:rsidR="004C1E49">
        <w:t xml:space="preserve"> with lymphocytosis or lymphadenopathy</w:t>
      </w:r>
      <w:r w:rsidR="00332B42">
        <w:t xml:space="preserve"> which</w:t>
      </w:r>
      <w:r w:rsidR="004C1E49">
        <w:t xml:space="preserve"> requires exclusion of clonality/malignancy.</w:t>
      </w:r>
    </w:p>
    <w:p w14:paraId="66BDFCC1" w14:textId="3B445837" w:rsidR="00772829" w:rsidRPr="00CE28E3" w:rsidRDefault="00FA4672" w:rsidP="002A18BE">
      <w:pPr>
        <w:pStyle w:val="Heading2"/>
        <w:numPr>
          <w:ilvl w:val="0"/>
          <w:numId w:val="0"/>
        </w:numPr>
      </w:pPr>
      <w:bookmarkStart w:id="18" w:name="_Toc111754793"/>
      <w:r>
        <w:lastRenderedPageBreak/>
        <w:t>8</w:t>
      </w:r>
      <w:r w:rsidR="00C36633">
        <w:t>.</w:t>
      </w:r>
      <w:r w:rsidR="00C36633">
        <w:tab/>
      </w:r>
      <w:r w:rsidR="00772829" w:rsidRPr="00F8096E">
        <w:t>Comparator</w:t>
      </w:r>
      <w:bookmarkEnd w:id="18"/>
    </w:p>
    <w:p w14:paraId="6D69F42B" w14:textId="07F3733C" w:rsidR="00390E5C" w:rsidRPr="00330A0A" w:rsidRDefault="00F8096E" w:rsidP="00F8096E">
      <w:r>
        <w:t xml:space="preserve">No </w:t>
      </w:r>
      <w:r w:rsidR="00220C4A">
        <w:t xml:space="preserve">NGS panel testing is the nominated </w:t>
      </w:r>
      <w:r>
        <w:t>comparator</w:t>
      </w:r>
      <w:r w:rsidR="00220C4A">
        <w:t xml:space="preserve"> </w:t>
      </w:r>
      <w:r w:rsidR="009B6664">
        <w:t>as</w:t>
      </w:r>
      <w:r w:rsidR="00220C4A">
        <w:t xml:space="preserve"> there are existing MBS items for genetic tests that</w:t>
      </w:r>
      <w:r w:rsidR="009B6664">
        <w:t xml:space="preserve"> for some patients</w:t>
      </w:r>
      <w:r w:rsidR="00220C4A">
        <w:t xml:space="preserve"> can provide supplementary information of a working diagnosis of haematological malignancy (e.g.</w:t>
      </w:r>
      <w:r w:rsidR="00F95ABA">
        <w:t>,</w:t>
      </w:r>
      <w:r w:rsidR="00220C4A">
        <w:t xml:space="preserve"> flow cytometry, immunohistochemistry, cytogenetic testing including FISH and individual molecular genetic tests)</w:t>
      </w:r>
      <w:r w:rsidR="002628E1">
        <w:t>.</w:t>
      </w:r>
      <w:r w:rsidR="00220C4A">
        <w:t xml:space="preserve"> </w:t>
      </w:r>
      <w:r>
        <w:t xml:space="preserve">PASC indicated any reduction in </w:t>
      </w:r>
      <w:r w:rsidR="00C7171B">
        <w:t>utilisation</w:t>
      </w:r>
      <w:r>
        <w:t xml:space="preserve"> of existing items should be included in the assessment report.</w:t>
      </w:r>
    </w:p>
    <w:p w14:paraId="47BC3A84" w14:textId="3AA9C866" w:rsidR="00772829" w:rsidRPr="00CE28E3" w:rsidRDefault="00FA4672" w:rsidP="002A18BE">
      <w:pPr>
        <w:pStyle w:val="Heading2"/>
        <w:numPr>
          <w:ilvl w:val="0"/>
          <w:numId w:val="0"/>
        </w:numPr>
      </w:pPr>
      <w:bookmarkStart w:id="19" w:name="_Toc111754794"/>
      <w:r>
        <w:t>9</w:t>
      </w:r>
      <w:r w:rsidR="00C36633">
        <w:t>.</w:t>
      </w:r>
      <w:r w:rsidR="00C36633">
        <w:tab/>
      </w:r>
      <w:r w:rsidR="00772829" w:rsidRPr="00F8096E">
        <w:t xml:space="preserve">Summary of public consultation </w:t>
      </w:r>
      <w:r w:rsidR="0052575D" w:rsidRPr="00F8096E">
        <w:t>input</w:t>
      </w:r>
      <w:bookmarkEnd w:id="19"/>
    </w:p>
    <w:p w14:paraId="7B932760" w14:textId="77777777" w:rsidR="002C0BA8" w:rsidRDefault="002C0BA8" w:rsidP="002C0BA8">
      <w:r>
        <w:t>Prior to consideration by PASC in December 2021, t</w:t>
      </w:r>
      <w:r w:rsidRPr="00D33C2C">
        <w:t xml:space="preserve">he Department received responses to the consultation survey from </w:t>
      </w:r>
      <w:r>
        <w:t>five</w:t>
      </w:r>
      <w:r w:rsidRPr="00D33C2C">
        <w:t xml:space="preserve"> </w:t>
      </w:r>
      <w:r>
        <w:t xml:space="preserve">organisations, all of whom were supportive of the application: </w:t>
      </w:r>
    </w:p>
    <w:p w14:paraId="575A8263" w14:textId="77777777" w:rsidR="002C0BA8" w:rsidRDefault="002C0BA8" w:rsidP="00B56755">
      <w:pPr>
        <w:pStyle w:val="ListParagraph"/>
        <w:numPr>
          <w:ilvl w:val="0"/>
          <w:numId w:val="28"/>
        </w:numPr>
        <w:spacing w:before="0" w:after="200" w:line="276" w:lineRule="auto"/>
        <w:jc w:val="left"/>
      </w:pPr>
      <w:r>
        <w:t xml:space="preserve">Public Pathology Australia (PPA) </w:t>
      </w:r>
    </w:p>
    <w:p w14:paraId="4648FB30" w14:textId="77777777" w:rsidR="002C0BA8" w:rsidRDefault="002C0BA8" w:rsidP="00B56755">
      <w:pPr>
        <w:pStyle w:val="ListParagraph"/>
        <w:numPr>
          <w:ilvl w:val="0"/>
          <w:numId w:val="28"/>
        </w:numPr>
        <w:spacing w:before="0" w:after="200" w:line="276" w:lineRule="auto"/>
        <w:jc w:val="left"/>
      </w:pPr>
      <w:r>
        <w:t xml:space="preserve">Australian Genomics (AG) </w:t>
      </w:r>
    </w:p>
    <w:p w14:paraId="78D93780" w14:textId="77777777" w:rsidR="002C0BA8" w:rsidRDefault="002C0BA8" w:rsidP="00B56755">
      <w:pPr>
        <w:pStyle w:val="ListParagraph"/>
        <w:numPr>
          <w:ilvl w:val="0"/>
          <w:numId w:val="28"/>
        </w:numPr>
        <w:spacing w:before="0" w:after="200" w:line="276" w:lineRule="auto"/>
        <w:jc w:val="left"/>
      </w:pPr>
      <w:r>
        <w:t xml:space="preserve">Myeloproliferative Neoplasm Alliance Australia (MPNAA) </w:t>
      </w:r>
    </w:p>
    <w:p w14:paraId="40332C40" w14:textId="77777777" w:rsidR="002C0BA8" w:rsidRDefault="002C0BA8" w:rsidP="00B56755">
      <w:pPr>
        <w:pStyle w:val="ListParagraph"/>
        <w:numPr>
          <w:ilvl w:val="0"/>
          <w:numId w:val="28"/>
        </w:numPr>
        <w:spacing w:before="0" w:after="200" w:line="276" w:lineRule="auto"/>
        <w:jc w:val="left"/>
      </w:pPr>
      <w:r>
        <w:t xml:space="preserve">Leukaemia Foundation (LF) </w:t>
      </w:r>
    </w:p>
    <w:p w14:paraId="06356BBF" w14:textId="77777777" w:rsidR="002C0BA8" w:rsidRPr="005C75B5" w:rsidRDefault="002C0BA8" w:rsidP="00B56755">
      <w:pPr>
        <w:pStyle w:val="ListParagraph"/>
        <w:numPr>
          <w:ilvl w:val="0"/>
          <w:numId w:val="28"/>
        </w:numPr>
        <w:spacing w:before="0" w:after="200" w:line="276" w:lineRule="auto"/>
        <w:jc w:val="left"/>
      </w:pPr>
      <w:r>
        <w:t>Australian Pathology (PA)</w:t>
      </w:r>
    </w:p>
    <w:p w14:paraId="4A731F5B" w14:textId="33F94122" w:rsidR="002C0BA8" w:rsidRDefault="002C0BA8" w:rsidP="002C0BA8">
      <w:r>
        <w:t>Advantages of the test stated in the feedback received were:</w:t>
      </w:r>
    </w:p>
    <w:p w14:paraId="3D86BCE7" w14:textId="30BF3FA4" w:rsidR="002C0BA8" w:rsidRDefault="002C0BA8" w:rsidP="00B56755">
      <w:pPr>
        <w:pStyle w:val="ListParagraph"/>
        <w:numPr>
          <w:ilvl w:val="0"/>
          <w:numId w:val="29"/>
        </w:numPr>
        <w:spacing w:before="0" w:after="200" w:line="276" w:lineRule="auto"/>
        <w:jc w:val="left"/>
      </w:pPr>
      <w:r>
        <w:t>The test would provide clarity of diagnosis as well as selection of the most appropriate treatment options, which would lead to better health outcomes.</w:t>
      </w:r>
    </w:p>
    <w:p w14:paraId="7509B166" w14:textId="77777777" w:rsidR="002C0BA8" w:rsidRDefault="002C0BA8" w:rsidP="00B56755">
      <w:pPr>
        <w:pStyle w:val="ListParagraph"/>
        <w:numPr>
          <w:ilvl w:val="0"/>
          <w:numId w:val="29"/>
        </w:numPr>
        <w:spacing w:before="0" w:after="200" w:line="276" w:lineRule="auto"/>
        <w:jc w:val="left"/>
      </w:pPr>
      <w:r>
        <w:t xml:space="preserve">Access to the test through public funding will ensure patients have access to the standard of care in accordance with the World Health Organisation (WHO) guidelines. </w:t>
      </w:r>
    </w:p>
    <w:p w14:paraId="0FE77AD6" w14:textId="2939FD82" w:rsidR="002C0BA8" w:rsidRDefault="002C0BA8" w:rsidP="00B56755">
      <w:pPr>
        <w:pStyle w:val="ListParagraph"/>
        <w:numPr>
          <w:ilvl w:val="0"/>
          <w:numId w:val="29"/>
        </w:numPr>
        <w:spacing w:before="0" w:after="200" w:line="276" w:lineRule="auto"/>
        <w:jc w:val="left"/>
      </w:pPr>
      <w:r>
        <w:t>Equity of access to testing.</w:t>
      </w:r>
    </w:p>
    <w:p w14:paraId="3E60230F" w14:textId="2E951B03" w:rsidR="002C0BA8" w:rsidRDefault="002C0BA8" w:rsidP="002C0BA8">
      <w:r>
        <w:t>Disadvantages of the test stated in the feedback received were:</w:t>
      </w:r>
    </w:p>
    <w:p w14:paraId="092DBC96" w14:textId="6E82E4EC" w:rsidR="002C0BA8" w:rsidRDefault="002C0BA8" w:rsidP="00B56755">
      <w:pPr>
        <w:pStyle w:val="ListParagraph"/>
        <w:numPr>
          <w:ilvl w:val="0"/>
          <w:numId w:val="29"/>
        </w:numPr>
        <w:spacing w:before="0" w:after="200" w:line="276" w:lineRule="auto"/>
        <w:jc w:val="left"/>
      </w:pPr>
      <w:r>
        <w:t xml:space="preserve">Testing in some genes for tumour associated variants may also discover inherited variants associated with blood cancer predisposition (appropriate policy, systems, genetic </w:t>
      </w:r>
      <w:proofErr w:type="gramStart"/>
      <w:r>
        <w:t>counselling</w:t>
      </w:r>
      <w:proofErr w:type="gramEnd"/>
      <w:r>
        <w:t xml:space="preserve"> and consumer support must be in place when delivering such testing to ensure the patient is aware of this possibility).</w:t>
      </w:r>
    </w:p>
    <w:p w14:paraId="3AA87A91" w14:textId="0D2D2968" w:rsidR="002C0BA8" w:rsidRDefault="002C0BA8" w:rsidP="002C0BA8">
      <w:r>
        <w:t>Other comments provided in the consultation feedback was:</w:t>
      </w:r>
    </w:p>
    <w:p w14:paraId="6C72EFBB" w14:textId="77777777" w:rsidR="002C0BA8" w:rsidRDefault="002C0BA8" w:rsidP="00B56755">
      <w:pPr>
        <w:pStyle w:val="ListParagraph"/>
        <w:numPr>
          <w:ilvl w:val="0"/>
          <w:numId w:val="29"/>
        </w:numPr>
        <w:spacing w:before="0" w:after="200" w:line="276" w:lineRule="auto"/>
        <w:jc w:val="left"/>
      </w:pPr>
      <w:r>
        <w:t>The proposed MBS fee does not adequately reimburse the cost of the test.</w:t>
      </w:r>
    </w:p>
    <w:p w14:paraId="1063B7B9" w14:textId="77777777" w:rsidR="002C0BA8" w:rsidRDefault="002C0BA8" w:rsidP="00B56755">
      <w:pPr>
        <w:pStyle w:val="ListParagraph"/>
        <w:numPr>
          <w:ilvl w:val="0"/>
          <w:numId w:val="29"/>
        </w:numPr>
        <w:spacing w:before="0" w:after="200" w:line="276" w:lineRule="auto"/>
        <w:jc w:val="left"/>
      </w:pPr>
      <w:r>
        <w:t>Public funding of the test would increase the knowledge base for myeloproliferative neoplasms and could inform clinical practice and best treatment pathways.</w:t>
      </w:r>
    </w:p>
    <w:p w14:paraId="5C8BDF24" w14:textId="588BFB1B" w:rsidR="002C0BA8" w:rsidRPr="005C75B5" w:rsidRDefault="002C0BA8" w:rsidP="00B56755">
      <w:pPr>
        <w:pStyle w:val="ListParagraph"/>
        <w:numPr>
          <w:ilvl w:val="0"/>
          <w:numId w:val="29"/>
        </w:numPr>
        <w:spacing w:before="0" w:after="200" w:line="276" w:lineRule="auto"/>
        <w:jc w:val="left"/>
        <w:rPr>
          <w:rFonts w:asciiTheme="minorHAnsi" w:hAnsiTheme="minorHAnsi" w:cstheme="minorHAnsi"/>
          <w:szCs w:val="16"/>
        </w:rPr>
      </w:pPr>
      <w:r>
        <w:t>Precision cancer care is emerging as standard of care and avoids the need for expensive therapies associated with treatment related side effects.</w:t>
      </w:r>
    </w:p>
    <w:p w14:paraId="4DD7901A" w14:textId="6D882FCA" w:rsidR="00501570" w:rsidRDefault="00FA4672" w:rsidP="00475921">
      <w:pPr>
        <w:pStyle w:val="Heading2"/>
        <w:numPr>
          <w:ilvl w:val="0"/>
          <w:numId w:val="0"/>
        </w:numPr>
      </w:pPr>
      <w:bookmarkStart w:id="20" w:name="_Toc111754795"/>
      <w:r>
        <w:t>10</w:t>
      </w:r>
      <w:r w:rsidR="00C36633">
        <w:t>.</w:t>
      </w:r>
      <w:r w:rsidR="00C36633">
        <w:tab/>
      </w:r>
      <w:r w:rsidR="00772829" w:rsidRPr="00475921">
        <w:t>Characteristics of the evidence base</w:t>
      </w:r>
      <w:bookmarkEnd w:id="20"/>
    </w:p>
    <w:p w14:paraId="52F79DB2" w14:textId="7BA38CF3" w:rsidR="00501570" w:rsidRDefault="00501570" w:rsidP="00501570">
      <w:r>
        <w:t>The HTA group has evolved an approach that has shifted with alterations in the application – initially</w:t>
      </w:r>
      <w:r w:rsidR="001559D2">
        <w:t xml:space="preserve"> requesting</w:t>
      </w:r>
      <w:r>
        <w:t xml:space="preserve"> a single</w:t>
      </w:r>
      <w:r w:rsidR="001559D2">
        <w:t xml:space="preserve"> MBS</w:t>
      </w:r>
      <w:r>
        <w:t xml:space="preserve"> item </w:t>
      </w:r>
      <w:r w:rsidR="001559D2">
        <w:t>to characterise</w:t>
      </w:r>
      <w:r>
        <w:t xml:space="preserve"> variants in a patient presenting with a haematological malignancy</w:t>
      </w:r>
      <w:r w:rsidR="001559D2">
        <w:t>, with the item descriptor</w:t>
      </w:r>
      <w:r>
        <w:t xml:space="preserve"> </w:t>
      </w:r>
      <w:r w:rsidR="009B6664">
        <w:t>referencing</w:t>
      </w:r>
      <w:r>
        <w:t xml:space="preserve"> a</w:t>
      </w:r>
      <w:r w:rsidR="0000477D">
        <w:t>n attached</w:t>
      </w:r>
      <w:r>
        <w:t xml:space="preserve"> list </w:t>
      </w:r>
      <w:r w:rsidR="0000477D">
        <w:t xml:space="preserve">presented in a large table </w:t>
      </w:r>
      <w:r>
        <w:t xml:space="preserve">of 235 candidate genes organised into ‘exemplar’ and ‘facilitated’, </w:t>
      </w:r>
      <w:r w:rsidR="00475921">
        <w:t xml:space="preserve">largely </w:t>
      </w:r>
      <w:r>
        <w:t xml:space="preserve">based on inclusion in the </w:t>
      </w:r>
      <w:r w:rsidR="00BE3B4B">
        <w:t xml:space="preserve">2016 </w:t>
      </w:r>
      <w:r>
        <w:t>WHO classification</w:t>
      </w:r>
      <w:r w:rsidR="00475921">
        <w:t>.</w:t>
      </w:r>
      <w:r w:rsidR="00800212">
        <w:t xml:space="preserve"> With the publication of the WHO HAEM5 summaries, and imminent release of the ‘blue book’ for WHO classification</w:t>
      </w:r>
      <w:r w:rsidR="002E3BEA">
        <w:t xml:space="preserve"> and other key publications (IPSS-M prognostic model for myelodysplastic syndrome (MDS)</w:t>
      </w:r>
      <w:r w:rsidR="00800212">
        <w:t xml:space="preserve">, this list </w:t>
      </w:r>
      <w:r w:rsidR="00703C9D">
        <w:t>will</w:t>
      </w:r>
      <w:r w:rsidR="00800212">
        <w:t xml:space="preserve"> require updating.</w:t>
      </w:r>
    </w:p>
    <w:p w14:paraId="6C1220C6" w14:textId="6863D269" w:rsidR="00501570" w:rsidRDefault="00501570" w:rsidP="00501570">
      <w:r>
        <w:lastRenderedPageBreak/>
        <w:t xml:space="preserve">A literature search for NGS panel testing in haematological malignancies rapidly mapped that this process closely follows the WHO classification, clinical </w:t>
      </w:r>
      <w:proofErr w:type="gramStart"/>
      <w:r>
        <w:t>guidelines</w:t>
      </w:r>
      <w:proofErr w:type="gramEnd"/>
      <w:r>
        <w:t xml:space="preserve"> and clinical practice in specialist centres. These divide the diagnostic process according to whether these are suspected myeloid neoplasms and lymphoid neoplasms, with multiple NGS panels described for the former and </w:t>
      </w:r>
      <w:r w:rsidR="00D8770E">
        <w:t>relatively</w:t>
      </w:r>
      <w:r>
        <w:t xml:space="preserve"> few for the latter – indeed, most of the studies in lymphoid malignancies are in the individual disease entities rather than as ‘lymphoid neoplasms’ approach. This is consistent with the Applicant’s proposed use of NGS panel testing downstream</w:t>
      </w:r>
      <w:r w:rsidR="00EC2218">
        <w:t xml:space="preserve"> of</w:t>
      </w:r>
      <w:r>
        <w:t xml:space="preserve"> other MBS-funded as well as non-MBS funded tests. By contrast, given the much more frequently mutated genes and their critical role in diagnosis, risk stratification and therapeutic selection </w:t>
      </w:r>
      <w:r w:rsidR="00EC2218">
        <w:t xml:space="preserve">in </w:t>
      </w:r>
      <w:r>
        <w:t>myeloid neoplasms, this essential testing is more likely to be used early and to complement</w:t>
      </w:r>
      <w:r w:rsidR="00EC2218">
        <w:t xml:space="preserve"> ore even replace</w:t>
      </w:r>
      <w:r>
        <w:t xml:space="preserve"> other genetic tests. The approach to the assessment aimed to mirror these differences, and a meeting was held with the Applicant, the Applicant’s clinical experts and the Department early in the assessment process to define the NGS panel(s) being sought.</w:t>
      </w:r>
    </w:p>
    <w:p w14:paraId="3BE52AFC" w14:textId="76244479" w:rsidR="00782A45" w:rsidRDefault="00501570" w:rsidP="00501570">
      <w:r>
        <w:t>Following that meeting on</w:t>
      </w:r>
      <w:r w:rsidR="00EC2218">
        <w:t xml:space="preserve"> May 6</w:t>
      </w:r>
      <w:r w:rsidR="00EC2218" w:rsidRPr="00EC2218">
        <w:rPr>
          <w:vertAlign w:val="superscript"/>
        </w:rPr>
        <w:t>th</w:t>
      </w:r>
      <w:proofErr w:type="gramStart"/>
      <w:r w:rsidR="00EC2218">
        <w:t xml:space="preserve"> 2022</w:t>
      </w:r>
      <w:proofErr w:type="gramEnd"/>
      <w:r w:rsidR="00EC2218">
        <w:t>, on</w:t>
      </w:r>
      <w:r>
        <w:t xml:space="preserve"> May 3</w:t>
      </w:r>
      <w:r w:rsidR="00EC2218">
        <w:t>0</w:t>
      </w:r>
      <w:r w:rsidRPr="00501570">
        <w:rPr>
          <w:vertAlign w:val="superscript"/>
        </w:rPr>
        <w:t>th</w:t>
      </w:r>
      <w:r>
        <w:t xml:space="preserve"> 2022, the application was altered to</w:t>
      </w:r>
      <w:r w:rsidR="00782A45">
        <w:t xml:space="preserve"> a request for 3 </w:t>
      </w:r>
      <w:r w:rsidR="00CD1F51">
        <w:t xml:space="preserve">MBS </w:t>
      </w:r>
      <w:r w:rsidR="00782A45">
        <w:t xml:space="preserve">items for </w:t>
      </w:r>
      <w:r>
        <w:t xml:space="preserve">3 </w:t>
      </w:r>
      <w:r w:rsidR="00782A45">
        <w:t xml:space="preserve">NGS </w:t>
      </w:r>
      <w:r>
        <w:t>panels, including the two now currently proposed plus</w:t>
      </w:r>
      <w:r w:rsidR="00782A45">
        <w:t xml:space="preserve"> a</w:t>
      </w:r>
      <w:r>
        <w:t xml:space="preserve"> larger combined gene panel with a proposed list of 77 genes where a more comprehensive test was required. This larger panel was withdrawn from consideration</w:t>
      </w:r>
      <w:r w:rsidR="00CD1F51">
        <w:t xml:space="preserve"> by the Applicant</w:t>
      </w:r>
      <w:r>
        <w:t xml:space="preserve"> on June 30</w:t>
      </w:r>
      <w:r w:rsidRPr="003756BC">
        <w:rPr>
          <w:vertAlign w:val="superscript"/>
        </w:rPr>
        <w:t>th</w:t>
      </w:r>
      <w:proofErr w:type="gramStart"/>
      <w:r>
        <w:t xml:space="preserve"> 2022</w:t>
      </w:r>
      <w:proofErr w:type="gramEnd"/>
      <w:r>
        <w:t>.</w:t>
      </w:r>
    </w:p>
    <w:p w14:paraId="7C30D0A6" w14:textId="00363D95" w:rsidR="00501570" w:rsidRDefault="00FB50B1" w:rsidP="00501570">
      <w:r>
        <w:t xml:space="preserve">The key issues have been to </w:t>
      </w:r>
    </w:p>
    <w:p w14:paraId="1576C4ED" w14:textId="77777777" w:rsidR="00FB50B1" w:rsidRDefault="00FB50B1" w:rsidP="00B56755">
      <w:pPr>
        <w:pStyle w:val="ListParagraph"/>
        <w:numPr>
          <w:ilvl w:val="0"/>
          <w:numId w:val="14"/>
        </w:numPr>
      </w:pPr>
      <w:r>
        <w:t>Define the test</w:t>
      </w:r>
    </w:p>
    <w:p w14:paraId="086D7205" w14:textId="77777777" w:rsidR="00FB50B1" w:rsidRDefault="00FB50B1" w:rsidP="00B56755">
      <w:pPr>
        <w:pStyle w:val="ListParagraph"/>
        <w:numPr>
          <w:ilvl w:val="0"/>
          <w:numId w:val="14"/>
        </w:numPr>
      </w:pPr>
      <w:r>
        <w:t>Compare with how the test is provided elsewhere (e.g., clinical guidelines, NHSE Genomic Test Directory)</w:t>
      </w:r>
    </w:p>
    <w:p w14:paraId="20E90BC1" w14:textId="2983DEEB" w:rsidR="00501570" w:rsidRDefault="00FB50B1" w:rsidP="00B56755">
      <w:pPr>
        <w:pStyle w:val="ListParagraph"/>
        <w:numPr>
          <w:ilvl w:val="0"/>
          <w:numId w:val="14"/>
        </w:numPr>
      </w:pPr>
      <w:r>
        <w:t>Allow a comparison with any published literature assessing clinical and cost-effectiveness.</w:t>
      </w:r>
    </w:p>
    <w:p w14:paraId="11B78F16" w14:textId="1AC598CE" w:rsidR="003C25D3" w:rsidRDefault="000C009E" w:rsidP="004C1E49">
      <w:r>
        <w:t xml:space="preserve">The </w:t>
      </w:r>
      <w:r w:rsidR="009B69E8">
        <w:t>Applicant is requesting a very</w:t>
      </w:r>
      <w:r w:rsidR="004C1E49">
        <w:t xml:space="preserve"> flexible approach </w:t>
      </w:r>
      <w:r w:rsidR="009B69E8">
        <w:t xml:space="preserve">by specifying </w:t>
      </w:r>
      <w:r w:rsidR="004C1E49">
        <w:t xml:space="preserve">a minimum of 25 genes, </w:t>
      </w:r>
      <w:r w:rsidR="009B69E8">
        <w:t xml:space="preserve">with </w:t>
      </w:r>
      <w:r w:rsidR="00316206">
        <w:t xml:space="preserve">a candidate list of 44 genes for the myeloid panel and </w:t>
      </w:r>
      <w:r w:rsidR="001923A1">
        <w:t>52</w:t>
      </w:r>
      <w:r w:rsidR="00316206">
        <w:t xml:space="preserve"> genes for the lymphoid panel. It is not clear how </w:t>
      </w:r>
      <w:r w:rsidR="00EC2218">
        <w:t xml:space="preserve">the composition and size of the lists </w:t>
      </w:r>
      <w:r w:rsidR="00316206">
        <w:t xml:space="preserve">were derived, and </w:t>
      </w:r>
      <w:r w:rsidR="00782A45">
        <w:t xml:space="preserve">of the 11 references </w:t>
      </w:r>
      <w:r w:rsidR="00EC2218">
        <w:t>cited in the application,</w:t>
      </w:r>
      <w:r w:rsidR="00782A45">
        <w:t xml:space="preserve"> one was supportive and generalisable to the planned approach. No references were provided in support of lymphoid NGS panel testing.</w:t>
      </w:r>
      <w:r w:rsidR="00316206">
        <w:t xml:space="preserve"> </w:t>
      </w:r>
      <w:r w:rsidR="00782A45">
        <w:t>No rationale was provided to explain either the selection of the proposed genes,</w:t>
      </w:r>
      <w:r w:rsidR="00316206">
        <w:t xml:space="preserve"> </w:t>
      </w:r>
      <w:r w:rsidR="00475921">
        <w:t>n</w:t>
      </w:r>
      <w:r w:rsidR="00316206">
        <w:t xml:space="preserve">or </w:t>
      </w:r>
      <w:r w:rsidR="003C25D3">
        <w:t xml:space="preserve">to explain the </w:t>
      </w:r>
      <w:r w:rsidR="00316206">
        <w:t xml:space="preserve">exclusion of other candidate genes. </w:t>
      </w:r>
      <w:r w:rsidR="00782A45">
        <w:t>E</w:t>
      </w:r>
      <w:r w:rsidR="00316206">
        <w:t>ssential</w:t>
      </w:r>
      <w:r w:rsidR="009B69E8">
        <w:t xml:space="preserve"> genes</w:t>
      </w:r>
      <w:r w:rsidR="00316206">
        <w:t xml:space="preserve"> </w:t>
      </w:r>
      <w:r w:rsidR="00782A45">
        <w:t>have not been</w:t>
      </w:r>
      <w:r w:rsidR="00316206">
        <w:t xml:space="preserve"> proposed</w:t>
      </w:r>
      <w:r w:rsidR="009B69E8">
        <w:t xml:space="preserve"> that </w:t>
      </w:r>
      <w:r w:rsidR="00782A45">
        <w:t>might</w:t>
      </w:r>
      <w:r w:rsidR="009B69E8">
        <w:t xml:space="preserve"> form the core of any test</w:t>
      </w:r>
      <w:r w:rsidR="00475921">
        <w:t xml:space="preserve"> </w:t>
      </w:r>
      <w:r w:rsidR="00782A45">
        <w:t xml:space="preserve">panel, </w:t>
      </w:r>
      <w:r w:rsidR="00475921">
        <w:t xml:space="preserve">and perhaps inform an item descriptor. Essentially these are two tests seeking </w:t>
      </w:r>
      <w:r w:rsidR="009B69E8">
        <w:t>to characterise</w:t>
      </w:r>
      <w:r w:rsidR="004C1E49">
        <w:t xml:space="preserve"> </w:t>
      </w:r>
      <w:r w:rsidR="00E41A67">
        <w:t>clinically significant variants</w:t>
      </w:r>
      <w:r w:rsidR="004C1E49">
        <w:t xml:space="preserve"> </w:t>
      </w:r>
      <w:r w:rsidR="00316206">
        <w:t xml:space="preserve">in potentially more than 150 </w:t>
      </w:r>
      <w:r w:rsidR="00E41A67">
        <w:t>cancers</w:t>
      </w:r>
      <w:r w:rsidR="003C25D3">
        <w:t>.</w:t>
      </w:r>
    </w:p>
    <w:p w14:paraId="19A54E37" w14:textId="0FC885E7" w:rsidR="00475921" w:rsidRDefault="00475921" w:rsidP="00475921">
      <w:r>
        <w:t xml:space="preserve">Within these gene panels, there is considerable flexibility to alter the number of genes tested and/or to report potentially only those genes considered relevant to the condition being examined. How these genes would be selected </w:t>
      </w:r>
      <w:r w:rsidR="00782A45">
        <w:t xml:space="preserve">by providers </w:t>
      </w:r>
      <w:r>
        <w:t xml:space="preserve">was not presented, nor the diagnostic algorithm for those patients who after testing with a subset of genes from these lists, remain without a diagnosis. This underscores the need for an Australian guideline to define what </w:t>
      </w:r>
      <w:r w:rsidR="00782A45">
        <w:t>genes would be</w:t>
      </w:r>
      <w:r>
        <w:t xml:space="preserve"> required to establish a diagnosis for each condition, and for providers to publish their test scope (e.g., Mayo Clinic descriptor) and allow requesters to determine whether different providers offer sufficient coverage within the test offered</w:t>
      </w:r>
      <w:r w:rsidR="00782A45">
        <w:t xml:space="preserve"> to support their reason for testing (e.g</w:t>
      </w:r>
      <w:r>
        <w:t>.</w:t>
      </w:r>
      <w:r w:rsidR="00782A45">
        <w:t>, to identify treatment options.</w:t>
      </w:r>
      <w:r>
        <w:t xml:space="preserve"> </w:t>
      </w:r>
      <w:r w:rsidR="00782A45">
        <w:t>The HTA groups does not consider these to be</w:t>
      </w:r>
      <w:r>
        <w:t xml:space="preserve"> exemplar genes</w:t>
      </w:r>
      <w:r w:rsidR="00EC2218">
        <w:t xml:space="preserve"> (per MSAC’s exemplar/facilitated HTA approach)</w:t>
      </w:r>
      <w:r>
        <w:t xml:space="preserve"> </w:t>
      </w:r>
      <w:r w:rsidR="00484ABE">
        <w:t>as they are not related or informative for the use of other genes</w:t>
      </w:r>
      <w:r>
        <w:t>.</w:t>
      </w:r>
    </w:p>
    <w:p w14:paraId="25D4D497" w14:textId="6EE2D9C0" w:rsidR="00475921" w:rsidRDefault="00475921" w:rsidP="00475921">
      <w:r>
        <w:t xml:space="preserve">Following on from the approach to the DCAR for Application 1709, the HTA group has adopted a pragmatic approach of establishing clinical effectiveness using published literature wherever possible to identify examples where a similar NGS panel has been used. </w:t>
      </w:r>
      <w:r w:rsidR="00484ABE">
        <w:t xml:space="preserve">This was made more challenging because there is no clear test for comparison with the published literature. </w:t>
      </w:r>
      <w:r>
        <w:t>Given the two panels share no similarities, these have been presented separately.</w:t>
      </w:r>
    </w:p>
    <w:p w14:paraId="3410881F" w14:textId="24370C62" w:rsidR="005D7ECA" w:rsidRDefault="005D7ECA" w:rsidP="005D7ECA">
      <w:r>
        <w:t xml:space="preserve">A checklist was developed by the HTA group to focus the literature search and select the studies providing evidence of the kind required to address MSAC’s preferred approach for demonstrating cost-effectiveness of NGS panels. The key question is the clinical and cost-effectiveness of using </w:t>
      </w:r>
      <w:r>
        <w:lastRenderedPageBreak/>
        <w:t>DNA analysis within an NGS panel to characterise variants for the diagnosis and manage patients presenting with a suspected haematological malignancy, either at initial diagnosis or relapse.</w:t>
      </w:r>
    </w:p>
    <w:p w14:paraId="7942CDC6" w14:textId="3B7C2227" w:rsidR="005D7ECA" w:rsidRDefault="005D7ECA" w:rsidP="005D7ECA">
      <w:r>
        <w:t>Inclusion and exclusion criteria were established to ensure that the findings from selected studies would be generalisable to the Applicant’s proposed NGS panel tests.</w:t>
      </w:r>
    </w:p>
    <w:p w14:paraId="12DD0DD5" w14:textId="77777777" w:rsidR="005D7ECA" w:rsidRDefault="005D7ECA" w:rsidP="005D7ECA">
      <w:r>
        <w:t>A literature search was undertaken with the following selection criteria:</w:t>
      </w:r>
    </w:p>
    <w:p w14:paraId="4568633E" w14:textId="42EA8EFC" w:rsidR="005D7ECA" w:rsidRDefault="005D7ECA" w:rsidP="00B56755">
      <w:pPr>
        <w:pStyle w:val="ListParagraph"/>
        <w:numPr>
          <w:ilvl w:val="0"/>
          <w:numId w:val="15"/>
        </w:numPr>
      </w:pPr>
      <w:r>
        <w:t xml:space="preserve">Size of the gene panel: 25-55 genes given the Applicant listed 44 candidate genes for the myeloid panel and 52 genes for the lymphoid panel and proposed a 25-gene minimum in the MBS </w:t>
      </w:r>
      <w:proofErr w:type="gramStart"/>
      <w:r>
        <w:t>items;</w:t>
      </w:r>
      <w:proofErr w:type="gramEnd"/>
    </w:p>
    <w:p w14:paraId="50B42A92" w14:textId="77777777" w:rsidR="005D7ECA" w:rsidRDefault="005D7ECA" w:rsidP="00B56755">
      <w:pPr>
        <w:pStyle w:val="ListParagraph"/>
        <w:numPr>
          <w:ilvl w:val="1"/>
          <w:numId w:val="15"/>
        </w:numPr>
      </w:pPr>
      <w:r>
        <w:t>The Applicant had also requested a 40+ gene panel for malignancies of indeterminate origin with a fee of $1200 but withdrew this on 30 June 2022.</w:t>
      </w:r>
    </w:p>
    <w:p w14:paraId="2AD21635" w14:textId="77777777" w:rsidR="005D7ECA" w:rsidRDefault="005D7ECA" w:rsidP="00B56755">
      <w:pPr>
        <w:pStyle w:val="ListParagraph"/>
        <w:numPr>
          <w:ilvl w:val="1"/>
          <w:numId w:val="15"/>
        </w:numPr>
      </w:pPr>
      <w:r>
        <w:t>The upper limit of the number of genes likely to be tested under the proposed service have not been specified.</w:t>
      </w:r>
    </w:p>
    <w:p w14:paraId="58AAA9B2" w14:textId="77777777" w:rsidR="005D7ECA" w:rsidRDefault="005D7ECA" w:rsidP="00B56755">
      <w:pPr>
        <w:pStyle w:val="ListParagraph"/>
        <w:numPr>
          <w:ilvl w:val="0"/>
          <w:numId w:val="15"/>
        </w:numPr>
      </w:pPr>
      <w:r>
        <w:t>Comparability of the genes tested: ideally these would be the same or a high proportion of genes the same as those on the proposed gene list (to ensure comparability of yield of informative results etc)</w:t>
      </w:r>
    </w:p>
    <w:p w14:paraId="263D0594" w14:textId="77777777" w:rsidR="005D7ECA" w:rsidRDefault="005D7ECA" w:rsidP="00B56755">
      <w:pPr>
        <w:pStyle w:val="ListParagraph"/>
        <w:numPr>
          <w:ilvl w:val="0"/>
          <w:numId w:val="15"/>
        </w:numPr>
      </w:pPr>
      <w:r>
        <w:t>NGS panel characterising DNA variants only</w:t>
      </w:r>
      <w:r w:rsidRPr="005513E0">
        <w:t xml:space="preserve"> </w:t>
      </w:r>
      <w:r>
        <w:t>or reporting DNA variants separately, as this is what the Applicant’s experts identified as the proposed testing.</w:t>
      </w:r>
      <w:r w:rsidDel="00384BC6">
        <w:t xml:space="preserve"> </w:t>
      </w:r>
      <w:r>
        <w:t>Inclusion of RNA analysis would detect more variants (e.g., structural variants) than the proposed test, but is not currently available; therefore, inclusion of studies that used RNA and DNA analysis will overestimate the clinical and cost-effectiveness.</w:t>
      </w:r>
    </w:p>
    <w:p w14:paraId="0E0BD888" w14:textId="77777777" w:rsidR="005D7ECA" w:rsidRDefault="005D7ECA" w:rsidP="00B56755">
      <w:pPr>
        <w:pStyle w:val="ListParagraph"/>
        <w:numPr>
          <w:ilvl w:val="0"/>
          <w:numId w:val="15"/>
        </w:numPr>
      </w:pPr>
      <w:r>
        <w:t xml:space="preserve">Use in different settings to reflect the current usage in Australia: </w:t>
      </w:r>
    </w:p>
    <w:p w14:paraId="777EA41B" w14:textId="77777777" w:rsidR="005D7ECA" w:rsidRDefault="005D7ECA" w:rsidP="00B56755">
      <w:pPr>
        <w:pStyle w:val="ListParagraph"/>
        <w:numPr>
          <w:ilvl w:val="1"/>
          <w:numId w:val="15"/>
        </w:numPr>
      </w:pPr>
      <w:r>
        <w:t>at initial diagnosis/work-up of a patient with suspected haematological neoplasm</w:t>
      </w:r>
    </w:p>
    <w:p w14:paraId="506AA3AF" w14:textId="77777777" w:rsidR="005D7ECA" w:rsidRDefault="005D7ECA" w:rsidP="00B56755">
      <w:pPr>
        <w:pStyle w:val="ListParagraph"/>
        <w:numPr>
          <w:ilvl w:val="1"/>
          <w:numId w:val="15"/>
        </w:numPr>
      </w:pPr>
      <w:r>
        <w:t>at suspected relapse or disease progression</w:t>
      </w:r>
    </w:p>
    <w:p w14:paraId="033A9146" w14:textId="7F177B85" w:rsidR="005D7ECA" w:rsidRDefault="005D7ECA" w:rsidP="00B56755">
      <w:pPr>
        <w:pStyle w:val="ListParagraph"/>
        <w:numPr>
          <w:ilvl w:val="0"/>
          <w:numId w:val="15"/>
        </w:numPr>
      </w:pPr>
      <w:r>
        <w:t>Publications from 1 January 2016 to April 14</w:t>
      </w:r>
      <w:proofErr w:type="gramStart"/>
      <w:r>
        <w:t xml:space="preserve"> 2022</w:t>
      </w:r>
      <w:proofErr w:type="gramEnd"/>
      <w:r>
        <w:t>, for the initial search, to ensure any diagnostic entities from the 2016 update of the 4</w:t>
      </w:r>
      <w:r w:rsidRPr="00E263E0">
        <w:rPr>
          <w:vertAlign w:val="superscript"/>
        </w:rPr>
        <w:t>th</w:t>
      </w:r>
      <w:r>
        <w:t xml:space="preserve"> edition of the WHO classification were included (summaries for the upcoming WHO HAEM5 were only released in June 2022), with a preference for those published after 2017 to incorporate the latest prognostic models incorporating molecular data for risk stratification (e.g., European LeukemiaNet (ELN) for AML 2017</w:t>
      </w:r>
      <w:r>
        <w:rPr>
          <w:rStyle w:val="FootnoteReference"/>
        </w:rPr>
        <w:footnoteReference w:id="13"/>
      </w:r>
      <w:r>
        <w:t>). Notably WHO HAEM5 summaries and IPSS-M for myelodysplastic syndromes and were published in June 2022</w:t>
      </w:r>
      <w:r>
        <w:rPr>
          <w:rStyle w:val="FootnoteReference"/>
        </w:rPr>
        <w:footnoteReference w:id="14"/>
      </w:r>
      <w:r>
        <w:t>)</w:t>
      </w:r>
    </w:p>
    <w:p w14:paraId="3E65AADF" w14:textId="16A2D023" w:rsidR="005D7ECA" w:rsidRDefault="005D7ECA" w:rsidP="00B56755">
      <w:pPr>
        <w:pStyle w:val="ListParagraph"/>
        <w:numPr>
          <w:ilvl w:val="0"/>
          <w:numId w:val="15"/>
        </w:numPr>
      </w:pPr>
      <w:r>
        <w:t>Studies conducted in Australian laboratories/patients, where published or available to provide generalisable evidence</w:t>
      </w:r>
      <w:r w:rsidR="00B815BD">
        <w:t>.</w:t>
      </w:r>
    </w:p>
    <w:p w14:paraId="5D590D98" w14:textId="31792DE4" w:rsidR="005D7ECA" w:rsidRDefault="005D7ECA" w:rsidP="005D7ECA">
      <w:r w:rsidRPr="00CE28E3">
        <w:t xml:space="preserve">Additional prespecified criteria for excluding </w:t>
      </w:r>
      <w:r w:rsidR="000549E5">
        <w:t xml:space="preserve">retrieved </w:t>
      </w:r>
      <w:r w:rsidRPr="00CE28E3">
        <w:t>studies</w:t>
      </w:r>
      <w:r>
        <w:t xml:space="preserve"> during the </w:t>
      </w:r>
      <w:r w:rsidR="002F2524">
        <w:t>review stage</w:t>
      </w:r>
      <w:r w:rsidRPr="00CE28E3">
        <w:t xml:space="preserve">: </w:t>
      </w:r>
    </w:p>
    <w:p w14:paraId="3C6B5F3A" w14:textId="77777777" w:rsidR="005D7ECA" w:rsidRDefault="005D7ECA" w:rsidP="00B56755">
      <w:pPr>
        <w:pStyle w:val="ListParagraph"/>
        <w:numPr>
          <w:ilvl w:val="0"/>
          <w:numId w:val="21"/>
        </w:numPr>
      </w:pPr>
      <w:r>
        <w:t>the technology was not targeted NGS (excluded whole exome or whole genome analysis)</w:t>
      </w:r>
    </w:p>
    <w:p w14:paraId="7E311A32" w14:textId="77777777" w:rsidR="005D7ECA" w:rsidRDefault="005D7ECA" w:rsidP="00B56755">
      <w:pPr>
        <w:pStyle w:val="ListParagraph"/>
        <w:numPr>
          <w:ilvl w:val="0"/>
          <w:numId w:val="21"/>
        </w:numPr>
      </w:pPr>
      <w:r>
        <w:t xml:space="preserve">gene panels were greater in scope (e.g., number of genes≥55, RNA analysed) or design (e.g., to detect structural variants) – it is not clear in the application if copy number alterations are detected with the currently proposed </w:t>
      </w:r>
      <w:proofErr w:type="gramStart"/>
      <w:r>
        <w:t>technology</w:t>
      </w:r>
      <w:proofErr w:type="gramEnd"/>
      <w:r>
        <w:t xml:space="preserve"> and this will differ between providers</w:t>
      </w:r>
    </w:p>
    <w:p w14:paraId="3CC6E01C" w14:textId="77777777" w:rsidR="005D7ECA" w:rsidRDefault="005D7ECA" w:rsidP="00B56755">
      <w:pPr>
        <w:pStyle w:val="ListParagraph"/>
        <w:numPr>
          <w:ilvl w:val="0"/>
          <w:numId w:val="21"/>
        </w:numPr>
      </w:pPr>
      <w:r>
        <w:t>DNA variants not reported separately</w:t>
      </w:r>
    </w:p>
    <w:p w14:paraId="34905409" w14:textId="77777777" w:rsidR="005D7ECA" w:rsidRDefault="005D7ECA" w:rsidP="00B56755">
      <w:pPr>
        <w:pStyle w:val="ListParagraph"/>
        <w:numPr>
          <w:ilvl w:val="0"/>
          <w:numId w:val="21"/>
        </w:numPr>
      </w:pPr>
      <w:r>
        <w:t>the test purpose was for monitoring or establishing minimal residual disease status</w:t>
      </w:r>
    </w:p>
    <w:p w14:paraId="1FF4AA26" w14:textId="77777777" w:rsidR="005D7ECA" w:rsidRDefault="005D7ECA" w:rsidP="00B56755">
      <w:pPr>
        <w:pStyle w:val="ListParagraph"/>
        <w:numPr>
          <w:ilvl w:val="0"/>
          <w:numId w:val="21"/>
        </w:numPr>
      </w:pPr>
      <w:r>
        <w:t>NGS panel testing was performed solely on cell-free circulating tumour DNA or not reported separately</w:t>
      </w:r>
    </w:p>
    <w:p w14:paraId="08303539" w14:textId="77777777" w:rsidR="005D7ECA" w:rsidRDefault="005D7ECA" w:rsidP="00B56755">
      <w:pPr>
        <w:pStyle w:val="ListParagraph"/>
        <w:numPr>
          <w:ilvl w:val="0"/>
          <w:numId w:val="21"/>
        </w:numPr>
      </w:pPr>
      <w:r>
        <w:t>non-haematological cancers were included but not reported separately</w:t>
      </w:r>
    </w:p>
    <w:p w14:paraId="3C766EC6" w14:textId="77777777" w:rsidR="005D7ECA" w:rsidRDefault="005D7ECA" w:rsidP="00B56755">
      <w:pPr>
        <w:pStyle w:val="ListParagraph"/>
        <w:numPr>
          <w:ilvl w:val="0"/>
          <w:numId w:val="21"/>
        </w:numPr>
      </w:pPr>
      <w:r>
        <w:t>there was insufficient detail to</w:t>
      </w:r>
    </w:p>
    <w:p w14:paraId="26847C12" w14:textId="77777777" w:rsidR="005D7ECA" w:rsidRDefault="005D7ECA" w:rsidP="00B56755">
      <w:pPr>
        <w:pStyle w:val="ListParagraph"/>
        <w:numPr>
          <w:ilvl w:val="1"/>
          <w:numId w:val="21"/>
        </w:numPr>
      </w:pPr>
      <w:r>
        <w:t>identify the genes tested or technology used</w:t>
      </w:r>
    </w:p>
    <w:p w14:paraId="439885B9" w14:textId="77777777" w:rsidR="005D7ECA" w:rsidRDefault="005D7ECA" w:rsidP="00B56755">
      <w:pPr>
        <w:pStyle w:val="ListParagraph"/>
        <w:numPr>
          <w:ilvl w:val="1"/>
          <w:numId w:val="21"/>
        </w:numPr>
      </w:pPr>
      <w:r>
        <w:lastRenderedPageBreak/>
        <w:t>identify the clinically significant variant detection vs any variant detection</w:t>
      </w:r>
    </w:p>
    <w:p w14:paraId="4D4ED31D" w14:textId="77777777" w:rsidR="005D7ECA" w:rsidRDefault="005D7ECA" w:rsidP="00B56755">
      <w:pPr>
        <w:pStyle w:val="ListParagraph"/>
        <w:numPr>
          <w:ilvl w:val="1"/>
          <w:numId w:val="21"/>
        </w:numPr>
      </w:pPr>
      <w:r>
        <w:t>determine outcomes from testing in all the patients</w:t>
      </w:r>
    </w:p>
    <w:p w14:paraId="6405CF42" w14:textId="44554773" w:rsidR="005D7ECA" w:rsidRDefault="005D7ECA" w:rsidP="00B56755">
      <w:pPr>
        <w:pStyle w:val="ListParagraph"/>
        <w:numPr>
          <w:ilvl w:val="1"/>
          <w:numId w:val="21"/>
        </w:numPr>
      </w:pPr>
      <w:r>
        <w:t>study size too small</w:t>
      </w:r>
      <w:r w:rsidR="00B815BD">
        <w:t>.</w:t>
      </w:r>
    </w:p>
    <w:p w14:paraId="06C032D7" w14:textId="77777777" w:rsidR="00DB2FBC" w:rsidRDefault="00DB2FBC" w:rsidP="00DB2FBC">
      <w:r>
        <w:t xml:space="preserve">The composition of the proposed gene lists </w:t>
      </w:r>
      <w:proofErr w:type="gramStart"/>
      <w:r>
        <w:t>were</w:t>
      </w:r>
      <w:proofErr w:type="gramEnd"/>
      <w:r>
        <w:t xml:space="preserve"> compared with those studies providing clinical effectiveness data, the NHSE Genomics National Test Directory for haematological neoplasms and other reference sources such as the Mayo Clinic laboratories.</w:t>
      </w:r>
    </w:p>
    <w:p w14:paraId="6730217F" w14:textId="4E5EB7CF" w:rsidR="00316206" w:rsidRDefault="000F3597" w:rsidP="004C1E49">
      <w:r>
        <w:t>The NGS panel tests</w:t>
      </w:r>
      <w:r w:rsidR="00484ABE">
        <w:t xml:space="preserve"> themselves, the conditions </w:t>
      </w:r>
      <w:proofErr w:type="gramStart"/>
      <w:r w:rsidR="00484ABE">
        <w:t>evaluated</w:t>
      </w:r>
      <w:proofErr w:type="gramEnd"/>
      <w:r w:rsidR="00484ABE">
        <w:t xml:space="preserve"> and clinical setting </w:t>
      </w:r>
      <w:r>
        <w:t xml:space="preserve">are all different so no results </w:t>
      </w:r>
      <w:r w:rsidR="00B44BCD">
        <w:t xml:space="preserve">could </w:t>
      </w:r>
      <w:r>
        <w:t>be combined.</w:t>
      </w:r>
    </w:p>
    <w:p w14:paraId="1DDEEDAC" w14:textId="0A42579F" w:rsidR="00F2323B" w:rsidRDefault="00F2323B" w:rsidP="00C0509B">
      <w:pPr>
        <w:pStyle w:val="Heading3"/>
      </w:pPr>
      <w:bookmarkStart w:id="21" w:name="_Toc111754796"/>
      <w:r>
        <w:t>Myeloid NGS panel</w:t>
      </w:r>
      <w:bookmarkEnd w:id="21"/>
    </w:p>
    <w:p w14:paraId="3FDFC28E" w14:textId="6BB00343" w:rsidR="00B4015D" w:rsidRDefault="00B4015D" w:rsidP="00B4015D">
      <w:r w:rsidRPr="001E51D2">
        <w:t>The MSAC guidance indicates data should be summarised in tables with numbers only. However, given the complexities of the testing and the requirement to infer information</w:t>
      </w:r>
      <w:r>
        <w:t xml:space="preserve"> from the published data</w:t>
      </w:r>
      <w:r w:rsidRPr="001E51D2">
        <w:t xml:space="preserve"> to address the assessment question, it has been necessary to provide both a detailed summary and from that draw out the evidence to support the analysis, </w:t>
      </w:r>
      <w:r>
        <w:t>indicating</w:t>
      </w:r>
      <w:r w:rsidRPr="001E51D2">
        <w:t xml:space="preserve"> where</w:t>
      </w:r>
      <w:r>
        <w:t xml:space="preserve"> inferences and</w:t>
      </w:r>
      <w:r w:rsidRPr="001E51D2">
        <w:t xml:space="preserve"> assumptions have been made.</w:t>
      </w:r>
      <w:r>
        <w:t xml:space="preserve"> A summary of the key studies aligning the NGS panel criteria and usage are presented below, and the remainder in Section 2B Clinical Effectiveness.</w:t>
      </w:r>
    </w:p>
    <w:p w14:paraId="21BCFEB4" w14:textId="1CC202B2" w:rsidR="00B4015D" w:rsidRDefault="00B4015D" w:rsidP="00B4015D">
      <w:r>
        <w:t>In June 2022, two key articles were published: a summary of the changes to the myeloid malignancy classification proposed in the WHO HAEM5</w:t>
      </w:r>
      <w:r>
        <w:rPr>
          <w:rStyle w:val="FootnoteReference"/>
        </w:rPr>
        <w:footnoteReference w:id="15"/>
      </w:r>
      <w:r>
        <w:t>, and a new molecular prognostic score for MDS (IPSS-M) which dramatically alters the prior risk categories which were based on patient factors and bone marrow findings</w:t>
      </w:r>
      <w:r>
        <w:rPr>
          <w:rStyle w:val="FootnoteReference"/>
        </w:rPr>
        <w:footnoteReference w:id="16"/>
      </w:r>
      <w:r>
        <w:t xml:space="preserve"> – all the currently published studies are therefore, likely to underestimate the impact on the diagnostic change in all patients with myeloid malignancies, and the prognosis of NGS panel testing in MDS patients.</w:t>
      </w:r>
    </w:p>
    <w:p w14:paraId="45FE8815" w14:textId="0F37BB3B" w:rsidR="008C2714" w:rsidRDefault="0046000A" w:rsidP="004C1E49">
      <w:r w:rsidRPr="0024014A">
        <w:t>The search strategy conducted led to the identification of</w:t>
      </w:r>
      <w:r w:rsidR="009C3DB4" w:rsidRPr="0024014A">
        <w:t xml:space="preserve"> </w:t>
      </w:r>
      <w:r w:rsidR="000E55C0" w:rsidRPr="0024014A">
        <w:t>2</w:t>
      </w:r>
      <w:r w:rsidR="009C3DB4" w:rsidRPr="0024014A">
        <w:t>5</w:t>
      </w:r>
      <w:r w:rsidR="000F3597" w:rsidRPr="0024014A">
        <w:t xml:space="preserve"> studies </w:t>
      </w:r>
      <w:r w:rsidR="00C358F1" w:rsidRPr="0024014A">
        <w:t>that reported outcomes using</w:t>
      </w:r>
      <w:r w:rsidR="000F3597" w:rsidRPr="0024014A">
        <w:t xml:space="preserve"> myeloid NGS panels</w:t>
      </w:r>
      <w:r w:rsidR="00A04788" w:rsidRPr="0024014A">
        <w:t xml:space="preserve"> </w:t>
      </w:r>
      <w:r w:rsidR="000F3597" w:rsidRPr="0024014A">
        <w:t xml:space="preserve">of which 3 were considered key when matched to the checklist. </w:t>
      </w:r>
      <w:r w:rsidR="000E55C0" w:rsidRPr="0024014A">
        <w:t>Four</w:t>
      </w:r>
      <w:r w:rsidR="000F3597" w:rsidRPr="0024014A">
        <w:t xml:space="preserve"> studies were considered supportive</w:t>
      </w:r>
      <w:r w:rsidR="0024014A">
        <w:t xml:space="preserve"> of clinical utility</w:t>
      </w:r>
      <w:r w:rsidR="00E87B10">
        <w:t xml:space="preserve"> of NGS gene panel testing in myeloid </w:t>
      </w:r>
      <w:proofErr w:type="gramStart"/>
      <w:r w:rsidR="00E87B10">
        <w:t>malignancies,</w:t>
      </w:r>
      <w:r w:rsidR="0024014A">
        <w:t xml:space="preserve"> but</w:t>
      </w:r>
      <w:proofErr w:type="gramEnd"/>
      <w:r w:rsidR="0024014A">
        <w:t xml:space="preserve"> provided insufficient data to</w:t>
      </w:r>
      <w:r w:rsidR="000F3597" w:rsidRPr="0024014A">
        <w:t xml:space="preserve"> demonstrate cost-effectiveness</w:t>
      </w:r>
      <w:r w:rsidR="0024014A">
        <w:t xml:space="preserve">. </w:t>
      </w:r>
      <w:r w:rsidR="009C3DB4" w:rsidRPr="0024014A">
        <w:t>The remaining 17</w:t>
      </w:r>
      <w:r w:rsidR="00A04788" w:rsidRPr="0024014A">
        <w:t xml:space="preserve"> studies were excluded </w:t>
      </w:r>
      <w:r w:rsidR="0024014A" w:rsidRPr="0024014A">
        <w:t>during screening as the</w:t>
      </w:r>
      <w:r w:rsidR="00A04788" w:rsidRPr="0024014A">
        <w:t xml:space="preserve"> panels included</w:t>
      </w:r>
      <w:r w:rsidR="008C2714">
        <w:t>:</w:t>
      </w:r>
    </w:p>
    <w:p w14:paraId="3C0AD437" w14:textId="77777777" w:rsidR="008C2714" w:rsidRDefault="00A04788" w:rsidP="00B56755">
      <w:pPr>
        <w:pStyle w:val="ListParagraph"/>
        <w:numPr>
          <w:ilvl w:val="0"/>
          <w:numId w:val="22"/>
        </w:numPr>
      </w:pPr>
      <w:r w:rsidRPr="0024014A">
        <w:t>RNA and DNA analysis</w:t>
      </w:r>
      <w:r w:rsidR="00656069" w:rsidRPr="0024014A">
        <w:t xml:space="preserve"> (</w:t>
      </w:r>
      <w:r w:rsidR="008C2714">
        <w:t>8</w:t>
      </w:r>
      <w:r w:rsidR="00656069" w:rsidRPr="0024014A">
        <w:t>)</w:t>
      </w:r>
    </w:p>
    <w:p w14:paraId="67C4DDF1" w14:textId="1A54496D" w:rsidR="008C2714" w:rsidRDefault="008C2714" w:rsidP="00B56755">
      <w:pPr>
        <w:pStyle w:val="ListParagraph"/>
        <w:numPr>
          <w:ilvl w:val="0"/>
          <w:numId w:val="22"/>
        </w:numPr>
      </w:pPr>
      <w:r>
        <w:t>Larger number of genes</w:t>
      </w:r>
      <w:r w:rsidR="00A04788" w:rsidRPr="0024014A">
        <w:t xml:space="preserve"> than </w:t>
      </w:r>
      <w:r w:rsidR="00656069" w:rsidRPr="0024014A">
        <w:t xml:space="preserve">the </w:t>
      </w:r>
      <w:r w:rsidR="00A04788" w:rsidRPr="0024014A">
        <w:t>proposed</w:t>
      </w:r>
      <w:r w:rsidR="009C3DB4" w:rsidRPr="0024014A">
        <w:t xml:space="preserve"> </w:t>
      </w:r>
      <w:r w:rsidR="00656069" w:rsidRPr="0024014A">
        <w:t>minimum number of genes and/or number of exemplar genes</w:t>
      </w:r>
      <w:r>
        <w:t xml:space="preserve"> (6)</w:t>
      </w:r>
    </w:p>
    <w:p w14:paraId="7492BA85" w14:textId="2E919F62" w:rsidR="0071200A" w:rsidRDefault="008C2714" w:rsidP="00B56755">
      <w:pPr>
        <w:pStyle w:val="ListParagraph"/>
        <w:numPr>
          <w:ilvl w:val="0"/>
          <w:numId w:val="22"/>
        </w:numPr>
      </w:pPr>
      <w:r>
        <w:t>assessments of structural variants or copy number variants which are not currently proposed (2)</w:t>
      </w:r>
    </w:p>
    <w:p w14:paraId="2A5D619A" w14:textId="3CB7AD89" w:rsidR="0024014A" w:rsidRPr="0024014A" w:rsidRDefault="0071200A" w:rsidP="00B56755">
      <w:pPr>
        <w:pStyle w:val="ListParagraph"/>
        <w:numPr>
          <w:ilvl w:val="0"/>
          <w:numId w:val="22"/>
        </w:numPr>
      </w:pPr>
      <w:r>
        <w:t>insufficient data to assess</w:t>
      </w:r>
      <w:r w:rsidR="00A04788" w:rsidRPr="0024014A">
        <w:t xml:space="preserve"> the impact on </w:t>
      </w:r>
      <w:r w:rsidR="008C2714">
        <w:t>the diagnosis or management (1)</w:t>
      </w:r>
    </w:p>
    <w:p w14:paraId="7217CF4B" w14:textId="4DCEA2C6" w:rsidR="008267CE" w:rsidRPr="008267CE" w:rsidRDefault="009C3DB4" w:rsidP="008267CE">
      <w:r w:rsidRPr="0024014A">
        <w:t>As each study</w:t>
      </w:r>
      <w:r w:rsidR="00C0509B" w:rsidRPr="0024014A">
        <w:t xml:space="preserve"> </w:t>
      </w:r>
      <w:r w:rsidRPr="0024014A">
        <w:t>used either</w:t>
      </w:r>
      <w:r w:rsidR="00C0509B" w:rsidRPr="0024014A">
        <w:t xml:space="preserve"> a different NGS panel</w:t>
      </w:r>
      <w:r w:rsidRPr="0024014A">
        <w:t xml:space="preserve"> or enrolled different populations</w:t>
      </w:r>
      <w:r w:rsidR="00C0509B" w:rsidRPr="0024014A">
        <w:t xml:space="preserve"> and</w:t>
      </w:r>
      <w:r w:rsidRPr="0024014A">
        <w:t>/or</w:t>
      </w:r>
      <w:r w:rsidR="00C0509B" w:rsidRPr="0024014A">
        <w:t xml:space="preserve"> different malignancies</w:t>
      </w:r>
      <w:r w:rsidRPr="0024014A">
        <w:t>, the patients and outcomes from these studies cannot be pooled</w:t>
      </w:r>
      <w:r w:rsidR="00C0509B" w:rsidRPr="0024014A">
        <w:t>.</w:t>
      </w:r>
      <w:r w:rsidR="008267CE">
        <w:br w:type="page"/>
      </w:r>
    </w:p>
    <w:p w14:paraId="471CB08C" w14:textId="40074611" w:rsidR="000F3597" w:rsidRPr="00357E96" w:rsidRDefault="000F3597" w:rsidP="00357E96">
      <w:pPr>
        <w:pStyle w:val="Caption"/>
        <w:rPr>
          <w:bCs w:val="0"/>
        </w:rPr>
      </w:pPr>
      <w:r w:rsidRPr="00CE28E3">
        <w:t>Table</w:t>
      </w:r>
      <w:r>
        <w:t> </w:t>
      </w:r>
      <w:fldSimple w:instr=" SEQ Table \* ARABIC ">
        <w:r w:rsidR="00A165AD">
          <w:rPr>
            <w:noProof/>
          </w:rPr>
          <w:t>5</w:t>
        </w:r>
      </w:fldSimple>
      <w:r w:rsidRPr="00CE28E3">
        <w:tab/>
        <w:t xml:space="preserve">Key </w:t>
      </w:r>
      <w:r w:rsidR="00A04788">
        <w:t>studies providing</w:t>
      </w:r>
      <w:r w:rsidRPr="00CE28E3">
        <w:t xml:space="preserve"> </w:t>
      </w:r>
      <w:r w:rsidRPr="00AE16CA">
        <w:rPr>
          <w:rStyle w:val="TableHeadingChar"/>
          <w:b/>
          <w:bCs w:val="0"/>
        </w:rPr>
        <w:t>evidence for</w:t>
      </w:r>
      <w:r w:rsidR="00A04788">
        <w:rPr>
          <w:rStyle w:val="TableHeadingChar"/>
          <w:b/>
          <w:bCs w:val="0"/>
        </w:rPr>
        <w:t xml:space="preserve"> the clinical and cost-effectiveness of</w:t>
      </w:r>
      <w:r w:rsidRPr="00AE16CA">
        <w:rPr>
          <w:rStyle w:val="TableHeadingChar"/>
          <w:b/>
          <w:bCs w:val="0"/>
        </w:rPr>
        <w:t xml:space="preserve"> </w:t>
      </w:r>
      <w:r>
        <w:rPr>
          <w:rStyle w:val="TableHeadingChar"/>
          <w:b/>
          <w:bCs w:val="0"/>
        </w:rPr>
        <w:t xml:space="preserve">myeloid </w:t>
      </w:r>
      <w:r w:rsidRPr="00AE16CA">
        <w:rPr>
          <w:rStyle w:val="TableHeadingChar"/>
          <w:b/>
          <w:bCs w:val="0"/>
        </w:rPr>
        <w:t xml:space="preserve">NGS panel testing in </w:t>
      </w:r>
      <w:r w:rsidR="00357E96">
        <w:rPr>
          <w:rStyle w:val="TableHeadingChar"/>
          <w:b/>
          <w:bCs w:val="0"/>
        </w:rPr>
        <w:t xml:space="preserve">patients with a suspected </w:t>
      </w:r>
      <w:r w:rsidRPr="00AE16CA">
        <w:rPr>
          <w:rStyle w:val="TableHeadingChar"/>
          <w:b/>
          <w:bCs w:val="0"/>
        </w:rPr>
        <w:t>haematological malignanc</w:t>
      </w:r>
      <w:r w:rsidR="00357E96">
        <w:rPr>
          <w:rStyle w:val="TableHeadingChar"/>
          <w:b/>
          <w:bCs w:val="0"/>
        </w:rPr>
        <w:t>y of myeloid lineage</w:t>
      </w:r>
    </w:p>
    <w:tbl>
      <w:tblPr>
        <w:tblStyle w:val="TableGrid"/>
        <w:tblW w:w="0" w:type="auto"/>
        <w:tblCellMar>
          <w:left w:w="28" w:type="dxa"/>
          <w:right w:w="28" w:type="dxa"/>
        </w:tblCellMar>
        <w:tblLook w:val="04A0" w:firstRow="1" w:lastRow="0" w:firstColumn="1" w:lastColumn="0" w:noHBand="0" w:noVBand="1"/>
      </w:tblPr>
      <w:tblGrid>
        <w:gridCol w:w="889"/>
        <w:gridCol w:w="1448"/>
        <w:gridCol w:w="1086"/>
        <w:gridCol w:w="1557"/>
        <w:gridCol w:w="685"/>
        <w:gridCol w:w="3351"/>
      </w:tblGrid>
      <w:tr w:rsidR="00EF546E" w14:paraId="261A4A81" w14:textId="77777777" w:rsidTr="00CA1113">
        <w:trPr>
          <w:tblHeader/>
        </w:trPr>
        <w:tc>
          <w:tcPr>
            <w:tcW w:w="0" w:type="auto"/>
          </w:tcPr>
          <w:p w14:paraId="644C3297" w14:textId="77777777" w:rsidR="00EF546E" w:rsidRDefault="00EF546E" w:rsidP="00020E89">
            <w:pPr>
              <w:pStyle w:val="TableHeading0"/>
              <w:keepNext/>
              <w:rPr>
                <w:lang w:val="en-GB"/>
              </w:rPr>
            </w:pPr>
            <w:r>
              <w:rPr>
                <w:lang w:val="en-GB"/>
              </w:rPr>
              <w:t>Authors</w:t>
            </w:r>
          </w:p>
        </w:tc>
        <w:tc>
          <w:tcPr>
            <w:tcW w:w="1448" w:type="dxa"/>
          </w:tcPr>
          <w:p w14:paraId="5A3DC849" w14:textId="77777777" w:rsidR="00EF546E" w:rsidRDefault="00EF546E" w:rsidP="00020E89">
            <w:pPr>
              <w:pStyle w:val="TableHeading0"/>
              <w:keepNext/>
              <w:rPr>
                <w:lang w:val="en-GB"/>
              </w:rPr>
            </w:pPr>
            <w:r>
              <w:rPr>
                <w:lang w:val="en-GB"/>
              </w:rPr>
              <w:t>Risk of bias</w:t>
            </w:r>
          </w:p>
        </w:tc>
        <w:tc>
          <w:tcPr>
            <w:tcW w:w="1086" w:type="dxa"/>
          </w:tcPr>
          <w:p w14:paraId="0F3974E9" w14:textId="77777777" w:rsidR="00EF546E" w:rsidRDefault="00EF546E" w:rsidP="00020E89">
            <w:pPr>
              <w:pStyle w:val="TableHeading0"/>
              <w:keepNext/>
              <w:rPr>
                <w:lang w:val="en-GB"/>
              </w:rPr>
            </w:pPr>
            <w:r>
              <w:rPr>
                <w:lang w:val="en-GB"/>
              </w:rPr>
              <w:t>NGS gene panel size; DNA or RNA analysis</w:t>
            </w:r>
          </w:p>
        </w:tc>
        <w:tc>
          <w:tcPr>
            <w:tcW w:w="0" w:type="auto"/>
          </w:tcPr>
          <w:p w14:paraId="2A46C0B3" w14:textId="77777777" w:rsidR="00EF546E" w:rsidRDefault="00EF546E" w:rsidP="00020E89">
            <w:pPr>
              <w:pStyle w:val="TableHeading0"/>
              <w:keepNext/>
              <w:rPr>
                <w:lang w:val="en-GB"/>
              </w:rPr>
            </w:pPr>
            <w:r>
              <w:rPr>
                <w:lang w:val="en-GB"/>
              </w:rPr>
              <w:t>Conditions</w:t>
            </w:r>
          </w:p>
        </w:tc>
        <w:tc>
          <w:tcPr>
            <w:tcW w:w="401" w:type="dxa"/>
          </w:tcPr>
          <w:p w14:paraId="775B5363" w14:textId="77777777" w:rsidR="00EF546E" w:rsidRDefault="00EF546E" w:rsidP="00020E89">
            <w:pPr>
              <w:pStyle w:val="TableHeading0"/>
              <w:keepNext/>
              <w:rPr>
                <w:lang w:val="en-GB"/>
              </w:rPr>
            </w:pPr>
            <w:r>
              <w:rPr>
                <w:lang w:val="en-GB"/>
              </w:rPr>
              <w:t>Number of patients</w:t>
            </w:r>
          </w:p>
        </w:tc>
        <w:tc>
          <w:tcPr>
            <w:tcW w:w="3351" w:type="dxa"/>
          </w:tcPr>
          <w:p w14:paraId="059AFE4C" w14:textId="77777777" w:rsidR="00EF546E" w:rsidRDefault="00EF546E" w:rsidP="00020E89">
            <w:pPr>
              <w:pStyle w:val="TableHeading0"/>
              <w:keepNext/>
              <w:rPr>
                <w:lang w:val="en-GB"/>
              </w:rPr>
            </w:pPr>
            <w:r>
              <w:rPr>
                <w:lang w:val="en-GB"/>
              </w:rPr>
              <w:t>Comments on generalisability to proposed testing</w:t>
            </w:r>
          </w:p>
        </w:tc>
      </w:tr>
      <w:tr w:rsidR="00EF546E" w14:paraId="44744C43" w14:textId="77777777" w:rsidTr="00D10261">
        <w:tc>
          <w:tcPr>
            <w:tcW w:w="0" w:type="auto"/>
            <w:gridSpan w:val="6"/>
          </w:tcPr>
          <w:p w14:paraId="59A906BC" w14:textId="77777777" w:rsidR="00EF546E" w:rsidRDefault="00EF546E" w:rsidP="00FB0A03">
            <w:pPr>
              <w:pStyle w:val="Tabletext0"/>
              <w:rPr>
                <w:lang w:val="en-GB"/>
              </w:rPr>
            </w:pPr>
            <w:r>
              <w:rPr>
                <w:lang w:val="en-GB"/>
              </w:rPr>
              <w:t>Studies providing evidence in support of NGS panel testing in myeloid malignancies</w:t>
            </w:r>
          </w:p>
        </w:tc>
      </w:tr>
      <w:tr w:rsidR="00077652" w14:paraId="0A29E76E" w14:textId="77777777" w:rsidTr="00D10261">
        <w:tc>
          <w:tcPr>
            <w:tcW w:w="0" w:type="auto"/>
          </w:tcPr>
          <w:p w14:paraId="3C9E8ABF" w14:textId="681677BC" w:rsidR="00077652" w:rsidRDefault="00077652" w:rsidP="00077652">
            <w:pPr>
              <w:pStyle w:val="Tabletext0"/>
              <w:rPr>
                <w:lang w:val="en-GB"/>
              </w:rPr>
            </w:pPr>
            <w:r>
              <w:rPr>
                <w:lang w:val="en-GB"/>
              </w:rPr>
              <w:t>Patel 2021</w:t>
            </w:r>
            <w:r>
              <w:t xml:space="preserve"> </w:t>
            </w:r>
          </w:p>
        </w:tc>
        <w:tc>
          <w:tcPr>
            <w:tcW w:w="1448" w:type="dxa"/>
          </w:tcPr>
          <w:p w14:paraId="293D8426" w14:textId="77777777" w:rsidR="00077652" w:rsidRDefault="00077652" w:rsidP="00077652">
            <w:pPr>
              <w:pStyle w:val="Tabletext0"/>
              <w:rPr>
                <w:lang w:val="en-GB"/>
              </w:rPr>
            </w:pPr>
            <w:r>
              <w:rPr>
                <w:lang w:val="en-GB"/>
              </w:rPr>
              <w:t>Prospective case series,</w:t>
            </w:r>
          </w:p>
          <w:p w14:paraId="38037993" w14:textId="77777777" w:rsidR="00077652" w:rsidRDefault="00077652" w:rsidP="00077652">
            <w:pPr>
              <w:pStyle w:val="Tabletext0"/>
              <w:rPr>
                <w:lang w:val="en-GB"/>
              </w:rPr>
            </w:pPr>
            <w:r>
              <w:rPr>
                <w:lang w:val="en-GB"/>
              </w:rPr>
              <w:t>0bservational study</w:t>
            </w:r>
          </w:p>
          <w:p w14:paraId="785BD916" w14:textId="77777777" w:rsidR="00077652" w:rsidRDefault="00077652" w:rsidP="00077652">
            <w:pPr>
              <w:pStyle w:val="Tabletext0"/>
              <w:rPr>
                <w:lang w:val="en-GB"/>
              </w:rPr>
            </w:pPr>
            <w:r>
              <w:rPr>
                <w:lang w:val="en-GB"/>
              </w:rPr>
              <w:t>Moderate risk of bias (10/15</w:t>
            </w:r>
          </w:p>
          <w:p w14:paraId="76A41547" w14:textId="77777777" w:rsidR="00077652" w:rsidRDefault="00077652" w:rsidP="00077652">
            <w:pPr>
              <w:pStyle w:val="Tabletext0"/>
              <w:rPr>
                <w:lang w:val="en-GB"/>
              </w:rPr>
            </w:pPr>
            <w:r>
              <w:rPr>
                <w:lang w:val="en-GB"/>
              </w:rPr>
              <w:t xml:space="preserve">on modified  </w:t>
            </w:r>
            <w:hyperlink r:id="rId17" w:history="1">
              <w:r w:rsidRPr="00B430B0">
                <w:rPr>
                  <w:rStyle w:val="Hyperlink"/>
                  <w:rFonts w:eastAsiaTheme="majorEastAsia"/>
                  <w:lang w:val="en-GB"/>
                </w:rPr>
                <w:t>IHE case series checklist</w:t>
              </w:r>
            </w:hyperlink>
            <w:r>
              <w:rPr>
                <w:lang w:val="en-GB"/>
              </w:rPr>
              <w:t>)</w:t>
            </w:r>
          </w:p>
        </w:tc>
        <w:tc>
          <w:tcPr>
            <w:tcW w:w="1086" w:type="dxa"/>
          </w:tcPr>
          <w:p w14:paraId="69C6C297" w14:textId="0C3BD315" w:rsidR="00077652" w:rsidRDefault="00077652" w:rsidP="00077652">
            <w:pPr>
              <w:pStyle w:val="Tabletext0"/>
              <w:rPr>
                <w:lang w:val="en-GB"/>
              </w:rPr>
            </w:pPr>
            <w:r>
              <w:rPr>
                <w:lang w:val="en-GB"/>
              </w:rPr>
              <w:t>37 genes</w:t>
            </w:r>
          </w:p>
        </w:tc>
        <w:tc>
          <w:tcPr>
            <w:tcW w:w="0" w:type="auto"/>
          </w:tcPr>
          <w:p w14:paraId="7ECAE654" w14:textId="77777777" w:rsidR="00077652" w:rsidRDefault="00077652" w:rsidP="00077652">
            <w:pPr>
              <w:pStyle w:val="Tabletext0"/>
              <w:rPr>
                <w:lang w:val="en-GB"/>
              </w:rPr>
            </w:pPr>
            <w:r>
              <w:rPr>
                <w:lang w:val="en-GB"/>
              </w:rPr>
              <w:t>Myeloid neoplasms</w:t>
            </w:r>
          </w:p>
          <w:p w14:paraId="48F31B94" w14:textId="77777777" w:rsidR="00077652" w:rsidRDefault="00077652" w:rsidP="00077652">
            <w:pPr>
              <w:pStyle w:val="Tabletext0"/>
              <w:rPr>
                <w:lang w:val="en-GB"/>
              </w:rPr>
            </w:pPr>
          </w:p>
          <w:p w14:paraId="09240136" w14:textId="3175C85F" w:rsidR="00077652" w:rsidRDefault="00077652" w:rsidP="00077652">
            <w:pPr>
              <w:pStyle w:val="Tabletext0"/>
              <w:rPr>
                <w:lang w:val="en-GB"/>
              </w:rPr>
            </w:pPr>
            <w:r>
              <w:rPr>
                <w:lang w:val="en-GB"/>
              </w:rPr>
              <w:t>Consecutive enrolment patients with suspected haem malignancies</w:t>
            </w:r>
          </w:p>
        </w:tc>
        <w:tc>
          <w:tcPr>
            <w:tcW w:w="401" w:type="dxa"/>
          </w:tcPr>
          <w:p w14:paraId="454F2CBD" w14:textId="772CE458" w:rsidR="00077652" w:rsidRDefault="00077652" w:rsidP="00077652">
            <w:pPr>
              <w:pStyle w:val="Tabletext0"/>
              <w:rPr>
                <w:lang w:val="en-GB"/>
              </w:rPr>
            </w:pPr>
            <w:r>
              <w:rPr>
                <w:lang w:val="en-GB"/>
              </w:rPr>
              <w:t>343</w:t>
            </w:r>
          </w:p>
        </w:tc>
        <w:tc>
          <w:tcPr>
            <w:tcW w:w="3351" w:type="dxa"/>
          </w:tcPr>
          <w:p w14:paraId="4CE8A492" w14:textId="77777777" w:rsidR="00077652" w:rsidRDefault="00077652" w:rsidP="00077652">
            <w:pPr>
              <w:pStyle w:val="Tabletext0"/>
              <w:rPr>
                <w:lang w:val="en-GB"/>
              </w:rPr>
            </w:pPr>
            <w:r>
              <w:rPr>
                <w:lang w:val="en-GB"/>
              </w:rPr>
              <w:t>Larger gene panel than minimum proposed but within proposed size (included 8 genes not in proposed list)</w:t>
            </w:r>
          </w:p>
          <w:p w14:paraId="13FE61EA" w14:textId="77777777" w:rsidR="00077652" w:rsidRDefault="00077652" w:rsidP="00077652">
            <w:pPr>
              <w:pStyle w:val="Tabletext0"/>
              <w:rPr>
                <w:lang w:val="en-GB"/>
              </w:rPr>
            </w:pPr>
            <w:r>
              <w:rPr>
                <w:lang w:val="en-GB"/>
              </w:rPr>
              <w:t>Consecutive enrolment, included follow-up with OS analysis</w:t>
            </w:r>
          </w:p>
          <w:p w14:paraId="20FEFE90" w14:textId="77777777" w:rsidR="00077652" w:rsidRDefault="00077652" w:rsidP="00077652">
            <w:pPr>
              <w:pStyle w:val="Tabletext0"/>
              <w:rPr>
                <w:lang w:val="en-GB"/>
              </w:rPr>
            </w:pPr>
            <w:r>
              <w:rPr>
                <w:lang w:val="en-GB"/>
              </w:rPr>
              <w:t>Demonstrates NGS used for diagnosis, prognosis, treatment selection – no reporting of potential germline variant testing</w:t>
            </w:r>
          </w:p>
          <w:p w14:paraId="7909DB2B" w14:textId="7178A8C2" w:rsidR="00077652" w:rsidRDefault="00077652" w:rsidP="00077652">
            <w:pPr>
              <w:pStyle w:val="Tabletext0"/>
              <w:rPr>
                <w:lang w:val="en-GB"/>
              </w:rPr>
            </w:pPr>
            <w:r>
              <w:rPr>
                <w:lang w:val="en-GB"/>
              </w:rPr>
              <w:t xml:space="preserve">Real world estimate of impact with time taken for NGS </w:t>
            </w:r>
          </w:p>
        </w:tc>
      </w:tr>
      <w:tr w:rsidR="00077652" w14:paraId="58FBA908" w14:textId="77777777" w:rsidTr="00D10261">
        <w:tc>
          <w:tcPr>
            <w:tcW w:w="0" w:type="auto"/>
          </w:tcPr>
          <w:p w14:paraId="04A00A8E" w14:textId="40FC5511" w:rsidR="00077652" w:rsidRDefault="00077652" w:rsidP="00077652">
            <w:pPr>
              <w:pStyle w:val="Tabletext0"/>
              <w:rPr>
                <w:lang w:val="en-GB"/>
              </w:rPr>
            </w:pPr>
            <w:r>
              <w:rPr>
                <w:lang w:val="en-GB"/>
              </w:rPr>
              <w:t>*Carbonell et al (2019)</w:t>
            </w:r>
            <w:r>
              <w:t xml:space="preserve"> </w:t>
            </w:r>
          </w:p>
        </w:tc>
        <w:tc>
          <w:tcPr>
            <w:tcW w:w="1448" w:type="dxa"/>
          </w:tcPr>
          <w:p w14:paraId="0AC1A7C8" w14:textId="77777777" w:rsidR="00077652" w:rsidRDefault="00077652" w:rsidP="00077652">
            <w:pPr>
              <w:pStyle w:val="Tabletext0"/>
              <w:rPr>
                <w:lang w:val="en-GB"/>
              </w:rPr>
            </w:pPr>
            <w:r>
              <w:rPr>
                <w:lang w:val="en-GB"/>
              </w:rPr>
              <w:t>Retrospective case series</w:t>
            </w:r>
          </w:p>
          <w:p w14:paraId="424E4DFE" w14:textId="77777777" w:rsidR="00077652" w:rsidRDefault="00077652" w:rsidP="00077652">
            <w:pPr>
              <w:pStyle w:val="Tabletext0"/>
              <w:rPr>
                <w:lang w:val="en-GB"/>
              </w:rPr>
            </w:pPr>
            <w:r>
              <w:rPr>
                <w:lang w:val="en-GB"/>
              </w:rPr>
              <w:t>Moderate risk of bias (11/14</w:t>
            </w:r>
          </w:p>
          <w:p w14:paraId="5112D4CD" w14:textId="77777777" w:rsidR="00077652" w:rsidRDefault="00077652" w:rsidP="00077652">
            <w:pPr>
              <w:pStyle w:val="Tabletext0"/>
              <w:rPr>
                <w:lang w:val="en-GB"/>
              </w:rPr>
            </w:pPr>
            <w:r>
              <w:rPr>
                <w:lang w:val="en-GB"/>
              </w:rPr>
              <w:t xml:space="preserve"> on HTA Group - modified  </w:t>
            </w:r>
            <w:hyperlink r:id="rId18" w:history="1">
              <w:r w:rsidRPr="00B430B0">
                <w:rPr>
                  <w:rStyle w:val="Hyperlink"/>
                  <w:rFonts w:eastAsiaTheme="majorEastAsia"/>
                  <w:lang w:val="en-GB"/>
                </w:rPr>
                <w:t>IHE case series checklist</w:t>
              </w:r>
            </w:hyperlink>
            <w:r>
              <w:rPr>
                <w:lang w:val="en-GB"/>
              </w:rPr>
              <w:t>)</w:t>
            </w:r>
          </w:p>
        </w:tc>
        <w:tc>
          <w:tcPr>
            <w:tcW w:w="1086" w:type="dxa"/>
          </w:tcPr>
          <w:p w14:paraId="2C6F4687" w14:textId="28610849" w:rsidR="00077652" w:rsidRDefault="00077652" w:rsidP="00077652">
            <w:pPr>
              <w:pStyle w:val="Tabletext0"/>
              <w:rPr>
                <w:lang w:val="en-GB"/>
              </w:rPr>
            </w:pPr>
            <w:r>
              <w:rPr>
                <w:lang w:val="en-GB"/>
              </w:rPr>
              <w:t>54 genes</w:t>
            </w:r>
          </w:p>
        </w:tc>
        <w:tc>
          <w:tcPr>
            <w:tcW w:w="0" w:type="auto"/>
          </w:tcPr>
          <w:p w14:paraId="374AE623" w14:textId="77777777" w:rsidR="00077652" w:rsidRDefault="00077652" w:rsidP="00077652">
            <w:pPr>
              <w:pStyle w:val="Tabletext0"/>
              <w:rPr>
                <w:lang w:val="en-GB"/>
              </w:rPr>
            </w:pPr>
            <w:r>
              <w:rPr>
                <w:lang w:val="en-GB"/>
              </w:rPr>
              <w:t>Myeloid neoplasms</w:t>
            </w:r>
          </w:p>
          <w:p w14:paraId="4F6BA50E" w14:textId="77777777" w:rsidR="00077652" w:rsidRDefault="00077652" w:rsidP="00077652">
            <w:pPr>
              <w:pStyle w:val="Tabletext0"/>
              <w:rPr>
                <w:lang w:val="en-GB"/>
              </w:rPr>
            </w:pPr>
            <w:r>
              <w:rPr>
                <w:lang w:val="en-GB"/>
              </w:rPr>
              <w:t>Consecutive enrolment AML, PMF</w:t>
            </w:r>
          </w:p>
          <w:p w14:paraId="43F17C70" w14:textId="6FA7E9D7" w:rsidR="00077652" w:rsidRDefault="00077652" w:rsidP="00077652">
            <w:pPr>
              <w:pStyle w:val="Tabletext0"/>
              <w:rPr>
                <w:lang w:val="en-GB"/>
              </w:rPr>
            </w:pPr>
            <w:r>
              <w:rPr>
                <w:lang w:val="en-GB"/>
              </w:rPr>
              <w:t>Selective enrolment MDS, MPNs if likely to change management</w:t>
            </w:r>
          </w:p>
        </w:tc>
        <w:tc>
          <w:tcPr>
            <w:tcW w:w="401" w:type="dxa"/>
          </w:tcPr>
          <w:p w14:paraId="223FB4E6" w14:textId="7B229E39" w:rsidR="00077652" w:rsidRDefault="00077652" w:rsidP="00077652">
            <w:pPr>
              <w:pStyle w:val="Tabletext0"/>
              <w:rPr>
                <w:lang w:val="en-GB"/>
              </w:rPr>
            </w:pPr>
            <w:r>
              <w:rPr>
                <w:lang w:val="en-GB"/>
              </w:rPr>
              <w:t>121</w:t>
            </w:r>
          </w:p>
        </w:tc>
        <w:tc>
          <w:tcPr>
            <w:tcW w:w="3351" w:type="dxa"/>
          </w:tcPr>
          <w:p w14:paraId="3CE4EB44" w14:textId="77777777" w:rsidR="00077652" w:rsidRDefault="00077652" w:rsidP="00077652">
            <w:pPr>
              <w:pStyle w:val="Tabletext0"/>
              <w:rPr>
                <w:lang w:val="en-GB"/>
              </w:rPr>
            </w:pPr>
            <w:r>
              <w:rPr>
                <w:lang w:val="en-GB"/>
              </w:rPr>
              <w:t>Larger gene panel than proposed (included 20 genes not in proposed list)</w:t>
            </w:r>
          </w:p>
          <w:p w14:paraId="35225949" w14:textId="77777777" w:rsidR="00077652" w:rsidRDefault="00077652" w:rsidP="00077652">
            <w:pPr>
              <w:pStyle w:val="Tabletext0"/>
              <w:rPr>
                <w:lang w:val="en-GB"/>
              </w:rPr>
            </w:pPr>
            <w:r>
              <w:rPr>
                <w:lang w:val="en-GB"/>
              </w:rPr>
              <w:t xml:space="preserve">Variants detected in 39 genes </w:t>
            </w:r>
          </w:p>
          <w:p w14:paraId="01C8073C" w14:textId="77777777" w:rsidR="00077652" w:rsidRDefault="00077652" w:rsidP="00077652">
            <w:pPr>
              <w:pStyle w:val="Tabletext0"/>
              <w:rPr>
                <w:lang w:val="en-GB"/>
              </w:rPr>
            </w:pPr>
            <w:r>
              <w:rPr>
                <w:lang w:val="en-GB"/>
              </w:rPr>
              <w:t>Had access to germline testing for followup which changed management</w:t>
            </w:r>
          </w:p>
          <w:p w14:paraId="71CA47BC" w14:textId="38D90CB2" w:rsidR="00077652" w:rsidRDefault="00077652" w:rsidP="00077652">
            <w:pPr>
              <w:pStyle w:val="Tabletext0"/>
              <w:rPr>
                <w:lang w:val="en-GB"/>
              </w:rPr>
            </w:pPr>
            <w:r>
              <w:rPr>
                <w:lang w:val="en-GB"/>
              </w:rPr>
              <w:t>May underestimate impact on diagnosis, prognosis</w:t>
            </w:r>
          </w:p>
          <w:p w14:paraId="7F180EC5" w14:textId="782EE750" w:rsidR="00077652" w:rsidRDefault="00077652" w:rsidP="00077652">
            <w:pPr>
              <w:pStyle w:val="Tabletext0"/>
              <w:rPr>
                <w:lang w:val="en-GB"/>
              </w:rPr>
            </w:pPr>
            <w:r>
              <w:rPr>
                <w:lang w:val="en-GB"/>
              </w:rPr>
              <w:t>Compared testing in AML at diagnosis and relapse in 10 patients</w:t>
            </w:r>
          </w:p>
        </w:tc>
      </w:tr>
      <w:tr w:rsidR="00077652" w14:paraId="10BC0996" w14:textId="77777777" w:rsidTr="00D10261">
        <w:tc>
          <w:tcPr>
            <w:tcW w:w="0" w:type="auto"/>
          </w:tcPr>
          <w:p w14:paraId="49906F59" w14:textId="2B584AFD" w:rsidR="00077652" w:rsidRDefault="00077652" w:rsidP="00077652">
            <w:pPr>
              <w:pStyle w:val="Tabletext0"/>
              <w:rPr>
                <w:lang w:val="en-GB"/>
              </w:rPr>
            </w:pPr>
            <w:r>
              <w:rPr>
                <w:lang w:val="en-GB"/>
              </w:rPr>
              <w:t>Rosenthal et al (2021)</w:t>
            </w:r>
            <w:r>
              <w:t xml:space="preserve"> </w:t>
            </w:r>
          </w:p>
        </w:tc>
        <w:tc>
          <w:tcPr>
            <w:tcW w:w="1448" w:type="dxa"/>
          </w:tcPr>
          <w:p w14:paraId="450C8232" w14:textId="7643E1A5" w:rsidR="00077652" w:rsidRDefault="00077652" w:rsidP="00077652">
            <w:pPr>
              <w:pStyle w:val="Tabletext0"/>
              <w:rPr>
                <w:lang w:val="en-GB"/>
              </w:rPr>
            </w:pPr>
            <w:r>
              <w:rPr>
                <w:lang w:val="en-GB"/>
              </w:rPr>
              <w:t>Retrospective case series</w:t>
            </w:r>
          </w:p>
          <w:p w14:paraId="0BEBA257" w14:textId="7FE26F8C" w:rsidR="00077652" w:rsidRDefault="00177AFC" w:rsidP="00077652">
            <w:pPr>
              <w:pStyle w:val="Tabletext0"/>
              <w:rPr>
                <w:lang w:val="en-GB"/>
              </w:rPr>
            </w:pPr>
            <w:r>
              <w:rPr>
                <w:lang w:val="en-GB"/>
              </w:rPr>
              <w:t>High</w:t>
            </w:r>
            <w:r w:rsidR="00077652">
              <w:rPr>
                <w:lang w:val="en-GB"/>
              </w:rPr>
              <w:t xml:space="preserve"> risk of bias (</w:t>
            </w:r>
            <w:r>
              <w:rPr>
                <w:lang w:val="en-GB"/>
              </w:rPr>
              <w:t>3/15</w:t>
            </w:r>
          </w:p>
          <w:p w14:paraId="12CEEBBB" w14:textId="77777777" w:rsidR="00077652" w:rsidRDefault="00077652" w:rsidP="00077652">
            <w:pPr>
              <w:pStyle w:val="Tabletext0"/>
              <w:rPr>
                <w:lang w:val="en-GB"/>
              </w:rPr>
            </w:pPr>
            <w:r>
              <w:rPr>
                <w:lang w:val="en-GB"/>
              </w:rPr>
              <w:t xml:space="preserve">on HTA Group - modified  </w:t>
            </w:r>
            <w:hyperlink r:id="rId19" w:history="1">
              <w:r w:rsidRPr="00B430B0">
                <w:rPr>
                  <w:rStyle w:val="Hyperlink"/>
                  <w:rFonts w:eastAsiaTheme="majorEastAsia"/>
                  <w:lang w:val="en-GB"/>
                </w:rPr>
                <w:t>IHE case series checklist</w:t>
              </w:r>
            </w:hyperlink>
            <w:r>
              <w:rPr>
                <w:lang w:val="en-GB"/>
              </w:rPr>
              <w:t>)</w:t>
            </w:r>
          </w:p>
          <w:p w14:paraId="2E308910" w14:textId="77777777" w:rsidR="00177AFC" w:rsidRDefault="00177AFC" w:rsidP="00077652">
            <w:pPr>
              <w:pStyle w:val="Tabletext0"/>
              <w:rPr>
                <w:lang w:val="en-GB"/>
              </w:rPr>
            </w:pPr>
          </w:p>
          <w:p w14:paraId="69BFA5D7" w14:textId="47844F3D" w:rsidR="00177AFC" w:rsidRDefault="00177AFC" w:rsidP="00077652">
            <w:pPr>
              <w:pStyle w:val="Tabletext0"/>
              <w:rPr>
                <w:lang w:val="en-GB"/>
              </w:rPr>
            </w:pPr>
            <w:r>
              <w:rPr>
                <w:lang w:val="en-GB"/>
              </w:rPr>
              <w:t>See Appendix D</w:t>
            </w:r>
            <w:r w:rsidR="00061B0E">
              <w:rPr>
                <w:lang w:val="en-GB"/>
              </w:rPr>
              <w:t xml:space="preserve"> Evidence Profile Tables</w:t>
            </w:r>
          </w:p>
        </w:tc>
        <w:tc>
          <w:tcPr>
            <w:tcW w:w="1086" w:type="dxa"/>
          </w:tcPr>
          <w:p w14:paraId="4491FE1C" w14:textId="77777777" w:rsidR="00077652" w:rsidRDefault="00077652" w:rsidP="00077652">
            <w:pPr>
              <w:pStyle w:val="Tabletext0"/>
              <w:rPr>
                <w:lang w:val="en-GB"/>
              </w:rPr>
            </w:pPr>
            <w:r>
              <w:rPr>
                <w:lang w:val="en-GB"/>
              </w:rPr>
              <w:t>48 genes in total</w:t>
            </w:r>
          </w:p>
          <w:p w14:paraId="39DA3F8B" w14:textId="77777777" w:rsidR="00E23360" w:rsidRDefault="00077652" w:rsidP="00077652">
            <w:pPr>
              <w:pStyle w:val="Tabletext0"/>
              <w:rPr>
                <w:lang w:val="en-GB"/>
              </w:rPr>
            </w:pPr>
            <w:r>
              <w:rPr>
                <w:lang w:val="en-GB"/>
              </w:rPr>
              <w:t>47 analysed by NGS pane</w:t>
            </w:r>
          </w:p>
          <w:p w14:paraId="4DA729D2" w14:textId="14918F0F" w:rsidR="00077652" w:rsidRDefault="00E23360" w:rsidP="00077652">
            <w:pPr>
              <w:pStyle w:val="Tabletext0"/>
              <w:rPr>
                <w:lang w:val="en-GB"/>
              </w:rPr>
            </w:pPr>
            <w:r w:rsidRPr="00E23360">
              <w:rPr>
                <w:i/>
                <w:iCs/>
                <w:lang w:val="en-GB"/>
              </w:rPr>
              <w:t>FLT3</w:t>
            </w:r>
            <w:r>
              <w:rPr>
                <w:lang w:val="en-GB"/>
              </w:rPr>
              <w:t>-ITD by PCR</w:t>
            </w:r>
          </w:p>
        </w:tc>
        <w:tc>
          <w:tcPr>
            <w:tcW w:w="0" w:type="auto"/>
          </w:tcPr>
          <w:p w14:paraId="351F282D" w14:textId="77777777" w:rsidR="00077652" w:rsidRDefault="00077652" w:rsidP="00077652">
            <w:pPr>
              <w:pStyle w:val="Tabletext0"/>
              <w:rPr>
                <w:lang w:val="en-GB"/>
              </w:rPr>
            </w:pPr>
            <w:r>
              <w:rPr>
                <w:lang w:val="en-GB"/>
              </w:rPr>
              <w:t>Myeloid neoplasms</w:t>
            </w:r>
          </w:p>
          <w:p w14:paraId="07551A45" w14:textId="77777777" w:rsidR="00077652" w:rsidRDefault="00077652" w:rsidP="00077652">
            <w:pPr>
              <w:pStyle w:val="Tabletext0"/>
              <w:rPr>
                <w:lang w:val="en-GB"/>
              </w:rPr>
            </w:pPr>
          </w:p>
          <w:p w14:paraId="20FC4F1B" w14:textId="1BAA0DFB" w:rsidR="00077652" w:rsidRDefault="00077652" w:rsidP="00077652">
            <w:pPr>
              <w:pStyle w:val="Tabletext0"/>
              <w:rPr>
                <w:lang w:val="en-GB"/>
              </w:rPr>
            </w:pPr>
            <w:r>
              <w:rPr>
                <w:lang w:val="en-GB"/>
              </w:rPr>
              <w:t>Consecutive enrolment of de-identified specimens from patients with AML, MDS, MPN</w:t>
            </w:r>
            <w:r w:rsidR="00F16E54">
              <w:rPr>
                <w:lang w:val="en-GB"/>
              </w:rPr>
              <w:t xml:space="preserve"> referred for NGS testing</w:t>
            </w:r>
          </w:p>
        </w:tc>
        <w:tc>
          <w:tcPr>
            <w:tcW w:w="401" w:type="dxa"/>
          </w:tcPr>
          <w:p w14:paraId="3EFF9C85" w14:textId="77777777" w:rsidR="00077652" w:rsidRDefault="00077652" w:rsidP="00077652">
            <w:pPr>
              <w:pStyle w:val="Tabletext0"/>
              <w:rPr>
                <w:lang w:val="en-GB"/>
              </w:rPr>
            </w:pPr>
            <w:r>
              <w:rPr>
                <w:lang w:val="en-GB"/>
              </w:rPr>
              <w:t>2053</w:t>
            </w:r>
          </w:p>
          <w:p w14:paraId="0A739548" w14:textId="5C839533" w:rsidR="00077652" w:rsidRDefault="00077652" w:rsidP="00077652">
            <w:pPr>
              <w:pStyle w:val="Tabletext0"/>
              <w:rPr>
                <w:lang w:val="en-GB"/>
              </w:rPr>
            </w:pPr>
          </w:p>
        </w:tc>
        <w:tc>
          <w:tcPr>
            <w:tcW w:w="3351" w:type="dxa"/>
          </w:tcPr>
          <w:p w14:paraId="075C7573" w14:textId="00F0BC7D" w:rsidR="00177AFC" w:rsidRDefault="00177AFC" w:rsidP="00077652">
            <w:pPr>
              <w:pStyle w:val="Tabletext0"/>
              <w:rPr>
                <w:lang w:val="en-GB"/>
              </w:rPr>
            </w:pPr>
            <w:r>
              <w:rPr>
                <w:lang w:val="en-GB"/>
              </w:rPr>
              <w:t>Represents remote/offshore testing issues of not having access to patient information to provide integrated service.</w:t>
            </w:r>
            <w:r w:rsidR="009317E5">
              <w:rPr>
                <w:lang w:val="en-GB"/>
              </w:rPr>
              <w:t xml:space="preserve"> Main utility would potentially be treatment options.</w:t>
            </w:r>
          </w:p>
          <w:p w14:paraId="7FF7805C" w14:textId="1F0E6C46" w:rsidR="00077652" w:rsidRDefault="00077652" w:rsidP="00077652">
            <w:pPr>
              <w:pStyle w:val="Tabletext0"/>
              <w:rPr>
                <w:lang w:val="en-GB"/>
              </w:rPr>
            </w:pPr>
            <w:r>
              <w:rPr>
                <w:lang w:val="en-GB"/>
              </w:rPr>
              <w:t>Larger gene panel than proposed in application (included 12 genes not in proposed list)</w:t>
            </w:r>
          </w:p>
          <w:p w14:paraId="5504419B" w14:textId="77777777" w:rsidR="00077652" w:rsidRDefault="00077652" w:rsidP="00077652">
            <w:pPr>
              <w:pStyle w:val="Tabletext0"/>
              <w:rPr>
                <w:lang w:val="en-GB"/>
              </w:rPr>
            </w:pPr>
            <w:r>
              <w:rPr>
                <w:lang w:val="en-GB"/>
              </w:rPr>
              <w:t>Variants detected in 44 genes (8 not included in proposed list)</w:t>
            </w:r>
          </w:p>
          <w:p w14:paraId="1F55BEA3" w14:textId="2ABF8A38" w:rsidR="00077652" w:rsidRDefault="00077652" w:rsidP="00077652">
            <w:pPr>
              <w:pStyle w:val="Tabletext0"/>
              <w:rPr>
                <w:lang w:val="en-GB"/>
              </w:rPr>
            </w:pPr>
            <w:r>
              <w:rPr>
                <w:lang w:val="en-GB"/>
              </w:rPr>
              <w:t>Retrospective analysis of DNA variants in 2053 consecutive, de-identified unique patient specimens in a commercial laboratory</w:t>
            </w:r>
          </w:p>
          <w:p w14:paraId="1126407E" w14:textId="23ECB004" w:rsidR="00177AFC" w:rsidRDefault="00177AFC" w:rsidP="00077652">
            <w:pPr>
              <w:pStyle w:val="Tabletext0"/>
              <w:rPr>
                <w:lang w:val="en-GB"/>
              </w:rPr>
            </w:pPr>
            <w:r>
              <w:rPr>
                <w:lang w:val="en-GB"/>
              </w:rPr>
              <w:t>Limited patient information, cannot integrate results, determine if treatment options appropriate</w:t>
            </w:r>
          </w:p>
          <w:p w14:paraId="377F3933" w14:textId="77777777" w:rsidR="00077652" w:rsidRDefault="00077652" w:rsidP="00077652">
            <w:pPr>
              <w:pStyle w:val="Tabletext0"/>
              <w:rPr>
                <w:lang w:val="en-GB"/>
              </w:rPr>
            </w:pPr>
            <w:r>
              <w:rPr>
                <w:lang w:val="en-GB"/>
              </w:rPr>
              <w:t>Curation of results based on DNA variant alone without integration into risk stratification models so may underestimate prognostic impact</w:t>
            </w:r>
          </w:p>
          <w:p w14:paraId="26C22608" w14:textId="77777777" w:rsidR="00077652" w:rsidRDefault="00077652" w:rsidP="00077652">
            <w:pPr>
              <w:pStyle w:val="Tabletext0"/>
              <w:rPr>
                <w:lang w:val="en-GB"/>
              </w:rPr>
            </w:pPr>
            <w:r>
              <w:rPr>
                <w:lang w:val="en-GB"/>
              </w:rPr>
              <w:t>No clinical follow-up data or outcomes including potential germline variants.</w:t>
            </w:r>
          </w:p>
          <w:p w14:paraId="1B546BE6" w14:textId="0139C5D8" w:rsidR="00077652" w:rsidRDefault="00077652" w:rsidP="00077652">
            <w:pPr>
              <w:pStyle w:val="Tabletext0"/>
              <w:rPr>
                <w:lang w:val="en-GB"/>
              </w:rPr>
            </w:pPr>
            <w:r>
              <w:rPr>
                <w:lang w:val="en-GB"/>
              </w:rPr>
              <w:t xml:space="preserve">US study so range of </w:t>
            </w:r>
            <w:proofErr w:type="gramStart"/>
            <w:r>
              <w:rPr>
                <w:lang w:val="en-GB"/>
              </w:rPr>
              <w:t>treatments,</w:t>
            </w:r>
            <w:proofErr w:type="gramEnd"/>
            <w:r>
              <w:rPr>
                <w:lang w:val="en-GB"/>
              </w:rPr>
              <w:t xml:space="preserve"> clinical trials available likely to be fewer in Australia</w:t>
            </w:r>
          </w:p>
        </w:tc>
      </w:tr>
    </w:tbl>
    <w:p w14:paraId="0BB4E5C6" w14:textId="050F03D1" w:rsidR="000409AF" w:rsidRDefault="000409AF" w:rsidP="000409AF">
      <w:pPr>
        <w:pStyle w:val="TableFooter"/>
      </w:pPr>
      <w:r>
        <w:t>AML=acute myeloid leukaemia; PMF=primary myelofibrosis; MDS= myelodysplastic syndromes</w:t>
      </w:r>
      <w:r w:rsidR="002A41B4">
        <w:t>; MPNs myeloproliferative neoplasms</w:t>
      </w:r>
    </w:p>
    <w:p w14:paraId="0311ECF8" w14:textId="394C6A7C" w:rsidR="000F3597" w:rsidRDefault="000409AF" w:rsidP="000409AF">
      <w:pPr>
        <w:pStyle w:val="TableFooter"/>
      </w:pPr>
      <w:r>
        <w:t>Note: since these studies were published the IPSS-M for MDS has been published, incorporating molecular testing into prognostic score</w:t>
      </w:r>
      <w:r w:rsidR="00865A56">
        <w:t xml:space="preserve"> so these are likely to have underestimated prognostic value of testing</w:t>
      </w:r>
    </w:p>
    <w:p w14:paraId="4FF887F4" w14:textId="77777777" w:rsidR="00622792" w:rsidRDefault="009E3B89" w:rsidP="009334C9">
      <w:pPr>
        <w:pStyle w:val="Heading3"/>
      </w:pPr>
      <w:bookmarkStart w:id="22" w:name="_Toc111754797"/>
      <w:r>
        <w:lastRenderedPageBreak/>
        <w:t>Lymphoid NGS panel</w:t>
      </w:r>
      <w:bookmarkEnd w:id="22"/>
      <w:r w:rsidR="00622792" w:rsidRPr="00622792">
        <w:t xml:space="preserve"> </w:t>
      </w:r>
    </w:p>
    <w:p w14:paraId="1BD26672" w14:textId="1ABA00AC" w:rsidR="00A50B84" w:rsidRDefault="00592509" w:rsidP="00622792">
      <w:r>
        <w:t xml:space="preserve">Seven studies were identified that used lymphoid NGS panels or used a more comprehensive NGS panel in lymphoid malignancies, and restricted the genes reported to those of relevance. </w:t>
      </w:r>
      <w:r w:rsidR="00622792">
        <w:t>Three key studies were identified that support the clinical and cost-</w:t>
      </w:r>
      <w:r w:rsidR="009042F7">
        <w:t>effectiveness</w:t>
      </w:r>
      <w:r w:rsidR="00622792">
        <w:t xml:space="preserve"> of lymphoid NGS panel testing. A further </w:t>
      </w:r>
      <w:r w:rsidR="005439D0">
        <w:t>7</w:t>
      </w:r>
      <w:r w:rsidR="00622792">
        <w:t xml:space="preserve"> studies</w:t>
      </w:r>
      <w:r w:rsidR="00F14983">
        <w:t xml:space="preserve"> and a consensus statement with clinical evidence in support</w:t>
      </w:r>
      <w:r w:rsidR="00622792">
        <w:t xml:space="preserve"> were excluded because</w:t>
      </w:r>
      <w:r w:rsidR="00A50B84">
        <w:t>:</w:t>
      </w:r>
    </w:p>
    <w:p w14:paraId="12DE1E15" w14:textId="10ECABB8" w:rsidR="00A50B84" w:rsidRDefault="00F14983" w:rsidP="00B56755">
      <w:pPr>
        <w:pStyle w:val="ListParagraph"/>
        <w:numPr>
          <w:ilvl w:val="0"/>
          <w:numId w:val="23"/>
        </w:numPr>
      </w:pPr>
      <w:r>
        <w:t xml:space="preserve">the </w:t>
      </w:r>
      <w:r w:rsidR="00440674">
        <w:t xml:space="preserve">specific </w:t>
      </w:r>
      <w:r>
        <w:t>genes were not proposed for inclusion in the proposed gene panel list which means the findings cannot be generalised (2)</w:t>
      </w:r>
    </w:p>
    <w:p w14:paraId="3A9A3461" w14:textId="77777777" w:rsidR="005439D0" w:rsidRDefault="00F14983" w:rsidP="00B56755">
      <w:pPr>
        <w:pStyle w:val="ListParagraph"/>
        <w:numPr>
          <w:ilvl w:val="0"/>
          <w:numId w:val="23"/>
        </w:numPr>
      </w:pPr>
      <w:r>
        <w:t>the gene panel size was too large (</w:t>
      </w:r>
      <w:r w:rsidR="005439D0">
        <w:t>2</w:t>
      </w:r>
      <w:r>
        <w:t>)</w:t>
      </w:r>
    </w:p>
    <w:p w14:paraId="25347550" w14:textId="52513860" w:rsidR="005439D0" w:rsidRDefault="005439D0" w:rsidP="00B56755">
      <w:pPr>
        <w:pStyle w:val="ListParagraph"/>
        <w:numPr>
          <w:ilvl w:val="0"/>
          <w:numId w:val="23"/>
        </w:numPr>
      </w:pPr>
      <w:r>
        <w:t>RNA and DNA were analysed and not presented separately</w:t>
      </w:r>
      <w:r w:rsidR="00090593">
        <w:t xml:space="preserve"> (1)</w:t>
      </w:r>
    </w:p>
    <w:p w14:paraId="37C4D332" w14:textId="62847A73" w:rsidR="00090593" w:rsidRDefault="00F14983" w:rsidP="00B56755">
      <w:pPr>
        <w:pStyle w:val="ListParagraph"/>
        <w:numPr>
          <w:ilvl w:val="0"/>
          <w:numId w:val="23"/>
        </w:numPr>
      </w:pPr>
      <w:r>
        <w:t>the data or genes tested were not presented in sufficient detail (1)</w:t>
      </w:r>
    </w:p>
    <w:p w14:paraId="6C6149A0" w14:textId="082DD5C7" w:rsidR="005439D0" w:rsidRDefault="00090593" w:rsidP="00B56755">
      <w:pPr>
        <w:pStyle w:val="ListParagraph"/>
        <w:numPr>
          <w:ilvl w:val="0"/>
          <w:numId w:val="23"/>
        </w:numPr>
      </w:pPr>
      <w:r>
        <w:t>The findings require validation (1)</w:t>
      </w:r>
      <w:r w:rsidR="00B815BD">
        <w:t>.</w:t>
      </w:r>
    </w:p>
    <w:p w14:paraId="1A62C3D4" w14:textId="7730049C" w:rsidR="009E3B89" w:rsidRDefault="009E3B89" w:rsidP="009E3B89">
      <w:pPr>
        <w:pStyle w:val="Caption"/>
      </w:pPr>
      <w:r>
        <w:t xml:space="preserve">Table </w:t>
      </w:r>
      <w:fldSimple w:instr=" SEQ Table \* ARABIC ">
        <w:r w:rsidR="00A165AD">
          <w:rPr>
            <w:noProof/>
          </w:rPr>
          <w:t>6</w:t>
        </w:r>
      </w:fldSimple>
      <w:r>
        <w:t xml:space="preserve"> </w:t>
      </w:r>
      <w:r w:rsidRPr="00CE28E3">
        <w:t xml:space="preserve">Key </w:t>
      </w:r>
      <w:r>
        <w:t>studies providing</w:t>
      </w:r>
      <w:r w:rsidRPr="00CE28E3">
        <w:t xml:space="preserve"> </w:t>
      </w:r>
      <w:r w:rsidRPr="00AE16CA">
        <w:rPr>
          <w:rStyle w:val="TableHeadingChar"/>
          <w:b/>
          <w:bCs w:val="0"/>
        </w:rPr>
        <w:t>evidence for</w:t>
      </w:r>
      <w:r>
        <w:rPr>
          <w:rStyle w:val="TableHeadingChar"/>
          <w:b/>
          <w:bCs w:val="0"/>
        </w:rPr>
        <w:t xml:space="preserve"> the clinical and cost-effectiveness of</w:t>
      </w:r>
      <w:r w:rsidRPr="00AE16CA">
        <w:rPr>
          <w:rStyle w:val="TableHeadingChar"/>
          <w:b/>
          <w:bCs w:val="0"/>
        </w:rPr>
        <w:t xml:space="preserve"> </w:t>
      </w:r>
      <w:r>
        <w:rPr>
          <w:rStyle w:val="TableHeadingChar"/>
          <w:b/>
          <w:bCs w:val="0"/>
        </w:rPr>
        <w:t xml:space="preserve">lymphoid </w:t>
      </w:r>
      <w:r w:rsidRPr="00AE16CA">
        <w:rPr>
          <w:rStyle w:val="TableHeadingChar"/>
          <w:b/>
          <w:bCs w:val="0"/>
        </w:rPr>
        <w:t xml:space="preserve">NGS panel testing in </w:t>
      </w:r>
      <w:r w:rsidR="00357E96">
        <w:rPr>
          <w:rStyle w:val="TableHeadingChar"/>
          <w:b/>
          <w:bCs w:val="0"/>
        </w:rPr>
        <w:t xml:space="preserve">patients with a suspected </w:t>
      </w:r>
      <w:r w:rsidRPr="00AE16CA">
        <w:rPr>
          <w:rStyle w:val="TableHeadingChar"/>
          <w:b/>
          <w:bCs w:val="0"/>
        </w:rPr>
        <w:t>haematological malignanc</w:t>
      </w:r>
      <w:r w:rsidR="00357E96">
        <w:rPr>
          <w:rStyle w:val="TableHeadingChar"/>
          <w:b/>
          <w:bCs w:val="0"/>
        </w:rPr>
        <w:t>y of lymphoid lineage</w:t>
      </w:r>
      <w:r w:rsidR="00BC3AC0">
        <w:rPr>
          <w:rStyle w:val="TableHeadingChar"/>
          <w:b/>
          <w:bCs w:val="0"/>
        </w:rPr>
        <w:t xml:space="preserve">; </w:t>
      </w:r>
      <w:r w:rsidR="00BC3AC0" w:rsidRPr="00222789">
        <w:rPr>
          <w:rStyle w:val="TableHeadingChar"/>
          <w:b/>
          <w:bCs w:val="0"/>
          <w:i/>
          <w:iCs/>
        </w:rPr>
        <w:t>ESC amendments</w:t>
      </w:r>
      <w:r w:rsidR="004033D1">
        <w:rPr>
          <w:rStyle w:val="TableHeadingChar"/>
          <w:b/>
          <w:bCs w:val="0"/>
          <w:i/>
          <w:iCs/>
        </w:rPr>
        <w:t xml:space="preserve"> </w:t>
      </w:r>
      <w:r w:rsidR="00BC3AC0" w:rsidRPr="00222789">
        <w:rPr>
          <w:rStyle w:val="TableHeadingChar"/>
          <w:b/>
          <w:bCs w:val="0"/>
          <w:i/>
          <w:iCs/>
        </w:rPr>
        <w:t>to include an additional study</w:t>
      </w:r>
      <w:r w:rsidR="004033D1">
        <w:rPr>
          <w:rStyle w:val="TableHeadingChar"/>
          <w:b/>
          <w:bCs w:val="0"/>
          <w:i/>
          <w:iCs/>
        </w:rPr>
        <w:t xml:space="preserve"> (Pillonel et al 2020)</w:t>
      </w:r>
      <w:r w:rsidR="00BC3AC0" w:rsidRPr="00222789">
        <w:rPr>
          <w:rStyle w:val="TableHeadingChar"/>
          <w:b/>
          <w:bCs w:val="0"/>
          <w:i/>
          <w:iCs/>
        </w:rPr>
        <w:t xml:space="preserve"> in italics</w:t>
      </w:r>
    </w:p>
    <w:tbl>
      <w:tblPr>
        <w:tblStyle w:val="TableGrid"/>
        <w:tblW w:w="0" w:type="auto"/>
        <w:tblLayout w:type="fixed"/>
        <w:tblCellMar>
          <w:left w:w="28" w:type="dxa"/>
          <w:right w:w="28" w:type="dxa"/>
        </w:tblCellMar>
        <w:tblLook w:val="04A0" w:firstRow="1" w:lastRow="0" w:firstColumn="1" w:lastColumn="0" w:noHBand="0" w:noVBand="1"/>
      </w:tblPr>
      <w:tblGrid>
        <w:gridCol w:w="1009"/>
        <w:gridCol w:w="1219"/>
        <w:gridCol w:w="1037"/>
        <w:gridCol w:w="1125"/>
        <w:gridCol w:w="708"/>
        <w:gridCol w:w="3918"/>
      </w:tblGrid>
      <w:tr w:rsidR="00993BFC" w14:paraId="11CEEB60" w14:textId="77777777" w:rsidTr="00D10261">
        <w:trPr>
          <w:tblHeader/>
        </w:trPr>
        <w:tc>
          <w:tcPr>
            <w:tcW w:w="1009" w:type="dxa"/>
          </w:tcPr>
          <w:p w14:paraId="1E8FF7E5" w14:textId="77777777" w:rsidR="00993BFC" w:rsidRDefault="00993BFC" w:rsidP="00FB0A03">
            <w:pPr>
              <w:pStyle w:val="TableHeading0"/>
              <w:rPr>
                <w:lang w:val="en-GB"/>
              </w:rPr>
            </w:pPr>
            <w:r>
              <w:rPr>
                <w:lang w:val="en-GB"/>
              </w:rPr>
              <w:t>Authors</w:t>
            </w:r>
          </w:p>
        </w:tc>
        <w:tc>
          <w:tcPr>
            <w:tcW w:w="1219" w:type="dxa"/>
          </w:tcPr>
          <w:p w14:paraId="1425CAD6" w14:textId="77777777" w:rsidR="00993BFC" w:rsidRDefault="00993BFC" w:rsidP="00FB0A03">
            <w:pPr>
              <w:pStyle w:val="TableHeading0"/>
              <w:rPr>
                <w:lang w:val="en-GB"/>
              </w:rPr>
            </w:pPr>
            <w:r>
              <w:rPr>
                <w:lang w:val="en-GB"/>
              </w:rPr>
              <w:t>Risk of bias</w:t>
            </w:r>
          </w:p>
        </w:tc>
        <w:tc>
          <w:tcPr>
            <w:tcW w:w="1037" w:type="dxa"/>
          </w:tcPr>
          <w:p w14:paraId="08E32187" w14:textId="77777777" w:rsidR="00993BFC" w:rsidRDefault="00993BFC" w:rsidP="00FB0A03">
            <w:pPr>
              <w:pStyle w:val="TableHeading0"/>
              <w:rPr>
                <w:lang w:val="en-GB"/>
              </w:rPr>
            </w:pPr>
            <w:r>
              <w:rPr>
                <w:lang w:val="en-GB"/>
              </w:rPr>
              <w:t>NGS gene panel size, RNA or DNA analysis</w:t>
            </w:r>
          </w:p>
        </w:tc>
        <w:tc>
          <w:tcPr>
            <w:tcW w:w="1125" w:type="dxa"/>
          </w:tcPr>
          <w:p w14:paraId="0C89EAD9" w14:textId="77777777" w:rsidR="00993BFC" w:rsidRDefault="00993BFC" w:rsidP="00FB0A03">
            <w:pPr>
              <w:pStyle w:val="TableHeading0"/>
              <w:rPr>
                <w:lang w:val="en-GB"/>
              </w:rPr>
            </w:pPr>
            <w:r>
              <w:rPr>
                <w:lang w:val="en-GB"/>
              </w:rPr>
              <w:t>Conditions</w:t>
            </w:r>
          </w:p>
        </w:tc>
        <w:tc>
          <w:tcPr>
            <w:tcW w:w="708" w:type="dxa"/>
          </w:tcPr>
          <w:p w14:paraId="22034028" w14:textId="77777777" w:rsidR="00993BFC" w:rsidRDefault="00993BFC" w:rsidP="00FB0A03">
            <w:pPr>
              <w:pStyle w:val="TableHeading0"/>
              <w:rPr>
                <w:lang w:val="en-GB"/>
              </w:rPr>
            </w:pPr>
            <w:r>
              <w:rPr>
                <w:lang w:val="en-GB"/>
              </w:rPr>
              <w:t>Number of patients</w:t>
            </w:r>
          </w:p>
        </w:tc>
        <w:tc>
          <w:tcPr>
            <w:tcW w:w="3918" w:type="dxa"/>
          </w:tcPr>
          <w:p w14:paraId="71C0F048" w14:textId="77777777" w:rsidR="00993BFC" w:rsidRDefault="00993BFC" w:rsidP="00FB0A03">
            <w:pPr>
              <w:pStyle w:val="TableHeading0"/>
              <w:rPr>
                <w:lang w:val="en-GB"/>
              </w:rPr>
            </w:pPr>
            <w:r>
              <w:rPr>
                <w:lang w:val="en-GB"/>
              </w:rPr>
              <w:t>Comments on generalisability to proposed testing</w:t>
            </w:r>
          </w:p>
        </w:tc>
      </w:tr>
      <w:tr w:rsidR="00993BFC" w14:paraId="0FD130D9" w14:textId="77777777" w:rsidTr="00D10261">
        <w:tc>
          <w:tcPr>
            <w:tcW w:w="9016" w:type="dxa"/>
            <w:gridSpan w:val="6"/>
          </w:tcPr>
          <w:p w14:paraId="4A288709" w14:textId="77777777" w:rsidR="00993BFC" w:rsidRDefault="00993BFC" w:rsidP="00FB0A03">
            <w:pPr>
              <w:pStyle w:val="TableHeading0"/>
              <w:rPr>
                <w:lang w:val="en-GB"/>
              </w:rPr>
            </w:pPr>
            <w:r>
              <w:rPr>
                <w:lang w:val="en-GB"/>
              </w:rPr>
              <w:t>Studies providing evidence in support of NGS panel testing in lymphoid malignancies</w:t>
            </w:r>
          </w:p>
        </w:tc>
      </w:tr>
      <w:tr w:rsidR="00993BFC" w14:paraId="60610CBD" w14:textId="77777777" w:rsidTr="00D10261">
        <w:tc>
          <w:tcPr>
            <w:tcW w:w="1009" w:type="dxa"/>
          </w:tcPr>
          <w:p w14:paraId="602DC636" w14:textId="74B03166" w:rsidR="00993BFC" w:rsidRDefault="00993BFC" w:rsidP="00FB0A03">
            <w:pPr>
              <w:pStyle w:val="Tabletext0"/>
              <w:rPr>
                <w:lang w:val="en-GB"/>
              </w:rPr>
            </w:pPr>
            <w:r w:rsidRPr="008E7C99">
              <w:rPr>
                <w:lang w:val="en-GB"/>
              </w:rPr>
              <w:t>Bommier</w:t>
            </w:r>
            <w:r>
              <w:rPr>
                <w:lang w:val="en-GB"/>
              </w:rPr>
              <w:t xml:space="preserve"> et al (</w:t>
            </w:r>
            <w:r w:rsidRPr="008E7C99">
              <w:rPr>
                <w:lang w:val="en-GB"/>
              </w:rPr>
              <w:t>2021</w:t>
            </w:r>
            <w:r>
              <w:rPr>
                <w:lang w:val="en-GB"/>
              </w:rPr>
              <w:t>)</w:t>
            </w:r>
          </w:p>
        </w:tc>
        <w:tc>
          <w:tcPr>
            <w:tcW w:w="1219" w:type="dxa"/>
          </w:tcPr>
          <w:p w14:paraId="5719DE42" w14:textId="77777777" w:rsidR="00993BFC" w:rsidRDefault="00993BFC" w:rsidP="00FB0A03">
            <w:pPr>
              <w:pStyle w:val="Tabletext0"/>
              <w:rPr>
                <w:lang w:val="en-GB"/>
              </w:rPr>
            </w:pPr>
            <w:r>
              <w:rPr>
                <w:lang w:val="en-GB"/>
              </w:rPr>
              <w:t>Retrospective case series.</w:t>
            </w:r>
          </w:p>
          <w:p w14:paraId="16705F3F" w14:textId="77777777" w:rsidR="00993BFC" w:rsidRDefault="00993BFC" w:rsidP="00FB0A03">
            <w:pPr>
              <w:pStyle w:val="Tabletext0"/>
              <w:rPr>
                <w:lang w:val="en-GB"/>
              </w:rPr>
            </w:pPr>
            <w:r>
              <w:rPr>
                <w:lang w:val="en-GB"/>
              </w:rPr>
              <w:t xml:space="preserve">Moderate risk of bias (11/14 </w:t>
            </w:r>
          </w:p>
          <w:p w14:paraId="7002C27C" w14:textId="77777777" w:rsidR="00993BFC" w:rsidRDefault="00993BFC" w:rsidP="00FB0A03">
            <w:pPr>
              <w:pStyle w:val="Tabletext0"/>
              <w:rPr>
                <w:lang w:val="en-GB"/>
              </w:rPr>
            </w:pPr>
            <w:r>
              <w:rPr>
                <w:lang w:val="en-GB"/>
              </w:rPr>
              <w:t xml:space="preserve">on modified  </w:t>
            </w:r>
            <w:hyperlink r:id="rId20" w:history="1">
              <w:r w:rsidRPr="00B430B0">
                <w:rPr>
                  <w:rStyle w:val="Hyperlink"/>
                  <w:rFonts w:eastAsiaTheme="majorEastAsia"/>
                  <w:lang w:val="en-GB"/>
                </w:rPr>
                <w:t>IHE case series checklist</w:t>
              </w:r>
            </w:hyperlink>
            <w:r>
              <w:rPr>
                <w:lang w:val="en-GB"/>
              </w:rPr>
              <w:t xml:space="preserve">) </w:t>
            </w:r>
          </w:p>
          <w:p w14:paraId="34EBFDA4" w14:textId="77777777" w:rsidR="00993BFC" w:rsidRDefault="00993BFC" w:rsidP="00FB0A03">
            <w:pPr>
              <w:pStyle w:val="Tabletext0"/>
              <w:rPr>
                <w:lang w:val="en-GB"/>
              </w:rPr>
            </w:pPr>
          </w:p>
        </w:tc>
        <w:tc>
          <w:tcPr>
            <w:tcW w:w="1037" w:type="dxa"/>
          </w:tcPr>
          <w:p w14:paraId="5C6E5A50" w14:textId="77777777" w:rsidR="00993BFC" w:rsidRDefault="00993BFC" w:rsidP="00FB0A03">
            <w:pPr>
              <w:pStyle w:val="Tabletext0"/>
              <w:rPr>
                <w:lang w:val="en-GB"/>
              </w:rPr>
            </w:pPr>
            <w:r>
              <w:rPr>
                <w:lang w:val="en-GB"/>
              </w:rPr>
              <w:t>46 genes</w:t>
            </w:r>
          </w:p>
          <w:p w14:paraId="108B91D2" w14:textId="77777777" w:rsidR="00993BFC" w:rsidRDefault="00993BFC" w:rsidP="00FB0A03">
            <w:pPr>
              <w:pStyle w:val="Tabletext0"/>
              <w:rPr>
                <w:lang w:val="en-GB"/>
              </w:rPr>
            </w:pPr>
            <w:r>
              <w:rPr>
                <w:lang w:val="en-GB"/>
              </w:rPr>
              <w:t>DNA</w:t>
            </w:r>
          </w:p>
        </w:tc>
        <w:tc>
          <w:tcPr>
            <w:tcW w:w="1125" w:type="dxa"/>
          </w:tcPr>
          <w:p w14:paraId="5565E833" w14:textId="77777777" w:rsidR="00993BFC" w:rsidRDefault="00993BFC" w:rsidP="00FB0A03">
            <w:pPr>
              <w:pStyle w:val="Tabletext0"/>
              <w:rPr>
                <w:lang w:val="en-GB"/>
              </w:rPr>
            </w:pPr>
            <w:r>
              <w:rPr>
                <w:lang w:val="en-GB"/>
              </w:rPr>
              <w:t>Lymphomas</w:t>
            </w:r>
          </w:p>
          <w:p w14:paraId="4189CE3C" w14:textId="77777777" w:rsidR="00993BFC" w:rsidRDefault="00993BFC" w:rsidP="00FB0A03">
            <w:pPr>
              <w:pStyle w:val="Tabletext0"/>
              <w:rPr>
                <w:lang w:val="en-GB"/>
              </w:rPr>
            </w:pPr>
          </w:p>
          <w:p w14:paraId="5EB9A83D" w14:textId="77777777" w:rsidR="00993BFC" w:rsidRDefault="00993BFC" w:rsidP="00FB0A03">
            <w:pPr>
              <w:pStyle w:val="Tabletext0"/>
              <w:rPr>
                <w:lang w:val="en-GB"/>
              </w:rPr>
            </w:pPr>
          </w:p>
        </w:tc>
        <w:tc>
          <w:tcPr>
            <w:tcW w:w="708" w:type="dxa"/>
          </w:tcPr>
          <w:p w14:paraId="13782134" w14:textId="77777777" w:rsidR="00993BFC" w:rsidRDefault="00993BFC" w:rsidP="00FB0A03">
            <w:pPr>
              <w:pStyle w:val="Tabletext0"/>
              <w:rPr>
                <w:lang w:val="en-GB"/>
              </w:rPr>
            </w:pPr>
            <w:r>
              <w:rPr>
                <w:lang w:val="en-GB"/>
              </w:rPr>
              <w:t>229</w:t>
            </w:r>
          </w:p>
        </w:tc>
        <w:tc>
          <w:tcPr>
            <w:tcW w:w="3918" w:type="dxa"/>
          </w:tcPr>
          <w:p w14:paraId="029E70BB" w14:textId="77777777" w:rsidR="00993BFC" w:rsidRDefault="00993BFC" w:rsidP="00FB0A03">
            <w:pPr>
              <w:pStyle w:val="Tabletext0"/>
              <w:rPr>
                <w:lang w:val="en-GB"/>
              </w:rPr>
            </w:pPr>
            <w:r>
              <w:rPr>
                <w:lang w:val="en-GB"/>
              </w:rPr>
              <w:t>Highly screened population as only those with diagnostic uncertainty after centralised expert haematopathologist review tested – likely underestimates detection rate of NGS panel testing in less specialised centres or laboratories</w:t>
            </w:r>
          </w:p>
          <w:p w14:paraId="13576930" w14:textId="77777777" w:rsidR="00993BFC" w:rsidRDefault="00993BFC" w:rsidP="00FB0A03">
            <w:pPr>
              <w:pStyle w:val="Tabletext0"/>
              <w:rPr>
                <w:lang w:val="en-GB"/>
              </w:rPr>
            </w:pPr>
            <w:r>
              <w:rPr>
                <w:lang w:val="en-GB"/>
              </w:rPr>
              <w:t>Used as final discriminator after all other tests</w:t>
            </w:r>
          </w:p>
          <w:p w14:paraId="1B6B1336" w14:textId="77777777" w:rsidR="00993BFC" w:rsidRDefault="00993BFC" w:rsidP="00FB0A03">
            <w:pPr>
              <w:pStyle w:val="Tabletext0"/>
              <w:rPr>
                <w:lang w:val="en-GB"/>
              </w:rPr>
            </w:pPr>
            <w:r>
              <w:rPr>
                <w:lang w:val="en-GB"/>
              </w:rPr>
              <w:t>Primarily diagnostic, no report on outcomes or prognostic, familial or predictive information</w:t>
            </w:r>
          </w:p>
          <w:p w14:paraId="75CCAEA5" w14:textId="77777777" w:rsidR="00993BFC" w:rsidRDefault="00993BFC" w:rsidP="00FB0A03">
            <w:pPr>
              <w:pStyle w:val="Tabletext0"/>
              <w:rPr>
                <w:lang w:val="en-GB"/>
              </w:rPr>
            </w:pPr>
            <w:r>
              <w:rPr>
                <w:lang w:val="en-GB"/>
              </w:rPr>
              <w:t xml:space="preserve">Limitations: did not include </w:t>
            </w:r>
            <w:r w:rsidRPr="005406E1">
              <w:rPr>
                <w:i/>
                <w:iCs/>
                <w:lang w:val="en-GB"/>
              </w:rPr>
              <w:t>TP53</w:t>
            </w:r>
            <w:r>
              <w:rPr>
                <w:lang w:val="en-GB"/>
              </w:rPr>
              <w:t xml:space="preserve"> in NGS panel (not recommended at time study designed)</w:t>
            </w:r>
          </w:p>
          <w:p w14:paraId="4854DA57" w14:textId="77777777" w:rsidR="00993BFC" w:rsidRDefault="00993BFC" w:rsidP="00FB0A03">
            <w:pPr>
              <w:pStyle w:val="Tabletext0"/>
              <w:rPr>
                <w:lang w:val="en-GB"/>
              </w:rPr>
            </w:pPr>
            <w:r>
              <w:rPr>
                <w:lang w:val="en-GB"/>
              </w:rPr>
              <w:t>Patients underwent molecular assessments of TCR, IGH which are currently not MBS-funded</w:t>
            </w:r>
          </w:p>
          <w:p w14:paraId="7A4912BE" w14:textId="77777777" w:rsidR="00993BFC" w:rsidRDefault="00993BFC" w:rsidP="00FB0A03">
            <w:pPr>
              <w:pStyle w:val="Tabletext0"/>
              <w:rPr>
                <w:lang w:val="en-GB"/>
              </w:rPr>
            </w:pPr>
            <w:r>
              <w:rPr>
                <w:lang w:val="en-GB"/>
              </w:rPr>
              <w:t>Did not assess all patients with lymphoma, just those with uncertainty regarding the diagnosis. Prognostic, therapeutic test purposes not explored or reported.</w:t>
            </w:r>
          </w:p>
        </w:tc>
      </w:tr>
      <w:tr w:rsidR="00993BFC" w14:paraId="519480FC" w14:textId="77777777" w:rsidTr="00D10261">
        <w:tc>
          <w:tcPr>
            <w:tcW w:w="1009" w:type="dxa"/>
          </w:tcPr>
          <w:p w14:paraId="0632A979" w14:textId="77777777" w:rsidR="00993BFC" w:rsidRDefault="00993BFC" w:rsidP="00FB0A03">
            <w:pPr>
              <w:pStyle w:val="Tabletext0"/>
              <w:rPr>
                <w:lang w:val="en-GB"/>
              </w:rPr>
            </w:pPr>
            <w:r>
              <w:rPr>
                <w:lang w:val="en-GB"/>
              </w:rPr>
              <w:t>Jajosky et al (2021)</w:t>
            </w:r>
          </w:p>
          <w:p w14:paraId="609C2F44" w14:textId="26640A1F" w:rsidR="00993BFC" w:rsidRDefault="00993BFC" w:rsidP="00FB0A03">
            <w:pPr>
              <w:pStyle w:val="Tabletext0"/>
              <w:rPr>
                <w:lang w:val="en-GB"/>
              </w:rPr>
            </w:pPr>
          </w:p>
        </w:tc>
        <w:tc>
          <w:tcPr>
            <w:tcW w:w="1219" w:type="dxa"/>
          </w:tcPr>
          <w:p w14:paraId="62CE3944" w14:textId="77777777" w:rsidR="00993BFC" w:rsidRDefault="00993BFC" w:rsidP="00FB0A03">
            <w:pPr>
              <w:pStyle w:val="Tabletext0"/>
              <w:rPr>
                <w:lang w:val="en-GB"/>
              </w:rPr>
            </w:pPr>
            <w:r>
              <w:rPr>
                <w:lang w:val="en-GB"/>
              </w:rPr>
              <w:t>Retrospective case series.</w:t>
            </w:r>
          </w:p>
          <w:p w14:paraId="1C77BF52" w14:textId="77777777" w:rsidR="00993BFC" w:rsidRDefault="00993BFC" w:rsidP="00FB0A03">
            <w:pPr>
              <w:pStyle w:val="Tabletext0"/>
              <w:rPr>
                <w:lang w:val="en-GB"/>
              </w:rPr>
            </w:pPr>
          </w:p>
          <w:p w14:paraId="38F3698F" w14:textId="77777777" w:rsidR="00993BFC" w:rsidRDefault="00993BFC" w:rsidP="00FB0A03">
            <w:pPr>
              <w:pStyle w:val="Tabletext0"/>
              <w:rPr>
                <w:lang w:val="en-GB"/>
              </w:rPr>
            </w:pPr>
            <w:r>
              <w:rPr>
                <w:lang w:val="en-GB"/>
              </w:rPr>
              <w:t>Moderate risk of bias (11/16</w:t>
            </w:r>
          </w:p>
          <w:p w14:paraId="6D255256" w14:textId="77777777" w:rsidR="00993BFC" w:rsidRDefault="00993BFC" w:rsidP="00FB0A03">
            <w:pPr>
              <w:pStyle w:val="Tabletext0"/>
              <w:rPr>
                <w:lang w:val="en-GB"/>
              </w:rPr>
            </w:pPr>
            <w:r>
              <w:rPr>
                <w:lang w:val="en-GB"/>
              </w:rPr>
              <w:t xml:space="preserve">on modified  </w:t>
            </w:r>
            <w:hyperlink r:id="rId21" w:history="1">
              <w:r w:rsidRPr="00B430B0">
                <w:rPr>
                  <w:rStyle w:val="Hyperlink"/>
                  <w:rFonts w:eastAsiaTheme="majorEastAsia"/>
                  <w:lang w:val="en-GB"/>
                </w:rPr>
                <w:t>IHE case series checklist</w:t>
              </w:r>
            </w:hyperlink>
            <w:r>
              <w:rPr>
                <w:lang w:val="en-GB"/>
              </w:rPr>
              <w:t>)</w:t>
            </w:r>
          </w:p>
        </w:tc>
        <w:tc>
          <w:tcPr>
            <w:tcW w:w="1037" w:type="dxa"/>
          </w:tcPr>
          <w:p w14:paraId="4BD4A0B5" w14:textId="77777777" w:rsidR="00993BFC" w:rsidRDefault="00993BFC" w:rsidP="00FB0A03">
            <w:pPr>
              <w:pStyle w:val="Tabletext0"/>
              <w:rPr>
                <w:lang w:val="en-GB"/>
              </w:rPr>
            </w:pPr>
            <w:r>
              <w:rPr>
                <w:lang w:val="en-GB"/>
              </w:rPr>
              <w:t>31 genes</w:t>
            </w:r>
          </w:p>
          <w:p w14:paraId="37261626" w14:textId="77777777" w:rsidR="00993BFC" w:rsidRDefault="00993BFC" w:rsidP="00FB0A03">
            <w:pPr>
              <w:pStyle w:val="Tabletext0"/>
              <w:rPr>
                <w:lang w:val="en-GB"/>
              </w:rPr>
            </w:pPr>
            <w:r>
              <w:rPr>
                <w:lang w:val="en-GB"/>
              </w:rPr>
              <w:t>DNA</w:t>
            </w:r>
          </w:p>
        </w:tc>
        <w:tc>
          <w:tcPr>
            <w:tcW w:w="1125" w:type="dxa"/>
          </w:tcPr>
          <w:p w14:paraId="4B2C73D7" w14:textId="77777777" w:rsidR="00993BFC" w:rsidRDefault="00993BFC" w:rsidP="00FB0A03">
            <w:pPr>
              <w:pStyle w:val="Tabletext0"/>
              <w:rPr>
                <w:lang w:val="en-GB"/>
              </w:rPr>
            </w:pPr>
            <w:r>
              <w:rPr>
                <w:lang w:val="en-GB"/>
              </w:rPr>
              <w:t>Low-grade lymphoproliferat-ive disorder/malignancies</w:t>
            </w:r>
          </w:p>
          <w:p w14:paraId="0364D640" w14:textId="77777777" w:rsidR="00993BFC" w:rsidRDefault="00993BFC" w:rsidP="00FB0A03">
            <w:pPr>
              <w:pStyle w:val="Tabletext0"/>
              <w:rPr>
                <w:lang w:val="en-GB"/>
              </w:rPr>
            </w:pPr>
          </w:p>
          <w:p w14:paraId="4E7C123E" w14:textId="77777777" w:rsidR="00993BFC" w:rsidRDefault="00993BFC" w:rsidP="00FB0A03">
            <w:pPr>
              <w:pStyle w:val="Tabletext0"/>
              <w:rPr>
                <w:lang w:val="en-GB"/>
              </w:rPr>
            </w:pPr>
          </w:p>
        </w:tc>
        <w:tc>
          <w:tcPr>
            <w:tcW w:w="708" w:type="dxa"/>
          </w:tcPr>
          <w:p w14:paraId="08D4A8D2" w14:textId="77777777" w:rsidR="00993BFC" w:rsidRDefault="00993BFC" w:rsidP="00FB0A03">
            <w:pPr>
              <w:pStyle w:val="Tabletext0"/>
              <w:rPr>
                <w:lang w:val="en-GB"/>
              </w:rPr>
            </w:pPr>
            <w:r>
              <w:rPr>
                <w:lang w:val="en-GB"/>
              </w:rPr>
              <w:t>147</w:t>
            </w:r>
          </w:p>
        </w:tc>
        <w:tc>
          <w:tcPr>
            <w:tcW w:w="3918" w:type="dxa"/>
          </w:tcPr>
          <w:p w14:paraId="615D4107" w14:textId="77777777" w:rsidR="00993BFC" w:rsidRDefault="00993BFC" w:rsidP="00FB0A03">
            <w:pPr>
              <w:pStyle w:val="Tabletext0"/>
              <w:rPr>
                <w:lang w:val="en-GB"/>
              </w:rPr>
            </w:pPr>
            <w:r>
              <w:rPr>
                <w:lang w:val="en-GB"/>
              </w:rPr>
              <w:t xml:space="preserve">Study of </w:t>
            </w:r>
            <w:r w:rsidRPr="007E6AF4">
              <w:rPr>
                <w:lang w:val="en-GB"/>
              </w:rPr>
              <w:t xml:space="preserve">routine </w:t>
            </w:r>
            <w:r>
              <w:rPr>
                <w:lang w:val="en-GB"/>
              </w:rPr>
              <w:t>use of NGS to identify differentiate low grade lymphoproliferative disorders from malignancies, including some where diagnosis not otherwise possible</w:t>
            </w:r>
          </w:p>
        </w:tc>
      </w:tr>
      <w:tr w:rsidR="00993BFC" w14:paraId="167E086C" w14:textId="77777777" w:rsidTr="00D10261">
        <w:tc>
          <w:tcPr>
            <w:tcW w:w="1009" w:type="dxa"/>
          </w:tcPr>
          <w:p w14:paraId="49251C69" w14:textId="77777777" w:rsidR="00993BFC" w:rsidRDefault="00993BFC" w:rsidP="00FB0A03">
            <w:pPr>
              <w:pStyle w:val="Tabletext0"/>
              <w:rPr>
                <w:lang w:val="en-GB"/>
              </w:rPr>
            </w:pPr>
            <w:r w:rsidRPr="00D81EC4">
              <w:rPr>
                <w:lang w:val="en-GB"/>
              </w:rPr>
              <w:t>Vicente-Garcés</w:t>
            </w:r>
            <w:r>
              <w:rPr>
                <w:lang w:val="en-GB"/>
              </w:rPr>
              <w:t xml:space="preserve"> et al (</w:t>
            </w:r>
            <w:r w:rsidRPr="00D81EC4">
              <w:rPr>
                <w:lang w:val="en-GB"/>
              </w:rPr>
              <w:t>2022</w:t>
            </w:r>
            <w:r>
              <w:rPr>
                <w:lang w:val="en-GB"/>
              </w:rPr>
              <w:t>)</w:t>
            </w:r>
          </w:p>
          <w:p w14:paraId="2FBFD252" w14:textId="66E508AC" w:rsidR="00993BFC" w:rsidRDefault="00993BFC" w:rsidP="00FB0A03">
            <w:pPr>
              <w:pStyle w:val="Tabletext0"/>
              <w:rPr>
                <w:lang w:val="en-GB"/>
              </w:rPr>
            </w:pPr>
          </w:p>
        </w:tc>
        <w:tc>
          <w:tcPr>
            <w:tcW w:w="1219" w:type="dxa"/>
          </w:tcPr>
          <w:p w14:paraId="6CF45606" w14:textId="77777777" w:rsidR="00993BFC" w:rsidRDefault="00993BFC" w:rsidP="00FB0A03">
            <w:pPr>
              <w:pStyle w:val="Tabletext0"/>
              <w:rPr>
                <w:lang w:val="en-GB"/>
              </w:rPr>
            </w:pPr>
            <w:r>
              <w:rPr>
                <w:lang w:val="en-GB"/>
              </w:rPr>
              <w:t>Retrospective case series</w:t>
            </w:r>
          </w:p>
          <w:p w14:paraId="749513E5" w14:textId="77777777" w:rsidR="00993BFC" w:rsidRDefault="00993BFC" w:rsidP="00FB0A03">
            <w:pPr>
              <w:pStyle w:val="Tabletext0"/>
              <w:rPr>
                <w:lang w:val="en-GB"/>
              </w:rPr>
            </w:pPr>
            <w:r>
              <w:rPr>
                <w:lang w:val="en-GB"/>
              </w:rPr>
              <w:t>Moderate risk of bias (9/15</w:t>
            </w:r>
          </w:p>
          <w:p w14:paraId="162931CE" w14:textId="77777777" w:rsidR="00993BFC" w:rsidRDefault="00993BFC" w:rsidP="00FB0A03">
            <w:pPr>
              <w:pStyle w:val="Tabletext0"/>
              <w:rPr>
                <w:lang w:val="en-GB"/>
              </w:rPr>
            </w:pPr>
            <w:r>
              <w:rPr>
                <w:lang w:val="en-GB"/>
              </w:rPr>
              <w:t xml:space="preserve">on modified  </w:t>
            </w:r>
            <w:hyperlink r:id="rId22" w:history="1">
              <w:r w:rsidRPr="00B430B0">
                <w:rPr>
                  <w:rStyle w:val="Hyperlink"/>
                  <w:rFonts w:eastAsiaTheme="majorEastAsia"/>
                  <w:lang w:val="en-GB"/>
                </w:rPr>
                <w:t>IHE case series checklist</w:t>
              </w:r>
            </w:hyperlink>
            <w:r>
              <w:rPr>
                <w:lang w:val="en-GB"/>
              </w:rPr>
              <w:t>)</w:t>
            </w:r>
          </w:p>
        </w:tc>
        <w:tc>
          <w:tcPr>
            <w:tcW w:w="1037" w:type="dxa"/>
          </w:tcPr>
          <w:p w14:paraId="456857D2" w14:textId="77777777" w:rsidR="00993BFC" w:rsidRDefault="00993BFC" w:rsidP="00FB0A03">
            <w:pPr>
              <w:pStyle w:val="Tabletext0"/>
              <w:rPr>
                <w:lang w:val="en-GB"/>
              </w:rPr>
            </w:pPr>
            <w:r>
              <w:rPr>
                <w:lang w:val="en-GB"/>
              </w:rPr>
              <w:t>203 in broad panel</w:t>
            </w:r>
          </w:p>
          <w:p w14:paraId="4EFDDEAB" w14:textId="77777777" w:rsidR="00993BFC" w:rsidRDefault="00993BFC" w:rsidP="00FB0A03">
            <w:pPr>
              <w:pStyle w:val="Tabletext0"/>
              <w:rPr>
                <w:lang w:val="en-GB"/>
              </w:rPr>
            </w:pPr>
            <w:r>
              <w:rPr>
                <w:lang w:val="en-GB"/>
              </w:rPr>
              <w:t>52 DNA reported separately from</w:t>
            </w:r>
          </w:p>
          <w:p w14:paraId="7C54159E" w14:textId="77777777" w:rsidR="00993BFC" w:rsidRDefault="00993BFC" w:rsidP="00FB0A03">
            <w:pPr>
              <w:pStyle w:val="Tabletext0"/>
              <w:rPr>
                <w:lang w:val="en-GB"/>
              </w:rPr>
            </w:pPr>
            <w:r>
              <w:rPr>
                <w:lang w:val="en-GB"/>
              </w:rPr>
              <w:t>RNA</w:t>
            </w:r>
          </w:p>
        </w:tc>
        <w:tc>
          <w:tcPr>
            <w:tcW w:w="1125" w:type="dxa"/>
          </w:tcPr>
          <w:p w14:paraId="40CE43E3" w14:textId="77777777" w:rsidR="00993BFC" w:rsidRDefault="00993BFC" w:rsidP="00FB0A03">
            <w:pPr>
              <w:pStyle w:val="Tabletext0"/>
              <w:rPr>
                <w:lang w:val="en-GB"/>
              </w:rPr>
            </w:pPr>
            <w:r>
              <w:rPr>
                <w:lang w:val="en-GB"/>
              </w:rPr>
              <w:t>Paediatric/adolescent/young adult acute leukaemia</w:t>
            </w:r>
          </w:p>
          <w:p w14:paraId="440F2E1C" w14:textId="77777777" w:rsidR="00993BFC" w:rsidRDefault="00993BFC" w:rsidP="00FB0A03">
            <w:pPr>
              <w:pStyle w:val="Tabletext0"/>
              <w:rPr>
                <w:lang w:val="en-GB"/>
              </w:rPr>
            </w:pPr>
          </w:p>
          <w:p w14:paraId="1568CF6D" w14:textId="77777777" w:rsidR="00993BFC" w:rsidRDefault="00993BFC" w:rsidP="00FB0A03">
            <w:pPr>
              <w:pStyle w:val="Tabletext0"/>
              <w:rPr>
                <w:lang w:val="en-GB"/>
              </w:rPr>
            </w:pPr>
            <w:r>
              <w:rPr>
                <w:lang w:val="en-GB"/>
              </w:rPr>
              <w:t xml:space="preserve">Selected on basis of </w:t>
            </w:r>
            <w:r>
              <w:rPr>
                <w:lang w:val="en-GB"/>
              </w:rPr>
              <w:lastRenderedPageBreak/>
              <w:t>sample availability, and prioritised if no genetic results from prior tests</w:t>
            </w:r>
          </w:p>
        </w:tc>
        <w:tc>
          <w:tcPr>
            <w:tcW w:w="708" w:type="dxa"/>
          </w:tcPr>
          <w:p w14:paraId="70EA479C" w14:textId="77777777" w:rsidR="00993BFC" w:rsidRDefault="00993BFC" w:rsidP="00FB0A03">
            <w:pPr>
              <w:pStyle w:val="Tabletext0"/>
              <w:rPr>
                <w:lang w:val="en-GB"/>
              </w:rPr>
            </w:pPr>
            <w:r>
              <w:rPr>
                <w:lang w:val="en-GB"/>
              </w:rPr>
              <w:lastRenderedPageBreak/>
              <w:t>76</w:t>
            </w:r>
          </w:p>
        </w:tc>
        <w:tc>
          <w:tcPr>
            <w:tcW w:w="3918" w:type="dxa"/>
          </w:tcPr>
          <w:p w14:paraId="66CA22A8" w14:textId="77777777" w:rsidR="00993BFC" w:rsidRDefault="00993BFC" w:rsidP="00FB0A03">
            <w:pPr>
              <w:pStyle w:val="Tabletext0"/>
              <w:rPr>
                <w:lang w:val="en-GB"/>
              </w:rPr>
            </w:pPr>
            <w:r>
              <w:rPr>
                <w:lang w:val="en-GB"/>
              </w:rPr>
              <w:t>Limited to &lt;25-year-olds at diagnosis or relapse with high quality samples, prioritising those without genetic</w:t>
            </w:r>
          </w:p>
          <w:p w14:paraId="73A071F3" w14:textId="77777777" w:rsidR="00993BFC" w:rsidRDefault="00993BFC" w:rsidP="00FB0A03">
            <w:pPr>
              <w:pStyle w:val="Tabletext0"/>
              <w:rPr>
                <w:lang w:val="en-GB"/>
              </w:rPr>
            </w:pPr>
            <w:r>
              <w:rPr>
                <w:lang w:val="en-GB"/>
              </w:rPr>
              <w:t>Used pan-cancer Paediatric panel limited analysis to 52 genes relevant to haem malignancies</w:t>
            </w:r>
          </w:p>
          <w:p w14:paraId="6D407F32" w14:textId="77777777" w:rsidR="00993BFC" w:rsidRDefault="00993BFC" w:rsidP="00FB0A03">
            <w:pPr>
              <w:pStyle w:val="Tabletext0"/>
              <w:rPr>
                <w:lang w:val="en-GB"/>
              </w:rPr>
            </w:pPr>
            <w:r>
              <w:rPr>
                <w:lang w:val="en-GB"/>
              </w:rPr>
              <w:t>DNA variants and outcomes reported separately</w:t>
            </w:r>
          </w:p>
          <w:p w14:paraId="5E5C8E2F" w14:textId="77777777" w:rsidR="00993BFC" w:rsidRDefault="00993BFC" w:rsidP="00FB0A03">
            <w:pPr>
              <w:pStyle w:val="Tabletext0"/>
              <w:rPr>
                <w:lang w:val="en-GB"/>
              </w:rPr>
            </w:pPr>
            <w:r>
              <w:rPr>
                <w:lang w:val="en-GB"/>
              </w:rPr>
              <w:t>RNA more impact on refining diagnoses vs DNA more impact on prognosis, treatment options</w:t>
            </w:r>
          </w:p>
          <w:p w14:paraId="1FC78601" w14:textId="77777777" w:rsidR="00993BFC" w:rsidRDefault="00993BFC" w:rsidP="00FB0A03">
            <w:pPr>
              <w:pStyle w:val="Tabletext0"/>
              <w:rPr>
                <w:lang w:val="en-GB"/>
              </w:rPr>
            </w:pPr>
            <w:r>
              <w:rPr>
                <w:lang w:val="en-GB"/>
              </w:rPr>
              <w:lastRenderedPageBreak/>
              <w:t>49% of patients had clinically relevant variants (Tier 1 or 2) in 33 genes</w:t>
            </w:r>
          </w:p>
          <w:p w14:paraId="446CA18A" w14:textId="77777777" w:rsidR="00993BFC" w:rsidRDefault="00993BFC" w:rsidP="00FB0A03">
            <w:pPr>
              <w:pStyle w:val="Tabletext0"/>
              <w:rPr>
                <w:lang w:val="en-GB"/>
              </w:rPr>
            </w:pPr>
            <w:r>
              <w:rPr>
                <w:lang w:val="en-GB"/>
              </w:rPr>
              <w:t>Reported significant germline testing outcomes</w:t>
            </w:r>
          </w:p>
        </w:tc>
      </w:tr>
      <w:tr w:rsidR="00BC3AC0" w14:paraId="177F75FF" w14:textId="77777777" w:rsidTr="00D10261">
        <w:tc>
          <w:tcPr>
            <w:tcW w:w="1009" w:type="dxa"/>
          </w:tcPr>
          <w:p w14:paraId="487A52AA" w14:textId="77777777" w:rsidR="00BC3AC0" w:rsidRPr="00222789" w:rsidRDefault="00BC3AC0" w:rsidP="00BC3AC0">
            <w:pPr>
              <w:pStyle w:val="Tabletext0"/>
              <w:rPr>
                <w:i/>
                <w:iCs/>
              </w:rPr>
            </w:pPr>
            <w:r w:rsidRPr="00222789">
              <w:rPr>
                <w:i/>
                <w:iCs/>
              </w:rPr>
              <w:lastRenderedPageBreak/>
              <w:t xml:space="preserve">Pillonel et </w:t>
            </w:r>
            <w:proofErr w:type="gramStart"/>
            <w:r w:rsidRPr="00222789">
              <w:rPr>
                <w:i/>
                <w:iCs/>
              </w:rPr>
              <w:t>al  (</w:t>
            </w:r>
            <w:proofErr w:type="gramEnd"/>
            <w:r w:rsidRPr="00222789">
              <w:rPr>
                <w:i/>
                <w:iCs/>
              </w:rPr>
              <w:t>2020)</w:t>
            </w:r>
          </w:p>
          <w:p w14:paraId="5679A6F1" w14:textId="77777777" w:rsidR="00BC3AC0" w:rsidRPr="00222789" w:rsidRDefault="00BC3AC0" w:rsidP="00FB0A03">
            <w:pPr>
              <w:pStyle w:val="Tabletext0"/>
              <w:rPr>
                <w:i/>
                <w:iCs/>
                <w:lang w:val="en-GB"/>
              </w:rPr>
            </w:pPr>
          </w:p>
        </w:tc>
        <w:tc>
          <w:tcPr>
            <w:tcW w:w="1219" w:type="dxa"/>
          </w:tcPr>
          <w:p w14:paraId="1406604B" w14:textId="56160F53" w:rsidR="00BC3AC0" w:rsidRPr="00222789" w:rsidRDefault="00BC3AC0" w:rsidP="00FB0A03">
            <w:pPr>
              <w:pStyle w:val="Tabletext0"/>
              <w:rPr>
                <w:i/>
                <w:iCs/>
                <w:lang w:val="en-GB"/>
              </w:rPr>
            </w:pPr>
            <w:r w:rsidRPr="00222789">
              <w:rPr>
                <w:i/>
                <w:iCs/>
                <w:lang w:val="en-GB"/>
              </w:rPr>
              <w:t>Retrospective case series</w:t>
            </w:r>
          </w:p>
        </w:tc>
        <w:tc>
          <w:tcPr>
            <w:tcW w:w="1037" w:type="dxa"/>
          </w:tcPr>
          <w:p w14:paraId="3DA62DDC" w14:textId="77777777" w:rsidR="00BC3AC0" w:rsidRPr="00222789" w:rsidRDefault="00BC3AC0" w:rsidP="00BC3AC0">
            <w:pPr>
              <w:pStyle w:val="Tabletext0"/>
              <w:rPr>
                <w:i/>
                <w:iCs/>
                <w:lang w:val="en-GB"/>
              </w:rPr>
            </w:pPr>
            <w:r w:rsidRPr="00222789">
              <w:rPr>
                <w:i/>
                <w:iCs/>
                <w:lang w:val="en-GB"/>
              </w:rPr>
              <w:t>68 genes</w:t>
            </w:r>
          </w:p>
          <w:p w14:paraId="53A8D092" w14:textId="2B3A1303" w:rsidR="00BC3AC0" w:rsidRPr="00222789" w:rsidRDefault="00BC3AC0" w:rsidP="00BC3AC0">
            <w:pPr>
              <w:pStyle w:val="Tabletext0"/>
              <w:rPr>
                <w:i/>
                <w:iCs/>
                <w:lang w:val="en-GB"/>
              </w:rPr>
            </w:pPr>
            <w:r w:rsidRPr="00222789">
              <w:rPr>
                <w:i/>
                <w:iCs/>
                <w:lang w:val="en-GB"/>
              </w:rPr>
              <w:t>DNA</w:t>
            </w:r>
          </w:p>
        </w:tc>
        <w:tc>
          <w:tcPr>
            <w:tcW w:w="1125" w:type="dxa"/>
          </w:tcPr>
          <w:p w14:paraId="0E565B24" w14:textId="0685E658" w:rsidR="00BC3AC0" w:rsidRPr="00222789" w:rsidRDefault="00BC3AC0" w:rsidP="00FB0A03">
            <w:pPr>
              <w:pStyle w:val="Tabletext0"/>
              <w:rPr>
                <w:i/>
                <w:iCs/>
                <w:lang w:val="en-GB"/>
              </w:rPr>
            </w:pPr>
            <w:r w:rsidRPr="00222789">
              <w:rPr>
                <w:i/>
                <w:iCs/>
                <w:lang w:val="en-GB"/>
              </w:rPr>
              <w:t>Lymphoid malignancies</w:t>
            </w:r>
          </w:p>
        </w:tc>
        <w:tc>
          <w:tcPr>
            <w:tcW w:w="708" w:type="dxa"/>
          </w:tcPr>
          <w:p w14:paraId="21F32F59" w14:textId="49C79DF7" w:rsidR="00BC3AC0" w:rsidRPr="00222789" w:rsidRDefault="00BC3AC0" w:rsidP="00FB0A03">
            <w:pPr>
              <w:pStyle w:val="Tabletext0"/>
              <w:rPr>
                <w:i/>
                <w:iCs/>
                <w:lang w:val="en-GB"/>
              </w:rPr>
            </w:pPr>
            <w:r w:rsidRPr="00222789">
              <w:rPr>
                <w:i/>
                <w:iCs/>
                <w:lang w:val="en-GB"/>
              </w:rPr>
              <w:t>80</w:t>
            </w:r>
          </w:p>
        </w:tc>
        <w:tc>
          <w:tcPr>
            <w:tcW w:w="3918" w:type="dxa"/>
          </w:tcPr>
          <w:p w14:paraId="73E2565A" w14:textId="77777777" w:rsidR="00BC3AC0" w:rsidRPr="00222789" w:rsidRDefault="00BC3AC0" w:rsidP="00BC3AC0">
            <w:pPr>
              <w:pStyle w:val="Tabletext0"/>
              <w:rPr>
                <w:i/>
                <w:iCs/>
                <w:lang w:val="en-GB"/>
              </w:rPr>
            </w:pPr>
            <w:r w:rsidRPr="00222789">
              <w:rPr>
                <w:i/>
                <w:iCs/>
                <w:lang w:val="en-GB"/>
              </w:rPr>
              <w:t>Gene panel larger than proposed therefore not generalisable to this application</w:t>
            </w:r>
          </w:p>
          <w:p w14:paraId="4D17AAB6" w14:textId="77777777" w:rsidR="00BC3AC0" w:rsidRPr="00222789" w:rsidRDefault="00BC3AC0" w:rsidP="00BC3AC0">
            <w:pPr>
              <w:pStyle w:val="Tabletext0"/>
              <w:rPr>
                <w:i/>
                <w:iCs/>
                <w:lang w:val="en-GB"/>
              </w:rPr>
            </w:pPr>
            <w:r w:rsidRPr="00222789">
              <w:rPr>
                <w:i/>
                <w:iCs/>
                <w:lang w:val="en-GB"/>
              </w:rPr>
              <w:t xml:space="preserve">Demonstrates resolution of diagnostic challenges </w:t>
            </w:r>
          </w:p>
          <w:p w14:paraId="096C36D0" w14:textId="1FFCF73D" w:rsidR="00BC3AC0" w:rsidRPr="00222789" w:rsidRDefault="00BC3AC0" w:rsidP="00BC3AC0">
            <w:pPr>
              <w:pStyle w:val="Tabletext0"/>
              <w:rPr>
                <w:i/>
                <w:iCs/>
                <w:lang w:val="en-GB"/>
              </w:rPr>
            </w:pPr>
            <w:r w:rsidRPr="00222789">
              <w:rPr>
                <w:i/>
                <w:iCs/>
                <w:lang w:val="en-GB"/>
              </w:rPr>
              <w:t>Strongly supportive of the approach but key difference is the gene panel size</w:t>
            </w:r>
          </w:p>
        </w:tc>
      </w:tr>
    </w:tbl>
    <w:p w14:paraId="18D2A4F2" w14:textId="1CA9F2A0" w:rsidR="000F3597" w:rsidRPr="00451E76" w:rsidRDefault="00451E76" w:rsidP="00451E76">
      <w:pPr>
        <w:pStyle w:val="FootnoteText"/>
        <w:rPr>
          <w:rFonts w:ascii="Arial Narrow" w:hAnsi="Arial Narrow"/>
        </w:rPr>
      </w:pPr>
      <w:r w:rsidRPr="00451E76">
        <w:rPr>
          <w:rFonts w:ascii="Arial Narrow" w:hAnsi="Arial Narrow"/>
        </w:rPr>
        <w:t>TCR=T cell receptor; IGH=Immunoglobulin H</w:t>
      </w:r>
      <w:r w:rsidR="00386840">
        <w:rPr>
          <w:rFonts w:ascii="Arial Narrow" w:hAnsi="Arial Narrow"/>
        </w:rPr>
        <w:t>.</w:t>
      </w:r>
    </w:p>
    <w:p w14:paraId="3B9FC2AD" w14:textId="18C33AF2" w:rsidR="00772829" w:rsidRPr="00CE28E3" w:rsidRDefault="00FA4672" w:rsidP="002A18BE">
      <w:pPr>
        <w:pStyle w:val="Heading2"/>
        <w:numPr>
          <w:ilvl w:val="0"/>
          <w:numId w:val="0"/>
        </w:numPr>
      </w:pPr>
      <w:bookmarkStart w:id="23" w:name="_Toc111754798"/>
      <w:r>
        <w:t>11</w:t>
      </w:r>
      <w:r w:rsidR="00C36633">
        <w:t>.</w:t>
      </w:r>
      <w:r w:rsidR="00C36633">
        <w:tab/>
      </w:r>
      <w:r w:rsidR="00772829" w:rsidRPr="00500D94">
        <w:t>Comparative safety</w:t>
      </w:r>
      <w:bookmarkEnd w:id="23"/>
    </w:p>
    <w:p w14:paraId="2972A097" w14:textId="113633D7" w:rsidR="00500D94" w:rsidRDefault="00510CD6" w:rsidP="00510CD6">
      <w:r>
        <w:t xml:space="preserve">The </w:t>
      </w:r>
      <w:r w:rsidR="00500D94">
        <w:t xml:space="preserve">safety of NGS panel testing for the characterisation of variants in patients with haematological malignancies would be non-inferior to management without the testing. Samples would have already been collected for other tests. </w:t>
      </w:r>
      <w:r w:rsidR="00993BFC">
        <w:t xml:space="preserve">The justification for not addressing the safety outcomes outlined in the Ratified PICO confirmation are presented </w:t>
      </w:r>
    </w:p>
    <w:p w14:paraId="3C417AFA" w14:textId="33B05AE1" w:rsidR="00772829" w:rsidRDefault="00500D94" w:rsidP="00510CD6">
      <w:r>
        <w:t>There is</w:t>
      </w:r>
      <w:r w:rsidR="00510CD6">
        <w:t xml:space="preserve"> potential for the</w:t>
      </w:r>
      <w:r w:rsidR="004033D9" w:rsidRPr="003251C2">
        <w:t xml:space="preserve"> proposed technology </w:t>
      </w:r>
      <w:r w:rsidR="00120EF9">
        <w:t>to increase the safety of patients receiving treatment after NGS panel testing rather</w:t>
      </w:r>
      <w:r w:rsidR="00172B8F" w:rsidRPr="003251C2">
        <w:t xml:space="preserve"> than </w:t>
      </w:r>
      <w:r w:rsidR="0052768C" w:rsidRPr="003251C2">
        <w:t>clinical management without it.</w:t>
      </w:r>
      <w:r w:rsidR="00120EF9">
        <w:t xml:space="preserve"> For example, the inclusion of genes such as </w:t>
      </w:r>
      <w:r w:rsidR="00120EF9" w:rsidRPr="00500D94">
        <w:rPr>
          <w:i/>
          <w:iCs/>
        </w:rPr>
        <w:t>TPMT</w:t>
      </w:r>
      <w:r w:rsidR="00120EF9">
        <w:t xml:space="preserve"> may identif</w:t>
      </w:r>
      <w:r w:rsidR="00F2323B">
        <w:t>y</w:t>
      </w:r>
      <w:r>
        <w:t xml:space="preserve"> a patient with acute leukaemia who was at risk of toxicity from 6-mercaptopur</w:t>
      </w:r>
      <w:r w:rsidR="00527F23">
        <w:t>ine</w:t>
      </w:r>
      <w:r w:rsidR="00120EF9">
        <w:t xml:space="preserve"> </w:t>
      </w:r>
      <w:r>
        <w:t xml:space="preserve">and NGS was demonstrated to </w:t>
      </w:r>
      <w:r w:rsidR="00527F23">
        <w:t xml:space="preserve">be able to </w:t>
      </w:r>
      <w:r>
        <w:t>overturn diagnoses of a malignant condition, especially where no diagnosis was otherwise possible.</w:t>
      </w:r>
    </w:p>
    <w:p w14:paraId="3717AA01" w14:textId="188A9FEF" w:rsidR="00772829" w:rsidRPr="00CE28E3" w:rsidRDefault="00C36633" w:rsidP="002A18BE">
      <w:pPr>
        <w:pStyle w:val="Heading2"/>
        <w:numPr>
          <w:ilvl w:val="0"/>
          <w:numId w:val="0"/>
        </w:numPr>
      </w:pPr>
      <w:bookmarkStart w:id="24" w:name="_Toc111754799"/>
      <w:r>
        <w:t>1</w:t>
      </w:r>
      <w:r w:rsidR="00FA4672">
        <w:t>2</w:t>
      </w:r>
      <w:r>
        <w:t>.</w:t>
      </w:r>
      <w:r>
        <w:tab/>
      </w:r>
      <w:r w:rsidR="00772829" w:rsidRPr="003E7DA5">
        <w:t>Comparative effectiveness</w:t>
      </w:r>
      <w:bookmarkEnd w:id="24"/>
    </w:p>
    <w:p w14:paraId="556E0D40" w14:textId="13F2FFA1" w:rsidR="009B69E8" w:rsidRDefault="00A04788" w:rsidP="009334C9">
      <w:pPr>
        <w:pStyle w:val="Heading3"/>
      </w:pPr>
      <w:bookmarkStart w:id="25" w:name="_Toc111754800"/>
      <w:r>
        <w:t>Myeloid NGS panel</w:t>
      </w:r>
      <w:bookmarkEnd w:id="25"/>
    </w:p>
    <w:p w14:paraId="7669E74E" w14:textId="57DB904C" w:rsidR="00C46E06" w:rsidRPr="00C46E06" w:rsidRDefault="00DE1221" w:rsidP="00C46E06">
      <w:r>
        <w:t>The evidence from the three studies below supports the clinical claim of superiority compared with no gene panel testing and can be used to demonstrate the cost-effectiveness of NGS panel testing to characterise variants in patients with a suspected myeloid neoplasm. This needs to be complemented by a test directory as currently it is not possible to present the range of genes, nor the range of conditions in a meaningful way in an item descriptor. The gene list currently lacks some critical genes and this is referred to MSAC for consideration.</w:t>
      </w:r>
      <w:r w:rsidR="00C46E06">
        <w:br w:type="page"/>
      </w:r>
    </w:p>
    <w:p w14:paraId="49274622" w14:textId="616EE591" w:rsidR="00A04788" w:rsidRDefault="00A04788" w:rsidP="00A04788">
      <w:pPr>
        <w:pStyle w:val="Caption"/>
      </w:pPr>
      <w:r>
        <w:lastRenderedPageBreak/>
        <w:t xml:space="preserve">Table </w:t>
      </w:r>
      <w:fldSimple w:instr=" SEQ Table \* ARABIC ">
        <w:r w:rsidR="00A165AD">
          <w:rPr>
            <w:noProof/>
          </w:rPr>
          <w:t>7</w:t>
        </w:r>
      </w:fldSimple>
      <w:r>
        <w:t xml:space="preserve"> Summary of NGS results and impact on diagnosis, </w:t>
      </w:r>
      <w:proofErr w:type="gramStart"/>
      <w:r>
        <w:t>prognosis</w:t>
      </w:r>
      <w:proofErr w:type="gramEnd"/>
      <w:r>
        <w:t xml:space="preserve"> and therapy selection</w:t>
      </w:r>
    </w:p>
    <w:tbl>
      <w:tblPr>
        <w:tblStyle w:val="TableGrid"/>
        <w:tblW w:w="5000" w:type="pct"/>
        <w:tblLook w:val="04A0" w:firstRow="1" w:lastRow="0" w:firstColumn="1" w:lastColumn="0" w:noHBand="0" w:noVBand="1"/>
      </w:tblPr>
      <w:tblGrid>
        <w:gridCol w:w="6172"/>
        <w:gridCol w:w="2844"/>
      </w:tblGrid>
      <w:tr w:rsidR="00A04788" w14:paraId="2D753394" w14:textId="77777777" w:rsidTr="00C54181">
        <w:trPr>
          <w:tblHeader/>
        </w:trPr>
        <w:tc>
          <w:tcPr>
            <w:tcW w:w="3423" w:type="pct"/>
          </w:tcPr>
          <w:p w14:paraId="146576BF" w14:textId="5C171953" w:rsidR="00DE1221" w:rsidRDefault="00A04788" w:rsidP="00947725">
            <w:pPr>
              <w:pStyle w:val="Tabletext0"/>
              <w:rPr>
                <w:rFonts w:cs="Calibri"/>
                <w:b/>
                <w:bCs/>
                <w:color w:val="000000"/>
                <w:lang w:eastAsia="en-GB"/>
              </w:rPr>
            </w:pPr>
            <w:r>
              <w:rPr>
                <w:rFonts w:cs="Calibri"/>
                <w:b/>
                <w:bCs/>
                <w:color w:val="000000"/>
                <w:lang w:eastAsia="en-GB"/>
              </w:rPr>
              <w:t>Patel</w:t>
            </w:r>
            <w:r w:rsidR="00CB25F2">
              <w:rPr>
                <w:rFonts w:cs="Calibri"/>
                <w:b/>
                <w:bCs/>
                <w:color w:val="000000"/>
                <w:lang w:eastAsia="en-GB"/>
              </w:rPr>
              <w:t xml:space="preserve"> et al</w:t>
            </w:r>
            <w:r w:rsidRPr="00522D64">
              <w:rPr>
                <w:rFonts w:cs="Calibri"/>
                <w:b/>
                <w:bCs/>
                <w:color w:val="000000"/>
                <w:lang w:eastAsia="en-GB"/>
              </w:rPr>
              <w:t xml:space="preserve"> </w:t>
            </w:r>
            <w:r w:rsidR="00CB25F2">
              <w:rPr>
                <w:rFonts w:cs="Calibri"/>
                <w:b/>
                <w:bCs/>
                <w:color w:val="000000"/>
                <w:lang w:eastAsia="en-GB"/>
              </w:rPr>
              <w:t>(</w:t>
            </w:r>
            <w:r>
              <w:rPr>
                <w:rFonts w:cs="Calibri"/>
                <w:b/>
                <w:bCs/>
                <w:color w:val="000000"/>
                <w:lang w:eastAsia="en-GB"/>
              </w:rPr>
              <w:t>2021</w:t>
            </w:r>
            <w:r w:rsidR="00CB25F2">
              <w:rPr>
                <w:rFonts w:cs="Calibri"/>
                <w:b/>
                <w:bCs/>
                <w:color w:val="000000"/>
                <w:lang w:eastAsia="en-GB"/>
              </w:rPr>
              <w:t>)</w:t>
            </w:r>
          </w:p>
          <w:p w14:paraId="02BA5721" w14:textId="2866D7BC" w:rsidR="00A04788" w:rsidRDefault="00A04788" w:rsidP="00947725">
            <w:pPr>
              <w:pStyle w:val="Tabletext0"/>
            </w:pPr>
            <w:r w:rsidRPr="00522D64">
              <w:rPr>
                <w:rFonts w:cs="Calibri"/>
                <w:b/>
                <w:bCs/>
                <w:color w:val="000000"/>
                <w:lang w:eastAsia="en-GB"/>
              </w:rPr>
              <w:t xml:space="preserve">NGS </w:t>
            </w:r>
            <w:r w:rsidR="00A169D6">
              <w:rPr>
                <w:rFonts w:cs="Calibri"/>
                <w:b/>
                <w:bCs/>
                <w:color w:val="000000"/>
                <w:lang w:eastAsia="en-GB"/>
              </w:rPr>
              <w:t xml:space="preserve">37-gene </w:t>
            </w:r>
            <w:r w:rsidRPr="00522D64">
              <w:rPr>
                <w:rFonts w:cs="Calibri"/>
                <w:b/>
                <w:bCs/>
                <w:color w:val="000000"/>
                <w:lang w:eastAsia="en-GB"/>
              </w:rPr>
              <w:t xml:space="preserve">panel testing </w:t>
            </w:r>
            <w:r w:rsidRPr="00D7202A">
              <w:rPr>
                <w:rFonts w:cs="Calibri"/>
                <w:b/>
                <w:bCs/>
                <w:color w:val="000000"/>
                <w:u w:val="single"/>
                <w:lang w:eastAsia="en-GB"/>
              </w:rPr>
              <w:t>before</w:t>
            </w:r>
            <w:r w:rsidRPr="00522D64">
              <w:rPr>
                <w:rFonts w:cs="Calibri"/>
                <w:b/>
                <w:bCs/>
                <w:color w:val="000000"/>
                <w:lang w:eastAsia="en-GB"/>
              </w:rPr>
              <w:t xml:space="preserve"> cytogenetic/other genetic testing</w:t>
            </w:r>
          </w:p>
        </w:tc>
        <w:tc>
          <w:tcPr>
            <w:tcW w:w="1577" w:type="pct"/>
          </w:tcPr>
          <w:p w14:paraId="41AD391F" w14:textId="77777777" w:rsidR="00A04788" w:rsidRDefault="00A04788" w:rsidP="00947725">
            <w:pPr>
              <w:pStyle w:val="Tabletext0"/>
              <w:rPr>
                <w:rFonts w:cs="Calibri"/>
                <w:b/>
                <w:bCs/>
                <w:color w:val="000000"/>
                <w:lang w:eastAsia="en-GB"/>
              </w:rPr>
            </w:pPr>
            <w:r>
              <w:rPr>
                <w:rFonts w:cs="Calibri"/>
                <w:b/>
                <w:bCs/>
                <w:color w:val="000000"/>
                <w:lang w:eastAsia="en-GB"/>
              </w:rPr>
              <w:t>Number of patients (% of all patients)</w:t>
            </w:r>
          </w:p>
        </w:tc>
      </w:tr>
      <w:tr w:rsidR="00A04788" w14:paraId="1AF45B20" w14:textId="77777777" w:rsidTr="00C54181">
        <w:tc>
          <w:tcPr>
            <w:tcW w:w="3423" w:type="pct"/>
          </w:tcPr>
          <w:p w14:paraId="04489308" w14:textId="77777777" w:rsidR="00A04788" w:rsidRDefault="00A04788" w:rsidP="00947725">
            <w:pPr>
              <w:pStyle w:val="Tabletext0"/>
            </w:pPr>
            <w:r>
              <w:t>Number of patients tested</w:t>
            </w:r>
          </w:p>
        </w:tc>
        <w:tc>
          <w:tcPr>
            <w:tcW w:w="1577" w:type="pct"/>
          </w:tcPr>
          <w:p w14:paraId="6F3D3A59" w14:textId="77777777" w:rsidR="00A04788" w:rsidRDefault="00A04788" w:rsidP="00947725">
            <w:pPr>
              <w:pStyle w:val="Tabletext0"/>
            </w:pPr>
            <w:r>
              <w:t>343</w:t>
            </w:r>
          </w:p>
        </w:tc>
      </w:tr>
      <w:tr w:rsidR="00A04788" w14:paraId="152D39FC" w14:textId="77777777" w:rsidTr="00C54181">
        <w:tc>
          <w:tcPr>
            <w:tcW w:w="3423" w:type="pct"/>
          </w:tcPr>
          <w:p w14:paraId="2B589898" w14:textId="77777777" w:rsidR="00A04788" w:rsidRDefault="00A04788" w:rsidP="00947725">
            <w:pPr>
              <w:pStyle w:val="Tabletext0"/>
            </w:pPr>
            <w:r>
              <w:t>≥1 clinically significant variants (%)</w:t>
            </w:r>
          </w:p>
        </w:tc>
        <w:tc>
          <w:tcPr>
            <w:tcW w:w="1577" w:type="pct"/>
          </w:tcPr>
          <w:p w14:paraId="00E2BB04" w14:textId="77777777" w:rsidR="00A04788" w:rsidRDefault="00A04788" w:rsidP="00947725">
            <w:pPr>
              <w:pStyle w:val="Tabletext0"/>
            </w:pPr>
            <w:r>
              <w:t>244 (71%)</w:t>
            </w:r>
          </w:p>
        </w:tc>
      </w:tr>
      <w:tr w:rsidR="00A04788" w14:paraId="50046E20" w14:textId="77777777" w:rsidTr="00C54181">
        <w:tc>
          <w:tcPr>
            <w:tcW w:w="3423" w:type="pct"/>
          </w:tcPr>
          <w:p w14:paraId="03162E80" w14:textId="77777777" w:rsidR="00A04788" w:rsidRDefault="00A04788" w:rsidP="00947725">
            <w:pPr>
              <w:pStyle w:val="Tabletext0"/>
            </w:pPr>
            <w:r>
              <w:t>No variants detected</w:t>
            </w:r>
          </w:p>
        </w:tc>
        <w:tc>
          <w:tcPr>
            <w:tcW w:w="1577" w:type="pct"/>
          </w:tcPr>
          <w:p w14:paraId="05029B17" w14:textId="77777777" w:rsidR="00A04788" w:rsidRDefault="00A04788" w:rsidP="00947725">
            <w:pPr>
              <w:pStyle w:val="Tabletext0"/>
            </w:pPr>
            <w:r>
              <w:t>99 (29%)</w:t>
            </w:r>
          </w:p>
        </w:tc>
      </w:tr>
      <w:tr w:rsidR="00A04788" w14:paraId="72936CCB" w14:textId="77777777" w:rsidTr="00C54181">
        <w:tc>
          <w:tcPr>
            <w:tcW w:w="3423" w:type="pct"/>
          </w:tcPr>
          <w:p w14:paraId="5501B39E" w14:textId="77777777" w:rsidR="00A04788" w:rsidRDefault="00A04788" w:rsidP="00947725">
            <w:pPr>
              <w:pStyle w:val="Tabletext0"/>
            </w:pPr>
            <w:r>
              <w:t>2-4 variants in same gene</w:t>
            </w:r>
          </w:p>
        </w:tc>
        <w:tc>
          <w:tcPr>
            <w:tcW w:w="1577" w:type="pct"/>
          </w:tcPr>
          <w:p w14:paraId="3D54A039" w14:textId="77777777" w:rsidR="00A04788" w:rsidRDefault="00A04788" w:rsidP="00947725">
            <w:pPr>
              <w:pStyle w:val="Tabletext0"/>
            </w:pPr>
            <w:r>
              <w:t>64 (19%)</w:t>
            </w:r>
          </w:p>
        </w:tc>
      </w:tr>
      <w:tr w:rsidR="00A04788" w14:paraId="0C83C1EF" w14:textId="77777777" w:rsidTr="00C54181">
        <w:tc>
          <w:tcPr>
            <w:tcW w:w="3423" w:type="pct"/>
          </w:tcPr>
          <w:p w14:paraId="1CC18988" w14:textId="77777777" w:rsidR="00A04788" w:rsidRDefault="00A04788" w:rsidP="00947725">
            <w:pPr>
              <w:pStyle w:val="Tabletext0"/>
            </w:pPr>
            <w:r>
              <w:t>Change in diagnosis</w:t>
            </w:r>
          </w:p>
        </w:tc>
        <w:tc>
          <w:tcPr>
            <w:tcW w:w="1577" w:type="pct"/>
          </w:tcPr>
          <w:p w14:paraId="47C5DB88" w14:textId="77777777" w:rsidR="00A04788" w:rsidRDefault="00A04788" w:rsidP="00947725">
            <w:pPr>
              <w:pStyle w:val="Tabletext0"/>
            </w:pPr>
            <w:r>
              <w:t>6 (1.7%)</w:t>
            </w:r>
          </w:p>
        </w:tc>
      </w:tr>
      <w:tr w:rsidR="00A04788" w14:paraId="4297A053" w14:textId="77777777" w:rsidTr="00C54181">
        <w:tc>
          <w:tcPr>
            <w:tcW w:w="3423" w:type="pct"/>
          </w:tcPr>
          <w:p w14:paraId="35B392EA" w14:textId="77777777" w:rsidR="00A04788" w:rsidRDefault="00A04788" w:rsidP="00947725">
            <w:pPr>
              <w:pStyle w:val="Tabletext0"/>
            </w:pPr>
            <w:r>
              <w:t>Refinement in diagnosis</w:t>
            </w:r>
          </w:p>
        </w:tc>
        <w:tc>
          <w:tcPr>
            <w:tcW w:w="1577" w:type="pct"/>
          </w:tcPr>
          <w:p w14:paraId="4517F17A" w14:textId="77777777" w:rsidR="00A04788" w:rsidRDefault="00A04788" w:rsidP="00947725">
            <w:pPr>
              <w:pStyle w:val="Tabletext0"/>
            </w:pPr>
            <w:r>
              <w:t>26 (7.6%)</w:t>
            </w:r>
          </w:p>
        </w:tc>
      </w:tr>
      <w:tr w:rsidR="00A04788" w14:paraId="61C0A740" w14:textId="77777777" w:rsidTr="00C54181">
        <w:tc>
          <w:tcPr>
            <w:tcW w:w="3423" w:type="pct"/>
          </w:tcPr>
          <w:p w14:paraId="4DEE632C" w14:textId="77777777" w:rsidR="00A04788" w:rsidRDefault="00A04788" w:rsidP="00947725">
            <w:pPr>
              <w:pStyle w:val="Tabletext0"/>
            </w:pPr>
            <w:r>
              <w:t>Change/refinement in diagnosis</w:t>
            </w:r>
          </w:p>
        </w:tc>
        <w:tc>
          <w:tcPr>
            <w:tcW w:w="1577" w:type="pct"/>
          </w:tcPr>
          <w:p w14:paraId="4D5F72B7" w14:textId="77777777" w:rsidR="00A04788" w:rsidRDefault="00A04788" w:rsidP="00947725">
            <w:pPr>
              <w:pStyle w:val="Tabletext0"/>
            </w:pPr>
            <w:r>
              <w:t>32 (9%)</w:t>
            </w:r>
          </w:p>
        </w:tc>
      </w:tr>
      <w:tr w:rsidR="00A04788" w14:paraId="6534D4AA" w14:textId="77777777" w:rsidTr="00C54181">
        <w:tc>
          <w:tcPr>
            <w:tcW w:w="3423" w:type="pct"/>
          </w:tcPr>
          <w:p w14:paraId="36DD3B1C" w14:textId="77777777" w:rsidR="00A04788" w:rsidRDefault="00A04788" w:rsidP="00947725">
            <w:pPr>
              <w:pStyle w:val="Tabletext0"/>
            </w:pPr>
            <w:r>
              <w:t>Change in prognosis</w:t>
            </w:r>
          </w:p>
        </w:tc>
        <w:tc>
          <w:tcPr>
            <w:tcW w:w="1577" w:type="pct"/>
          </w:tcPr>
          <w:p w14:paraId="60317A7C" w14:textId="77777777" w:rsidR="00A04788" w:rsidRDefault="00A04788" w:rsidP="00947725">
            <w:pPr>
              <w:pStyle w:val="Tabletext0"/>
            </w:pPr>
            <w:r>
              <w:t>211 (62%)</w:t>
            </w:r>
          </w:p>
        </w:tc>
      </w:tr>
      <w:tr w:rsidR="00A04788" w14:paraId="0CB20D91" w14:textId="77777777" w:rsidTr="00C54181">
        <w:tc>
          <w:tcPr>
            <w:tcW w:w="3423" w:type="pct"/>
          </w:tcPr>
          <w:p w14:paraId="36CF73FF" w14:textId="77777777" w:rsidR="00A04788" w:rsidRDefault="00A04788" w:rsidP="00947725">
            <w:pPr>
              <w:pStyle w:val="Tabletext0"/>
            </w:pPr>
            <w:r>
              <w:t xml:space="preserve">Worse prognosis </w:t>
            </w:r>
            <w:r w:rsidRPr="002A5F28">
              <w:rPr>
                <w:rFonts w:ascii="Franklin Gothic Book" w:hAnsi="Franklin Gothic Book" w:cstheme="minorBidi"/>
                <w:i/>
                <w:iCs/>
                <w:lang w:eastAsia="en-US"/>
              </w:rPr>
              <w:t>ASXL1, FLT3, TP53, RUNX1, NRAS, SRSF2, EZH2</w:t>
            </w:r>
            <w:r w:rsidRPr="002A5F28">
              <w:rPr>
                <w:i/>
                <w:iCs/>
              </w:rPr>
              <w:t>,</w:t>
            </w:r>
            <w:r w:rsidRPr="002A5F28">
              <w:rPr>
                <w:rFonts w:ascii="Franklin Gothic Book" w:hAnsi="Franklin Gothic Book" w:cstheme="minorBidi"/>
                <w:i/>
                <w:iCs/>
                <w:lang w:eastAsia="en-US"/>
              </w:rPr>
              <w:t xml:space="preserve"> ETV6</w:t>
            </w:r>
            <w:r w:rsidRPr="00584A71">
              <w:rPr>
                <w:rFonts w:ascii="Franklin Gothic Book" w:hAnsi="Franklin Gothic Book" w:cstheme="minorBidi"/>
                <w:lang w:eastAsia="en-US"/>
              </w:rPr>
              <w:t xml:space="preserve"> </w:t>
            </w:r>
          </w:p>
        </w:tc>
        <w:tc>
          <w:tcPr>
            <w:tcW w:w="1577" w:type="pct"/>
          </w:tcPr>
          <w:p w14:paraId="4FA1C93D" w14:textId="77777777" w:rsidR="00A04788" w:rsidRDefault="00A04788" w:rsidP="00947725">
            <w:pPr>
              <w:pStyle w:val="Tabletext0"/>
            </w:pPr>
            <w:r>
              <w:t>157 (46%)</w:t>
            </w:r>
          </w:p>
        </w:tc>
      </w:tr>
      <w:tr w:rsidR="00A04788" w14:paraId="72077730" w14:textId="77777777" w:rsidTr="00C54181">
        <w:tc>
          <w:tcPr>
            <w:tcW w:w="3423" w:type="pct"/>
          </w:tcPr>
          <w:p w14:paraId="25BF3670" w14:textId="77777777" w:rsidR="00A04788" w:rsidRDefault="00A04788" w:rsidP="00947725">
            <w:pPr>
              <w:pStyle w:val="Tabletext0"/>
            </w:pPr>
            <w:r>
              <w:t xml:space="preserve">Better prognosis </w:t>
            </w:r>
            <w:r w:rsidRPr="002A5F28">
              <w:rPr>
                <w:i/>
                <w:iCs/>
              </w:rPr>
              <w:t>J</w:t>
            </w:r>
            <w:r w:rsidRPr="002A5F28">
              <w:rPr>
                <w:rFonts w:ascii="Franklin Gothic Book" w:hAnsi="Franklin Gothic Book" w:cstheme="minorBidi"/>
                <w:i/>
                <w:iCs/>
                <w:lang w:eastAsia="en-US"/>
              </w:rPr>
              <w:t>AK2, NPM1, SF3B1</w:t>
            </w:r>
            <w:r>
              <w:rPr>
                <w:rFonts w:ascii="Franklin Gothic Book" w:hAnsi="Franklin Gothic Book" w:cstheme="minorBidi"/>
                <w:i/>
                <w:iCs/>
                <w:lang w:eastAsia="en-US"/>
              </w:rPr>
              <w:t xml:space="preserve">, </w:t>
            </w:r>
            <w:r w:rsidRPr="002A5F28">
              <w:rPr>
                <w:rFonts w:ascii="Franklin Gothic Book" w:hAnsi="Franklin Gothic Book" w:cstheme="minorBidi"/>
                <w:i/>
                <w:iCs/>
                <w:lang w:eastAsia="en-US"/>
              </w:rPr>
              <w:t>CALR</w:t>
            </w:r>
            <w:r w:rsidRPr="00584A71">
              <w:rPr>
                <w:rFonts w:ascii="Franklin Gothic Book" w:hAnsi="Franklin Gothic Book" w:cstheme="minorBidi"/>
                <w:lang w:eastAsia="en-US"/>
              </w:rPr>
              <w:t xml:space="preserve"> </w:t>
            </w:r>
          </w:p>
        </w:tc>
        <w:tc>
          <w:tcPr>
            <w:tcW w:w="1577" w:type="pct"/>
          </w:tcPr>
          <w:p w14:paraId="33983A75" w14:textId="77777777" w:rsidR="00A04788" w:rsidRDefault="00A04788" w:rsidP="00947725">
            <w:pPr>
              <w:pStyle w:val="Tabletext0"/>
            </w:pPr>
            <w:r>
              <w:t>54 (16%)</w:t>
            </w:r>
          </w:p>
        </w:tc>
      </w:tr>
      <w:tr w:rsidR="00A04788" w14:paraId="65132906" w14:textId="77777777" w:rsidTr="00C54181">
        <w:tc>
          <w:tcPr>
            <w:tcW w:w="3423" w:type="pct"/>
          </w:tcPr>
          <w:p w14:paraId="237460BA" w14:textId="77777777" w:rsidR="00A04788" w:rsidRDefault="00A04788" w:rsidP="00947725">
            <w:pPr>
              <w:pStyle w:val="Tabletext0"/>
            </w:pPr>
            <w:r>
              <w:t>Number who commenced initial treatment before NGS results available</w:t>
            </w:r>
          </w:p>
        </w:tc>
        <w:tc>
          <w:tcPr>
            <w:tcW w:w="1577" w:type="pct"/>
          </w:tcPr>
          <w:p w14:paraId="42AF95D0" w14:textId="77777777" w:rsidR="00A04788" w:rsidRDefault="00A04788" w:rsidP="00947725">
            <w:pPr>
              <w:pStyle w:val="Tabletext0"/>
            </w:pPr>
            <w:r>
              <w:t>223 (65%)</w:t>
            </w:r>
          </w:p>
        </w:tc>
      </w:tr>
      <w:tr w:rsidR="00A04788" w14:paraId="33E16AB6" w14:textId="77777777" w:rsidTr="00C54181">
        <w:tc>
          <w:tcPr>
            <w:tcW w:w="3423" w:type="pct"/>
          </w:tcPr>
          <w:p w14:paraId="2B19AA91" w14:textId="77777777" w:rsidR="00A04788" w:rsidRDefault="00A04788" w:rsidP="00B56755">
            <w:pPr>
              <w:pStyle w:val="Tabletext0"/>
              <w:numPr>
                <w:ilvl w:val="0"/>
                <w:numId w:val="16"/>
              </w:numPr>
              <w:jc w:val="center"/>
            </w:pPr>
            <w:r>
              <w:t>Initial treatment changed once NGS results available</w:t>
            </w:r>
          </w:p>
        </w:tc>
        <w:tc>
          <w:tcPr>
            <w:tcW w:w="1577" w:type="pct"/>
          </w:tcPr>
          <w:p w14:paraId="12B138EC" w14:textId="77777777" w:rsidR="00A04788" w:rsidRDefault="00A04788" w:rsidP="00947725">
            <w:pPr>
              <w:pStyle w:val="Tabletext0"/>
            </w:pPr>
            <w:r>
              <w:t>78 (23%)</w:t>
            </w:r>
          </w:p>
        </w:tc>
      </w:tr>
      <w:tr w:rsidR="00A04788" w14:paraId="753EBDB5" w14:textId="77777777" w:rsidTr="00C54181">
        <w:tc>
          <w:tcPr>
            <w:tcW w:w="3423" w:type="pct"/>
          </w:tcPr>
          <w:p w14:paraId="69C78BB3" w14:textId="77777777" w:rsidR="00A04788" w:rsidRDefault="00A04788" w:rsidP="00B56755">
            <w:pPr>
              <w:pStyle w:val="Tabletext0"/>
              <w:numPr>
                <w:ilvl w:val="0"/>
                <w:numId w:val="18"/>
              </w:numPr>
              <w:jc w:val="center"/>
            </w:pPr>
            <w:r>
              <w:t>Changed to clinical trial (11 targeted, 23 non-targeted)</w:t>
            </w:r>
          </w:p>
        </w:tc>
        <w:tc>
          <w:tcPr>
            <w:tcW w:w="1577" w:type="pct"/>
          </w:tcPr>
          <w:p w14:paraId="27474C16" w14:textId="77777777" w:rsidR="00A04788" w:rsidRDefault="00A04788" w:rsidP="00947725">
            <w:pPr>
              <w:pStyle w:val="Tabletext0"/>
            </w:pPr>
            <w:r>
              <w:t>34 (44%)</w:t>
            </w:r>
          </w:p>
        </w:tc>
      </w:tr>
      <w:tr w:rsidR="00A04788" w14:paraId="3102117B" w14:textId="77777777" w:rsidTr="00C54181">
        <w:tc>
          <w:tcPr>
            <w:tcW w:w="3423" w:type="pct"/>
          </w:tcPr>
          <w:p w14:paraId="0300C12B" w14:textId="77777777" w:rsidR="00A04788" w:rsidRDefault="00A04788" w:rsidP="00B56755">
            <w:pPr>
              <w:pStyle w:val="Tabletext0"/>
              <w:numPr>
                <w:ilvl w:val="0"/>
                <w:numId w:val="17"/>
              </w:numPr>
              <w:jc w:val="center"/>
            </w:pPr>
            <w:r>
              <w:t>Changed to targeted therapy outside of trial</w:t>
            </w:r>
          </w:p>
        </w:tc>
        <w:tc>
          <w:tcPr>
            <w:tcW w:w="1577" w:type="pct"/>
          </w:tcPr>
          <w:p w14:paraId="4EFF3E33" w14:textId="77777777" w:rsidR="00A04788" w:rsidRDefault="00A04788" w:rsidP="00947725">
            <w:pPr>
              <w:pStyle w:val="Tabletext0"/>
            </w:pPr>
            <w:r>
              <w:t>44 (56%)</w:t>
            </w:r>
          </w:p>
        </w:tc>
      </w:tr>
      <w:tr w:rsidR="00A04788" w14:paraId="5FB6915A" w14:textId="77777777" w:rsidTr="00C54181">
        <w:tc>
          <w:tcPr>
            <w:tcW w:w="3423" w:type="pct"/>
          </w:tcPr>
          <w:p w14:paraId="37657C31" w14:textId="77777777" w:rsidR="00A04788" w:rsidRDefault="00A04788" w:rsidP="00947725">
            <w:pPr>
              <w:pStyle w:val="Tabletext0"/>
            </w:pPr>
            <w:r>
              <w:t>Total number of patients offered HSCT</w:t>
            </w:r>
          </w:p>
        </w:tc>
        <w:tc>
          <w:tcPr>
            <w:tcW w:w="1577" w:type="pct"/>
          </w:tcPr>
          <w:p w14:paraId="4B5A3BD7" w14:textId="77777777" w:rsidR="00A04788" w:rsidRDefault="00A04788" w:rsidP="00947725">
            <w:pPr>
              <w:pStyle w:val="Tabletext0"/>
            </w:pPr>
            <w:r>
              <w:t>156 (46%)</w:t>
            </w:r>
          </w:p>
        </w:tc>
      </w:tr>
      <w:tr w:rsidR="00A04788" w14:paraId="250D3028" w14:textId="77777777" w:rsidTr="00C54181">
        <w:tc>
          <w:tcPr>
            <w:tcW w:w="3423" w:type="pct"/>
          </w:tcPr>
          <w:p w14:paraId="79F31943" w14:textId="77777777" w:rsidR="00A04788" w:rsidRDefault="00A04788" w:rsidP="00B56755">
            <w:pPr>
              <w:pStyle w:val="Tabletext0"/>
              <w:numPr>
                <w:ilvl w:val="0"/>
                <w:numId w:val="16"/>
              </w:numPr>
            </w:pPr>
            <w:r>
              <w:t>Based on bone marrow morphology, cytogenetics, clinical factors</w:t>
            </w:r>
          </w:p>
          <w:p w14:paraId="7E1D0AEF" w14:textId="77777777" w:rsidR="00A04788" w:rsidRDefault="00A04788" w:rsidP="00B56755">
            <w:pPr>
              <w:pStyle w:val="Tabletext0"/>
              <w:numPr>
                <w:ilvl w:val="1"/>
                <w:numId w:val="16"/>
              </w:numPr>
            </w:pPr>
            <w:r>
              <w:t xml:space="preserve">38 </w:t>
            </w:r>
            <w:proofErr w:type="gramStart"/>
            <w:r>
              <w:t>actually received</w:t>
            </w:r>
            <w:proofErr w:type="gramEnd"/>
            <w:r>
              <w:t xml:space="preserve"> HSCT after induction (43%)</w:t>
            </w:r>
          </w:p>
        </w:tc>
        <w:tc>
          <w:tcPr>
            <w:tcW w:w="1577" w:type="pct"/>
          </w:tcPr>
          <w:p w14:paraId="3B396CBC" w14:textId="77777777" w:rsidR="00A04788" w:rsidRDefault="00A04788" w:rsidP="00947725">
            <w:pPr>
              <w:pStyle w:val="Tabletext0"/>
            </w:pPr>
            <w:r>
              <w:t>89 (26%)</w:t>
            </w:r>
          </w:p>
        </w:tc>
      </w:tr>
      <w:tr w:rsidR="00A04788" w14:paraId="1CD979B7" w14:textId="77777777" w:rsidTr="00C54181">
        <w:tc>
          <w:tcPr>
            <w:tcW w:w="3423" w:type="pct"/>
          </w:tcPr>
          <w:p w14:paraId="05FD296E" w14:textId="77777777" w:rsidR="00A04788" w:rsidRDefault="00A04788" w:rsidP="00B56755">
            <w:pPr>
              <w:pStyle w:val="Tabletext0"/>
              <w:numPr>
                <w:ilvl w:val="0"/>
                <w:numId w:val="16"/>
              </w:numPr>
            </w:pPr>
            <w:r>
              <w:t>Additional patients recommended HSCT after NGS results</w:t>
            </w:r>
          </w:p>
          <w:p w14:paraId="5C2B0B98" w14:textId="77777777" w:rsidR="00A04788" w:rsidRDefault="00A04788" w:rsidP="00B56755">
            <w:pPr>
              <w:pStyle w:val="Tabletext0"/>
              <w:numPr>
                <w:ilvl w:val="1"/>
                <w:numId w:val="16"/>
              </w:numPr>
            </w:pPr>
            <w:r>
              <w:t xml:space="preserve">34 </w:t>
            </w:r>
            <w:proofErr w:type="gramStart"/>
            <w:r>
              <w:t>actually received</w:t>
            </w:r>
            <w:proofErr w:type="gramEnd"/>
            <w:r>
              <w:t xml:space="preserve"> HSCT after induction (51%)</w:t>
            </w:r>
          </w:p>
        </w:tc>
        <w:tc>
          <w:tcPr>
            <w:tcW w:w="1577" w:type="pct"/>
          </w:tcPr>
          <w:p w14:paraId="7A68AD9E" w14:textId="77777777" w:rsidR="00A04788" w:rsidRDefault="00A04788" w:rsidP="00947725">
            <w:pPr>
              <w:pStyle w:val="Tabletext0"/>
            </w:pPr>
            <w:r>
              <w:t>67 (20%)</w:t>
            </w:r>
          </w:p>
        </w:tc>
      </w:tr>
      <w:tr w:rsidR="00A04788" w14:paraId="3783B3A0" w14:textId="77777777" w:rsidTr="00C54181">
        <w:tc>
          <w:tcPr>
            <w:tcW w:w="3423" w:type="pct"/>
          </w:tcPr>
          <w:p w14:paraId="5E1F29EF" w14:textId="77777777" w:rsidR="00A04788" w:rsidRDefault="00A04788" w:rsidP="00947725">
            <w:pPr>
              <w:pStyle w:val="Tabletext0"/>
            </w:pPr>
            <w:r>
              <w:t>Proportion of patients whose treatment guided by NGS (initial or HSCT)</w:t>
            </w:r>
          </w:p>
        </w:tc>
        <w:tc>
          <w:tcPr>
            <w:tcW w:w="1577" w:type="pct"/>
          </w:tcPr>
          <w:p w14:paraId="6C98A876" w14:textId="77777777" w:rsidR="00A04788" w:rsidRDefault="00A04788" w:rsidP="00947725">
            <w:pPr>
              <w:pStyle w:val="Tabletext0"/>
            </w:pPr>
            <w:r>
              <w:t>120 (35</w:t>
            </w:r>
            <w:proofErr w:type="gramStart"/>
            <w:r>
              <w:t>%)*</w:t>
            </w:r>
            <w:proofErr w:type="gramEnd"/>
          </w:p>
        </w:tc>
      </w:tr>
      <w:tr w:rsidR="00A04788" w14:paraId="652BDF83" w14:textId="77777777" w:rsidTr="00C54181">
        <w:tc>
          <w:tcPr>
            <w:tcW w:w="3423" w:type="pct"/>
          </w:tcPr>
          <w:p w14:paraId="528EC53C" w14:textId="5BF15FE1" w:rsidR="00A04788" w:rsidRDefault="00A04788" w:rsidP="00947725">
            <w:pPr>
              <w:pStyle w:val="Tabletext0"/>
            </w:pPr>
            <w:r>
              <w:t>Number of treatment decisions guided by NGS (initial or HSCT)</w:t>
            </w:r>
            <w:r w:rsidR="007E23FA">
              <w:t>/total population</w:t>
            </w:r>
          </w:p>
        </w:tc>
        <w:tc>
          <w:tcPr>
            <w:tcW w:w="1577" w:type="pct"/>
          </w:tcPr>
          <w:p w14:paraId="4A316CE8" w14:textId="77777777" w:rsidR="00A04788" w:rsidRDefault="00A04788" w:rsidP="00947725">
            <w:pPr>
              <w:pStyle w:val="Tabletext0"/>
            </w:pPr>
            <w:r>
              <w:t>145 (43</w:t>
            </w:r>
            <w:proofErr w:type="gramStart"/>
            <w:r>
              <w:t>%)*</w:t>
            </w:r>
            <w:proofErr w:type="gramEnd"/>
            <w:r>
              <w:t>*</w:t>
            </w:r>
          </w:p>
        </w:tc>
      </w:tr>
    </w:tbl>
    <w:p w14:paraId="5F2A9F9F" w14:textId="77777777" w:rsidR="00A04788" w:rsidRDefault="00A04788" w:rsidP="00A04788">
      <w:pPr>
        <w:pStyle w:val="TableFooter"/>
      </w:pPr>
      <w:r>
        <w:t xml:space="preserve">* </w:t>
      </w:r>
      <w:proofErr w:type="gramStart"/>
      <w:r>
        <w:t>proportion</w:t>
      </w:r>
      <w:proofErr w:type="gramEnd"/>
      <w:r>
        <w:t xml:space="preserve"> reported in the discussion section, p1707 reflecting that a patient may have had their treatment selection altered more than once during the course of managing their disease</w:t>
      </w:r>
    </w:p>
    <w:p w14:paraId="13CD6280" w14:textId="494880C5" w:rsidR="00C46E06" w:rsidRPr="00C46E06" w:rsidRDefault="00A04788" w:rsidP="00C46E06">
      <w:pPr>
        <w:pStyle w:val="TableFooter"/>
      </w:pPr>
      <w:r>
        <w:t>** more than one treatment decision in an individual may have been guided by NGS (e.g., targeted therapy followed by</w:t>
      </w:r>
      <w:r w:rsidR="00C97E5D">
        <w:t xml:space="preserve"> haematopoietic stem cell transplant</w:t>
      </w:r>
      <w:r>
        <w:t xml:space="preserve"> </w:t>
      </w:r>
      <w:r w:rsidR="00C97E5D">
        <w:t>(</w:t>
      </w:r>
      <w:r>
        <w:t>HSCT)</w:t>
      </w:r>
      <w:r w:rsidR="00C46E06">
        <w:br w:type="page"/>
      </w:r>
    </w:p>
    <w:p w14:paraId="0D0711EE" w14:textId="1D3BA248" w:rsidR="00D144D9" w:rsidRDefault="00D144D9" w:rsidP="00D144D9">
      <w:pPr>
        <w:pStyle w:val="Caption"/>
      </w:pPr>
      <w:r>
        <w:lastRenderedPageBreak/>
        <w:t xml:space="preserve">Table </w:t>
      </w:r>
      <w:fldSimple w:instr=" SEQ Table \* ARABIC ">
        <w:r w:rsidR="00A165AD">
          <w:rPr>
            <w:noProof/>
          </w:rPr>
          <w:t>8</w:t>
        </w:r>
      </w:fldSimple>
      <w:r w:rsidRPr="003757DF">
        <w:t xml:space="preserve"> </w:t>
      </w:r>
      <w:r>
        <w:t xml:space="preserve">Summary of clinical effectiveness of NGS 54-gene </w:t>
      </w:r>
      <w:r w:rsidR="005F512A">
        <w:t xml:space="preserve">myeloid </w:t>
      </w:r>
      <w:r>
        <w:t>panel in patients with myeloid neoplasms</w:t>
      </w:r>
      <w:r>
        <w:rPr>
          <w:rStyle w:val="FootnoteReference"/>
        </w:rPr>
        <w:footnoteReference w:id="17"/>
      </w:r>
    </w:p>
    <w:tbl>
      <w:tblPr>
        <w:tblStyle w:val="TableGrid1"/>
        <w:tblW w:w="5000" w:type="pct"/>
        <w:tblLook w:val="04A0" w:firstRow="1" w:lastRow="0" w:firstColumn="1" w:lastColumn="0" w:noHBand="0" w:noVBand="1"/>
      </w:tblPr>
      <w:tblGrid>
        <w:gridCol w:w="6232"/>
        <w:gridCol w:w="2784"/>
      </w:tblGrid>
      <w:tr w:rsidR="00D144D9" w:rsidRPr="00522D64" w14:paraId="407D1228" w14:textId="77777777" w:rsidTr="00C0247F">
        <w:trPr>
          <w:cnfStyle w:val="100000000000" w:firstRow="1" w:lastRow="0" w:firstColumn="0" w:lastColumn="0" w:oddVBand="0" w:evenVBand="0" w:oddHBand="0" w:evenHBand="0" w:firstRowFirstColumn="0" w:firstRowLastColumn="0" w:lastRowFirstColumn="0" w:lastRowLastColumn="0"/>
          <w:trHeight w:val="20"/>
          <w:tblHeader/>
        </w:trPr>
        <w:tc>
          <w:tcPr>
            <w:tcW w:w="3456" w:type="pct"/>
            <w:shd w:val="clear" w:color="auto" w:fill="auto"/>
            <w:vAlign w:val="center"/>
            <w:hideMark/>
          </w:tcPr>
          <w:p w14:paraId="5323938E" w14:textId="77777777" w:rsidR="00CB25F2" w:rsidRDefault="00D144D9" w:rsidP="00947725">
            <w:pPr>
              <w:spacing w:before="0" w:after="0"/>
              <w:rPr>
                <w:rFonts w:ascii="Arial Narrow" w:hAnsi="Arial Narrow" w:cs="Calibri"/>
                <w:b/>
                <w:bCs/>
                <w:color w:val="000000"/>
                <w:szCs w:val="20"/>
              </w:rPr>
            </w:pPr>
            <w:r>
              <w:rPr>
                <w:rFonts w:ascii="Arial Narrow" w:hAnsi="Arial Narrow" w:cs="Calibri"/>
                <w:b/>
                <w:bCs/>
                <w:color w:val="000000"/>
                <w:szCs w:val="20"/>
              </w:rPr>
              <w:t>Carbonell</w:t>
            </w:r>
            <w:r w:rsidRPr="00522D64">
              <w:rPr>
                <w:rFonts w:ascii="Arial Narrow" w:hAnsi="Arial Narrow" w:cs="Calibri"/>
                <w:b/>
                <w:bCs/>
                <w:color w:val="000000"/>
                <w:szCs w:val="20"/>
              </w:rPr>
              <w:t xml:space="preserve"> </w:t>
            </w:r>
            <w:r w:rsidR="00CB25F2">
              <w:rPr>
                <w:rFonts w:ascii="Arial Narrow" w:hAnsi="Arial Narrow" w:cs="Calibri"/>
                <w:b/>
                <w:bCs/>
                <w:color w:val="000000"/>
                <w:szCs w:val="20"/>
              </w:rPr>
              <w:t xml:space="preserve">et al (2019) </w:t>
            </w:r>
          </w:p>
          <w:p w14:paraId="634788FD" w14:textId="01F4416F" w:rsidR="00D144D9" w:rsidRPr="00522D64" w:rsidRDefault="00D144D9" w:rsidP="00947725">
            <w:pPr>
              <w:spacing w:before="0" w:after="0"/>
              <w:rPr>
                <w:rFonts w:ascii="Arial Narrow" w:hAnsi="Arial Narrow" w:cs="Calibri"/>
                <w:b/>
                <w:bCs/>
                <w:color w:val="000000"/>
                <w:szCs w:val="20"/>
              </w:rPr>
            </w:pPr>
            <w:r w:rsidRPr="00522D64">
              <w:rPr>
                <w:rFonts w:ascii="Arial Narrow" w:hAnsi="Arial Narrow" w:cs="Calibri"/>
                <w:b/>
                <w:bCs/>
                <w:color w:val="000000"/>
                <w:szCs w:val="20"/>
              </w:rPr>
              <w:t xml:space="preserve">NGS </w:t>
            </w:r>
            <w:r w:rsidR="00A169D6">
              <w:rPr>
                <w:rFonts w:ascii="Arial Narrow" w:hAnsi="Arial Narrow" w:cs="Calibri"/>
                <w:b/>
                <w:bCs/>
                <w:color w:val="000000"/>
                <w:szCs w:val="20"/>
              </w:rPr>
              <w:t xml:space="preserve">54-gene </w:t>
            </w:r>
            <w:r w:rsidRPr="00522D64">
              <w:rPr>
                <w:rFonts w:ascii="Arial Narrow" w:hAnsi="Arial Narrow" w:cs="Calibri"/>
                <w:b/>
                <w:bCs/>
                <w:color w:val="000000"/>
                <w:szCs w:val="20"/>
              </w:rPr>
              <w:t xml:space="preserve">panel testing </w:t>
            </w:r>
            <w:r w:rsidR="00441F7B">
              <w:rPr>
                <w:rFonts w:ascii="Arial Narrow" w:hAnsi="Arial Narrow" w:cs="Calibri"/>
                <w:b/>
                <w:bCs/>
                <w:color w:val="000000"/>
                <w:szCs w:val="20"/>
                <w:u w:val="single"/>
              </w:rPr>
              <w:t>after</w:t>
            </w:r>
            <w:r w:rsidRPr="00522D64">
              <w:rPr>
                <w:rFonts w:ascii="Arial Narrow" w:hAnsi="Arial Narrow" w:cs="Calibri"/>
                <w:b/>
                <w:bCs/>
                <w:color w:val="000000"/>
                <w:szCs w:val="20"/>
              </w:rPr>
              <w:t xml:space="preserve"> cytogenetic/other genetic testing</w:t>
            </w:r>
          </w:p>
        </w:tc>
        <w:tc>
          <w:tcPr>
            <w:tcW w:w="1544" w:type="pct"/>
            <w:shd w:val="clear" w:color="auto" w:fill="auto"/>
            <w:vAlign w:val="center"/>
            <w:hideMark/>
          </w:tcPr>
          <w:p w14:paraId="4A5F2E39" w14:textId="77777777" w:rsidR="00D144D9" w:rsidRPr="00522D64" w:rsidRDefault="00D144D9" w:rsidP="00C0247F">
            <w:pPr>
              <w:spacing w:before="0" w:after="0"/>
              <w:jc w:val="left"/>
              <w:rPr>
                <w:rFonts w:ascii="Arial Narrow" w:hAnsi="Arial Narrow" w:cs="Calibri"/>
                <w:b/>
                <w:bCs/>
                <w:color w:val="000000"/>
                <w:szCs w:val="20"/>
              </w:rPr>
            </w:pPr>
            <w:r>
              <w:rPr>
                <w:rFonts w:ascii="Arial Narrow" w:hAnsi="Arial Narrow" w:cs="Calibri"/>
                <w:b/>
                <w:bCs/>
                <w:color w:val="000000"/>
                <w:szCs w:val="20"/>
              </w:rPr>
              <w:t>Number of patients (% of total patients)</w:t>
            </w:r>
            <w:r w:rsidRPr="00522D64">
              <w:rPr>
                <w:rFonts w:ascii="Arial Narrow" w:hAnsi="Arial Narrow" w:cs="Calibri"/>
                <w:b/>
                <w:bCs/>
                <w:color w:val="000000"/>
                <w:szCs w:val="20"/>
              </w:rPr>
              <w:t xml:space="preserve"> </w:t>
            </w:r>
          </w:p>
        </w:tc>
      </w:tr>
      <w:tr w:rsidR="00D144D9" w:rsidRPr="00522D64" w14:paraId="204D6D0B" w14:textId="77777777" w:rsidTr="00C54181">
        <w:trPr>
          <w:trHeight w:val="20"/>
        </w:trPr>
        <w:tc>
          <w:tcPr>
            <w:tcW w:w="5000" w:type="pct"/>
            <w:gridSpan w:val="2"/>
            <w:shd w:val="clear" w:color="auto" w:fill="auto"/>
            <w:vAlign w:val="center"/>
          </w:tcPr>
          <w:p w14:paraId="192E4D05" w14:textId="77777777" w:rsidR="00D144D9" w:rsidRDefault="00D144D9" w:rsidP="00947725">
            <w:pPr>
              <w:jc w:val="left"/>
              <w:rPr>
                <w:rFonts w:ascii="Arial Narrow" w:hAnsi="Arial Narrow" w:cs="Calibri"/>
                <w:color w:val="000000"/>
                <w:szCs w:val="20"/>
              </w:rPr>
            </w:pPr>
            <w:r w:rsidRPr="00E20EF8">
              <w:rPr>
                <w:rFonts w:ascii="Arial Narrow" w:hAnsi="Arial Narrow" w:cs="Calibri"/>
                <w:b/>
                <w:bCs/>
                <w:color w:val="000000"/>
                <w:szCs w:val="20"/>
              </w:rPr>
              <w:t>Effectiveness measures at initial diagnosis</w:t>
            </w:r>
          </w:p>
        </w:tc>
      </w:tr>
      <w:tr w:rsidR="00D144D9" w:rsidRPr="00522D64" w14:paraId="5B171317" w14:textId="77777777" w:rsidTr="00C0247F">
        <w:trPr>
          <w:trHeight w:val="20"/>
        </w:trPr>
        <w:tc>
          <w:tcPr>
            <w:tcW w:w="3456" w:type="pct"/>
            <w:shd w:val="clear" w:color="auto" w:fill="auto"/>
            <w:vAlign w:val="center"/>
            <w:hideMark/>
          </w:tcPr>
          <w:p w14:paraId="555D09A0" w14:textId="77777777" w:rsidR="00D144D9" w:rsidRPr="00522D64" w:rsidRDefault="00D144D9" w:rsidP="00947725">
            <w:pPr>
              <w:rPr>
                <w:rFonts w:ascii="Arial Narrow" w:hAnsi="Arial Narrow" w:cs="Calibri"/>
                <w:color w:val="000000"/>
                <w:szCs w:val="20"/>
              </w:rPr>
            </w:pPr>
            <w:r w:rsidRPr="00522D64">
              <w:rPr>
                <w:rFonts w:ascii="Arial Narrow" w:hAnsi="Arial Narrow" w:cs="Calibri"/>
                <w:color w:val="000000"/>
                <w:szCs w:val="20"/>
              </w:rPr>
              <w:t>Total number of patients tested in study</w:t>
            </w:r>
          </w:p>
        </w:tc>
        <w:tc>
          <w:tcPr>
            <w:tcW w:w="1544" w:type="pct"/>
            <w:shd w:val="clear" w:color="auto" w:fill="auto"/>
            <w:vAlign w:val="center"/>
            <w:hideMark/>
          </w:tcPr>
          <w:p w14:paraId="6D4715AA" w14:textId="77777777" w:rsidR="00D144D9" w:rsidRPr="00522D64" w:rsidRDefault="00D144D9" w:rsidP="00C0247F">
            <w:pPr>
              <w:jc w:val="left"/>
              <w:rPr>
                <w:rFonts w:ascii="Arial Narrow" w:hAnsi="Arial Narrow" w:cs="Calibri"/>
                <w:color w:val="000000"/>
                <w:szCs w:val="20"/>
              </w:rPr>
            </w:pPr>
            <w:r>
              <w:rPr>
                <w:rFonts w:ascii="Arial Narrow" w:hAnsi="Arial Narrow" w:cs="Calibri"/>
                <w:color w:val="000000"/>
                <w:szCs w:val="20"/>
              </w:rPr>
              <w:t>121</w:t>
            </w:r>
          </w:p>
        </w:tc>
      </w:tr>
      <w:tr w:rsidR="00D144D9" w:rsidRPr="00522D64" w14:paraId="6DB2E0E5" w14:textId="77777777" w:rsidTr="00C0247F">
        <w:trPr>
          <w:trHeight w:val="20"/>
        </w:trPr>
        <w:tc>
          <w:tcPr>
            <w:tcW w:w="3456" w:type="pct"/>
            <w:shd w:val="clear" w:color="auto" w:fill="auto"/>
            <w:vAlign w:val="center"/>
            <w:hideMark/>
          </w:tcPr>
          <w:p w14:paraId="1F444EC5" w14:textId="77777777" w:rsidR="00D144D9" w:rsidRPr="00522D64" w:rsidRDefault="00D144D9" w:rsidP="00947725">
            <w:pPr>
              <w:rPr>
                <w:rFonts w:ascii="Arial Narrow" w:hAnsi="Arial Narrow" w:cs="Calibri"/>
                <w:color w:val="000000"/>
                <w:szCs w:val="20"/>
              </w:rPr>
            </w:pPr>
            <w:r w:rsidRPr="00522D64">
              <w:rPr>
                <w:rFonts w:ascii="Arial Narrow" w:hAnsi="Arial Narrow" w:cs="Calibri"/>
                <w:color w:val="000000"/>
                <w:szCs w:val="20"/>
              </w:rPr>
              <w:t xml:space="preserve">Number of patients where NGS identified </w:t>
            </w:r>
            <w:r>
              <w:rPr>
                <w:rFonts w:ascii="Arial Narrow" w:hAnsi="Arial Narrow" w:cs="Calibri"/>
                <w:color w:val="000000"/>
                <w:szCs w:val="20"/>
              </w:rPr>
              <w:t xml:space="preserve">≥1 </w:t>
            </w:r>
            <w:r w:rsidRPr="00522D64">
              <w:rPr>
                <w:rFonts w:ascii="Arial Narrow" w:hAnsi="Arial Narrow" w:cs="Calibri"/>
                <w:color w:val="000000"/>
                <w:szCs w:val="20"/>
              </w:rPr>
              <w:t xml:space="preserve">clinically significant variants </w:t>
            </w:r>
          </w:p>
        </w:tc>
        <w:tc>
          <w:tcPr>
            <w:tcW w:w="1544" w:type="pct"/>
            <w:shd w:val="clear" w:color="auto" w:fill="auto"/>
            <w:vAlign w:val="center"/>
            <w:hideMark/>
          </w:tcPr>
          <w:p w14:paraId="1A8EA73F" w14:textId="77777777" w:rsidR="00D144D9" w:rsidRPr="00522D64" w:rsidRDefault="00D144D9" w:rsidP="00C0247F">
            <w:pPr>
              <w:jc w:val="left"/>
              <w:rPr>
                <w:rFonts w:ascii="Arial Narrow" w:hAnsi="Arial Narrow" w:cs="Calibri"/>
                <w:color w:val="000000"/>
                <w:szCs w:val="20"/>
              </w:rPr>
            </w:pPr>
            <w:r>
              <w:rPr>
                <w:rFonts w:ascii="Arial Narrow" w:hAnsi="Arial Narrow" w:cs="Calibri"/>
                <w:color w:val="000000"/>
                <w:szCs w:val="20"/>
              </w:rPr>
              <w:t>102 (84%)</w:t>
            </w:r>
          </w:p>
        </w:tc>
      </w:tr>
      <w:tr w:rsidR="00D144D9" w:rsidRPr="00522D64" w14:paraId="76143FDD" w14:textId="77777777" w:rsidTr="00C0247F">
        <w:trPr>
          <w:trHeight w:val="20"/>
        </w:trPr>
        <w:tc>
          <w:tcPr>
            <w:tcW w:w="3456" w:type="pct"/>
            <w:shd w:val="clear" w:color="auto" w:fill="auto"/>
            <w:vAlign w:val="center"/>
            <w:hideMark/>
          </w:tcPr>
          <w:p w14:paraId="026A9633" w14:textId="77777777" w:rsidR="00D144D9" w:rsidRPr="00522D64" w:rsidRDefault="00D144D9" w:rsidP="00947725">
            <w:pPr>
              <w:rPr>
                <w:rFonts w:ascii="Arial Narrow" w:hAnsi="Arial Narrow" w:cs="Calibri"/>
                <w:color w:val="000000"/>
                <w:szCs w:val="20"/>
              </w:rPr>
            </w:pPr>
            <w:r w:rsidRPr="00522D64">
              <w:rPr>
                <w:rFonts w:ascii="Arial Narrow" w:hAnsi="Arial Narrow" w:cs="Calibri"/>
                <w:color w:val="000000"/>
                <w:szCs w:val="20"/>
              </w:rPr>
              <w:t xml:space="preserve">Number of patients </w:t>
            </w:r>
            <w:r>
              <w:rPr>
                <w:rFonts w:ascii="Arial Narrow" w:hAnsi="Arial Narrow" w:cs="Calibri"/>
                <w:color w:val="000000"/>
                <w:szCs w:val="20"/>
              </w:rPr>
              <w:t>with NGS</w:t>
            </w:r>
            <w:r w:rsidRPr="00522D64">
              <w:rPr>
                <w:rFonts w:ascii="Arial Narrow" w:hAnsi="Arial Narrow" w:cs="Calibri"/>
                <w:color w:val="000000"/>
                <w:szCs w:val="20"/>
              </w:rPr>
              <w:t xml:space="preserve"> result that altered or refined/confirmed their diagnosis</w:t>
            </w:r>
            <w:r>
              <w:rPr>
                <w:rFonts w:ascii="Arial Narrow" w:hAnsi="Arial Narrow" w:cs="Calibri"/>
                <w:color w:val="000000"/>
                <w:szCs w:val="20"/>
              </w:rPr>
              <w:t xml:space="preserve"> per 2016 WHO classification</w:t>
            </w:r>
          </w:p>
        </w:tc>
        <w:tc>
          <w:tcPr>
            <w:tcW w:w="1544" w:type="pct"/>
            <w:shd w:val="clear" w:color="auto" w:fill="auto"/>
            <w:vAlign w:val="center"/>
            <w:hideMark/>
          </w:tcPr>
          <w:p w14:paraId="4E10D04F" w14:textId="77777777" w:rsidR="00D144D9" w:rsidRPr="00522D64" w:rsidRDefault="00D144D9" w:rsidP="00C0247F">
            <w:pPr>
              <w:jc w:val="left"/>
              <w:rPr>
                <w:rFonts w:ascii="Arial Narrow" w:hAnsi="Arial Narrow" w:cs="Calibri"/>
                <w:color w:val="000000"/>
                <w:szCs w:val="20"/>
              </w:rPr>
            </w:pPr>
            <w:r>
              <w:rPr>
                <w:rFonts w:ascii="Arial Narrow" w:hAnsi="Arial Narrow" w:cs="Calibri"/>
                <w:color w:val="000000"/>
                <w:szCs w:val="20"/>
              </w:rPr>
              <w:t>7 (6%)</w:t>
            </w:r>
          </w:p>
        </w:tc>
      </w:tr>
      <w:tr w:rsidR="00D144D9" w:rsidRPr="00522D64" w14:paraId="417E78E8" w14:textId="77777777" w:rsidTr="00C0247F">
        <w:trPr>
          <w:trHeight w:val="20"/>
        </w:trPr>
        <w:tc>
          <w:tcPr>
            <w:tcW w:w="3456" w:type="pct"/>
            <w:shd w:val="clear" w:color="auto" w:fill="auto"/>
            <w:vAlign w:val="center"/>
            <w:hideMark/>
          </w:tcPr>
          <w:p w14:paraId="01E2F7FA" w14:textId="77777777" w:rsidR="00D144D9" w:rsidRPr="00522D64" w:rsidRDefault="00D144D9" w:rsidP="00947725">
            <w:pPr>
              <w:rPr>
                <w:rFonts w:ascii="Arial Narrow" w:hAnsi="Arial Narrow" w:cs="Calibri"/>
                <w:color w:val="000000"/>
                <w:szCs w:val="20"/>
              </w:rPr>
            </w:pPr>
            <w:r w:rsidRPr="00522D64">
              <w:rPr>
                <w:rFonts w:ascii="Arial Narrow" w:hAnsi="Arial Narrow" w:cs="Calibri"/>
                <w:color w:val="000000"/>
                <w:szCs w:val="20"/>
              </w:rPr>
              <w:t xml:space="preserve">Number of patients where NGS results reclassified prior </w:t>
            </w:r>
            <w:r>
              <w:rPr>
                <w:rFonts w:ascii="Arial Narrow" w:hAnsi="Arial Narrow" w:cs="Calibri"/>
                <w:color w:val="000000"/>
                <w:szCs w:val="20"/>
              </w:rPr>
              <w:t>classification of</w:t>
            </w:r>
            <w:r w:rsidRPr="00522D64">
              <w:rPr>
                <w:rFonts w:ascii="Arial Narrow" w:hAnsi="Arial Narrow" w:cs="Calibri"/>
                <w:color w:val="000000"/>
                <w:szCs w:val="20"/>
              </w:rPr>
              <w:t xml:space="preserve"> prognostic group differently using ELN system</w:t>
            </w:r>
            <w:r>
              <w:rPr>
                <w:rFonts w:ascii="Arial Narrow" w:hAnsi="Arial Narrow" w:cs="Calibri"/>
                <w:color w:val="000000"/>
                <w:szCs w:val="20"/>
              </w:rPr>
              <w:t xml:space="preserve"> (AML) or PMF MIPSS*</w:t>
            </w:r>
          </w:p>
        </w:tc>
        <w:tc>
          <w:tcPr>
            <w:tcW w:w="1544" w:type="pct"/>
            <w:shd w:val="clear" w:color="auto" w:fill="auto"/>
            <w:vAlign w:val="center"/>
            <w:hideMark/>
          </w:tcPr>
          <w:p w14:paraId="7B4FDA81" w14:textId="77777777" w:rsidR="00D144D9" w:rsidRPr="00522D64" w:rsidRDefault="00D144D9" w:rsidP="00C0247F">
            <w:pPr>
              <w:jc w:val="left"/>
              <w:rPr>
                <w:rFonts w:ascii="Arial Narrow" w:hAnsi="Arial Narrow" w:cs="Calibri"/>
                <w:color w:val="000000"/>
                <w:szCs w:val="20"/>
              </w:rPr>
            </w:pPr>
            <w:r>
              <w:rPr>
                <w:rFonts w:ascii="Arial Narrow" w:hAnsi="Arial Narrow" w:cs="Calibri"/>
                <w:color w:val="000000"/>
                <w:szCs w:val="20"/>
              </w:rPr>
              <w:t>16 (13%)</w:t>
            </w:r>
          </w:p>
        </w:tc>
      </w:tr>
      <w:tr w:rsidR="00D144D9" w:rsidRPr="00522D64" w14:paraId="538E56EF" w14:textId="77777777" w:rsidTr="00C0247F">
        <w:trPr>
          <w:trHeight w:val="20"/>
        </w:trPr>
        <w:tc>
          <w:tcPr>
            <w:tcW w:w="3456" w:type="pct"/>
            <w:shd w:val="clear" w:color="auto" w:fill="auto"/>
            <w:vAlign w:val="center"/>
          </w:tcPr>
          <w:p w14:paraId="2BF1385F" w14:textId="77777777" w:rsidR="00D144D9" w:rsidRPr="00522D64" w:rsidRDefault="00D144D9" w:rsidP="00947725">
            <w:pPr>
              <w:rPr>
                <w:rFonts w:ascii="Arial Narrow" w:hAnsi="Arial Narrow" w:cs="Calibri"/>
                <w:color w:val="000000"/>
                <w:szCs w:val="20"/>
              </w:rPr>
            </w:pPr>
            <w:r>
              <w:rPr>
                <w:rFonts w:ascii="Arial Narrow" w:hAnsi="Arial Narrow" w:cs="Calibri"/>
                <w:color w:val="000000"/>
                <w:szCs w:val="20"/>
              </w:rPr>
              <w:t xml:space="preserve">Somatic test identified potential germline variant </w:t>
            </w:r>
          </w:p>
        </w:tc>
        <w:tc>
          <w:tcPr>
            <w:tcW w:w="1544" w:type="pct"/>
            <w:shd w:val="clear" w:color="auto" w:fill="auto"/>
            <w:vAlign w:val="center"/>
          </w:tcPr>
          <w:p w14:paraId="600C510D" w14:textId="77777777" w:rsidR="00D144D9" w:rsidRPr="00522D64" w:rsidRDefault="00D144D9" w:rsidP="00C0247F">
            <w:pPr>
              <w:jc w:val="left"/>
              <w:rPr>
                <w:rFonts w:ascii="Arial Narrow" w:hAnsi="Arial Narrow" w:cs="Calibri"/>
                <w:color w:val="000000"/>
                <w:szCs w:val="20"/>
              </w:rPr>
            </w:pPr>
            <w:r>
              <w:rPr>
                <w:rFonts w:ascii="Arial Narrow" w:hAnsi="Arial Narrow" w:cs="Calibri"/>
                <w:color w:val="000000"/>
                <w:szCs w:val="20"/>
              </w:rPr>
              <w:t>21 (17%)</w:t>
            </w:r>
          </w:p>
        </w:tc>
      </w:tr>
      <w:tr w:rsidR="00D144D9" w:rsidRPr="00522D64" w14:paraId="5377AAE5" w14:textId="77777777" w:rsidTr="00C0247F">
        <w:trPr>
          <w:trHeight w:val="20"/>
        </w:trPr>
        <w:tc>
          <w:tcPr>
            <w:tcW w:w="3456" w:type="pct"/>
            <w:shd w:val="clear" w:color="auto" w:fill="auto"/>
            <w:vAlign w:val="center"/>
          </w:tcPr>
          <w:p w14:paraId="16A9E84B" w14:textId="77777777" w:rsidR="00D144D9" w:rsidRDefault="00D144D9" w:rsidP="00947725">
            <w:pPr>
              <w:rPr>
                <w:rFonts w:ascii="Arial Narrow" w:hAnsi="Arial Narrow" w:cs="Calibri"/>
                <w:color w:val="000000"/>
                <w:szCs w:val="20"/>
              </w:rPr>
            </w:pPr>
            <w:r>
              <w:rPr>
                <w:rFonts w:ascii="Arial Narrow" w:hAnsi="Arial Narrow" w:cs="Calibri"/>
                <w:color w:val="000000"/>
                <w:szCs w:val="20"/>
              </w:rPr>
              <w:t>Somatic/germline assessment performed</w:t>
            </w:r>
          </w:p>
        </w:tc>
        <w:tc>
          <w:tcPr>
            <w:tcW w:w="1544" w:type="pct"/>
            <w:shd w:val="clear" w:color="auto" w:fill="auto"/>
            <w:vAlign w:val="center"/>
          </w:tcPr>
          <w:p w14:paraId="0F413414" w14:textId="20E747E7" w:rsidR="00D144D9" w:rsidRDefault="00D144D9" w:rsidP="00C0247F">
            <w:pPr>
              <w:jc w:val="left"/>
              <w:rPr>
                <w:rFonts w:ascii="Arial Narrow" w:hAnsi="Arial Narrow" w:cs="Calibri"/>
                <w:color w:val="000000"/>
                <w:szCs w:val="20"/>
              </w:rPr>
            </w:pPr>
            <w:r>
              <w:rPr>
                <w:rFonts w:ascii="Arial Narrow" w:hAnsi="Arial Narrow" w:cs="Calibri"/>
                <w:color w:val="000000"/>
                <w:szCs w:val="20"/>
              </w:rPr>
              <w:t>17</w:t>
            </w:r>
            <w:r w:rsidR="00246C71">
              <w:rPr>
                <w:rFonts w:ascii="Arial Narrow" w:hAnsi="Arial Narrow" w:cs="Calibri"/>
                <w:color w:val="000000"/>
                <w:szCs w:val="20"/>
              </w:rPr>
              <w:t>/21 (8%)</w:t>
            </w:r>
          </w:p>
        </w:tc>
      </w:tr>
      <w:tr w:rsidR="00D144D9" w:rsidRPr="00522D64" w14:paraId="0311E3DC" w14:textId="77777777" w:rsidTr="00C0247F">
        <w:trPr>
          <w:trHeight w:val="20"/>
        </w:trPr>
        <w:tc>
          <w:tcPr>
            <w:tcW w:w="3456" w:type="pct"/>
            <w:shd w:val="clear" w:color="auto" w:fill="auto"/>
            <w:vAlign w:val="center"/>
          </w:tcPr>
          <w:p w14:paraId="30E405E8" w14:textId="77777777" w:rsidR="00D144D9" w:rsidRDefault="00D144D9" w:rsidP="00947725">
            <w:pPr>
              <w:rPr>
                <w:rFonts w:ascii="Arial Narrow" w:hAnsi="Arial Narrow" w:cs="Calibri"/>
                <w:color w:val="000000"/>
                <w:szCs w:val="20"/>
              </w:rPr>
            </w:pPr>
            <w:r>
              <w:rPr>
                <w:rFonts w:ascii="Arial Narrow" w:hAnsi="Arial Narrow" w:cs="Calibri"/>
                <w:color w:val="000000"/>
                <w:szCs w:val="20"/>
              </w:rPr>
              <w:t>Germline pathogenic variant identified</w:t>
            </w:r>
          </w:p>
        </w:tc>
        <w:tc>
          <w:tcPr>
            <w:tcW w:w="1544" w:type="pct"/>
            <w:shd w:val="clear" w:color="auto" w:fill="auto"/>
            <w:vAlign w:val="center"/>
          </w:tcPr>
          <w:p w14:paraId="36C372A5" w14:textId="345B8EB3" w:rsidR="00D144D9" w:rsidRDefault="00D144D9" w:rsidP="00C0247F">
            <w:pPr>
              <w:jc w:val="left"/>
              <w:rPr>
                <w:rFonts w:ascii="Arial Narrow" w:hAnsi="Arial Narrow" w:cs="Calibri"/>
                <w:color w:val="000000"/>
                <w:szCs w:val="20"/>
              </w:rPr>
            </w:pPr>
            <w:r>
              <w:rPr>
                <w:rFonts w:ascii="Arial Narrow" w:hAnsi="Arial Narrow" w:cs="Calibri"/>
                <w:color w:val="000000"/>
                <w:szCs w:val="20"/>
              </w:rPr>
              <w:t>3</w:t>
            </w:r>
            <w:r w:rsidR="00246C71">
              <w:rPr>
                <w:rFonts w:ascii="Arial Narrow" w:hAnsi="Arial Narrow" w:cs="Calibri"/>
                <w:color w:val="000000"/>
                <w:szCs w:val="20"/>
              </w:rPr>
              <w:t>/17</w:t>
            </w:r>
            <w:r>
              <w:rPr>
                <w:rFonts w:ascii="Arial Narrow" w:hAnsi="Arial Narrow" w:cs="Calibri"/>
                <w:color w:val="000000"/>
                <w:szCs w:val="20"/>
              </w:rPr>
              <w:t xml:space="preserve"> (18%)</w:t>
            </w:r>
          </w:p>
        </w:tc>
      </w:tr>
      <w:tr w:rsidR="00D144D9" w:rsidRPr="00522D64" w14:paraId="0A7F215B" w14:textId="77777777" w:rsidTr="00C0247F">
        <w:trPr>
          <w:trHeight w:val="20"/>
        </w:trPr>
        <w:tc>
          <w:tcPr>
            <w:tcW w:w="3456" w:type="pct"/>
            <w:shd w:val="clear" w:color="auto" w:fill="auto"/>
            <w:vAlign w:val="center"/>
            <w:hideMark/>
          </w:tcPr>
          <w:p w14:paraId="605F2013" w14:textId="77777777" w:rsidR="00D144D9" w:rsidRPr="00522D64" w:rsidRDefault="00D144D9" w:rsidP="00947725">
            <w:pPr>
              <w:rPr>
                <w:rFonts w:ascii="Arial Narrow" w:hAnsi="Arial Narrow" w:cs="Calibri"/>
                <w:color w:val="000000"/>
                <w:szCs w:val="20"/>
              </w:rPr>
            </w:pPr>
            <w:r>
              <w:rPr>
                <w:rFonts w:ascii="Arial Narrow" w:hAnsi="Arial Narrow" w:cs="Calibri"/>
                <w:color w:val="000000"/>
                <w:szCs w:val="20"/>
              </w:rPr>
              <w:t>Number of patients eligible for clinical trial based on NGS results</w:t>
            </w:r>
          </w:p>
        </w:tc>
        <w:tc>
          <w:tcPr>
            <w:tcW w:w="1544" w:type="pct"/>
            <w:shd w:val="clear" w:color="auto" w:fill="auto"/>
            <w:vAlign w:val="center"/>
            <w:hideMark/>
          </w:tcPr>
          <w:p w14:paraId="3C5E58BD" w14:textId="77777777" w:rsidR="00D144D9" w:rsidRPr="00522D64" w:rsidRDefault="00D144D9" w:rsidP="00C0247F">
            <w:pPr>
              <w:jc w:val="left"/>
              <w:rPr>
                <w:rFonts w:ascii="Arial Narrow" w:hAnsi="Arial Narrow" w:cs="Calibri"/>
                <w:color w:val="000000"/>
                <w:szCs w:val="20"/>
              </w:rPr>
            </w:pPr>
            <w:r>
              <w:rPr>
                <w:rFonts w:ascii="Arial Narrow" w:hAnsi="Arial Narrow" w:cs="Calibri"/>
                <w:color w:val="000000"/>
                <w:szCs w:val="20"/>
              </w:rPr>
              <w:t>44 (36%)</w:t>
            </w:r>
          </w:p>
        </w:tc>
      </w:tr>
      <w:tr w:rsidR="00D144D9" w:rsidRPr="00522D64" w14:paraId="6A27C995" w14:textId="77777777" w:rsidTr="00C0247F">
        <w:trPr>
          <w:trHeight w:val="20"/>
        </w:trPr>
        <w:tc>
          <w:tcPr>
            <w:tcW w:w="3456" w:type="pct"/>
            <w:shd w:val="clear" w:color="auto" w:fill="auto"/>
            <w:vAlign w:val="center"/>
          </w:tcPr>
          <w:p w14:paraId="4A2F599A" w14:textId="77777777" w:rsidR="00D144D9" w:rsidRDefault="00D144D9" w:rsidP="00947725">
            <w:pPr>
              <w:rPr>
                <w:rFonts w:ascii="Arial Narrow" w:hAnsi="Arial Narrow" w:cs="Calibri"/>
                <w:color w:val="000000"/>
                <w:szCs w:val="20"/>
              </w:rPr>
            </w:pPr>
            <w:r w:rsidRPr="00D94F86">
              <w:rPr>
                <w:rFonts w:ascii="Arial Narrow" w:hAnsi="Arial Narrow" w:cs="Calibri"/>
                <w:color w:val="000000"/>
                <w:szCs w:val="20"/>
                <w:vertAlign w:val="superscript"/>
              </w:rPr>
              <w:t>#</w:t>
            </w:r>
            <w:r>
              <w:rPr>
                <w:rFonts w:ascii="Arial Narrow" w:hAnsi="Arial Narrow" w:cs="Calibri"/>
                <w:color w:val="000000"/>
                <w:szCs w:val="20"/>
              </w:rPr>
              <w:t>*Number of informative results from NGS - diagnosis, prognosis, familial risk, treatment</w:t>
            </w:r>
          </w:p>
        </w:tc>
        <w:tc>
          <w:tcPr>
            <w:tcW w:w="1544" w:type="pct"/>
            <w:shd w:val="clear" w:color="auto" w:fill="auto"/>
            <w:vAlign w:val="center"/>
          </w:tcPr>
          <w:p w14:paraId="158D55F8" w14:textId="2C85549B" w:rsidR="00D144D9" w:rsidRDefault="00D144D9" w:rsidP="00C0247F">
            <w:pPr>
              <w:jc w:val="left"/>
              <w:rPr>
                <w:rFonts w:ascii="Arial Narrow" w:hAnsi="Arial Narrow" w:cs="Calibri"/>
                <w:color w:val="000000"/>
                <w:szCs w:val="20"/>
              </w:rPr>
            </w:pPr>
            <w:r>
              <w:rPr>
                <w:rFonts w:ascii="Arial Narrow" w:hAnsi="Arial Narrow" w:cs="Calibri"/>
                <w:color w:val="000000"/>
                <w:szCs w:val="20"/>
              </w:rPr>
              <w:t>70 (58%)</w:t>
            </w:r>
          </w:p>
        </w:tc>
      </w:tr>
      <w:tr w:rsidR="00D144D9" w:rsidRPr="00522D64" w14:paraId="6217C56F" w14:textId="77777777" w:rsidTr="00C54181">
        <w:trPr>
          <w:trHeight w:val="20"/>
        </w:trPr>
        <w:tc>
          <w:tcPr>
            <w:tcW w:w="5000" w:type="pct"/>
            <w:gridSpan w:val="2"/>
            <w:shd w:val="clear" w:color="auto" w:fill="auto"/>
            <w:vAlign w:val="center"/>
          </w:tcPr>
          <w:p w14:paraId="136D45B4" w14:textId="77777777" w:rsidR="00D144D9" w:rsidRPr="003757DF" w:rsidRDefault="00D144D9" w:rsidP="00947725">
            <w:pPr>
              <w:jc w:val="left"/>
              <w:rPr>
                <w:rFonts w:ascii="Arial Narrow" w:hAnsi="Arial Narrow" w:cs="Calibri"/>
                <w:b/>
                <w:bCs/>
                <w:color w:val="000000"/>
                <w:szCs w:val="20"/>
              </w:rPr>
            </w:pPr>
            <w:r w:rsidRPr="003757DF">
              <w:rPr>
                <w:rFonts w:ascii="Arial Narrow" w:hAnsi="Arial Narrow" w:cs="Calibri"/>
                <w:b/>
                <w:bCs/>
                <w:color w:val="000000"/>
                <w:szCs w:val="20"/>
              </w:rPr>
              <w:t>Effectiveness measures at relapse (compared with diagnosis)</w:t>
            </w:r>
          </w:p>
        </w:tc>
      </w:tr>
      <w:tr w:rsidR="00D144D9" w:rsidRPr="00522D64" w14:paraId="000F056B" w14:textId="77777777" w:rsidTr="00C0247F">
        <w:trPr>
          <w:trHeight w:val="20"/>
        </w:trPr>
        <w:tc>
          <w:tcPr>
            <w:tcW w:w="3456" w:type="pct"/>
            <w:shd w:val="clear" w:color="auto" w:fill="auto"/>
            <w:vAlign w:val="center"/>
          </w:tcPr>
          <w:p w14:paraId="44FE1242" w14:textId="77777777" w:rsidR="00D144D9" w:rsidRDefault="00D144D9" w:rsidP="00947725">
            <w:pPr>
              <w:rPr>
                <w:rFonts w:ascii="Arial Narrow" w:hAnsi="Arial Narrow" w:cs="Calibri"/>
                <w:color w:val="000000"/>
                <w:szCs w:val="20"/>
              </w:rPr>
            </w:pPr>
            <w:r>
              <w:rPr>
                <w:rFonts w:ascii="Arial Narrow" w:hAnsi="Arial Narrow" w:cs="Calibri"/>
                <w:color w:val="000000"/>
                <w:szCs w:val="20"/>
              </w:rPr>
              <w:t>Total number of patients tested at relapse</w:t>
            </w:r>
          </w:p>
        </w:tc>
        <w:tc>
          <w:tcPr>
            <w:tcW w:w="1544" w:type="pct"/>
            <w:shd w:val="clear" w:color="auto" w:fill="auto"/>
            <w:vAlign w:val="center"/>
          </w:tcPr>
          <w:p w14:paraId="620F4D22" w14:textId="6DF6ACCD" w:rsidR="00D144D9" w:rsidRDefault="00D144D9" w:rsidP="00C0247F">
            <w:pPr>
              <w:jc w:val="left"/>
              <w:rPr>
                <w:rFonts w:ascii="Arial Narrow" w:hAnsi="Arial Narrow" w:cs="Calibri"/>
                <w:color w:val="000000"/>
                <w:szCs w:val="20"/>
              </w:rPr>
            </w:pPr>
            <w:r>
              <w:rPr>
                <w:rFonts w:ascii="Arial Narrow" w:hAnsi="Arial Narrow" w:cs="Calibri"/>
                <w:color w:val="000000"/>
                <w:szCs w:val="20"/>
              </w:rPr>
              <w:t>10</w:t>
            </w:r>
            <w:r w:rsidR="004B3165">
              <w:rPr>
                <w:rFonts w:ascii="Arial Narrow" w:hAnsi="Arial Narrow" w:cs="Calibri"/>
                <w:color w:val="000000"/>
                <w:szCs w:val="20"/>
              </w:rPr>
              <w:t xml:space="preserve"> (8%)</w:t>
            </w:r>
          </w:p>
        </w:tc>
      </w:tr>
      <w:tr w:rsidR="00D144D9" w:rsidRPr="00522D64" w14:paraId="25EED02A" w14:textId="77777777" w:rsidTr="00C0247F">
        <w:trPr>
          <w:trHeight w:val="20"/>
        </w:trPr>
        <w:tc>
          <w:tcPr>
            <w:tcW w:w="3456" w:type="pct"/>
            <w:shd w:val="clear" w:color="auto" w:fill="auto"/>
            <w:vAlign w:val="center"/>
          </w:tcPr>
          <w:p w14:paraId="5B4F9B35" w14:textId="77777777" w:rsidR="00D144D9" w:rsidRDefault="00D144D9" w:rsidP="00947725">
            <w:pPr>
              <w:rPr>
                <w:rFonts w:ascii="Arial Narrow" w:hAnsi="Arial Narrow" w:cs="Calibri"/>
                <w:color w:val="000000"/>
                <w:szCs w:val="20"/>
              </w:rPr>
            </w:pPr>
            <w:r>
              <w:rPr>
                <w:rFonts w:ascii="Arial Narrow" w:hAnsi="Arial Narrow" w:cs="Calibri"/>
                <w:color w:val="000000"/>
                <w:szCs w:val="20"/>
              </w:rPr>
              <w:t>Patients with change of variant expression (gain, loss, both)</w:t>
            </w:r>
          </w:p>
        </w:tc>
        <w:tc>
          <w:tcPr>
            <w:tcW w:w="1544" w:type="pct"/>
            <w:shd w:val="clear" w:color="auto" w:fill="auto"/>
            <w:vAlign w:val="center"/>
          </w:tcPr>
          <w:p w14:paraId="18022915" w14:textId="0B220312" w:rsidR="00D144D9" w:rsidRDefault="00C408E5" w:rsidP="00C0247F">
            <w:pPr>
              <w:jc w:val="left"/>
              <w:rPr>
                <w:rFonts w:ascii="Arial Narrow" w:hAnsi="Arial Narrow" w:cs="Calibri"/>
                <w:color w:val="000000"/>
                <w:szCs w:val="20"/>
              </w:rPr>
            </w:pPr>
            <w:r>
              <w:rPr>
                <w:rFonts w:ascii="Arial Narrow" w:hAnsi="Arial Narrow" w:cs="Calibri"/>
                <w:color w:val="000000"/>
                <w:szCs w:val="20"/>
              </w:rPr>
              <w:t>6</w:t>
            </w:r>
            <w:r w:rsidR="00D144D9">
              <w:rPr>
                <w:rFonts w:ascii="Arial Narrow" w:hAnsi="Arial Narrow" w:cs="Calibri"/>
                <w:color w:val="000000"/>
                <w:szCs w:val="20"/>
              </w:rPr>
              <w:t xml:space="preserve"> (</w:t>
            </w:r>
            <w:r>
              <w:rPr>
                <w:rFonts w:ascii="Arial Narrow" w:hAnsi="Arial Narrow" w:cs="Calibri"/>
                <w:color w:val="000000"/>
                <w:szCs w:val="20"/>
              </w:rPr>
              <w:t>6</w:t>
            </w:r>
            <w:r w:rsidR="00D144D9">
              <w:rPr>
                <w:rFonts w:ascii="Arial Narrow" w:hAnsi="Arial Narrow" w:cs="Calibri"/>
                <w:color w:val="000000"/>
                <w:szCs w:val="20"/>
              </w:rPr>
              <w:t>0%)</w:t>
            </w:r>
          </w:p>
        </w:tc>
      </w:tr>
      <w:tr w:rsidR="00D144D9" w:rsidRPr="00522D64" w14:paraId="27748AFF" w14:textId="77777777" w:rsidTr="00C0247F">
        <w:trPr>
          <w:trHeight w:val="20"/>
        </w:trPr>
        <w:tc>
          <w:tcPr>
            <w:tcW w:w="3456" w:type="pct"/>
            <w:shd w:val="clear" w:color="auto" w:fill="auto"/>
            <w:vAlign w:val="center"/>
          </w:tcPr>
          <w:p w14:paraId="55B4A450" w14:textId="77777777" w:rsidR="00D144D9" w:rsidRDefault="00D144D9" w:rsidP="00947725">
            <w:pPr>
              <w:rPr>
                <w:rFonts w:ascii="Arial Narrow" w:hAnsi="Arial Narrow" w:cs="Calibri"/>
                <w:color w:val="000000"/>
                <w:szCs w:val="20"/>
              </w:rPr>
            </w:pPr>
            <w:r>
              <w:rPr>
                <w:rFonts w:ascii="Arial Narrow" w:hAnsi="Arial Narrow" w:cs="Calibri"/>
                <w:color w:val="000000"/>
                <w:szCs w:val="20"/>
              </w:rPr>
              <w:t>Patients with change in treatment target at relapse likely to influence therapy</w:t>
            </w:r>
          </w:p>
        </w:tc>
        <w:tc>
          <w:tcPr>
            <w:tcW w:w="1544" w:type="pct"/>
            <w:shd w:val="clear" w:color="auto" w:fill="auto"/>
            <w:vAlign w:val="center"/>
          </w:tcPr>
          <w:p w14:paraId="0E106EBA" w14:textId="77777777" w:rsidR="00D144D9" w:rsidRDefault="00D144D9" w:rsidP="00C0247F">
            <w:pPr>
              <w:keepNext/>
              <w:jc w:val="left"/>
              <w:rPr>
                <w:rFonts w:ascii="Arial Narrow" w:hAnsi="Arial Narrow" w:cs="Calibri"/>
                <w:color w:val="000000"/>
                <w:szCs w:val="20"/>
              </w:rPr>
            </w:pPr>
            <w:r>
              <w:rPr>
                <w:rFonts w:ascii="Arial Narrow" w:hAnsi="Arial Narrow" w:cs="Calibri"/>
                <w:color w:val="000000"/>
                <w:szCs w:val="20"/>
              </w:rPr>
              <w:t>2 (20%)</w:t>
            </w:r>
          </w:p>
        </w:tc>
      </w:tr>
    </w:tbl>
    <w:p w14:paraId="3D051FAB" w14:textId="7B8A9E46" w:rsidR="00D144D9" w:rsidRDefault="00D144D9" w:rsidP="00D144D9">
      <w:pPr>
        <w:pStyle w:val="TableFooter"/>
      </w:pPr>
      <w:r>
        <w:t xml:space="preserve">Source Carbonell et al 2019 </w:t>
      </w:r>
    </w:p>
    <w:p w14:paraId="089CC475" w14:textId="77777777" w:rsidR="00D144D9" w:rsidRPr="009A247E" w:rsidRDefault="00D144D9" w:rsidP="00D144D9">
      <w:pPr>
        <w:pStyle w:val="TableFooter"/>
      </w:pPr>
      <w:r w:rsidRPr="009A247E">
        <w:t>* This may be an underestimate as this study was reported before the new risk stratification for MDS incorporating gene alterations</w:t>
      </w:r>
    </w:p>
    <w:p w14:paraId="5665EF2A" w14:textId="1F95048A" w:rsidR="00C46E06" w:rsidRPr="00C46E06" w:rsidRDefault="00D144D9" w:rsidP="00C46E06">
      <w:pPr>
        <w:pStyle w:val="TableFooter"/>
      </w:pPr>
      <w:r w:rsidRPr="009A247E">
        <w:t># Estimated by HTA group based on number of patients receiving an informative result within each domain</w:t>
      </w:r>
      <w:r w:rsidR="00C46E06">
        <w:br w:type="page"/>
      </w:r>
    </w:p>
    <w:p w14:paraId="44E88481" w14:textId="7D80EF36" w:rsidR="00D144D9" w:rsidRDefault="00D144D9" w:rsidP="00D144D9">
      <w:pPr>
        <w:pStyle w:val="Caption"/>
      </w:pPr>
      <w:r>
        <w:lastRenderedPageBreak/>
        <w:t xml:space="preserve">Table </w:t>
      </w:r>
      <w:fldSimple w:instr=" SEQ Table \* ARABIC ">
        <w:r w:rsidR="00A165AD">
          <w:rPr>
            <w:noProof/>
          </w:rPr>
          <w:t>9</w:t>
        </w:r>
      </w:fldSimple>
      <w:r>
        <w:t xml:space="preserve"> HTA group compilation of clinical outcomes and information generated by NGS </w:t>
      </w:r>
      <w:r w:rsidR="005F512A">
        <w:t>47-gene</w:t>
      </w:r>
      <w:r w:rsidR="005F512A" w:rsidRPr="005F512A">
        <w:rPr>
          <w:vertAlign w:val="superscript"/>
        </w:rPr>
        <w:t>@</w:t>
      </w:r>
      <w:r w:rsidR="005F512A">
        <w:t xml:space="preserve"> </w:t>
      </w:r>
      <w:r>
        <w:t>myeloid panel testing in patients with a suspected myeloid neoplasm based on data presented</w:t>
      </w:r>
    </w:p>
    <w:tbl>
      <w:tblPr>
        <w:tblStyle w:val="TableGrid"/>
        <w:tblW w:w="5000" w:type="pct"/>
        <w:tblLook w:val="04A0" w:firstRow="1" w:lastRow="0" w:firstColumn="1" w:lastColumn="0" w:noHBand="0" w:noVBand="1"/>
      </w:tblPr>
      <w:tblGrid>
        <w:gridCol w:w="6172"/>
        <w:gridCol w:w="2844"/>
      </w:tblGrid>
      <w:tr w:rsidR="00D144D9" w14:paraId="79478D59" w14:textId="77777777" w:rsidTr="00C54181">
        <w:tc>
          <w:tcPr>
            <w:tcW w:w="3423" w:type="pct"/>
          </w:tcPr>
          <w:p w14:paraId="27301178" w14:textId="0BDC7D0A" w:rsidR="00D144D9" w:rsidRDefault="00D144D9" w:rsidP="00947725">
            <w:pPr>
              <w:pStyle w:val="Tabletext0"/>
            </w:pPr>
            <w:r>
              <w:rPr>
                <w:rFonts w:cs="Calibri"/>
                <w:b/>
                <w:bCs/>
                <w:color w:val="000000"/>
                <w:lang w:eastAsia="en-GB"/>
              </w:rPr>
              <w:t>Rosenthal</w:t>
            </w:r>
            <w:r w:rsidR="009C7FAE">
              <w:rPr>
                <w:rFonts w:cs="Calibri"/>
                <w:b/>
                <w:bCs/>
                <w:color w:val="000000"/>
                <w:lang w:eastAsia="en-GB"/>
              </w:rPr>
              <w:t xml:space="preserve"> et al (2021)</w:t>
            </w:r>
            <w:r w:rsidRPr="00522D64">
              <w:rPr>
                <w:rFonts w:cs="Calibri"/>
                <w:b/>
                <w:bCs/>
                <w:color w:val="000000"/>
                <w:lang w:eastAsia="en-GB"/>
              </w:rPr>
              <w:t xml:space="preserve"> NGS </w:t>
            </w:r>
            <w:r w:rsidR="00A169D6">
              <w:rPr>
                <w:rFonts w:cs="Calibri"/>
                <w:b/>
                <w:bCs/>
                <w:color w:val="000000"/>
                <w:lang w:eastAsia="en-GB"/>
              </w:rPr>
              <w:t xml:space="preserve">47-gene </w:t>
            </w:r>
            <w:r w:rsidRPr="00522D64">
              <w:rPr>
                <w:rFonts w:cs="Calibri"/>
                <w:b/>
                <w:bCs/>
                <w:color w:val="000000"/>
                <w:lang w:eastAsia="en-GB"/>
              </w:rPr>
              <w:t xml:space="preserve">panel testing </w:t>
            </w:r>
            <w:r w:rsidR="00065220">
              <w:rPr>
                <w:rFonts w:cs="Calibri"/>
                <w:b/>
                <w:bCs/>
                <w:color w:val="000000"/>
                <w:lang w:eastAsia="en-GB"/>
              </w:rPr>
              <w:t>in addition to</w:t>
            </w:r>
            <w:r w:rsidRPr="00522D64">
              <w:rPr>
                <w:rFonts w:cs="Calibri"/>
                <w:b/>
                <w:bCs/>
                <w:color w:val="000000"/>
                <w:lang w:eastAsia="en-GB"/>
              </w:rPr>
              <w:t xml:space="preserve"> cytogenetic/other genetic testing</w:t>
            </w:r>
            <w:r w:rsidR="00A169D6">
              <w:rPr>
                <w:rFonts w:cs="Calibri"/>
                <w:b/>
                <w:bCs/>
                <w:color w:val="000000"/>
                <w:lang w:eastAsia="en-GB"/>
              </w:rPr>
              <w:t xml:space="preserve"> </w:t>
            </w:r>
          </w:p>
        </w:tc>
        <w:tc>
          <w:tcPr>
            <w:tcW w:w="1577" w:type="pct"/>
          </w:tcPr>
          <w:p w14:paraId="7A1B02CE" w14:textId="77777777" w:rsidR="00D144D9" w:rsidRDefault="00D144D9" w:rsidP="00947725">
            <w:pPr>
              <w:pStyle w:val="Tabletext0"/>
              <w:rPr>
                <w:rFonts w:cs="Calibri"/>
                <w:b/>
                <w:bCs/>
                <w:color w:val="000000"/>
                <w:lang w:eastAsia="en-GB"/>
              </w:rPr>
            </w:pPr>
            <w:r>
              <w:rPr>
                <w:rFonts w:cs="Calibri"/>
                <w:b/>
                <w:bCs/>
                <w:color w:val="000000"/>
                <w:lang w:eastAsia="en-GB"/>
              </w:rPr>
              <w:t>Number of patients (% of all patients)</w:t>
            </w:r>
          </w:p>
        </w:tc>
      </w:tr>
      <w:tr w:rsidR="00D144D9" w14:paraId="2B2972ED" w14:textId="77777777" w:rsidTr="00C54181">
        <w:tc>
          <w:tcPr>
            <w:tcW w:w="3423" w:type="pct"/>
          </w:tcPr>
          <w:p w14:paraId="49067A8E" w14:textId="77777777" w:rsidR="00D144D9" w:rsidRDefault="00D144D9" w:rsidP="00947725">
            <w:pPr>
              <w:pStyle w:val="Tabletext0"/>
            </w:pPr>
            <w:r>
              <w:t>Number of patients tested</w:t>
            </w:r>
          </w:p>
        </w:tc>
        <w:tc>
          <w:tcPr>
            <w:tcW w:w="1577" w:type="pct"/>
          </w:tcPr>
          <w:p w14:paraId="189870BB" w14:textId="77777777" w:rsidR="00D144D9" w:rsidRDefault="00D144D9" w:rsidP="00947725">
            <w:pPr>
              <w:pStyle w:val="Tabletext0"/>
            </w:pPr>
            <w:r>
              <w:t>2053</w:t>
            </w:r>
          </w:p>
        </w:tc>
      </w:tr>
      <w:tr w:rsidR="00D144D9" w14:paraId="78BD1C66" w14:textId="77777777" w:rsidTr="00C54181">
        <w:tc>
          <w:tcPr>
            <w:tcW w:w="3423" w:type="pct"/>
          </w:tcPr>
          <w:p w14:paraId="702AC264" w14:textId="77777777" w:rsidR="00D144D9" w:rsidRDefault="00D144D9" w:rsidP="00947725">
            <w:pPr>
              <w:pStyle w:val="Tabletext0"/>
            </w:pPr>
            <w:r>
              <w:t>≥1 clinically significant variants (%)</w:t>
            </w:r>
          </w:p>
        </w:tc>
        <w:tc>
          <w:tcPr>
            <w:tcW w:w="1577" w:type="pct"/>
          </w:tcPr>
          <w:p w14:paraId="33705D6E" w14:textId="77777777" w:rsidR="00D144D9" w:rsidRDefault="00D144D9" w:rsidP="00947725">
            <w:pPr>
              <w:pStyle w:val="Tabletext0"/>
            </w:pPr>
            <w:r>
              <w:t>1142 (56%)</w:t>
            </w:r>
          </w:p>
        </w:tc>
      </w:tr>
      <w:tr w:rsidR="00D144D9" w14:paraId="0761B6DC" w14:textId="77777777" w:rsidTr="00C54181">
        <w:tc>
          <w:tcPr>
            <w:tcW w:w="3423" w:type="pct"/>
          </w:tcPr>
          <w:p w14:paraId="09F77449" w14:textId="77777777" w:rsidR="00D144D9" w:rsidRDefault="00D144D9" w:rsidP="00947725">
            <w:pPr>
              <w:pStyle w:val="Tabletext0"/>
            </w:pPr>
            <w:r>
              <w:t>Patients receiving a result that changed diagnosis</w:t>
            </w:r>
          </w:p>
        </w:tc>
        <w:tc>
          <w:tcPr>
            <w:tcW w:w="1577" w:type="pct"/>
          </w:tcPr>
          <w:p w14:paraId="7534D87A" w14:textId="77777777" w:rsidR="00D144D9" w:rsidRDefault="00D144D9" w:rsidP="00947725">
            <w:pPr>
              <w:pStyle w:val="Tabletext0"/>
            </w:pPr>
            <w:r>
              <w:t>748 (36%)</w:t>
            </w:r>
          </w:p>
        </w:tc>
      </w:tr>
      <w:tr w:rsidR="00D144D9" w14:paraId="030917D9" w14:textId="77777777" w:rsidTr="00C54181">
        <w:tc>
          <w:tcPr>
            <w:tcW w:w="3423" w:type="pct"/>
          </w:tcPr>
          <w:p w14:paraId="4AB0D72F" w14:textId="77777777" w:rsidR="00D144D9" w:rsidRDefault="00D144D9" w:rsidP="00947725">
            <w:pPr>
              <w:pStyle w:val="Tabletext0"/>
            </w:pPr>
            <w:r>
              <w:t>Patients receiving a result that changed prognosis</w:t>
            </w:r>
          </w:p>
        </w:tc>
        <w:tc>
          <w:tcPr>
            <w:tcW w:w="1577" w:type="pct"/>
          </w:tcPr>
          <w:p w14:paraId="7D3C07ED" w14:textId="77777777" w:rsidR="00D144D9" w:rsidRDefault="00D144D9" w:rsidP="00947725">
            <w:pPr>
              <w:pStyle w:val="Tabletext0"/>
            </w:pPr>
            <w:r>
              <w:t>711 (35%)</w:t>
            </w:r>
          </w:p>
        </w:tc>
      </w:tr>
      <w:tr w:rsidR="00D144D9" w14:paraId="1807E81E" w14:textId="77777777" w:rsidTr="00C54181">
        <w:tc>
          <w:tcPr>
            <w:tcW w:w="3423" w:type="pct"/>
          </w:tcPr>
          <w:p w14:paraId="0EE47FFB" w14:textId="77777777" w:rsidR="00D144D9" w:rsidRDefault="00D144D9" w:rsidP="00947725">
            <w:pPr>
              <w:pStyle w:val="Tabletext0"/>
            </w:pPr>
            <w:r>
              <w:t>Patients receiving a result that identified an approved therapeutic target or regimen</w:t>
            </w:r>
          </w:p>
        </w:tc>
        <w:tc>
          <w:tcPr>
            <w:tcW w:w="1577" w:type="pct"/>
          </w:tcPr>
          <w:p w14:paraId="6F0E70BD" w14:textId="77777777" w:rsidR="00D144D9" w:rsidRDefault="00D144D9" w:rsidP="00947725">
            <w:pPr>
              <w:pStyle w:val="Tabletext0"/>
            </w:pPr>
            <w:r>
              <w:t>126/2053 (5%)</w:t>
            </w:r>
          </w:p>
        </w:tc>
      </w:tr>
      <w:tr w:rsidR="00D144D9" w14:paraId="0BD9ED51" w14:textId="77777777" w:rsidTr="00C54181">
        <w:tc>
          <w:tcPr>
            <w:tcW w:w="3423" w:type="pct"/>
          </w:tcPr>
          <w:p w14:paraId="02607848" w14:textId="77777777" w:rsidR="00D144D9" w:rsidRDefault="00D144D9" w:rsidP="00947725">
            <w:pPr>
              <w:pStyle w:val="Tabletext0"/>
            </w:pPr>
            <w:r>
              <w:t>Patients receiving a result that identified an approved or off-label target</w:t>
            </w:r>
          </w:p>
        </w:tc>
        <w:tc>
          <w:tcPr>
            <w:tcW w:w="1577" w:type="pct"/>
          </w:tcPr>
          <w:p w14:paraId="49F30A2B" w14:textId="77777777" w:rsidR="00D144D9" w:rsidRDefault="00D144D9" w:rsidP="00947725">
            <w:pPr>
              <w:pStyle w:val="Tabletext0"/>
            </w:pPr>
            <w:r>
              <w:t>565/2053 (28%)</w:t>
            </w:r>
          </w:p>
        </w:tc>
      </w:tr>
      <w:tr w:rsidR="00D144D9" w14:paraId="4B0D6AEF" w14:textId="77777777" w:rsidTr="00C54181">
        <w:tc>
          <w:tcPr>
            <w:tcW w:w="3423" w:type="pct"/>
          </w:tcPr>
          <w:p w14:paraId="4271F0CD" w14:textId="77777777" w:rsidR="00D144D9" w:rsidRDefault="00D144D9" w:rsidP="00947725">
            <w:pPr>
              <w:pStyle w:val="Tabletext0"/>
            </w:pPr>
            <w:r>
              <w:t>Patients receiving a result that identified an experimental therapy/clinical trial option</w:t>
            </w:r>
          </w:p>
        </w:tc>
        <w:tc>
          <w:tcPr>
            <w:tcW w:w="1577" w:type="pct"/>
          </w:tcPr>
          <w:p w14:paraId="282FC10A" w14:textId="77777777" w:rsidR="00D144D9" w:rsidRDefault="00D144D9" w:rsidP="00947725">
            <w:pPr>
              <w:pStyle w:val="Tabletext0"/>
            </w:pPr>
            <w:r>
              <w:t>823/2053 (40%)</w:t>
            </w:r>
          </w:p>
        </w:tc>
      </w:tr>
      <w:tr w:rsidR="00D144D9" w14:paraId="27D1D4BD" w14:textId="77777777" w:rsidTr="00C54181">
        <w:tc>
          <w:tcPr>
            <w:tcW w:w="3423" w:type="pct"/>
          </w:tcPr>
          <w:p w14:paraId="5CCC258B" w14:textId="77777777" w:rsidR="00D144D9" w:rsidRDefault="00D144D9" w:rsidP="00947725">
            <w:pPr>
              <w:pStyle w:val="Tabletext0"/>
            </w:pPr>
            <w:r>
              <w:t>Patients receiving a result that changed their diagnosis, prognosis and/or treatment option(s)</w:t>
            </w:r>
          </w:p>
        </w:tc>
        <w:tc>
          <w:tcPr>
            <w:tcW w:w="1577" w:type="pct"/>
          </w:tcPr>
          <w:p w14:paraId="1EC933B8" w14:textId="77777777" w:rsidR="00D144D9" w:rsidRDefault="00D144D9" w:rsidP="00947725">
            <w:pPr>
              <w:pStyle w:val="Tabletext0"/>
            </w:pPr>
            <w:r>
              <w:t>1062 (52%)</w:t>
            </w:r>
          </w:p>
        </w:tc>
      </w:tr>
      <w:tr w:rsidR="00D144D9" w14:paraId="6D8D3F6E" w14:textId="77777777" w:rsidTr="00C54181">
        <w:tc>
          <w:tcPr>
            <w:tcW w:w="5000" w:type="pct"/>
            <w:gridSpan w:val="2"/>
          </w:tcPr>
          <w:p w14:paraId="37DB27A9" w14:textId="77777777" w:rsidR="00D144D9" w:rsidRPr="006C3329" w:rsidRDefault="00D144D9" w:rsidP="00947725">
            <w:pPr>
              <w:pStyle w:val="Tabletext0"/>
              <w:rPr>
                <w:b/>
                <w:bCs/>
              </w:rPr>
            </w:pPr>
            <w:r w:rsidRPr="006C3329">
              <w:rPr>
                <w:b/>
                <w:bCs/>
              </w:rPr>
              <w:t>Number of informative, clinically significant results generated by NGS testing</w:t>
            </w:r>
          </w:p>
        </w:tc>
      </w:tr>
      <w:tr w:rsidR="00D144D9" w14:paraId="2CAA0187" w14:textId="77777777" w:rsidTr="00C54181">
        <w:tc>
          <w:tcPr>
            <w:tcW w:w="3423" w:type="pct"/>
          </w:tcPr>
          <w:p w14:paraId="5EC75246" w14:textId="77777777" w:rsidR="00D144D9" w:rsidRDefault="00D144D9" w:rsidP="00947725">
            <w:pPr>
              <w:pStyle w:val="Tabletext0"/>
            </w:pPr>
            <w:r w:rsidRPr="00C95F9B">
              <w:rPr>
                <w:vertAlign w:val="superscript"/>
              </w:rPr>
              <w:t>#</w:t>
            </w:r>
            <w:r>
              <w:t>Number of informative, clinically significant results generated by NGS that identified any therapies (approved, off-label or investigational)</w:t>
            </w:r>
          </w:p>
        </w:tc>
        <w:tc>
          <w:tcPr>
            <w:tcW w:w="1577" w:type="pct"/>
          </w:tcPr>
          <w:p w14:paraId="1FAC3640" w14:textId="77777777" w:rsidR="00D144D9" w:rsidRDefault="00D144D9" w:rsidP="00947725">
            <w:pPr>
              <w:pStyle w:val="Tabletext0"/>
            </w:pPr>
            <w:r>
              <w:t>1388/2053 (68%)</w:t>
            </w:r>
          </w:p>
        </w:tc>
      </w:tr>
      <w:tr w:rsidR="00D144D9" w14:paraId="4049CA59" w14:textId="77777777" w:rsidTr="00C54181">
        <w:tc>
          <w:tcPr>
            <w:tcW w:w="3423" w:type="pct"/>
          </w:tcPr>
          <w:p w14:paraId="11096E70" w14:textId="77777777" w:rsidR="00D144D9" w:rsidRDefault="00D144D9" w:rsidP="00947725">
            <w:pPr>
              <w:pStyle w:val="Tabletext0"/>
            </w:pPr>
            <w:r>
              <w:t xml:space="preserve">*Number of informative results from NGS regarding diagnosis, prognosis, treatment with </w:t>
            </w:r>
            <w:r w:rsidRPr="006A6634">
              <w:rPr>
                <w:i/>
                <w:iCs/>
              </w:rPr>
              <w:t>approved</w:t>
            </w:r>
            <w:r>
              <w:t xml:space="preserve"> therapies or regimens </w:t>
            </w:r>
          </w:p>
        </w:tc>
        <w:tc>
          <w:tcPr>
            <w:tcW w:w="1577" w:type="pct"/>
          </w:tcPr>
          <w:p w14:paraId="31DE82B9" w14:textId="77777777" w:rsidR="00D144D9" w:rsidRDefault="00D144D9" w:rsidP="00947725">
            <w:pPr>
              <w:pStyle w:val="Tabletext0"/>
            </w:pPr>
            <w:r>
              <w:t>1585/2053 (77%)</w:t>
            </w:r>
          </w:p>
        </w:tc>
      </w:tr>
      <w:tr w:rsidR="00D144D9" w14:paraId="59F85589" w14:textId="77777777" w:rsidTr="00C54181">
        <w:tc>
          <w:tcPr>
            <w:tcW w:w="3423" w:type="pct"/>
          </w:tcPr>
          <w:p w14:paraId="69E49BAF" w14:textId="77777777" w:rsidR="00D144D9" w:rsidRDefault="00D144D9" w:rsidP="00947725">
            <w:pPr>
              <w:pStyle w:val="Tabletext0"/>
            </w:pPr>
            <w:r>
              <w:t xml:space="preserve">*Number of informative results from NGS diagnosis, prognosis, treatment with </w:t>
            </w:r>
            <w:r w:rsidRPr="006A6634">
              <w:rPr>
                <w:i/>
                <w:iCs/>
              </w:rPr>
              <w:t>any</w:t>
            </w:r>
            <w:r>
              <w:t xml:space="preserve"> therapies (approved, off-label, investigational)</w:t>
            </w:r>
          </w:p>
        </w:tc>
        <w:tc>
          <w:tcPr>
            <w:tcW w:w="1577" w:type="pct"/>
          </w:tcPr>
          <w:p w14:paraId="0235833C" w14:textId="77777777" w:rsidR="00D144D9" w:rsidRDefault="00D144D9" w:rsidP="00947725">
            <w:pPr>
              <w:pStyle w:val="Tabletext0"/>
            </w:pPr>
            <w:r>
              <w:t>2847/2053 (139%)</w:t>
            </w:r>
          </w:p>
        </w:tc>
      </w:tr>
    </w:tbl>
    <w:p w14:paraId="3859F732" w14:textId="35E2046E" w:rsidR="005F512A" w:rsidRDefault="005F512A" w:rsidP="00D144D9">
      <w:pPr>
        <w:pStyle w:val="Tablenotes"/>
      </w:pPr>
      <w:r w:rsidRPr="005F512A">
        <w:rPr>
          <w:vertAlign w:val="superscript"/>
        </w:rPr>
        <w:t>@</w:t>
      </w:r>
      <w:r w:rsidRPr="005F512A">
        <w:rPr>
          <w:i/>
          <w:iCs/>
        </w:rPr>
        <w:t>FLT3-</w:t>
      </w:r>
      <w:r>
        <w:t>ITD analysed by another method</w:t>
      </w:r>
    </w:p>
    <w:p w14:paraId="500A477C" w14:textId="27991F7E" w:rsidR="00D144D9" w:rsidRDefault="00D144D9" w:rsidP="00D144D9">
      <w:pPr>
        <w:pStyle w:val="Tablenotes"/>
      </w:pPr>
      <w:r>
        <w:t># Sum of patients with a result informing options for an approved targeted therapy, off-label targeted therapy or experimental therapy – a single patient may receive more than one informative result or change</w:t>
      </w:r>
    </w:p>
    <w:p w14:paraId="302635BE" w14:textId="7E350331" w:rsidR="00D144D9" w:rsidRDefault="00D144D9" w:rsidP="009E3B89">
      <w:pPr>
        <w:pStyle w:val="Tablenotes"/>
      </w:pPr>
      <w:r>
        <w:t xml:space="preserve">*Sum of patients with a change in diagnosis, prognosis, treatment with approved therapies – </w:t>
      </w:r>
      <w:r w:rsidR="006F7BE2">
        <w:t>a single</w:t>
      </w:r>
      <w:r>
        <w:t xml:space="preserve"> patient may receive more than one informative result or change</w:t>
      </w:r>
      <w:r w:rsidR="00A34616">
        <w:t>, and a single variant may inform more than one domain</w:t>
      </w:r>
    </w:p>
    <w:p w14:paraId="31F03078" w14:textId="63BE3BF0" w:rsidR="009E3B89" w:rsidRDefault="009E3B89" w:rsidP="00D7202A">
      <w:pPr>
        <w:pStyle w:val="Heading3"/>
      </w:pPr>
      <w:bookmarkStart w:id="26" w:name="_Toc111754801"/>
      <w:r>
        <w:t>Lymphoid NGS panel</w:t>
      </w:r>
      <w:bookmarkEnd w:id="26"/>
    </w:p>
    <w:p w14:paraId="3645775B" w14:textId="22009DC0" w:rsidR="00C46E06" w:rsidRPr="00C46E06" w:rsidRDefault="00814203" w:rsidP="00C46E06">
      <w:r>
        <w:t>The clinical effectiveness of a lymphoid panel was demonstrated across all four domains (diagnostic, prognostic, potential familial predisposition and therapeutic) across a range of different lymphoid malignancies in the three key studies summarised below (there was</w:t>
      </w:r>
      <w:r w:rsidR="007848B8">
        <w:t xml:space="preserve"> also</w:t>
      </w:r>
      <w:r>
        <w:t xml:space="preserve"> a sub</w:t>
      </w:r>
      <w:r w:rsidR="00513A6C">
        <w:t>-</w:t>
      </w:r>
      <w:r>
        <w:t>study</w:t>
      </w:r>
      <w:r w:rsidR="00B2037B">
        <w:t xml:space="preserve"> of NGS panel testing of patients with chronic lymphocytic leukaemia</w:t>
      </w:r>
      <w:r>
        <w:t xml:space="preserve"> </w:t>
      </w:r>
      <w:r w:rsidR="00B2037B">
        <w:t xml:space="preserve">by </w:t>
      </w:r>
      <w:r>
        <w:t>Jajosky et al (2021)).</w:t>
      </w:r>
      <w:bookmarkStart w:id="27" w:name="_Ref111719582"/>
      <w:r w:rsidR="00C46E06">
        <w:br w:type="page"/>
      </w:r>
    </w:p>
    <w:p w14:paraId="44B156B5" w14:textId="32DBD349" w:rsidR="00D06CA3" w:rsidRDefault="00D06CA3" w:rsidP="00D06CA3">
      <w:pPr>
        <w:pStyle w:val="Caption"/>
      </w:pPr>
      <w:r>
        <w:lastRenderedPageBreak/>
        <w:t xml:space="preserve">Table </w:t>
      </w:r>
      <w:fldSimple w:instr=" SEQ Table \* ARABIC ">
        <w:r w:rsidR="00A165AD">
          <w:rPr>
            <w:noProof/>
          </w:rPr>
          <w:t>10</w:t>
        </w:r>
      </w:fldSimple>
      <w:bookmarkEnd w:id="27"/>
      <w:r>
        <w:t xml:space="preserve"> Summary of outcomes after testing with lymphoid NGS panel used to establish diagnosis where there was uncertainty after expert review, centralised review</w:t>
      </w:r>
    </w:p>
    <w:tbl>
      <w:tblPr>
        <w:tblStyle w:val="TableGrid"/>
        <w:tblW w:w="5000" w:type="pct"/>
        <w:tblLook w:val="04A0" w:firstRow="1" w:lastRow="0" w:firstColumn="1" w:lastColumn="0" w:noHBand="0" w:noVBand="1"/>
      </w:tblPr>
      <w:tblGrid>
        <w:gridCol w:w="6172"/>
        <w:gridCol w:w="2844"/>
      </w:tblGrid>
      <w:tr w:rsidR="00D06CA3" w14:paraId="46BBD4C2" w14:textId="77777777" w:rsidTr="00C54181">
        <w:trPr>
          <w:tblHeader/>
        </w:trPr>
        <w:tc>
          <w:tcPr>
            <w:tcW w:w="3423" w:type="pct"/>
          </w:tcPr>
          <w:p w14:paraId="62582708" w14:textId="4EED0B92" w:rsidR="00D06CA3" w:rsidRDefault="00D06CA3" w:rsidP="00947725">
            <w:pPr>
              <w:pStyle w:val="Tabletext0"/>
              <w:rPr>
                <w:rFonts w:cs="Calibri"/>
                <w:b/>
                <w:bCs/>
                <w:color w:val="000000"/>
                <w:lang w:eastAsia="en-GB"/>
              </w:rPr>
            </w:pPr>
            <w:r>
              <w:rPr>
                <w:rFonts w:cs="Calibri"/>
                <w:b/>
                <w:bCs/>
                <w:color w:val="000000"/>
                <w:lang w:eastAsia="en-GB"/>
              </w:rPr>
              <w:t>Bommier</w:t>
            </w:r>
            <w:r w:rsidR="00C408E5">
              <w:rPr>
                <w:rFonts w:cs="Calibri"/>
                <w:b/>
                <w:bCs/>
                <w:color w:val="000000"/>
                <w:lang w:eastAsia="en-GB"/>
              </w:rPr>
              <w:t xml:space="preserve"> et al (</w:t>
            </w:r>
            <w:r>
              <w:rPr>
                <w:rFonts w:cs="Calibri"/>
                <w:b/>
                <w:bCs/>
                <w:color w:val="000000"/>
                <w:lang w:eastAsia="en-GB"/>
              </w:rPr>
              <w:t>2021</w:t>
            </w:r>
            <w:r w:rsidR="00C408E5">
              <w:rPr>
                <w:rFonts w:cs="Calibri"/>
                <w:b/>
                <w:bCs/>
                <w:color w:val="000000"/>
                <w:lang w:eastAsia="en-GB"/>
              </w:rPr>
              <w:t>)</w:t>
            </w:r>
          </w:p>
          <w:p w14:paraId="6ADE5078" w14:textId="6886369A" w:rsidR="00D06CA3" w:rsidRDefault="00D06CA3" w:rsidP="00947725">
            <w:pPr>
              <w:pStyle w:val="Tabletext0"/>
            </w:pPr>
            <w:r w:rsidRPr="00522D64">
              <w:rPr>
                <w:rFonts w:cs="Calibri"/>
                <w:b/>
                <w:bCs/>
                <w:color w:val="000000"/>
                <w:lang w:eastAsia="en-GB"/>
              </w:rPr>
              <w:t xml:space="preserve">NGS </w:t>
            </w:r>
            <w:r w:rsidR="00A169D6">
              <w:rPr>
                <w:rFonts w:cs="Calibri"/>
                <w:b/>
                <w:bCs/>
                <w:color w:val="000000"/>
                <w:lang w:eastAsia="en-GB"/>
              </w:rPr>
              <w:t xml:space="preserve">46-gene </w:t>
            </w:r>
            <w:r w:rsidR="003660A3">
              <w:rPr>
                <w:rFonts w:cs="Calibri"/>
                <w:b/>
                <w:bCs/>
                <w:color w:val="000000"/>
                <w:lang w:eastAsia="en-GB"/>
              </w:rPr>
              <w:t>panel after all other tes</w:t>
            </w:r>
            <w:r w:rsidR="00D044ED">
              <w:rPr>
                <w:rFonts w:cs="Calibri"/>
                <w:b/>
                <w:bCs/>
                <w:color w:val="000000"/>
                <w:lang w:eastAsia="en-GB"/>
              </w:rPr>
              <w:t>ts, expert review</w:t>
            </w:r>
          </w:p>
        </w:tc>
        <w:tc>
          <w:tcPr>
            <w:tcW w:w="1577" w:type="pct"/>
          </w:tcPr>
          <w:p w14:paraId="6DC20161" w14:textId="77777777" w:rsidR="00D06CA3" w:rsidRDefault="00D06CA3" w:rsidP="00947725">
            <w:pPr>
              <w:pStyle w:val="Tabletext0"/>
              <w:rPr>
                <w:rFonts w:cs="Calibri"/>
                <w:b/>
                <w:bCs/>
                <w:color w:val="000000"/>
                <w:lang w:eastAsia="en-GB"/>
              </w:rPr>
            </w:pPr>
            <w:r>
              <w:rPr>
                <w:rFonts w:cs="Calibri"/>
                <w:b/>
                <w:bCs/>
                <w:color w:val="000000"/>
                <w:lang w:eastAsia="en-GB"/>
              </w:rPr>
              <w:t>Number of patients (% of all patients)</w:t>
            </w:r>
          </w:p>
        </w:tc>
      </w:tr>
      <w:tr w:rsidR="00D06CA3" w14:paraId="22F07DD9" w14:textId="77777777" w:rsidTr="00C54181">
        <w:tc>
          <w:tcPr>
            <w:tcW w:w="3423" w:type="pct"/>
          </w:tcPr>
          <w:p w14:paraId="2EDDED52" w14:textId="77777777" w:rsidR="00D06CA3" w:rsidRDefault="00D06CA3" w:rsidP="00947725">
            <w:pPr>
              <w:pStyle w:val="Tabletext0"/>
            </w:pPr>
            <w:r>
              <w:t>Number of patients tested</w:t>
            </w:r>
          </w:p>
        </w:tc>
        <w:tc>
          <w:tcPr>
            <w:tcW w:w="1577" w:type="pct"/>
          </w:tcPr>
          <w:p w14:paraId="12E62A46" w14:textId="77777777" w:rsidR="00D06CA3" w:rsidRDefault="00D06CA3" w:rsidP="00947725">
            <w:pPr>
              <w:pStyle w:val="Tabletext0"/>
            </w:pPr>
            <w:r>
              <w:t>229</w:t>
            </w:r>
          </w:p>
        </w:tc>
      </w:tr>
      <w:tr w:rsidR="00D06CA3" w14:paraId="556277CF" w14:textId="77777777" w:rsidTr="00C54181">
        <w:tc>
          <w:tcPr>
            <w:tcW w:w="3423" w:type="pct"/>
          </w:tcPr>
          <w:p w14:paraId="7F18AD11" w14:textId="77777777" w:rsidR="00D06CA3" w:rsidRDefault="00D06CA3" w:rsidP="00947725">
            <w:pPr>
              <w:pStyle w:val="Tabletext0"/>
            </w:pPr>
            <w:r>
              <w:t>Change in diagnosis</w:t>
            </w:r>
          </w:p>
        </w:tc>
        <w:tc>
          <w:tcPr>
            <w:tcW w:w="1577" w:type="pct"/>
          </w:tcPr>
          <w:p w14:paraId="70B47110" w14:textId="77777777" w:rsidR="00D06CA3" w:rsidRDefault="00D06CA3" w:rsidP="00947725">
            <w:pPr>
              <w:pStyle w:val="Tabletext0"/>
            </w:pPr>
            <w:r>
              <w:t>24 (11%)</w:t>
            </w:r>
          </w:p>
        </w:tc>
      </w:tr>
      <w:tr w:rsidR="00D06CA3" w14:paraId="289B118C" w14:textId="77777777" w:rsidTr="00C54181">
        <w:tc>
          <w:tcPr>
            <w:tcW w:w="3423" w:type="pct"/>
          </w:tcPr>
          <w:p w14:paraId="3D9B29EC" w14:textId="77777777" w:rsidR="00D06CA3" w:rsidRDefault="00D06CA3" w:rsidP="00947725">
            <w:pPr>
              <w:pStyle w:val="Tabletext0"/>
            </w:pPr>
            <w:r>
              <w:t>Malignancy diagnosis overturned</w:t>
            </w:r>
          </w:p>
        </w:tc>
        <w:tc>
          <w:tcPr>
            <w:tcW w:w="1577" w:type="pct"/>
          </w:tcPr>
          <w:p w14:paraId="04A427E4" w14:textId="77777777" w:rsidR="00D06CA3" w:rsidRDefault="00D06CA3" w:rsidP="00947725">
            <w:pPr>
              <w:pStyle w:val="Tabletext0"/>
            </w:pPr>
            <w:r>
              <w:t>2 (0.9%)</w:t>
            </w:r>
          </w:p>
        </w:tc>
      </w:tr>
      <w:tr w:rsidR="00D06CA3" w14:paraId="7E8DD06D" w14:textId="77777777" w:rsidTr="00C54181">
        <w:tc>
          <w:tcPr>
            <w:tcW w:w="3423" w:type="pct"/>
          </w:tcPr>
          <w:p w14:paraId="5FFCF8C8" w14:textId="77777777" w:rsidR="00D06CA3" w:rsidRDefault="00D06CA3" w:rsidP="00947725">
            <w:pPr>
              <w:pStyle w:val="Tabletext0"/>
            </w:pPr>
            <w:r>
              <w:t xml:space="preserve">NGS </w:t>
            </w:r>
            <w:r w:rsidRPr="00620FC9">
              <w:t xml:space="preserve">strengthened the suspected histological diagnosis </w:t>
            </w:r>
          </w:p>
        </w:tc>
        <w:tc>
          <w:tcPr>
            <w:tcW w:w="1577" w:type="pct"/>
          </w:tcPr>
          <w:p w14:paraId="06E0F118" w14:textId="77777777" w:rsidR="00D06CA3" w:rsidRDefault="00D06CA3" w:rsidP="00947725">
            <w:pPr>
              <w:pStyle w:val="Tabletext0"/>
            </w:pPr>
            <w:r>
              <w:t>144(63%)</w:t>
            </w:r>
          </w:p>
        </w:tc>
      </w:tr>
      <w:tr w:rsidR="00D06CA3" w14:paraId="7AF9C1B8" w14:textId="77777777" w:rsidTr="00C54181">
        <w:tc>
          <w:tcPr>
            <w:tcW w:w="3423" w:type="pct"/>
          </w:tcPr>
          <w:p w14:paraId="2181D3F8" w14:textId="77777777" w:rsidR="00D06CA3" w:rsidRDefault="00D06CA3" w:rsidP="00947725">
            <w:pPr>
              <w:pStyle w:val="Tabletext0"/>
            </w:pPr>
            <w:r>
              <w:t>Change or confirmation of diagnosis</w:t>
            </w:r>
          </w:p>
        </w:tc>
        <w:tc>
          <w:tcPr>
            <w:tcW w:w="1577" w:type="pct"/>
          </w:tcPr>
          <w:p w14:paraId="0CAD9A01" w14:textId="77777777" w:rsidR="00D06CA3" w:rsidRDefault="00D06CA3" w:rsidP="00947725">
            <w:pPr>
              <w:pStyle w:val="Tabletext0"/>
            </w:pPr>
            <w:r>
              <w:t>168 (73%)</w:t>
            </w:r>
          </w:p>
        </w:tc>
      </w:tr>
      <w:tr w:rsidR="00D06CA3" w14:paraId="3D47C34C" w14:textId="77777777" w:rsidTr="00C54181">
        <w:tc>
          <w:tcPr>
            <w:tcW w:w="3423" w:type="pct"/>
          </w:tcPr>
          <w:p w14:paraId="5A89BA3C" w14:textId="77777777" w:rsidR="00D06CA3" w:rsidRDefault="00D06CA3" w:rsidP="00947725">
            <w:pPr>
              <w:pStyle w:val="Tabletext0"/>
            </w:pPr>
            <w:r>
              <w:t>NGS result non-contributory</w:t>
            </w:r>
          </w:p>
        </w:tc>
        <w:tc>
          <w:tcPr>
            <w:tcW w:w="1577" w:type="pct"/>
          </w:tcPr>
          <w:p w14:paraId="70BA7C84" w14:textId="77777777" w:rsidR="00D06CA3" w:rsidRDefault="00D06CA3" w:rsidP="00947725">
            <w:pPr>
              <w:pStyle w:val="Tabletext0"/>
            </w:pPr>
            <w:r>
              <w:t>61 (27%)</w:t>
            </w:r>
          </w:p>
        </w:tc>
      </w:tr>
      <w:tr w:rsidR="00D06CA3" w14:paraId="59C5F68A" w14:textId="77777777" w:rsidTr="00C54181">
        <w:tc>
          <w:tcPr>
            <w:tcW w:w="3423" w:type="pct"/>
          </w:tcPr>
          <w:p w14:paraId="051C1175" w14:textId="77777777" w:rsidR="00D06CA3" w:rsidRDefault="00D06CA3" w:rsidP="00947725">
            <w:pPr>
              <w:pStyle w:val="Tabletext0"/>
            </w:pPr>
            <w:r>
              <w:t>Management altered where change in diagnosis</w:t>
            </w:r>
          </w:p>
        </w:tc>
        <w:tc>
          <w:tcPr>
            <w:tcW w:w="1577" w:type="pct"/>
          </w:tcPr>
          <w:p w14:paraId="20D656A0" w14:textId="77777777" w:rsidR="00D06CA3" w:rsidRDefault="00D06CA3" w:rsidP="00947725">
            <w:pPr>
              <w:pStyle w:val="Tabletext0"/>
            </w:pPr>
            <w:r>
              <w:t>19/24 (80%) 8.3% overall</w:t>
            </w:r>
          </w:p>
        </w:tc>
      </w:tr>
      <w:tr w:rsidR="00D06CA3" w14:paraId="008EE337" w14:textId="77777777" w:rsidTr="00C54181">
        <w:tc>
          <w:tcPr>
            <w:tcW w:w="3423" w:type="pct"/>
          </w:tcPr>
          <w:p w14:paraId="1A8FF1BD" w14:textId="77777777" w:rsidR="00D06CA3" w:rsidRDefault="00D06CA3" w:rsidP="00947725">
            <w:pPr>
              <w:pStyle w:val="Tabletext0"/>
            </w:pPr>
            <w:r>
              <w:t>Confirmed exclusion of malignancy where residual uncertainty</w:t>
            </w:r>
          </w:p>
        </w:tc>
        <w:tc>
          <w:tcPr>
            <w:tcW w:w="1577" w:type="pct"/>
          </w:tcPr>
          <w:p w14:paraId="1F399ED4" w14:textId="77777777" w:rsidR="00D06CA3" w:rsidRDefault="00D06CA3" w:rsidP="00947725">
            <w:pPr>
              <w:pStyle w:val="Tabletext0"/>
            </w:pPr>
            <w:r>
              <w:t>18/23 (78%) 7.9% overall</w:t>
            </w:r>
          </w:p>
        </w:tc>
      </w:tr>
    </w:tbl>
    <w:p w14:paraId="57BE86B6" w14:textId="3F12C1CD" w:rsidR="00032733" w:rsidRDefault="00032733" w:rsidP="00032733">
      <w:pPr>
        <w:pStyle w:val="Caption"/>
      </w:pPr>
      <w:bookmarkStart w:id="28" w:name="_Ref111719593"/>
      <w:r>
        <w:t xml:space="preserve">Table </w:t>
      </w:r>
      <w:fldSimple w:instr=" SEQ Table \* ARABIC ">
        <w:r w:rsidR="00A165AD">
          <w:rPr>
            <w:noProof/>
          </w:rPr>
          <w:t>11</w:t>
        </w:r>
      </w:fldSimple>
      <w:bookmarkEnd w:id="28"/>
      <w:r>
        <w:t xml:space="preserve"> Summary of findings with routine lymphoid NGS panel testing for the diagnosis and management of suspected</w:t>
      </w:r>
      <w:r w:rsidR="002E7EB1">
        <w:t xml:space="preserve"> low-grade</w:t>
      </w:r>
      <w:r>
        <w:t xml:space="preserve"> lymphoid malignancies</w:t>
      </w:r>
      <w:r w:rsidR="002E7EB1">
        <w:t>, including 16 cases lacking distinctive features</w:t>
      </w:r>
    </w:p>
    <w:tbl>
      <w:tblPr>
        <w:tblStyle w:val="TableGrid"/>
        <w:tblW w:w="5000" w:type="pct"/>
        <w:tblLook w:val="04A0" w:firstRow="1" w:lastRow="0" w:firstColumn="1" w:lastColumn="0" w:noHBand="0" w:noVBand="1"/>
      </w:tblPr>
      <w:tblGrid>
        <w:gridCol w:w="6167"/>
        <w:gridCol w:w="2849"/>
      </w:tblGrid>
      <w:tr w:rsidR="00032733" w14:paraId="0D944F76" w14:textId="77777777" w:rsidTr="00C54181">
        <w:trPr>
          <w:tblHeader/>
        </w:trPr>
        <w:tc>
          <w:tcPr>
            <w:tcW w:w="3420" w:type="pct"/>
          </w:tcPr>
          <w:p w14:paraId="73F73A9B" w14:textId="66F6F505" w:rsidR="00263FB3" w:rsidRDefault="00032733" w:rsidP="00947725">
            <w:pPr>
              <w:pStyle w:val="Tabletext0"/>
              <w:rPr>
                <w:rFonts w:cs="Calibri"/>
                <w:b/>
                <w:bCs/>
                <w:color w:val="000000"/>
                <w:lang w:eastAsia="en-GB"/>
              </w:rPr>
            </w:pPr>
            <w:r>
              <w:rPr>
                <w:rFonts w:cs="Calibri"/>
                <w:b/>
                <w:bCs/>
                <w:color w:val="000000"/>
                <w:lang w:eastAsia="en-GB"/>
              </w:rPr>
              <w:t>Jajosky</w:t>
            </w:r>
            <w:r w:rsidR="002E7EB1">
              <w:rPr>
                <w:rFonts w:cs="Calibri"/>
                <w:b/>
                <w:bCs/>
                <w:color w:val="000000"/>
                <w:lang w:eastAsia="en-GB"/>
              </w:rPr>
              <w:t xml:space="preserve"> et al</w:t>
            </w:r>
            <w:r w:rsidRPr="00522D64">
              <w:rPr>
                <w:rFonts w:cs="Calibri"/>
                <w:b/>
                <w:bCs/>
                <w:color w:val="000000"/>
                <w:lang w:eastAsia="en-GB"/>
              </w:rPr>
              <w:t xml:space="preserve"> </w:t>
            </w:r>
            <w:r w:rsidR="002E7EB1">
              <w:rPr>
                <w:rFonts w:cs="Calibri"/>
                <w:b/>
                <w:bCs/>
                <w:color w:val="000000"/>
                <w:lang w:eastAsia="en-GB"/>
              </w:rPr>
              <w:t>(</w:t>
            </w:r>
            <w:r w:rsidR="00263FB3">
              <w:rPr>
                <w:rFonts w:cs="Calibri"/>
                <w:b/>
                <w:bCs/>
                <w:color w:val="000000"/>
                <w:lang w:eastAsia="en-GB"/>
              </w:rPr>
              <w:t>2021</w:t>
            </w:r>
            <w:r w:rsidR="002E7EB1">
              <w:rPr>
                <w:rFonts w:cs="Calibri"/>
                <w:b/>
                <w:bCs/>
                <w:color w:val="000000"/>
                <w:lang w:eastAsia="en-GB"/>
              </w:rPr>
              <w:t>)</w:t>
            </w:r>
          </w:p>
          <w:p w14:paraId="4342CDCE" w14:textId="6DF85F6A" w:rsidR="00032733" w:rsidRDefault="00032733" w:rsidP="00947725">
            <w:pPr>
              <w:pStyle w:val="Tabletext0"/>
            </w:pPr>
            <w:r w:rsidRPr="00522D64">
              <w:rPr>
                <w:rFonts w:cs="Calibri"/>
                <w:b/>
                <w:bCs/>
                <w:color w:val="000000"/>
                <w:lang w:eastAsia="en-GB"/>
              </w:rPr>
              <w:t>NGS</w:t>
            </w:r>
            <w:r w:rsidR="00A169D6">
              <w:rPr>
                <w:rFonts w:cs="Calibri"/>
                <w:b/>
                <w:bCs/>
                <w:color w:val="000000"/>
                <w:lang w:eastAsia="en-GB"/>
              </w:rPr>
              <w:t xml:space="preserve"> </w:t>
            </w:r>
            <w:r w:rsidRPr="00522D64">
              <w:rPr>
                <w:rFonts w:cs="Calibri"/>
                <w:b/>
                <w:bCs/>
                <w:color w:val="000000"/>
                <w:lang w:eastAsia="en-GB"/>
              </w:rPr>
              <w:t xml:space="preserve"> </w:t>
            </w:r>
            <w:r w:rsidR="00A169D6">
              <w:rPr>
                <w:rFonts w:cs="Calibri"/>
                <w:b/>
                <w:bCs/>
                <w:color w:val="000000"/>
                <w:lang w:eastAsia="en-GB"/>
              </w:rPr>
              <w:t xml:space="preserve">31-gene </w:t>
            </w:r>
            <w:r w:rsidRPr="00522D64">
              <w:rPr>
                <w:rFonts w:cs="Calibri"/>
                <w:b/>
                <w:bCs/>
                <w:color w:val="000000"/>
                <w:lang w:eastAsia="en-GB"/>
              </w:rPr>
              <w:t>panel testing</w:t>
            </w:r>
            <w:r w:rsidR="00D044ED">
              <w:rPr>
                <w:rFonts w:cs="Calibri"/>
                <w:b/>
                <w:bCs/>
                <w:color w:val="000000"/>
                <w:lang w:eastAsia="en-GB"/>
              </w:rPr>
              <w:t xml:space="preserve"> used</w:t>
            </w:r>
            <w:r w:rsidR="00065220">
              <w:rPr>
                <w:rFonts w:cs="Calibri"/>
                <w:b/>
                <w:bCs/>
                <w:color w:val="000000"/>
                <w:lang w:eastAsia="en-GB"/>
              </w:rPr>
              <w:t xml:space="preserve"> routinely</w:t>
            </w:r>
            <w:r w:rsidR="00D044ED">
              <w:rPr>
                <w:rFonts w:cs="Calibri"/>
                <w:b/>
                <w:bCs/>
                <w:color w:val="000000"/>
                <w:lang w:eastAsia="en-GB"/>
              </w:rPr>
              <w:t xml:space="preserve"> i</w:t>
            </w:r>
            <w:r w:rsidR="00DB7B04">
              <w:rPr>
                <w:rFonts w:cs="Calibri"/>
                <w:b/>
                <w:bCs/>
                <w:color w:val="000000"/>
                <w:lang w:eastAsia="en-GB"/>
              </w:rPr>
              <w:t>n initial diagnostic work-up</w:t>
            </w:r>
          </w:p>
        </w:tc>
        <w:tc>
          <w:tcPr>
            <w:tcW w:w="1580" w:type="pct"/>
          </w:tcPr>
          <w:p w14:paraId="74DE41EE" w14:textId="77777777" w:rsidR="00032733" w:rsidRDefault="00032733" w:rsidP="00947725">
            <w:pPr>
              <w:pStyle w:val="Tabletext0"/>
              <w:rPr>
                <w:rFonts w:cs="Calibri"/>
                <w:b/>
                <w:bCs/>
                <w:color w:val="000000"/>
                <w:lang w:eastAsia="en-GB"/>
              </w:rPr>
            </w:pPr>
            <w:r>
              <w:rPr>
                <w:rFonts w:cs="Calibri"/>
                <w:b/>
                <w:bCs/>
                <w:color w:val="000000"/>
                <w:lang w:eastAsia="en-GB"/>
              </w:rPr>
              <w:t>Number of patients (% of all patients)</w:t>
            </w:r>
          </w:p>
        </w:tc>
      </w:tr>
      <w:tr w:rsidR="00032733" w14:paraId="407470E6" w14:textId="77777777" w:rsidTr="00C54181">
        <w:tc>
          <w:tcPr>
            <w:tcW w:w="3420" w:type="pct"/>
          </w:tcPr>
          <w:p w14:paraId="0DB9090F" w14:textId="77777777" w:rsidR="00032733" w:rsidRDefault="00032733" w:rsidP="00947725">
            <w:pPr>
              <w:pStyle w:val="Tabletext0"/>
            </w:pPr>
            <w:r>
              <w:t>Number of patients tested</w:t>
            </w:r>
          </w:p>
        </w:tc>
        <w:tc>
          <w:tcPr>
            <w:tcW w:w="1580" w:type="pct"/>
          </w:tcPr>
          <w:p w14:paraId="0E9D37DA" w14:textId="77777777" w:rsidR="00032733" w:rsidRDefault="00032733" w:rsidP="00947725">
            <w:pPr>
              <w:pStyle w:val="Tabletext0"/>
            </w:pPr>
            <w:r>
              <w:t>147</w:t>
            </w:r>
          </w:p>
        </w:tc>
      </w:tr>
      <w:tr w:rsidR="00032733" w14:paraId="75AE7AD0" w14:textId="77777777" w:rsidTr="00C54181">
        <w:tc>
          <w:tcPr>
            <w:tcW w:w="3420" w:type="pct"/>
          </w:tcPr>
          <w:p w14:paraId="4E1C0511" w14:textId="77777777" w:rsidR="00032733" w:rsidRDefault="00032733" w:rsidP="00947725">
            <w:pPr>
              <w:pStyle w:val="Tabletext0"/>
            </w:pPr>
            <w:r>
              <w:t>Samples with ≥1 clinically significant variant</w:t>
            </w:r>
          </w:p>
        </w:tc>
        <w:tc>
          <w:tcPr>
            <w:tcW w:w="1580" w:type="pct"/>
          </w:tcPr>
          <w:p w14:paraId="23FB2B07" w14:textId="77777777" w:rsidR="00032733" w:rsidRDefault="00032733" w:rsidP="00947725">
            <w:pPr>
              <w:pStyle w:val="Tabletext0"/>
            </w:pPr>
            <w:r>
              <w:t>92 (64%)</w:t>
            </w:r>
          </w:p>
        </w:tc>
      </w:tr>
      <w:tr w:rsidR="00032733" w14:paraId="318B19CC" w14:textId="77777777" w:rsidTr="00C54181">
        <w:tc>
          <w:tcPr>
            <w:tcW w:w="3420" w:type="pct"/>
          </w:tcPr>
          <w:p w14:paraId="41AA8482" w14:textId="77777777" w:rsidR="00032733" w:rsidRDefault="00032733" w:rsidP="00947725">
            <w:pPr>
              <w:pStyle w:val="Tabletext0"/>
            </w:pPr>
            <w:r>
              <w:t>Patient receiving a diagnosis where not previously possible</w:t>
            </w:r>
          </w:p>
        </w:tc>
        <w:tc>
          <w:tcPr>
            <w:tcW w:w="1580" w:type="pct"/>
          </w:tcPr>
          <w:p w14:paraId="45AA4E4F" w14:textId="77777777" w:rsidR="00032733" w:rsidRDefault="00032733" w:rsidP="00947725">
            <w:pPr>
              <w:pStyle w:val="Tabletext0"/>
            </w:pPr>
            <w:r>
              <w:t>10 (7%)</w:t>
            </w:r>
          </w:p>
        </w:tc>
      </w:tr>
      <w:tr w:rsidR="00032733" w14:paraId="165AB069" w14:textId="77777777" w:rsidTr="00C54181">
        <w:tc>
          <w:tcPr>
            <w:tcW w:w="3420" w:type="pct"/>
          </w:tcPr>
          <w:p w14:paraId="40696C91" w14:textId="77777777" w:rsidR="00032733" w:rsidRDefault="00032733" w:rsidP="00947725">
            <w:pPr>
              <w:pStyle w:val="Tabletext0"/>
            </w:pPr>
            <w:r>
              <w:t>Patient where diagnosis assisted (new or increased certainty)</w:t>
            </w:r>
          </w:p>
        </w:tc>
        <w:tc>
          <w:tcPr>
            <w:tcW w:w="1580" w:type="pct"/>
          </w:tcPr>
          <w:p w14:paraId="2776DF21" w14:textId="77777777" w:rsidR="00032733" w:rsidRDefault="00032733" w:rsidP="00947725">
            <w:pPr>
              <w:pStyle w:val="Tabletext0"/>
            </w:pPr>
            <w:r>
              <w:t>37 (25%)</w:t>
            </w:r>
          </w:p>
        </w:tc>
      </w:tr>
      <w:tr w:rsidR="00032733" w14:paraId="653DB36A" w14:textId="77777777" w:rsidTr="00C54181">
        <w:tc>
          <w:tcPr>
            <w:tcW w:w="3420" w:type="pct"/>
          </w:tcPr>
          <w:p w14:paraId="302E6132" w14:textId="77777777" w:rsidR="00032733" w:rsidRDefault="00032733" w:rsidP="00947725">
            <w:pPr>
              <w:pStyle w:val="Tabletext0"/>
            </w:pPr>
            <w:r>
              <w:t xml:space="preserve">Patients receiving prognostic information </w:t>
            </w:r>
          </w:p>
        </w:tc>
        <w:tc>
          <w:tcPr>
            <w:tcW w:w="1580" w:type="pct"/>
          </w:tcPr>
          <w:p w14:paraId="7E5385B7" w14:textId="77777777" w:rsidR="00032733" w:rsidRDefault="00032733" w:rsidP="00947725">
            <w:pPr>
              <w:pStyle w:val="Tabletext0"/>
            </w:pPr>
            <w:r>
              <w:t>50 (34%)</w:t>
            </w:r>
          </w:p>
        </w:tc>
      </w:tr>
      <w:tr w:rsidR="00032733" w14:paraId="30859006" w14:textId="77777777" w:rsidTr="00C54181">
        <w:tc>
          <w:tcPr>
            <w:tcW w:w="3420" w:type="pct"/>
          </w:tcPr>
          <w:p w14:paraId="0B18E61E" w14:textId="77777777" w:rsidR="00032733" w:rsidRDefault="00032733" w:rsidP="00947725">
            <w:pPr>
              <w:pStyle w:val="Tabletext0"/>
            </w:pPr>
            <w:r>
              <w:t>Patients receiving result identifying an approved therapy</w:t>
            </w:r>
            <w:r w:rsidRPr="00620FC9">
              <w:t xml:space="preserve"> </w:t>
            </w:r>
          </w:p>
        </w:tc>
        <w:tc>
          <w:tcPr>
            <w:tcW w:w="1580" w:type="pct"/>
          </w:tcPr>
          <w:p w14:paraId="5540C2FF" w14:textId="77777777" w:rsidR="00032733" w:rsidRDefault="00032733" w:rsidP="00947725">
            <w:pPr>
              <w:pStyle w:val="Tabletext0"/>
            </w:pPr>
            <w:r>
              <w:t>27 (18%)</w:t>
            </w:r>
          </w:p>
        </w:tc>
      </w:tr>
      <w:tr w:rsidR="00032733" w14:paraId="6B956EFC" w14:textId="77777777" w:rsidTr="00C54181">
        <w:tc>
          <w:tcPr>
            <w:tcW w:w="3420" w:type="pct"/>
          </w:tcPr>
          <w:p w14:paraId="0EF2F26D" w14:textId="77777777" w:rsidR="00032733" w:rsidRDefault="00032733" w:rsidP="00947725">
            <w:pPr>
              <w:pStyle w:val="Tabletext0"/>
            </w:pPr>
            <w:r>
              <w:t>Patients receiving result identifying an off-label or investigational therapy</w:t>
            </w:r>
          </w:p>
        </w:tc>
        <w:tc>
          <w:tcPr>
            <w:tcW w:w="1580" w:type="pct"/>
          </w:tcPr>
          <w:p w14:paraId="194AF493" w14:textId="77777777" w:rsidR="00032733" w:rsidRDefault="00032733" w:rsidP="00947725">
            <w:pPr>
              <w:pStyle w:val="Tabletext0"/>
            </w:pPr>
            <w:r>
              <w:t>26 (18%)</w:t>
            </w:r>
          </w:p>
        </w:tc>
      </w:tr>
      <w:tr w:rsidR="00032733" w14:paraId="26C51976" w14:textId="77777777" w:rsidTr="00C54181">
        <w:tc>
          <w:tcPr>
            <w:tcW w:w="3420" w:type="pct"/>
          </w:tcPr>
          <w:p w14:paraId="5ECFB39A" w14:textId="77777777" w:rsidR="00032733" w:rsidRDefault="00032733" w:rsidP="00947725">
            <w:pPr>
              <w:pStyle w:val="Tabletext0"/>
            </w:pPr>
            <w:r>
              <w:t>Management altered where change in diagnosis</w:t>
            </w:r>
          </w:p>
        </w:tc>
        <w:tc>
          <w:tcPr>
            <w:tcW w:w="1580" w:type="pct"/>
          </w:tcPr>
          <w:p w14:paraId="612A171A" w14:textId="77777777" w:rsidR="00032733" w:rsidRDefault="00032733" w:rsidP="00947725">
            <w:pPr>
              <w:pStyle w:val="Tabletext0"/>
            </w:pPr>
            <w:r>
              <w:t xml:space="preserve">76 (52%) </w:t>
            </w:r>
          </w:p>
        </w:tc>
      </w:tr>
      <w:tr w:rsidR="00032733" w14:paraId="067354F3" w14:textId="77777777" w:rsidTr="00C54181">
        <w:tc>
          <w:tcPr>
            <w:tcW w:w="3420" w:type="pct"/>
          </w:tcPr>
          <w:p w14:paraId="726E959C" w14:textId="77777777" w:rsidR="00032733" w:rsidRPr="00E87DAA" w:rsidRDefault="00032733" w:rsidP="00947725">
            <w:pPr>
              <w:pStyle w:val="Tabletext0"/>
              <w:rPr>
                <w:b/>
                <w:bCs/>
              </w:rPr>
            </w:pPr>
            <w:r w:rsidRPr="00E87DAA">
              <w:rPr>
                <w:b/>
                <w:bCs/>
              </w:rPr>
              <w:t>Number of informative results</w:t>
            </w:r>
          </w:p>
        </w:tc>
        <w:tc>
          <w:tcPr>
            <w:tcW w:w="1580" w:type="pct"/>
          </w:tcPr>
          <w:p w14:paraId="176E8865" w14:textId="77777777" w:rsidR="00032733" w:rsidRDefault="00032733" w:rsidP="00947725">
            <w:pPr>
              <w:pStyle w:val="Tabletext0"/>
            </w:pPr>
          </w:p>
        </w:tc>
      </w:tr>
      <w:tr w:rsidR="00032733" w14:paraId="2B0F4815" w14:textId="77777777" w:rsidTr="00C54181">
        <w:tc>
          <w:tcPr>
            <w:tcW w:w="3420" w:type="pct"/>
          </w:tcPr>
          <w:p w14:paraId="118EA1FB" w14:textId="23625FC5" w:rsidR="00032733" w:rsidRDefault="00065220" w:rsidP="00947725">
            <w:pPr>
              <w:pStyle w:val="Tabletext0"/>
            </w:pPr>
            <w:r>
              <w:t>*</w:t>
            </w:r>
            <w:r w:rsidR="00032733">
              <w:t>Number of informative results from NGS – diagnosis, prognosis, approved therapy</w:t>
            </w:r>
          </w:p>
        </w:tc>
        <w:tc>
          <w:tcPr>
            <w:tcW w:w="1580" w:type="pct"/>
          </w:tcPr>
          <w:p w14:paraId="27E8DA66" w14:textId="77777777" w:rsidR="00032733" w:rsidRDefault="00032733" w:rsidP="00947725">
            <w:pPr>
              <w:pStyle w:val="Tabletext0"/>
            </w:pPr>
            <w:r>
              <w:t>114 (78%)</w:t>
            </w:r>
          </w:p>
        </w:tc>
      </w:tr>
      <w:tr w:rsidR="00032733" w14:paraId="28923967" w14:textId="77777777" w:rsidTr="00C54181">
        <w:tc>
          <w:tcPr>
            <w:tcW w:w="3420" w:type="pct"/>
          </w:tcPr>
          <w:p w14:paraId="044D1CFB" w14:textId="7E483FC9" w:rsidR="00032733" w:rsidRDefault="00065220" w:rsidP="00947725">
            <w:pPr>
              <w:pStyle w:val="Tabletext0"/>
            </w:pPr>
            <w:r>
              <w:t>*</w:t>
            </w:r>
            <w:r w:rsidR="00032733">
              <w:t>Number of informative results from NGS – diagnosis, prognosis, any therapy</w:t>
            </w:r>
          </w:p>
        </w:tc>
        <w:tc>
          <w:tcPr>
            <w:tcW w:w="1580" w:type="pct"/>
          </w:tcPr>
          <w:p w14:paraId="1D5D8A60" w14:textId="77777777" w:rsidR="00032733" w:rsidRDefault="00032733" w:rsidP="00947725">
            <w:pPr>
              <w:pStyle w:val="Tabletext0"/>
            </w:pPr>
            <w:r>
              <w:t>140 (95%)</w:t>
            </w:r>
          </w:p>
        </w:tc>
      </w:tr>
    </w:tbl>
    <w:p w14:paraId="6CC5629E" w14:textId="6B652C53" w:rsidR="00C46E06" w:rsidRPr="00C46E06" w:rsidRDefault="00B63036" w:rsidP="00C46E06">
      <w:pPr>
        <w:pStyle w:val="Tablenotes"/>
      </w:pPr>
      <w:r>
        <w:t>*Sum of patients with a change in diagnosis, prognosis, treatment with approved therapies – a single patient may receive more than one informative result or change, and a single variant may inform more than one domain</w:t>
      </w:r>
      <w:bookmarkStart w:id="29" w:name="_Ref111719671"/>
      <w:r w:rsidR="00C46E06">
        <w:br w:type="page"/>
      </w:r>
    </w:p>
    <w:p w14:paraId="793D0801" w14:textId="0CB0915D" w:rsidR="00032733" w:rsidRDefault="00032733" w:rsidP="00032733">
      <w:pPr>
        <w:pStyle w:val="Caption"/>
      </w:pPr>
      <w:r>
        <w:lastRenderedPageBreak/>
        <w:t xml:space="preserve">Table </w:t>
      </w:r>
      <w:fldSimple w:instr=" SEQ Table \* ARABIC ">
        <w:r w:rsidR="00A165AD">
          <w:rPr>
            <w:noProof/>
          </w:rPr>
          <w:t>12</w:t>
        </w:r>
      </w:fldSimple>
      <w:bookmarkEnd w:id="29"/>
      <w:r>
        <w:t xml:space="preserve"> Summary of findings of routine use of lymphoid NGS</w:t>
      </w:r>
      <w:r w:rsidR="00162D36">
        <w:t xml:space="preserve"> </w:t>
      </w:r>
      <w:r>
        <w:t>panel testing for the management of patients with chronic lymphocytic leukaemia</w:t>
      </w:r>
    </w:p>
    <w:tbl>
      <w:tblPr>
        <w:tblStyle w:val="TableGrid"/>
        <w:tblW w:w="5000" w:type="pct"/>
        <w:tblCellMar>
          <w:left w:w="28" w:type="dxa"/>
          <w:right w:w="28" w:type="dxa"/>
        </w:tblCellMar>
        <w:tblLook w:val="04A0" w:firstRow="1" w:lastRow="0" w:firstColumn="1" w:lastColumn="0" w:noHBand="0" w:noVBand="1"/>
      </w:tblPr>
      <w:tblGrid>
        <w:gridCol w:w="7225"/>
        <w:gridCol w:w="1791"/>
      </w:tblGrid>
      <w:tr w:rsidR="00032733" w14:paraId="6AE5A0C1" w14:textId="77777777" w:rsidTr="00B815BD">
        <w:trPr>
          <w:tblHeader/>
        </w:trPr>
        <w:tc>
          <w:tcPr>
            <w:tcW w:w="4007" w:type="pct"/>
          </w:tcPr>
          <w:p w14:paraId="3D8C31B7" w14:textId="50FBBA33" w:rsidR="00263FB3" w:rsidRDefault="00032733" w:rsidP="00947725">
            <w:pPr>
              <w:pStyle w:val="Tabletext0"/>
              <w:rPr>
                <w:rFonts w:cs="Calibri"/>
                <w:b/>
                <w:bCs/>
                <w:color w:val="000000"/>
                <w:lang w:eastAsia="en-GB"/>
              </w:rPr>
            </w:pPr>
            <w:r>
              <w:rPr>
                <w:rFonts w:cs="Calibri"/>
                <w:b/>
                <w:bCs/>
                <w:color w:val="000000"/>
                <w:lang w:eastAsia="en-GB"/>
              </w:rPr>
              <w:t>Jajosky</w:t>
            </w:r>
            <w:r w:rsidR="009334C9">
              <w:rPr>
                <w:rFonts w:cs="Calibri"/>
                <w:b/>
                <w:bCs/>
                <w:color w:val="000000"/>
                <w:lang w:eastAsia="en-GB"/>
              </w:rPr>
              <w:t xml:space="preserve"> et al</w:t>
            </w:r>
            <w:r w:rsidRPr="00522D64">
              <w:rPr>
                <w:rFonts w:cs="Calibri"/>
                <w:b/>
                <w:bCs/>
                <w:color w:val="000000"/>
                <w:lang w:eastAsia="en-GB"/>
              </w:rPr>
              <w:t xml:space="preserve"> </w:t>
            </w:r>
            <w:r w:rsidR="00D241BD">
              <w:rPr>
                <w:rFonts w:cs="Calibri"/>
                <w:b/>
                <w:bCs/>
                <w:color w:val="000000"/>
                <w:lang w:eastAsia="en-GB"/>
              </w:rPr>
              <w:t>(</w:t>
            </w:r>
            <w:r w:rsidR="00263FB3">
              <w:rPr>
                <w:rFonts w:cs="Calibri"/>
                <w:b/>
                <w:bCs/>
                <w:color w:val="000000"/>
                <w:lang w:eastAsia="en-GB"/>
              </w:rPr>
              <w:t>2021</w:t>
            </w:r>
            <w:r w:rsidR="00D241BD">
              <w:rPr>
                <w:rFonts w:cs="Calibri"/>
                <w:b/>
                <w:bCs/>
                <w:color w:val="000000"/>
                <w:lang w:eastAsia="en-GB"/>
              </w:rPr>
              <w:t>)</w:t>
            </w:r>
          </w:p>
          <w:p w14:paraId="35690833" w14:textId="4EBEA7F2" w:rsidR="00032733" w:rsidRDefault="00032733" w:rsidP="00947725">
            <w:pPr>
              <w:pStyle w:val="Tabletext0"/>
            </w:pPr>
            <w:r w:rsidRPr="00522D64">
              <w:rPr>
                <w:rFonts w:cs="Calibri"/>
                <w:b/>
                <w:bCs/>
                <w:color w:val="000000"/>
                <w:lang w:eastAsia="en-GB"/>
              </w:rPr>
              <w:t xml:space="preserve">NGS </w:t>
            </w:r>
            <w:r w:rsidR="00A169D6">
              <w:rPr>
                <w:rFonts w:cs="Calibri"/>
                <w:b/>
                <w:bCs/>
                <w:color w:val="000000"/>
                <w:lang w:eastAsia="en-GB"/>
              </w:rPr>
              <w:t xml:space="preserve">31-gene </w:t>
            </w:r>
            <w:r w:rsidRPr="00522D64">
              <w:rPr>
                <w:rFonts w:cs="Calibri"/>
                <w:b/>
                <w:bCs/>
                <w:color w:val="000000"/>
                <w:lang w:eastAsia="en-GB"/>
              </w:rPr>
              <w:t>panel testing</w:t>
            </w:r>
            <w:r>
              <w:rPr>
                <w:rFonts w:cs="Calibri"/>
                <w:b/>
                <w:bCs/>
                <w:color w:val="000000"/>
                <w:lang w:eastAsia="en-GB"/>
              </w:rPr>
              <w:t xml:space="preserve"> </w:t>
            </w:r>
            <w:r w:rsidR="00B63036">
              <w:rPr>
                <w:rFonts w:cs="Calibri"/>
                <w:b/>
                <w:bCs/>
                <w:color w:val="000000"/>
                <w:lang w:eastAsia="en-GB"/>
              </w:rPr>
              <w:t>used routinely in initial work-up of</w:t>
            </w:r>
            <w:r w:rsidR="007B769F">
              <w:rPr>
                <w:rFonts w:cs="Calibri"/>
                <w:b/>
                <w:bCs/>
                <w:color w:val="000000"/>
                <w:lang w:eastAsia="en-GB"/>
              </w:rPr>
              <w:t xml:space="preserve"> </w:t>
            </w:r>
            <w:r w:rsidR="00D241EC">
              <w:rPr>
                <w:rFonts w:cs="Calibri"/>
                <w:b/>
                <w:bCs/>
                <w:color w:val="000000"/>
                <w:lang w:eastAsia="en-GB"/>
              </w:rPr>
              <w:t>c</w:t>
            </w:r>
            <w:r w:rsidR="007B769F">
              <w:rPr>
                <w:rFonts w:cs="Calibri"/>
                <w:b/>
                <w:bCs/>
                <w:color w:val="000000"/>
                <w:lang w:eastAsia="en-GB"/>
              </w:rPr>
              <w:t xml:space="preserve">hronic </w:t>
            </w:r>
            <w:r w:rsidR="00D241EC">
              <w:rPr>
                <w:rFonts w:cs="Calibri"/>
                <w:b/>
                <w:bCs/>
                <w:color w:val="000000"/>
                <w:lang w:eastAsia="en-GB"/>
              </w:rPr>
              <w:t>l</w:t>
            </w:r>
            <w:r w:rsidR="007B769F">
              <w:rPr>
                <w:rFonts w:cs="Calibri"/>
                <w:b/>
                <w:bCs/>
                <w:color w:val="000000"/>
                <w:lang w:eastAsia="en-GB"/>
              </w:rPr>
              <w:t xml:space="preserve">ymphocytic </w:t>
            </w:r>
            <w:r w:rsidR="00D241EC">
              <w:rPr>
                <w:rFonts w:cs="Calibri"/>
                <w:b/>
                <w:bCs/>
                <w:color w:val="000000"/>
                <w:lang w:eastAsia="en-GB"/>
              </w:rPr>
              <w:t>l</w:t>
            </w:r>
            <w:r w:rsidR="007B769F">
              <w:rPr>
                <w:rFonts w:cs="Calibri"/>
                <w:b/>
                <w:bCs/>
                <w:color w:val="000000"/>
                <w:lang w:eastAsia="en-GB"/>
              </w:rPr>
              <w:t>eukaemia</w:t>
            </w:r>
          </w:p>
        </w:tc>
        <w:tc>
          <w:tcPr>
            <w:tcW w:w="993" w:type="pct"/>
          </w:tcPr>
          <w:p w14:paraId="196C4D7E" w14:textId="77777777" w:rsidR="00032733" w:rsidRDefault="00032733" w:rsidP="00947725">
            <w:pPr>
              <w:pStyle w:val="Tabletext0"/>
              <w:rPr>
                <w:rFonts w:cs="Calibri"/>
                <w:b/>
                <w:bCs/>
                <w:color w:val="000000"/>
                <w:lang w:eastAsia="en-GB"/>
              </w:rPr>
            </w:pPr>
            <w:r>
              <w:rPr>
                <w:rFonts w:cs="Calibri"/>
                <w:b/>
                <w:bCs/>
                <w:color w:val="000000"/>
                <w:lang w:eastAsia="en-GB"/>
              </w:rPr>
              <w:t>Number of patients (% of all patients)</w:t>
            </w:r>
          </w:p>
        </w:tc>
      </w:tr>
      <w:tr w:rsidR="00032733" w14:paraId="4EB82A2A" w14:textId="77777777" w:rsidTr="00B815BD">
        <w:tc>
          <w:tcPr>
            <w:tcW w:w="4007" w:type="pct"/>
          </w:tcPr>
          <w:p w14:paraId="7D6F66FA" w14:textId="77777777" w:rsidR="00032733" w:rsidRDefault="00032733" w:rsidP="00947725">
            <w:pPr>
              <w:pStyle w:val="Tabletext0"/>
            </w:pPr>
            <w:r>
              <w:t>Number of patients tested</w:t>
            </w:r>
          </w:p>
        </w:tc>
        <w:tc>
          <w:tcPr>
            <w:tcW w:w="993" w:type="pct"/>
          </w:tcPr>
          <w:p w14:paraId="35CE8459" w14:textId="77777777" w:rsidR="00032733" w:rsidRDefault="00032733" w:rsidP="00947725">
            <w:pPr>
              <w:pStyle w:val="Tabletext0"/>
            </w:pPr>
            <w:r>
              <w:t>43</w:t>
            </w:r>
          </w:p>
        </w:tc>
      </w:tr>
      <w:tr w:rsidR="00032733" w14:paraId="242560AF" w14:textId="77777777" w:rsidTr="00B815BD">
        <w:tc>
          <w:tcPr>
            <w:tcW w:w="4007" w:type="pct"/>
          </w:tcPr>
          <w:p w14:paraId="0A367350" w14:textId="77777777" w:rsidR="00032733" w:rsidRDefault="00032733" w:rsidP="00947725">
            <w:pPr>
              <w:pStyle w:val="Tabletext0"/>
            </w:pPr>
            <w:r>
              <w:t>Samples with ≥1 clinically significant variant</w:t>
            </w:r>
          </w:p>
        </w:tc>
        <w:tc>
          <w:tcPr>
            <w:tcW w:w="993" w:type="pct"/>
          </w:tcPr>
          <w:p w14:paraId="65F286AC" w14:textId="77777777" w:rsidR="00032733" w:rsidRDefault="00032733" w:rsidP="00947725">
            <w:pPr>
              <w:pStyle w:val="Tabletext0"/>
            </w:pPr>
            <w:r>
              <w:t>28/43 (65%)</w:t>
            </w:r>
          </w:p>
        </w:tc>
      </w:tr>
      <w:tr w:rsidR="00032733" w14:paraId="4A8A5CE6" w14:textId="77777777" w:rsidTr="00B815BD">
        <w:tc>
          <w:tcPr>
            <w:tcW w:w="4007" w:type="pct"/>
          </w:tcPr>
          <w:p w14:paraId="48FAD824" w14:textId="77777777" w:rsidR="00032733" w:rsidRDefault="00032733" w:rsidP="00947725">
            <w:pPr>
              <w:pStyle w:val="Tabletext0"/>
            </w:pPr>
            <w:r>
              <w:t>Patient receiving a change in diagnosis</w:t>
            </w:r>
          </w:p>
        </w:tc>
        <w:tc>
          <w:tcPr>
            <w:tcW w:w="993" w:type="pct"/>
          </w:tcPr>
          <w:p w14:paraId="5A42AA41" w14:textId="77777777" w:rsidR="00032733" w:rsidRDefault="00032733" w:rsidP="00947725">
            <w:pPr>
              <w:pStyle w:val="Tabletext0"/>
            </w:pPr>
            <w:r>
              <w:t>0</w:t>
            </w:r>
          </w:p>
        </w:tc>
      </w:tr>
      <w:tr w:rsidR="00032733" w14:paraId="23160432" w14:textId="77777777" w:rsidTr="00B815BD">
        <w:tc>
          <w:tcPr>
            <w:tcW w:w="4007" w:type="pct"/>
          </w:tcPr>
          <w:p w14:paraId="391AC2DD" w14:textId="77777777" w:rsidR="00032733" w:rsidRDefault="00032733" w:rsidP="00947725">
            <w:pPr>
              <w:pStyle w:val="Tabletext0"/>
            </w:pPr>
            <w:r>
              <w:t xml:space="preserve">Patients receiving prognostic information </w:t>
            </w:r>
          </w:p>
        </w:tc>
        <w:tc>
          <w:tcPr>
            <w:tcW w:w="993" w:type="pct"/>
          </w:tcPr>
          <w:p w14:paraId="52B273EC" w14:textId="77777777" w:rsidR="00032733" w:rsidRDefault="00032733" w:rsidP="00947725">
            <w:pPr>
              <w:pStyle w:val="Tabletext0"/>
            </w:pPr>
            <w:r>
              <w:t>27/43 (63%)</w:t>
            </w:r>
          </w:p>
        </w:tc>
      </w:tr>
      <w:tr w:rsidR="00032733" w14:paraId="63028BAD" w14:textId="77777777" w:rsidTr="00B815BD">
        <w:tc>
          <w:tcPr>
            <w:tcW w:w="4007" w:type="pct"/>
          </w:tcPr>
          <w:p w14:paraId="1EABB561" w14:textId="77777777" w:rsidR="00032733" w:rsidRDefault="00032733" w:rsidP="00947725">
            <w:pPr>
              <w:pStyle w:val="Tabletext0"/>
            </w:pPr>
            <w:r>
              <w:t xml:space="preserve">Patients receiving result directing therapy </w:t>
            </w:r>
          </w:p>
        </w:tc>
        <w:tc>
          <w:tcPr>
            <w:tcW w:w="993" w:type="pct"/>
          </w:tcPr>
          <w:p w14:paraId="3C59FB18" w14:textId="77777777" w:rsidR="00032733" w:rsidRDefault="00032733" w:rsidP="00947725">
            <w:pPr>
              <w:pStyle w:val="Tabletext0"/>
            </w:pPr>
            <w:r>
              <w:t>6/43 (14%)</w:t>
            </w:r>
          </w:p>
        </w:tc>
      </w:tr>
      <w:tr w:rsidR="00032733" w14:paraId="6D43A042" w14:textId="77777777" w:rsidTr="00B815BD">
        <w:tc>
          <w:tcPr>
            <w:tcW w:w="4007" w:type="pct"/>
          </w:tcPr>
          <w:p w14:paraId="73B56262" w14:textId="77777777" w:rsidR="00032733" w:rsidRDefault="00032733" w:rsidP="00947725">
            <w:pPr>
              <w:pStyle w:val="Tabletext0"/>
            </w:pPr>
            <w:r>
              <w:t>Patients receiving result identified an investigational therapy</w:t>
            </w:r>
          </w:p>
        </w:tc>
        <w:tc>
          <w:tcPr>
            <w:tcW w:w="993" w:type="pct"/>
          </w:tcPr>
          <w:p w14:paraId="108C3115" w14:textId="50175431" w:rsidR="00032733" w:rsidRDefault="00032733" w:rsidP="00947725">
            <w:pPr>
              <w:pStyle w:val="Tabletext0"/>
            </w:pPr>
            <w:r>
              <w:t>14</w:t>
            </w:r>
            <w:r w:rsidR="00D4095A">
              <w:t xml:space="preserve">/43 </w:t>
            </w:r>
            <w:r>
              <w:t>(33%)</w:t>
            </w:r>
          </w:p>
        </w:tc>
      </w:tr>
      <w:tr w:rsidR="00032733" w14:paraId="7D45224F" w14:textId="77777777" w:rsidTr="00B815BD">
        <w:tc>
          <w:tcPr>
            <w:tcW w:w="4007" w:type="pct"/>
          </w:tcPr>
          <w:p w14:paraId="5667F591" w14:textId="5F56F7F8" w:rsidR="00032733" w:rsidRDefault="00E00651" w:rsidP="00947725">
            <w:pPr>
              <w:pStyle w:val="Tabletext0"/>
            </w:pPr>
            <w:r>
              <w:t>Total n</w:t>
            </w:r>
            <w:r w:rsidR="00032733">
              <w:t>umber of informative NGS results</w:t>
            </w:r>
            <w:r w:rsidR="00D4095A">
              <w:t>/total number of patients</w:t>
            </w:r>
            <w:r w:rsidR="00032733">
              <w:t xml:space="preserve"> – diagnosis, prognosis, therapy</w:t>
            </w:r>
          </w:p>
        </w:tc>
        <w:tc>
          <w:tcPr>
            <w:tcW w:w="993" w:type="pct"/>
          </w:tcPr>
          <w:p w14:paraId="6D44A399" w14:textId="6810D2D9" w:rsidR="00032733" w:rsidRDefault="00E74590" w:rsidP="00947725">
            <w:pPr>
              <w:pStyle w:val="Tabletext0"/>
            </w:pPr>
            <w:r>
              <w:t>*</w:t>
            </w:r>
            <w:r w:rsidR="00032733">
              <w:t>47</w:t>
            </w:r>
            <w:r w:rsidR="00D4095A">
              <w:t>/43</w:t>
            </w:r>
            <w:r w:rsidR="00032733">
              <w:t xml:space="preserve"> (109%)</w:t>
            </w:r>
          </w:p>
        </w:tc>
      </w:tr>
    </w:tbl>
    <w:p w14:paraId="6042291B" w14:textId="2B7B5A10" w:rsidR="00032733" w:rsidRDefault="00E74590" w:rsidP="00E74590">
      <w:pPr>
        <w:pStyle w:val="TableFooter"/>
      </w:pPr>
      <w:r>
        <w:t>*An individual patient may have more than one informative variant, and a single variant may be informative across more than one domain so the total may exceed 100%</w:t>
      </w:r>
    </w:p>
    <w:p w14:paraId="5FB810BE" w14:textId="3A40E169" w:rsidR="00032733" w:rsidRDefault="00032733" w:rsidP="00032733">
      <w:pPr>
        <w:pStyle w:val="Caption"/>
      </w:pPr>
      <w:bookmarkStart w:id="30" w:name="_Ref111719650"/>
      <w:r>
        <w:t xml:space="preserve">Table </w:t>
      </w:r>
      <w:fldSimple w:instr=" SEQ Table \* ARABIC ">
        <w:r w:rsidR="00A165AD">
          <w:rPr>
            <w:noProof/>
          </w:rPr>
          <w:t>13</w:t>
        </w:r>
      </w:fldSimple>
      <w:bookmarkEnd w:id="30"/>
      <w:r>
        <w:t xml:space="preserve"> Clinical impact of Tier 1 or 2 variants identified in NGS </w:t>
      </w:r>
      <w:r w:rsidR="00954636">
        <w:t xml:space="preserve">52-gene </w:t>
      </w:r>
      <w:r>
        <w:t>panel testing of patients</w:t>
      </w:r>
      <w:r w:rsidR="00845C05">
        <w:t xml:space="preserve"> under the age of 26 years</w:t>
      </w:r>
      <w:r>
        <w:t xml:space="preserve"> with acute leukaemia (myeloid or lymphoid) </w:t>
      </w:r>
    </w:p>
    <w:tbl>
      <w:tblPr>
        <w:tblStyle w:val="TableGrid"/>
        <w:tblW w:w="5000" w:type="pct"/>
        <w:tblLook w:val="04A0" w:firstRow="1" w:lastRow="0" w:firstColumn="1" w:lastColumn="0" w:noHBand="0" w:noVBand="1"/>
      </w:tblPr>
      <w:tblGrid>
        <w:gridCol w:w="6167"/>
        <w:gridCol w:w="2849"/>
      </w:tblGrid>
      <w:tr w:rsidR="00032733" w14:paraId="12845EAB" w14:textId="77777777" w:rsidTr="00C54181">
        <w:tc>
          <w:tcPr>
            <w:tcW w:w="3420" w:type="pct"/>
          </w:tcPr>
          <w:p w14:paraId="33672E54" w14:textId="6CA3767D" w:rsidR="00032733" w:rsidRDefault="00032733" w:rsidP="00947725">
            <w:pPr>
              <w:pStyle w:val="Tabletext0"/>
            </w:pPr>
            <w:r>
              <w:rPr>
                <w:rFonts w:cs="Calibri"/>
                <w:b/>
                <w:bCs/>
                <w:color w:val="000000"/>
                <w:lang w:eastAsia="en-GB"/>
              </w:rPr>
              <w:t>Vicente-Garces</w:t>
            </w:r>
            <w:r w:rsidR="009334C9">
              <w:rPr>
                <w:rFonts w:cs="Calibri"/>
                <w:b/>
                <w:bCs/>
                <w:color w:val="000000"/>
                <w:lang w:eastAsia="en-GB"/>
              </w:rPr>
              <w:t xml:space="preserve"> et al</w:t>
            </w:r>
            <w:r w:rsidR="00E8694D">
              <w:rPr>
                <w:rFonts w:cs="Calibri"/>
                <w:b/>
                <w:bCs/>
                <w:color w:val="000000"/>
                <w:lang w:eastAsia="en-GB"/>
              </w:rPr>
              <w:t xml:space="preserve"> (2022)</w:t>
            </w:r>
            <w:r w:rsidR="00D241BD">
              <w:rPr>
                <w:rFonts w:cs="Calibri"/>
                <w:b/>
                <w:bCs/>
                <w:color w:val="000000"/>
                <w:lang w:eastAsia="en-GB"/>
              </w:rPr>
              <w:t xml:space="preserve"> </w:t>
            </w:r>
            <w:r w:rsidRPr="00522D64">
              <w:rPr>
                <w:rFonts w:cs="Calibri"/>
                <w:b/>
                <w:bCs/>
                <w:color w:val="000000"/>
                <w:lang w:eastAsia="en-GB"/>
              </w:rPr>
              <w:t xml:space="preserve">NGS </w:t>
            </w:r>
            <w:r w:rsidR="00A169D6">
              <w:rPr>
                <w:rFonts w:cs="Calibri"/>
                <w:b/>
                <w:bCs/>
                <w:color w:val="000000"/>
                <w:lang w:eastAsia="en-GB"/>
              </w:rPr>
              <w:t xml:space="preserve">52-gene </w:t>
            </w:r>
            <w:r w:rsidRPr="00522D64">
              <w:rPr>
                <w:rFonts w:cs="Calibri"/>
                <w:b/>
                <w:bCs/>
                <w:color w:val="000000"/>
                <w:lang w:eastAsia="en-GB"/>
              </w:rPr>
              <w:t xml:space="preserve">panel testing </w:t>
            </w:r>
            <w:r w:rsidR="00B73B34">
              <w:rPr>
                <w:rFonts w:cs="Calibri"/>
                <w:b/>
                <w:bCs/>
                <w:color w:val="000000"/>
                <w:lang w:eastAsia="en-GB"/>
              </w:rPr>
              <w:t>after other diagnostic tests</w:t>
            </w:r>
          </w:p>
        </w:tc>
        <w:tc>
          <w:tcPr>
            <w:tcW w:w="1580" w:type="pct"/>
          </w:tcPr>
          <w:p w14:paraId="1869162C" w14:textId="77777777" w:rsidR="00032733" w:rsidRDefault="00032733" w:rsidP="00947725">
            <w:pPr>
              <w:pStyle w:val="Tabletext0"/>
              <w:rPr>
                <w:rFonts w:cs="Calibri"/>
                <w:b/>
                <w:bCs/>
                <w:color w:val="000000"/>
                <w:lang w:eastAsia="en-GB"/>
              </w:rPr>
            </w:pPr>
            <w:r>
              <w:rPr>
                <w:rFonts w:cs="Calibri"/>
                <w:b/>
                <w:bCs/>
                <w:color w:val="000000"/>
                <w:lang w:eastAsia="en-GB"/>
              </w:rPr>
              <w:t>Number of patients (% of all patients)</w:t>
            </w:r>
          </w:p>
        </w:tc>
      </w:tr>
      <w:tr w:rsidR="00032733" w14:paraId="45C5844A" w14:textId="77777777" w:rsidTr="00C54181">
        <w:tc>
          <w:tcPr>
            <w:tcW w:w="3420" w:type="pct"/>
          </w:tcPr>
          <w:p w14:paraId="7B3080F0" w14:textId="77777777" w:rsidR="00032733" w:rsidRDefault="00032733" w:rsidP="00947725">
            <w:pPr>
              <w:pStyle w:val="Tabletext0"/>
            </w:pPr>
            <w:r>
              <w:t>Number of patients tested</w:t>
            </w:r>
          </w:p>
        </w:tc>
        <w:tc>
          <w:tcPr>
            <w:tcW w:w="1580" w:type="pct"/>
          </w:tcPr>
          <w:p w14:paraId="0ECF6795" w14:textId="77777777" w:rsidR="00032733" w:rsidRDefault="00032733" w:rsidP="00947725">
            <w:pPr>
              <w:pStyle w:val="Tabletext0"/>
            </w:pPr>
            <w:r>
              <w:t>76</w:t>
            </w:r>
          </w:p>
        </w:tc>
      </w:tr>
      <w:tr w:rsidR="00032733" w14:paraId="38AC807B" w14:textId="77777777" w:rsidTr="00C54181">
        <w:tc>
          <w:tcPr>
            <w:tcW w:w="3420" w:type="pct"/>
          </w:tcPr>
          <w:p w14:paraId="4570D776" w14:textId="77777777" w:rsidR="00032733" w:rsidRPr="004E5A71" w:rsidRDefault="00032733" w:rsidP="00947725">
            <w:pPr>
              <w:pStyle w:val="Tabletext0"/>
            </w:pPr>
            <w:r w:rsidRPr="004E5A71">
              <w:t>Samples with ≥1 clinically significant variant</w:t>
            </w:r>
          </w:p>
        </w:tc>
        <w:tc>
          <w:tcPr>
            <w:tcW w:w="1580" w:type="pct"/>
          </w:tcPr>
          <w:p w14:paraId="150695C6" w14:textId="77777777" w:rsidR="00032733" w:rsidRDefault="00032733" w:rsidP="00947725">
            <w:pPr>
              <w:pStyle w:val="Tabletext0"/>
            </w:pPr>
            <w:r>
              <w:t>52 (68%)</w:t>
            </w:r>
          </w:p>
        </w:tc>
      </w:tr>
      <w:tr w:rsidR="00032733" w14:paraId="6EE14DD5" w14:textId="77777777" w:rsidTr="00C54181">
        <w:tc>
          <w:tcPr>
            <w:tcW w:w="3420" w:type="pct"/>
          </w:tcPr>
          <w:p w14:paraId="4CC9C753" w14:textId="77777777" w:rsidR="00032733" w:rsidRDefault="00032733" w:rsidP="00947725">
            <w:pPr>
              <w:pStyle w:val="Tabletext0"/>
            </w:pPr>
            <w:r>
              <w:t>Patient where diagnosis refined</w:t>
            </w:r>
          </w:p>
        </w:tc>
        <w:tc>
          <w:tcPr>
            <w:tcW w:w="1580" w:type="pct"/>
          </w:tcPr>
          <w:p w14:paraId="73F0906B" w14:textId="77777777" w:rsidR="00032733" w:rsidRDefault="00032733" w:rsidP="00947725">
            <w:pPr>
              <w:pStyle w:val="Tabletext0"/>
            </w:pPr>
            <w:r>
              <w:t>31 (41%)</w:t>
            </w:r>
          </w:p>
        </w:tc>
      </w:tr>
      <w:tr w:rsidR="00032733" w14:paraId="5C661C51" w14:textId="77777777" w:rsidTr="00C54181">
        <w:tc>
          <w:tcPr>
            <w:tcW w:w="3420" w:type="pct"/>
          </w:tcPr>
          <w:p w14:paraId="5473D30C" w14:textId="77777777" w:rsidR="00032733" w:rsidRDefault="00032733" w:rsidP="00947725">
            <w:pPr>
              <w:pStyle w:val="Tabletext0"/>
            </w:pPr>
            <w:r>
              <w:t xml:space="preserve">Patients receiving prognostic information </w:t>
            </w:r>
          </w:p>
        </w:tc>
        <w:tc>
          <w:tcPr>
            <w:tcW w:w="1580" w:type="pct"/>
          </w:tcPr>
          <w:p w14:paraId="7A745822" w14:textId="77777777" w:rsidR="00032733" w:rsidRDefault="00032733" w:rsidP="00947725">
            <w:pPr>
              <w:pStyle w:val="Tabletext0"/>
            </w:pPr>
            <w:r>
              <w:t>53 (70%)</w:t>
            </w:r>
          </w:p>
        </w:tc>
      </w:tr>
      <w:tr w:rsidR="00032733" w14:paraId="33F1AE35" w14:textId="77777777" w:rsidTr="00C54181">
        <w:tc>
          <w:tcPr>
            <w:tcW w:w="3420" w:type="pct"/>
          </w:tcPr>
          <w:p w14:paraId="545934F4" w14:textId="77777777" w:rsidR="00032733" w:rsidRDefault="00032733" w:rsidP="00947725">
            <w:pPr>
              <w:pStyle w:val="Tabletext0"/>
            </w:pPr>
            <w:r>
              <w:t>Patients with potential germline variant detected</w:t>
            </w:r>
          </w:p>
        </w:tc>
        <w:tc>
          <w:tcPr>
            <w:tcW w:w="1580" w:type="pct"/>
          </w:tcPr>
          <w:p w14:paraId="7D515332" w14:textId="77777777" w:rsidR="00032733" w:rsidRDefault="00032733" w:rsidP="00947725">
            <w:pPr>
              <w:pStyle w:val="Tabletext0"/>
            </w:pPr>
            <w:r>
              <w:t>5 (6%)</w:t>
            </w:r>
          </w:p>
        </w:tc>
      </w:tr>
      <w:tr w:rsidR="00032733" w14:paraId="4B044841" w14:textId="77777777" w:rsidTr="00C54181">
        <w:tc>
          <w:tcPr>
            <w:tcW w:w="3420" w:type="pct"/>
          </w:tcPr>
          <w:p w14:paraId="59B509A2" w14:textId="77777777" w:rsidR="00032733" w:rsidRDefault="00032733" w:rsidP="00947725">
            <w:pPr>
              <w:pStyle w:val="Tabletext0"/>
            </w:pPr>
            <w:r>
              <w:t>Patients receiving result that identified an approved therapy, off-</w:t>
            </w:r>
            <w:proofErr w:type="gramStart"/>
            <w:r>
              <w:t>label</w:t>
            </w:r>
            <w:proofErr w:type="gramEnd"/>
            <w:r w:rsidRPr="00620FC9">
              <w:t xml:space="preserve"> </w:t>
            </w:r>
            <w:r>
              <w:t>or investigational therapy</w:t>
            </w:r>
          </w:p>
        </w:tc>
        <w:tc>
          <w:tcPr>
            <w:tcW w:w="1580" w:type="pct"/>
          </w:tcPr>
          <w:p w14:paraId="113F78A7" w14:textId="77777777" w:rsidR="00032733" w:rsidRDefault="00032733" w:rsidP="00947725">
            <w:pPr>
              <w:pStyle w:val="Tabletext0"/>
            </w:pPr>
            <w:r>
              <w:t>31 (41%)</w:t>
            </w:r>
          </w:p>
        </w:tc>
      </w:tr>
      <w:tr w:rsidR="00032733" w14:paraId="6A9563A1" w14:textId="77777777" w:rsidTr="00C54181">
        <w:tc>
          <w:tcPr>
            <w:tcW w:w="3420" w:type="pct"/>
          </w:tcPr>
          <w:p w14:paraId="7E54B82E" w14:textId="1ADA081B" w:rsidR="00032733" w:rsidRDefault="00032733" w:rsidP="00947725">
            <w:pPr>
              <w:pStyle w:val="Tabletext0"/>
            </w:pPr>
            <w:r>
              <w:t xml:space="preserve">Number of informative </w:t>
            </w:r>
            <w:r w:rsidR="00E74590">
              <w:t>NGS results</w:t>
            </w:r>
            <w:r>
              <w:t xml:space="preserve"> (diagnostic, prognostic, </w:t>
            </w:r>
            <w:r w:rsidR="00E74590">
              <w:t xml:space="preserve">familial, </w:t>
            </w:r>
            <w:r>
              <w:t xml:space="preserve">predictive) – </w:t>
            </w:r>
            <w:r w:rsidR="0047721A">
              <w:t xml:space="preserve">derived </w:t>
            </w:r>
            <w:r>
              <w:t>from supplementary table 3</w:t>
            </w:r>
          </w:p>
        </w:tc>
        <w:tc>
          <w:tcPr>
            <w:tcW w:w="1580" w:type="pct"/>
          </w:tcPr>
          <w:p w14:paraId="132AC35C" w14:textId="6F4E1C72" w:rsidR="00032733" w:rsidRDefault="007B769F" w:rsidP="00947725">
            <w:pPr>
              <w:pStyle w:val="Tabletext0"/>
            </w:pPr>
            <w:r>
              <w:t>*</w:t>
            </w:r>
            <w:r w:rsidR="00032733">
              <w:t>134 (176%)</w:t>
            </w:r>
          </w:p>
        </w:tc>
      </w:tr>
    </w:tbl>
    <w:p w14:paraId="6DBC1324" w14:textId="47C7A2B8" w:rsidR="00AC0A01" w:rsidRDefault="007B769F" w:rsidP="007B769F">
      <w:pPr>
        <w:pStyle w:val="TableFooter"/>
      </w:pPr>
      <w:r>
        <w:t>*An individual patient may have more than one informative variant, and a single variant may be informative across more than one domain so the total may exceed 100%</w:t>
      </w:r>
    </w:p>
    <w:p w14:paraId="36C7EE74" w14:textId="63B0BE76" w:rsidR="00AC0A01" w:rsidRDefault="00AC0A01" w:rsidP="00AC0A01">
      <w:r>
        <w:t>The studies demonstrate the clinical utility and clinical effectiveness of lymphoid gene panels in the diagnostic process, either after extensive review and</w:t>
      </w:r>
      <w:r w:rsidR="009F5173">
        <w:t xml:space="preserve"> </w:t>
      </w:r>
      <w:r>
        <w:t>prior testing</w:t>
      </w:r>
      <w:r w:rsidR="005C3193">
        <w:t xml:space="preserve"> (Bommier et al, 2021</w:t>
      </w:r>
      <w:r w:rsidR="007F0322">
        <w:t>;</w:t>
      </w:r>
      <w:r w:rsidR="005A1F9E">
        <w:t xml:space="preserve"> see </w:t>
      </w:r>
      <w:r w:rsidR="005A1F9E">
        <w:fldChar w:fldCharType="begin"/>
      </w:r>
      <w:r w:rsidR="005A1F9E">
        <w:instrText xml:space="preserve"> REF _Ref111719582 \h </w:instrText>
      </w:r>
      <w:r w:rsidR="005A1F9E">
        <w:fldChar w:fldCharType="separate"/>
      </w:r>
      <w:r w:rsidR="00A165AD">
        <w:t xml:space="preserve">Table </w:t>
      </w:r>
      <w:r w:rsidR="00A165AD">
        <w:rPr>
          <w:noProof/>
        </w:rPr>
        <w:t>10</w:t>
      </w:r>
      <w:r w:rsidR="005A1F9E">
        <w:fldChar w:fldCharType="end"/>
      </w:r>
      <w:r w:rsidR="005C3193">
        <w:t>)</w:t>
      </w:r>
      <w:r w:rsidR="00D241BD">
        <w:t>;</w:t>
      </w:r>
      <w:r>
        <w:t xml:space="preserve"> or when used upfront as an adjunct in the diagnosis of lymphoid conditions where a substantial proportion will be difficult to diagnose</w:t>
      </w:r>
      <w:r w:rsidR="005C3193">
        <w:t xml:space="preserve"> (Jajosky et al, 2021</w:t>
      </w:r>
      <w:r w:rsidR="005A1F9E">
        <w:t xml:space="preserve">; see </w:t>
      </w:r>
      <w:r w:rsidR="005A1F9E">
        <w:fldChar w:fldCharType="begin"/>
      </w:r>
      <w:r w:rsidR="005A1F9E">
        <w:instrText xml:space="preserve"> REF _Ref111719593 \h </w:instrText>
      </w:r>
      <w:r w:rsidR="005A1F9E">
        <w:fldChar w:fldCharType="separate"/>
      </w:r>
      <w:r w:rsidR="00A165AD">
        <w:t xml:space="preserve">Table </w:t>
      </w:r>
      <w:r w:rsidR="00A165AD">
        <w:rPr>
          <w:noProof/>
        </w:rPr>
        <w:t>11</w:t>
      </w:r>
      <w:r w:rsidR="005A1F9E">
        <w:fldChar w:fldCharType="end"/>
      </w:r>
      <w:r w:rsidR="005C3193">
        <w:t>)</w:t>
      </w:r>
      <w:r>
        <w:t xml:space="preserve"> or to provide additional information over and above conventional testing</w:t>
      </w:r>
      <w:r w:rsidR="005C3193">
        <w:t>, particularly for prognostic</w:t>
      </w:r>
      <w:r w:rsidR="009F5173">
        <w:t>, familial</w:t>
      </w:r>
      <w:r w:rsidR="005C3193">
        <w:t xml:space="preserve"> and predictive purposes (Jajosky et al, 2021; </w:t>
      </w:r>
      <w:r w:rsidR="00E00651">
        <w:t xml:space="preserve">see </w:t>
      </w:r>
      <w:r w:rsidR="005C3193">
        <w:t>Vicente-Garces et al</w:t>
      </w:r>
      <w:r w:rsidR="0019686D">
        <w:t>,</w:t>
      </w:r>
      <w:r w:rsidR="005C3193">
        <w:t xml:space="preserve"> 202</w:t>
      </w:r>
      <w:r w:rsidR="0019686D">
        <w:t>2</w:t>
      </w:r>
      <w:r w:rsidR="005C3193">
        <w:t>)</w:t>
      </w:r>
      <w:r>
        <w:t xml:space="preserve">. The overturning of prior diagnoses of malignancy and </w:t>
      </w:r>
      <w:r w:rsidR="00844A77">
        <w:t>to establish a</w:t>
      </w:r>
      <w:r w:rsidR="001F11BE">
        <w:t xml:space="preserve"> </w:t>
      </w:r>
      <w:r>
        <w:t>definitive diagnosis is evident, regardless of whether it is used earlier</w:t>
      </w:r>
      <w:r w:rsidR="001F11BE">
        <w:t xml:space="preserve"> (Jajosky et al, 2021)</w:t>
      </w:r>
      <w:r>
        <w:t xml:space="preserve"> </w:t>
      </w:r>
      <w:r w:rsidR="001F11BE">
        <w:t>or</w:t>
      </w:r>
      <w:r>
        <w:t xml:space="preserve"> later in the diagnostic process</w:t>
      </w:r>
      <w:r w:rsidR="001F11BE">
        <w:t xml:space="preserve"> (Bommier et al, 2021)</w:t>
      </w:r>
      <w:r>
        <w:t xml:space="preserve">. Furthermore, the detection of a germline variant conferring an increased risk of toxicity with mercaptopurine broadens the clinical claim to include enhanced safety if such genes are included </w:t>
      </w:r>
      <w:r w:rsidR="00844A77">
        <w:t>(Vicente-Garces et al</w:t>
      </w:r>
      <w:r w:rsidR="0012195F">
        <w:t xml:space="preserve">, </w:t>
      </w:r>
      <w:r w:rsidR="00844A77">
        <w:t>2022</w:t>
      </w:r>
      <w:r w:rsidR="007E68C8">
        <w:t xml:space="preserve">; see </w:t>
      </w:r>
      <w:r w:rsidR="007E68C8">
        <w:fldChar w:fldCharType="begin"/>
      </w:r>
      <w:r w:rsidR="007E68C8">
        <w:instrText xml:space="preserve"> REF _Ref111719650 \h </w:instrText>
      </w:r>
      <w:r w:rsidR="007E68C8">
        <w:fldChar w:fldCharType="separate"/>
      </w:r>
      <w:r w:rsidR="00A165AD">
        <w:t xml:space="preserve">Table </w:t>
      </w:r>
      <w:r w:rsidR="00A165AD">
        <w:rPr>
          <w:noProof/>
        </w:rPr>
        <w:t>13</w:t>
      </w:r>
      <w:r w:rsidR="007E68C8">
        <w:fldChar w:fldCharType="end"/>
      </w:r>
      <w:r w:rsidR="00844A77">
        <w:t>)</w:t>
      </w:r>
      <w:r>
        <w:t>- these are not currently proposed but the permissive approach of an advisory candidate gene list does not preclude their inclusion.</w:t>
      </w:r>
    </w:p>
    <w:p w14:paraId="6C8621E5" w14:textId="61DA062E" w:rsidR="005A1F9E" w:rsidRDefault="005A1F9E" w:rsidP="00AC0A01">
      <w:r>
        <w:t>Both Bommier (2021) and Jajosky emphasise the value of NGS panel testing to assist in difficult diagnoses, and Jajosky et al (2021) also demonstrate the value of the prognostic and therapeutic information gained when testing patients with chronic lymphocytic leukaemia - a condition that can be readily diagnosed by other means</w:t>
      </w:r>
      <w:r w:rsidR="007E68C8">
        <w:t xml:space="preserve"> (see </w:t>
      </w:r>
      <w:r w:rsidR="007E68C8">
        <w:fldChar w:fldCharType="begin"/>
      </w:r>
      <w:r w:rsidR="007E68C8">
        <w:instrText xml:space="preserve"> REF _Ref111719671 \h </w:instrText>
      </w:r>
      <w:r w:rsidR="007E68C8">
        <w:fldChar w:fldCharType="separate"/>
      </w:r>
      <w:r w:rsidR="00A165AD">
        <w:t xml:space="preserve">Table </w:t>
      </w:r>
      <w:r w:rsidR="00A165AD">
        <w:rPr>
          <w:noProof/>
        </w:rPr>
        <w:t>12</w:t>
      </w:r>
      <w:r w:rsidR="007E68C8">
        <w:fldChar w:fldCharType="end"/>
      </w:r>
      <w:r w:rsidR="007E68C8">
        <w:t>)</w:t>
      </w:r>
      <w:r>
        <w:t xml:space="preserve">. Vicente-Garces et al (2022) tested patients after all other tests had been completed, and their findings indicate that DNA analysis within NGS panel testing assisted most with prognostic, familial </w:t>
      </w:r>
      <w:proofErr w:type="gramStart"/>
      <w:r>
        <w:t>predisposition</w:t>
      </w:r>
      <w:proofErr w:type="gramEnd"/>
      <w:r>
        <w:t xml:space="preserve"> and therapeutic selection.</w:t>
      </w:r>
    </w:p>
    <w:p w14:paraId="2F13A83E" w14:textId="37C392E6" w:rsidR="00AC0A01" w:rsidRPr="00CE28E3" w:rsidRDefault="00AC0A01" w:rsidP="00AC0A01">
      <w:r w:rsidRPr="00CE28E3">
        <w:lastRenderedPageBreak/>
        <w:t>The use of</w:t>
      </w:r>
      <w:r>
        <w:t xml:space="preserve"> multigene panel testing to characterise variants in suspected haematological malignancies of myeloid</w:t>
      </w:r>
      <w:r w:rsidR="00BD020D">
        <w:t>,</w:t>
      </w:r>
      <w:r>
        <w:t xml:space="preserve"> </w:t>
      </w:r>
      <w:proofErr w:type="gramStart"/>
      <w:r>
        <w:t>lymphoid</w:t>
      </w:r>
      <w:proofErr w:type="gramEnd"/>
      <w:r>
        <w:t xml:space="preserve"> or uncertain lineage </w:t>
      </w:r>
      <w:r w:rsidRPr="00CE28E3">
        <w:t xml:space="preserve">results in </w:t>
      </w:r>
      <w:r>
        <w:t>superior</w:t>
      </w:r>
      <w:r w:rsidRPr="00CE28E3">
        <w:t xml:space="preserve"> effectiveness compared with </w:t>
      </w:r>
      <w:r>
        <w:t>no gene panel testing.</w:t>
      </w:r>
    </w:p>
    <w:p w14:paraId="304CD820" w14:textId="7921B2C1" w:rsidR="009E3B89" w:rsidRDefault="00AC0A01" w:rsidP="009E3B89">
      <w:r w:rsidRPr="00CE28E3">
        <w:t xml:space="preserve">The use of </w:t>
      </w:r>
      <w:r>
        <w:t xml:space="preserve">multigene panel testing to characterise of variants in suspected haematological malignancies of myeloid, </w:t>
      </w:r>
      <w:proofErr w:type="gramStart"/>
      <w:r>
        <w:t>lymphoid</w:t>
      </w:r>
      <w:proofErr w:type="gramEnd"/>
      <w:r>
        <w:t xml:space="preserve"> or uncertain lineage may result in superior </w:t>
      </w:r>
      <w:r w:rsidRPr="00CE28E3">
        <w:t xml:space="preserve">safety compared with </w:t>
      </w:r>
      <w:r>
        <w:t>no gene panel testing.</w:t>
      </w:r>
    </w:p>
    <w:p w14:paraId="0D09C9E4" w14:textId="70BD3646" w:rsidR="00772829" w:rsidRDefault="00C36633" w:rsidP="002A18BE">
      <w:pPr>
        <w:pStyle w:val="Heading2"/>
        <w:numPr>
          <w:ilvl w:val="0"/>
          <w:numId w:val="0"/>
        </w:numPr>
      </w:pPr>
      <w:bookmarkStart w:id="31" w:name="_Toc111754802"/>
      <w:r>
        <w:t>1</w:t>
      </w:r>
      <w:r w:rsidR="00FA4672">
        <w:t>3</w:t>
      </w:r>
      <w:r>
        <w:t>.</w:t>
      </w:r>
      <w:r>
        <w:tab/>
      </w:r>
      <w:r w:rsidR="00772829" w:rsidRPr="00177CFC">
        <w:t>Economic evaluation</w:t>
      </w:r>
      <w:bookmarkEnd w:id="31"/>
    </w:p>
    <w:p w14:paraId="6EAA81EB" w14:textId="1E87D1B2" w:rsidR="008600FF" w:rsidRDefault="00B5320C" w:rsidP="00B5320C">
      <w:r>
        <w:t>The MSAC Executive advised that a pragmatic economic evaluation was required</w:t>
      </w:r>
      <w:r w:rsidR="008600FF">
        <w:t>.</w:t>
      </w:r>
    </w:p>
    <w:p w14:paraId="31DFA849" w14:textId="3208BF34" w:rsidR="00A65A7E" w:rsidRDefault="00A65A7E" w:rsidP="00681C31">
      <w:pPr>
        <w:pStyle w:val="Caption"/>
        <w:tabs>
          <w:tab w:val="left" w:pos="1134"/>
        </w:tabs>
        <w:ind w:left="1134" w:hanging="1134"/>
      </w:pPr>
      <w:bookmarkStart w:id="32" w:name="_Ref69725820"/>
      <w:r w:rsidRPr="00CE28E3">
        <w:t>Table</w:t>
      </w:r>
      <w:r>
        <w:t> </w:t>
      </w:r>
      <w:r w:rsidRPr="00CE28E3">
        <w:rPr>
          <w:noProof/>
        </w:rPr>
        <w:fldChar w:fldCharType="begin"/>
      </w:r>
      <w:r w:rsidRPr="00CE28E3">
        <w:rPr>
          <w:noProof/>
        </w:rPr>
        <w:instrText xml:space="preserve"> SEQ Table \* ARABIC </w:instrText>
      </w:r>
      <w:r w:rsidRPr="00CE28E3">
        <w:rPr>
          <w:noProof/>
        </w:rPr>
        <w:fldChar w:fldCharType="separate"/>
      </w:r>
      <w:r w:rsidR="00A165AD">
        <w:rPr>
          <w:noProof/>
        </w:rPr>
        <w:t>14</w:t>
      </w:r>
      <w:r w:rsidRPr="00CE28E3">
        <w:rPr>
          <w:noProof/>
        </w:rPr>
        <w:fldChar w:fldCharType="end"/>
      </w:r>
      <w:bookmarkEnd w:id="32"/>
      <w:r w:rsidRPr="00CE28E3">
        <w:tab/>
        <w:t>Summary of the economic evaluation</w:t>
      </w:r>
      <w:r w:rsidR="00824F1D">
        <w:t xml:space="preserve">; </w:t>
      </w:r>
      <w:r w:rsidR="00824F1D">
        <w:rPr>
          <w:i/>
          <w:iCs/>
        </w:rPr>
        <w:t>ESC amendments marked up in italics</w:t>
      </w:r>
    </w:p>
    <w:tbl>
      <w:tblPr>
        <w:tblStyle w:val="TableGrid1"/>
        <w:tblW w:w="5000" w:type="pct"/>
        <w:tblLook w:val="04A0" w:firstRow="1" w:lastRow="0" w:firstColumn="1" w:lastColumn="0" w:noHBand="0" w:noVBand="1"/>
      </w:tblPr>
      <w:tblGrid>
        <w:gridCol w:w="2317"/>
        <w:gridCol w:w="6699"/>
      </w:tblGrid>
      <w:tr w:rsidR="00A65A7E" w:rsidRPr="000449D1" w14:paraId="2302DFB7" w14:textId="77777777" w:rsidTr="004033D1">
        <w:trPr>
          <w:cnfStyle w:val="100000000000" w:firstRow="1" w:lastRow="0" w:firstColumn="0" w:lastColumn="0" w:oddVBand="0" w:evenVBand="0" w:oddHBand="0" w:evenHBand="0" w:firstRowFirstColumn="0" w:firstRowLastColumn="0" w:lastRowFirstColumn="0" w:lastRowLastColumn="0"/>
          <w:tblHeader/>
        </w:trPr>
        <w:tc>
          <w:tcPr>
            <w:tcW w:w="1285" w:type="pct"/>
          </w:tcPr>
          <w:p w14:paraId="62288EAB" w14:textId="77777777" w:rsidR="00A65A7E" w:rsidRPr="000449D1" w:rsidRDefault="00A65A7E" w:rsidP="00681C31">
            <w:pPr>
              <w:pStyle w:val="TableHeading"/>
              <w:rPr>
                <w:szCs w:val="20"/>
              </w:rPr>
            </w:pPr>
            <w:r w:rsidRPr="000449D1">
              <w:rPr>
                <w:szCs w:val="20"/>
              </w:rPr>
              <w:t>Component</w:t>
            </w:r>
          </w:p>
        </w:tc>
        <w:tc>
          <w:tcPr>
            <w:tcW w:w="3715" w:type="pct"/>
          </w:tcPr>
          <w:p w14:paraId="48F6114F" w14:textId="77777777" w:rsidR="00A65A7E" w:rsidRPr="000449D1" w:rsidRDefault="00A65A7E" w:rsidP="00681C31">
            <w:pPr>
              <w:pStyle w:val="TableHeading"/>
              <w:rPr>
                <w:szCs w:val="20"/>
              </w:rPr>
            </w:pPr>
            <w:r w:rsidRPr="000449D1">
              <w:rPr>
                <w:szCs w:val="20"/>
              </w:rPr>
              <w:t>Description</w:t>
            </w:r>
          </w:p>
        </w:tc>
      </w:tr>
      <w:tr w:rsidR="00A65A7E" w:rsidRPr="000449D1" w14:paraId="32B2752D" w14:textId="77777777" w:rsidTr="004033D1">
        <w:tc>
          <w:tcPr>
            <w:tcW w:w="1285" w:type="pct"/>
          </w:tcPr>
          <w:p w14:paraId="404D250E" w14:textId="77777777" w:rsidR="00A65A7E" w:rsidRPr="000449D1" w:rsidRDefault="00A65A7E" w:rsidP="00681C31">
            <w:pPr>
              <w:pStyle w:val="TableText"/>
              <w:keepNext/>
              <w:rPr>
                <w:szCs w:val="20"/>
              </w:rPr>
            </w:pPr>
            <w:r w:rsidRPr="000449D1">
              <w:rPr>
                <w:szCs w:val="20"/>
              </w:rPr>
              <w:t>Perspective</w:t>
            </w:r>
          </w:p>
        </w:tc>
        <w:tc>
          <w:tcPr>
            <w:tcW w:w="3715" w:type="pct"/>
          </w:tcPr>
          <w:p w14:paraId="6A935F0D" w14:textId="0B989866" w:rsidR="00A65A7E" w:rsidRPr="000449D1" w:rsidRDefault="00A65A7E" w:rsidP="00681C31">
            <w:pPr>
              <w:pStyle w:val="TableText"/>
              <w:keepNext/>
              <w:rPr>
                <w:szCs w:val="20"/>
              </w:rPr>
            </w:pPr>
            <w:r w:rsidRPr="000449D1">
              <w:rPr>
                <w:szCs w:val="20"/>
              </w:rPr>
              <w:t>Health care system perspective</w:t>
            </w:r>
          </w:p>
        </w:tc>
      </w:tr>
      <w:tr w:rsidR="00A65A7E" w:rsidRPr="000449D1" w14:paraId="6D268F34" w14:textId="77777777" w:rsidTr="004033D1">
        <w:trPr>
          <w:tblHeader/>
        </w:trPr>
        <w:tc>
          <w:tcPr>
            <w:tcW w:w="1285" w:type="pct"/>
          </w:tcPr>
          <w:p w14:paraId="03461811" w14:textId="77777777" w:rsidR="00A65A7E" w:rsidRPr="000449D1" w:rsidRDefault="00A65A7E" w:rsidP="00681C31">
            <w:pPr>
              <w:pStyle w:val="TableText"/>
              <w:keepNext/>
              <w:rPr>
                <w:szCs w:val="20"/>
              </w:rPr>
            </w:pPr>
            <w:r w:rsidRPr="000449D1">
              <w:rPr>
                <w:szCs w:val="20"/>
              </w:rPr>
              <w:t>Population</w:t>
            </w:r>
          </w:p>
        </w:tc>
        <w:tc>
          <w:tcPr>
            <w:tcW w:w="3715" w:type="pct"/>
          </w:tcPr>
          <w:p w14:paraId="3315FA0D" w14:textId="7CF6C811" w:rsidR="00A65A7E" w:rsidRPr="000449D1" w:rsidRDefault="009555F6" w:rsidP="00681C31">
            <w:pPr>
              <w:pStyle w:val="TableText"/>
              <w:keepNext/>
              <w:rPr>
                <w:szCs w:val="20"/>
              </w:rPr>
            </w:pPr>
            <w:r>
              <w:rPr>
                <w:szCs w:val="20"/>
              </w:rPr>
              <w:t>Patients with a suspected initial diagnosis of a haematological malignancy, or with suspected relapse or progression</w:t>
            </w:r>
          </w:p>
        </w:tc>
      </w:tr>
      <w:tr w:rsidR="00A65A7E" w:rsidRPr="000449D1" w14:paraId="2ED3975B" w14:textId="77777777" w:rsidTr="004033D1">
        <w:tc>
          <w:tcPr>
            <w:tcW w:w="1285" w:type="pct"/>
          </w:tcPr>
          <w:p w14:paraId="7B509D7F" w14:textId="5ABEBB88" w:rsidR="00A65A7E" w:rsidRPr="000449D1" w:rsidRDefault="009555F6" w:rsidP="00681C31">
            <w:pPr>
              <w:pStyle w:val="TableText"/>
              <w:keepNext/>
              <w:rPr>
                <w:szCs w:val="20"/>
              </w:rPr>
            </w:pPr>
            <w:r>
              <w:rPr>
                <w:szCs w:val="20"/>
              </w:rPr>
              <w:t>*</w:t>
            </w:r>
            <w:r w:rsidR="00A65A7E" w:rsidRPr="000449D1">
              <w:rPr>
                <w:szCs w:val="20"/>
              </w:rPr>
              <w:t>Prior testing</w:t>
            </w:r>
          </w:p>
        </w:tc>
        <w:tc>
          <w:tcPr>
            <w:tcW w:w="3715" w:type="pct"/>
          </w:tcPr>
          <w:p w14:paraId="15C07C3B" w14:textId="54632F7B" w:rsidR="009555F6" w:rsidRDefault="009555F6" w:rsidP="008600FF">
            <w:pPr>
              <w:pStyle w:val="TableText"/>
              <w:keepNext/>
              <w:rPr>
                <w:szCs w:val="20"/>
              </w:rPr>
            </w:pPr>
            <w:r>
              <w:rPr>
                <w:szCs w:val="20"/>
              </w:rPr>
              <w:t>Any of the following</w:t>
            </w:r>
            <w:r w:rsidR="00824F1D">
              <w:rPr>
                <w:szCs w:val="20"/>
              </w:rPr>
              <w:t xml:space="preserve"> (</w:t>
            </w:r>
            <w:r w:rsidR="002E23B5">
              <w:rPr>
                <w:szCs w:val="20"/>
              </w:rPr>
              <w:t xml:space="preserve">although </w:t>
            </w:r>
            <w:r w:rsidR="00824F1D">
              <w:rPr>
                <w:szCs w:val="20"/>
              </w:rPr>
              <w:t>not included in economic model)</w:t>
            </w:r>
            <w:r>
              <w:rPr>
                <w:szCs w:val="20"/>
              </w:rPr>
              <w:t xml:space="preserve">: </w:t>
            </w:r>
          </w:p>
          <w:p w14:paraId="04022D74" w14:textId="3843A292" w:rsidR="008600FF" w:rsidRPr="008600FF" w:rsidRDefault="008600FF" w:rsidP="008600FF">
            <w:pPr>
              <w:pStyle w:val="TableText"/>
              <w:keepNext/>
              <w:rPr>
                <w:szCs w:val="20"/>
              </w:rPr>
            </w:pPr>
            <w:r w:rsidRPr="008600FF">
              <w:rPr>
                <w:szCs w:val="20"/>
              </w:rPr>
              <w:t>Blood count, film</w:t>
            </w:r>
          </w:p>
          <w:p w14:paraId="62965B35" w14:textId="16077C98" w:rsidR="008600FF" w:rsidRPr="008600FF" w:rsidRDefault="009555F6" w:rsidP="008600FF">
            <w:pPr>
              <w:pStyle w:val="TableText"/>
              <w:keepNext/>
              <w:rPr>
                <w:szCs w:val="20"/>
              </w:rPr>
            </w:pPr>
            <w:r>
              <w:rPr>
                <w:szCs w:val="20"/>
              </w:rPr>
              <w:t>B</w:t>
            </w:r>
            <w:r w:rsidR="008600FF" w:rsidRPr="008600FF">
              <w:rPr>
                <w:szCs w:val="20"/>
              </w:rPr>
              <w:t>iopsy/bone marrow aspirate</w:t>
            </w:r>
          </w:p>
          <w:p w14:paraId="3D35F691" w14:textId="77777777" w:rsidR="008600FF" w:rsidRPr="008600FF" w:rsidRDefault="008600FF" w:rsidP="008600FF">
            <w:pPr>
              <w:pStyle w:val="TableText"/>
              <w:keepNext/>
              <w:rPr>
                <w:szCs w:val="20"/>
              </w:rPr>
            </w:pPr>
            <w:r w:rsidRPr="008600FF">
              <w:rPr>
                <w:szCs w:val="20"/>
              </w:rPr>
              <w:t>Immunophenotyping</w:t>
            </w:r>
          </w:p>
          <w:p w14:paraId="5A40EB3F" w14:textId="77777777" w:rsidR="008600FF" w:rsidRPr="008600FF" w:rsidRDefault="008600FF" w:rsidP="008600FF">
            <w:pPr>
              <w:pStyle w:val="TableText"/>
              <w:keepNext/>
              <w:rPr>
                <w:szCs w:val="20"/>
              </w:rPr>
            </w:pPr>
            <w:r w:rsidRPr="008600FF">
              <w:rPr>
                <w:szCs w:val="20"/>
              </w:rPr>
              <w:t>Cytology</w:t>
            </w:r>
          </w:p>
          <w:p w14:paraId="54832FB5" w14:textId="77777777" w:rsidR="00A65A7E" w:rsidRDefault="008600FF" w:rsidP="00681C31">
            <w:pPr>
              <w:pStyle w:val="TableText"/>
              <w:keepNext/>
              <w:rPr>
                <w:szCs w:val="20"/>
              </w:rPr>
            </w:pPr>
            <w:r w:rsidRPr="008600FF">
              <w:rPr>
                <w:szCs w:val="20"/>
              </w:rPr>
              <w:t>Cytogenetics, single gene testing</w:t>
            </w:r>
          </w:p>
          <w:p w14:paraId="5EB708A5" w14:textId="7A6AC86C" w:rsidR="00824F1D" w:rsidRPr="000449D1" w:rsidRDefault="008600FF" w:rsidP="00681C31">
            <w:pPr>
              <w:pStyle w:val="TableText"/>
              <w:keepNext/>
              <w:rPr>
                <w:szCs w:val="20"/>
              </w:rPr>
            </w:pPr>
            <w:r>
              <w:rPr>
                <w:szCs w:val="20"/>
              </w:rPr>
              <w:t xml:space="preserve">Radiological imaging </w:t>
            </w:r>
            <w:proofErr w:type="gramStart"/>
            <w:r>
              <w:rPr>
                <w:szCs w:val="20"/>
              </w:rPr>
              <w:t>where</w:t>
            </w:r>
            <w:proofErr w:type="gramEnd"/>
            <w:r>
              <w:rPr>
                <w:szCs w:val="20"/>
              </w:rPr>
              <w:t xml:space="preserve"> indicated</w:t>
            </w:r>
          </w:p>
        </w:tc>
      </w:tr>
      <w:tr w:rsidR="00A65A7E" w:rsidRPr="000449D1" w14:paraId="1C8E3120" w14:textId="77777777" w:rsidTr="004033D1">
        <w:tc>
          <w:tcPr>
            <w:tcW w:w="1285" w:type="pct"/>
          </w:tcPr>
          <w:p w14:paraId="066249BD" w14:textId="77777777" w:rsidR="00A65A7E" w:rsidRPr="000449D1" w:rsidRDefault="00A65A7E" w:rsidP="00681C31">
            <w:pPr>
              <w:pStyle w:val="TableText"/>
              <w:keepNext/>
              <w:rPr>
                <w:szCs w:val="20"/>
              </w:rPr>
            </w:pPr>
            <w:r w:rsidRPr="000449D1">
              <w:rPr>
                <w:szCs w:val="20"/>
              </w:rPr>
              <w:t>Comparator</w:t>
            </w:r>
          </w:p>
        </w:tc>
        <w:tc>
          <w:tcPr>
            <w:tcW w:w="3715" w:type="pct"/>
          </w:tcPr>
          <w:p w14:paraId="03B39CAC" w14:textId="6008964C" w:rsidR="00A65A7E" w:rsidRPr="000449D1" w:rsidRDefault="00681C31" w:rsidP="00681C31">
            <w:pPr>
              <w:pStyle w:val="TableText"/>
              <w:keepNext/>
              <w:rPr>
                <w:szCs w:val="20"/>
              </w:rPr>
            </w:pPr>
            <w:r>
              <w:rPr>
                <w:szCs w:val="20"/>
              </w:rPr>
              <w:t>No NGS panel testing</w:t>
            </w:r>
          </w:p>
        </w:tc>
      </w:tr>
      <w:tr w:rsidR="00A65A7E" w:rsidRPr="000449D1" w14:paraId="2FC8D79E" w14:textId="77777777" w:rsidTr="004033D1">
        <w:tc>
          <w:tcPr>
            <w:tcW w:w="1285" w:type="pct"/>
          </w:tcPr>
          <w:p w14:paraId="15FF6CC6" w14:textId="77777777" w:rsidR="00A65A7E" w:rsidRPr="000449D1" w:rsidRDefault="00A65A7E" w:rsidP="00681C31">
            <w:pPr>
              <w:pStyle w:val="TableText"/>
              <w:keepNext/>
              <w:rPr>
                <w:szCs w:val="20"/>
              </w:rPr>
            </w:pPr>
            <w:r w:rsidRPr="000449D1">
              <w:rPr>
                <w:szCs w:val="20"/>
              </w:rPr>
              <w:t>Type(s) of analysis</w:t>
            </w:r>
          </w:p>
        </w:tc>
        <w:tc>
          <w:tcPr>
            <w:tcW w:w="3715" w:type="pct"/>
          </w:tcPr>
          <w:p w14:paraId="02FC9ABC" w14:textId="7E9CB603" w:rsidR="00A65A7E" w:rsidRPr="000449D1" w:rsidRDefault="00681C31" w:rsidP="00681C31">
            <w:pPr>
              <w:pStyle w:val="TableText"/>
              <w:keepNext/>
              <w:rPr>
                <w:szCs w:val="20"/>
              </w:rPr>
            </w:pPr>
            <w:r>
              <w:rPr>
                <w:szCs w:val="20"/>
              </w:rPr>
              <w:t>C</w:t>
            </w:r>
            <w:r w:rsidR="00A65A7E" w:rsidRPr="000449D1">
              <w:rPr>
                <w:szCs w:val="20"/>
              </w:rPr>
              <w:t>ost-effectiveness analysis</w:t>
            </w:r>
          </w:p>
        </w:tc>
      </w:tr>
      <w:tr w:rsidR="00A65A7E" w:rsidRPr="000449D1" w14:paraId="5BE0EC94" w14:textId="77777777" w:rsidTr="004033D1">
        <w:tc>
          <w:tcPr>
            <w:tcW w:w="1285" w:type="pct"/>
          </w:tcPr>
          <w:p w14:paraId="4704A084" w14:textId="77777777" w:rsidR="00A65A7E" w:rsidRPr="00A30BB8" w:rsidRDefault="00A65A7E" w:rsidP="00681C31">
            <w:pPr>
              <w:pStyle w:val="TableText"/>
              <w:keepNext/>
              <w:rPr>
                <w:szCs w:val="20"/>
              </w:rPr>
            </w:pPr>
            <w:r w:rsidRPr="00A30BB8">
              <w:rPr>
                <w:szCs w:val="20"/>
              </w:rPr>
              <w:t>Outcomes</w:t>
            </w:r>
          </w:p>
        </w:tc>
        <w:tc>
          <w:tcPr>
            <w:tcW w:w="3715" w:type="pct"/>
          </w:tcPr>
          <w:p w14:paraId="178EC9D0" w14:textId="4A1A8C2F" w:rsidR="00A65A7E" w:rsidRPr="00A30BB8" w:rsidRDefault="00DD60C1" w:rsidP="00681C31">
            <w:pPr>
              <w:pStyle w:val="TableText"/>
              <w:keepNext/>
              <w:rPr>
                <w:szCs w:val="20"/>
              </w:rPr>
            </w:pPr>
            <w:r w:rsidRPr="00A30BB8">
              <w:t>Diagnostic</w:t>
            </w:r>
            <w:r w:rsidR="008275BE" w:rsidRPr="00A30BB8">
              <w:t xml:space="preserve"> (alter</w:t>
            </w:r>
            <w:r w:rsidR="00090C4C" w:rsidRPr="00A30BB8">
              <w:t>ation</w:t>
            </w:r>
            <w:r w:rsidR="008275BE" w:rsidRPr="00A30BB8">
              <w:t xml:space="preserve"> or refine</w:t>
            </w:r>
            <w:r w:rsidR="00090C4C" w:rsidRPr="00A30BB8">
              <w:t>ment</w:t>
            </w:r>
            <w:r w:rsidR="00A30BB8">
              <w:t>)</w:t>
            </w:r>
            <w:r w:rsidRPr="00A30BB8">
              <w:t>/prognostic/familial predisposition/therapeutic</w:t>
            </w:r>
          </w:p>
        </w:tc>
      </w:tr>
      <w:tr w:rsidR="00A65A7E" w:rsidRPr="000449D1" w14:paraId="37F336E9" w14:textId="77777777" w:rsidTr="004033D1">
        <w:tc>
          <w:tcPr>
            <w:tcW w:w="1285" w:type="pct"/>
          </w:tcPr>
          <w:p w14:paraId="5EE0D68F" w14:textId="77777777" w:rsidR="00A65A7E" w:rsidRPr="000449D1" w:rsidRDefault="00A65A7E" w:rsidP="00681C31">
            <w:pPr>
              <w:pStyle w:val="TableText"/>
              <w:keepNext/>
              <w:rPr>
                <w:szCs w:val="20"/>
              </w:rPr>
            </w:pPr>
            <w:r w:rsidRPr="000449D1">
              <w:rPr>
                <w:szCs w:val="20"/>
              </w:rPr>
              <w:t>Time horizon</w:t>
            </w:r>
          </w:p>
        </w:tc>
        <w:tc>
          <w:tcPr>
            <w:tcW w:w="3715" w:type="pct"/>
          </w:tcPr>
          <w:p w14:paraId="72942242" w14:textId="01110768" w:rsidR="00A65A7E" w:rsidRPr="00222789" w:rsidRDefault="00824F1D" w:rsidP="00681C31">
            <w:pPr>
              <w:pStyle w:val="TableText"/>
              <w:keepNext/>
              <w:rPr>
                <w:i/>
                <w:iCs/>
                <w:szCs w:val="20"/>
              </w:rPr>
            </w:pPr>
            <w:r w:rsidRPr="00222789">
              <w:rPr>
                <w:i/>
                <w:iCs/>
                <w:szCs w:val="20"/>
              </w:rPr>
              <w:t>Time to diagnosis/prognosis/management</w:t>
            </w:r>
          </w:p>
        </w:tc>
      </w:tr>
      <w:tr w:rsidR="00A65A7E" w:rsidRPr="000449D1" w14:paraId="7B0DD29C" w14:textId="77777777" w:rsidTr="004033D1">
        <w:tc>
          <w:tcPr>
            <w:tcW w:w="1285" w:type="pct"/>
          </w:tcPr>
          <w:p w14:paraId="088E6915" w14:textId="77777777" w:rsidR="00A65A7E" w:rsidRPr="000449D1" w:rsidRDefault="00A65A7E" w:rsidP="00681C31">
            <w:pPr>
              <w:pStyle w:val="TableText"/>
              <w:keepNext/>
              <w:rPr>
                <w:szCs w:val="20"/>
              </w:rPr>
            </w:pPr>
            <w:r w:rsidRPr="000449D1">
              <w:rPr>
                <w:szCs w:val="20"/>
              </w:rPr>
              <w:t>Computational method</w:t>
            </w:r>
          </w:p>
        </w:tc>
        <w:tc>
          <w:tcPr>
            <w:tcW w:w="3715" w:type="pct"/>
          </w:tcPr>
          <w:p w14:paraId="5A61F556" w14:textId="45B49C91" w:rsidR="00A65A7E" w:rsidRPr="00222789" w:rsidRDefault="00824F1D" w:rsidP="00681C31">
            <w:pPr>
              <w:pStyle w:val="TableText"/>
              <w:keepNext/>
              <w:rPr>
                <w:i/>
                <w:iCs/>
                <w:szCs w:val="20"/>
              </w:rPr>
            </w:pPr>
            <w:r w:rsidRPr="00222789">
              <w:rPr>
                <w:i/>
                <w:iCs/>
                <w:szCs w:val="20"/>
              </w:rPr>
              <w:t>Decision analytic</w:t>
            </w:r>
            <w:r>
              <w:rPr>
                <w:i/>
                <w:iCs/>
                <w:szCs w:val="20"/>
              </w:rPr>
              <w:t>.</w:t>
            </w:r>
            <w:r w:rsidRPr="00222789">
              <w:rPr>
                <w:i/>
                <w:iCs/>
                <w:szCs w:val="20"/>
              </w:rPr>
              <w:t xml:space="preserve"> No translation of clinical evidence</w:t>
            </w:r>
          </w:p>
        </w:tc>
      </w:tr>
      <w:tr w:rsidR="00A65A7E" w:rsidRPr="000449D1" w14:paraId="7B4D73F2" w14:textId="77777777" w:rsidTr="004033D1">
        <w:tc>
          <w:tcPr>
            <w:tcW w:w="1285" w:type="pct"/>
          </w:tcPr>
          <w:p w14:paraId="5C5599DD" w14:textId="77777777" w:rsidR="00A65A7E" w:rsidRPr="000449D1" w:rsidRDefault="00A65A7E" w:rsidP="00681C31">
            <w:pPr>
              <w:pStyle w:val="TableText"/>
              <w:keepNext/>
              <w:rPr>
                <w:szCs w:val="20"/>
              </w:rPr>
            </w:pPr>
            <w:r w:rsidRPr="000449D1">
              <w:rPr>
                <w:szCs w:val="20"/>
              </w:rPr>
              <w:t>Generation of the base case</w:t>
            </w:r>
          </w:p>
        </w:tc>
        <w:tc>
          <w:tcPr>
            <w:tcW w:w="3715" w:type="pct"/>
          </w:tcPr>
          <w:p w14:paraId="28EF3192" w14:textId="10506853" w:rsidR="00A65A7E" w:rsidRPr="00222789" w:rsidRDefault="00824F1D" w:rsidP="00681C31">
            <w:pPr>
              <w:pStyle w:val="TableText"/>
              <w:keepNext/>
              <w:rPr>
                <w:i/>
                <w:iCs/>
                <w:szCs w:val="20"/>
              </w:rPr>
            </w:pPr>
            <w:r w:rsidRPr="00222789">
              <w:rPr>
                <w:i/>
                <w:iCs/>
                <w:szCs w:val="20"/>
              </w:rPr>
              <w:t>Modelled analysis</w:t>
            </w:r>
            <w:r>
              <w:rPr>
                <w:i/>
                <w:iCs/>
                <w:szCs w:val="20"/>
              </w:rPr>
              <w:t>, separately to distinguish the effect of each of these on the results</w:t>
            </w:r>
          </w:p>
        </w:tc>
      </w:tr>
      <w:tr w:rsidR="00A65A7E" w:rsidRPr="000449D1" w14:paraId="6E00550E" w14:textId="77777777" w:rsidTr="004033D1">
        <w:tc>
          <w:tcPr>
            <w:tcW w:w="1285" w:type="pct"/>
          </w:tcPr>
          <w:p w14:paraId="6565F6CF" w14:textId="77777777" w:rsidR="00A65A7E" w:rsidRPr="000449D1" w:rsidRDefault="00A65A7E" w:rsidP="00681C31">
            <w:pPr>
              <w:pStyle w:val="TableText"/>
              <w:keepNext/>
              <w:rPr>
                <w:szCs w:val="20"/>
              </w:rPr>
            </w:pPr>
            <w:r w:rsidRPr="000449D1">
              <w:rPr>
                <w:szCs w:val="20"/>
              </w:rPr>
              <w:t>Health states</w:t>
            </w:r>
          </w:p>
        </w:tc>
        <w:tc>
          <w:tcPr>
            <w:tcW w:w="3715" w:type="pct"/>
          </w:tcPr>
          <w:p w14:paraId="13BA529F" w14:textId="3D353B3D" w:rsidR="00A65A7E" w:rsidRPr="000449D1" w:rsidRDefault="00681C31" w:rsidP="00681C31">
            <w:pPr>
              <w:pStyle w:val="TableText"/>
              <w:keepNext/>
              <w:rPr>
                <w:szCs w:val="20"/>
              </w:rPr>
            </w:pPr>
            <w:r>
              <w:rPr>
                <w:szCs w:val="20"/>
              </w:rPr>
              <w:t>NA</w:t>
            </w:r>
          </w:p>
        </w:tc>
      </w:tr>
      <w:tr w:rsidR="00A65A7E" w:rsidRPr="000449D1" w14:paraId="35245401" w14:textId="77777777" w:rsidTr="004033D1">
        <w:tc>
          <w:tcPr>
            <w:tcW w:w="1285" w:type="pct"/>
          </w:tcPr>
          <w:p w14:paraId="1DCBFC3D" w14:textId="77777777" w:rsidR="00A65A7E" w:rsidRPr="000449D1" w:rsidRDefault="00A65A7E" w:rsidP="00681C31">
            <w:pPr>
              <w:pStyle w:val="TableText"/>
              <w:keepNext/>
              <w:rPr>
                <w:szCs w:val="20"/>
              </w:rPr>
            </w:pPr>
            <w:r w:rsidRPr="000449D1">
              <w:rPr>
                <w:szCs w:val="20"/>
              </w:rPr>
              <w:t>Cycle length</w:t>
            </w:r>
          </w:p>
        </w:tc>
        <w:tc>
          <w:tcPr>
            <w:tcW w:w="3715" w:type="pct"/>
          </w:tcPr>
          <w:p w14:paraId="35987745" w14:textId="089FEC2C" w:rsidR="00A65A7E" w:rsidRPr="000449D1" w:rsidRDefault="00A65A7E" w:rsidP="00681C31">
            <w:pPr>
              <w:pStyle w:val="TableText"/>
              <w:keepNext/>
              <w:rPr>
                <w:szCs w:val="20"/>
              </w:rPr>
            </w:pPr>
            <w:r>
              <w:rPr>
                <w:szCs w:val="20"/>
              </w:rPr>
              <w:t>NA</w:t>
            </w:r>
          </w:p>
        </w:tc>
      </w:tr>
      <w:tr w:rsidR="00A65A7E" w:rsidRPr="000449D1" w14:paraId="5794DBA1" w14:textId="77777777" w:rsidTr="004033D1">
        <w:tc>
          <w:tcPr>
            <w:tcW w:w="1285" w:type="pct"/>
          </w:tcPr>
          <w:p w14:paraId="4DB77E35" w14:textId="77777777" w:rsidR="00A65A7E" w:rsidRPr="000449D1" w:rsidRDefault="00A65A7E" w:rsidP="00681C31">
            <w:pPr>
              <w:pStyle w:val="TableText"/>
              <w:keepNext/>
              <w:rPr>
                <w:szCs w:val="20"/>
              </w:rPr>
            </w:pPr>
            <w:r w:rsidRPr="000449D1">
              <w:rPr>
                <w:szCs w:val="20"/>
              </w:rPr>
              <w:t>Transition probabilities</w:t>
            </w:r>
          </w:p>
        </w:tc>
        <w:tc>
          <w:tcPr>
            <w:tcW w:w="3715" w:type="pct"/>
          </w:tcPr>
          <w:p w14:paraId="190E6066" w14:textId="4AC1B48A" w:rsidR="00A65A7E" w:rsidRPr="000449D1" w:rsidRDefault="00A65A7E" w:rsidP="00681C31">
            <w:pPr>
              <w:pStyle w:val="TableText"/>
              <w:keepNext/>
              <w:rPr>
                <w:szCs w:val="20"/>
              </w:rPr>
            </w:pPr>
            <w:r>
              <w:rPr>
                <w:szCs w:val="20"/>
              </w:rPr>
              <w:t>NA</w:t>
            </w:r>
          </w:p>
        </w:tc>
      </w:tr>
      <w:tr w:rsidR="00A65A7E" w:rsidRPr="000449D1" w14:paraId="54E407D2" w14:textId="77777777" w:rsidTr="004033D1">
        <w:tc>
          <w:tcPr>
            <w:tcW w:w="1285" w:type="pct"/>
          </w:tcPr>
          <w:p w14:paraId="04BAA0A2" w14:textId="77777777" w:rsidR="00A65A7E" w:rsidRPr="000449D1" w:rsidRDefault="00A65A7E" w:rsidP="00681C31">
            <w:pPr>
              <w:pStyle w:val="TableText"/>
              <w:keepNext/>
              <w:rPr>
                <w:szCs w:val="20"/>
              </w:rPr>
            </w:pPr>
            <w:r w:rsidRPr="000449D1">
              <w:rPr>
                <w:szCs w:val="20"/>
              </w:rPr>
              <w:t>Discount rate</w:t>
            </w:r>
          </w:p>
        </w:tc>
        <w:tc>
          <w:tcPr>
            <w:tcW w:w="3715" w:type="pct"/>
          </w:tcPr>
          <w:p w14:paraId="06B124F9" w14:textId="08716430" w:rsidR="00A65A7E" w:rsidRPr="000449D1" w:rsidRDefault="00A65A7E" w:rsidP="00681C31">
            <w:pPr>
              <w:pStyle w:val="TableText"/>
              <w:keepNext/>
              <w:rPr>
                <w:szCs w:val="20"/>
              </w:rPr>
            </w:pPr>
            <w:r>
              <w:rPr>
                <w:szCs w:val="20"/>
              </w:rPr>
              <w:t>NA</w:t>
            </w:r>
          </w:p>
        </w:tc>
      </w:tr>
      <w:tr w:rsidR="00A65A7E" w:rsidRPr="000449D1" w14:paraId="5A3A0FAC" w14:textId="77777777" w:rsidTr="004033D1">
        <w:tc>
          <w:tcPr>
            <w:tcW w:w="1285" w:type="pct"/>
          </w:tcPr>
          <w:p w14:paraId="4B0CF94D" w14:textId="77777777" w:rsidR="00A65A7E" w:rsidRPr="000449D1" w:rsidRDefault="00A65A7E" w:rsidP="00681C31">
            <w:pPr>
              <w:pStyle w:val="TableText"/>
              <w:keepNext/>
              <w:rPr>
                <w:szCs w:val="20"/>
              </w:rPr>
            </w:pPr>
            <w:r w:rsidRPr="000449D1">
              <w:rPr>
                <w:szCs w:val="20"/>
              </w:rPr>
              <w:t>Software</w:t>
            </w:r>
          </w:p>
        </w:tc>
        <w:tc>
          <w:tcPr>
            <w:tcW w:w="3715" w:type="pct"/>
          </w:tcPr>
          <w:p w14:paraId="4BC4DC08" w14:textId="06ECB461" w:rsidR="00A65A7E" w:rsidRPr="000449D1" w:rsidRDefault="00A65A7E" w:rsidP="00681C31">
            <w:pPr>
              <w:pStyle w:val="TableText"/>
              <w:keepNext/>
              <w:rPr>
                <w:szCs w:val="20"/>
              </w:rPr>
            </w:pPr>
            <w:r w:rsidRPr="000449D1">
              <w:rPr>
                <w:szCs w:val="20"/>
              </w:rPr>
              <w:t>Excel</w:t>
            </w:r>
          </w:p>
        </w:tc>
      </w:tr>
    </w:tbl>
    <w:p w14:paraId="1A49C600" w14:textId="0A7A927E" w:rsidR="00A65A7E" w:rsidRDefault="00A65A7E" w:rsidP="00A30BB8">
      <w:pPr>
        <w:pStyle w:val="Tablenotes"/>
      </w:pPr>
      <w:r>
        <w:t>NA = not applicable</w:t>
      </w:r>
      <w:r w:rsidR="008600FF">
        <w:t>; * will vary according to the malignancy and availability of NGS testing</w:t>
      </w:r>
    </w:p>
    <w:p w14:paraId="41602B45" w14:textId="0D57EBAC" w:rsidR="00CF595B" w:rsidRDefault="0075712D" w:rsidP="00CF595B">
      <w:r>
        <w:t xml:space="preserve">The HTA group has evolved an approach to reflect that NGS testing is many tests within a single test, </w:t>
      </w:r>
      <w:r w:rsidR="0081645E">
        <w:t xml:space="preserve">may have multiple </w:t>
      </w:r>
      <w:r w:rsidR="001B687E">
        <w:t>purposes</w:t>
      </w:r>
      <w:r w:rsidR="0081645E">
        <w:t xml:space="preserve"> </w:t>
      </w:r>
      <w:r>
        <w:t>and therefore can potentially provide multiple informative results of immediate relevance o</w:t>
      </w:r>
      <w:r w:rsidR="00357E9A">
        <w:t>r</w:t>
      </w:r>
      <w:r>
        <w:t xml:space="preserve"> perhaps for future management decisions. </w:t>
      </w:r>
      <w:r w:rsidR="00204476">
        <w:t xml:space="preserve">The </w:t>
      </w:r>
      <w:r w:rsidR="00CF595B">
        <w:t>cost-effectiveness of an NGS panel is an intersection of its ability to identify genetic alterations to diagnose and classify those malignancies according to the WHO diagnostic criteria as well as to identify the individual or clusters of gene variants that predict outcomes</w:t>
      </w:r>
      <w:r w:rsidR="00204476">
        <w:t xml:space="preserve">, familial </w:t>
      </w:r>
      <w:proofErr w:type="gramStart"/>
      <w:r w:rsidR="00204476">
        <w:t>predisposition</w:t>
      </w:r>
      <w:r w:rsidR="0023491B">
        <w:t>s</w:t>
      </w:r>
      <w:proofErr w:type="gramEnd"/>
      <w:r w:rsidR="00204476">
        <w:t xml:space="preserve"> </w:t>
      </w:r>
      <w:r w:rsidR="00CF595B">
        <w:t xml:space="preserve">and direct therapy. The HTA group’s approach has been to assess cost-effectiveness using two approaches that acknowledges the changes to the population in the study, </w:t>
      </w:r>
      <w:proofErr w:type="gramStart"/>
      <w:r w:rsidR="00CF595B">
        <w:t>and also</w:t>
      </w:r>
      <w:proofErr w:type="gramEnd"/>
      <w:r w:rsidR="0023491B">
        <w:t xml:space="preserve"> the</w:t>
      </w:r>
      <w:r w:rsidR="00CF595B">
        <w:t xml:space="preserve"> multiplicity of test purposes and potential to provide results across 4 domains (diagnostic, prognostic, familial predisposition (where reported) and therapeutic) and that there may be more than one informative result in each domain for individual patients (e.g., a clinical trial option and an approved therapy). These results </w:t>
      </w:r>
      <w:r w:rsidR="00CF595B">
        <w:lastRenderedPageBreak/>
        <w:t xml:space="preserve">may inform multiple management decisions over time, </w:t>
      </w:r>
      <w:r w:rsidR="00204476">
        <w:t>representing</w:t>
      </w:r>
      <w:r w:rsidR="00CF595B">
        <w:t xml:space="preserve"> the potential ‘value-add’ of a broader testing approach, particularly compared with a single gene testing strategy.</w:t>
      </w:r>
    </w:p>
    <w:p w14:paraId="2168C4E5" w14:textId="77777777" w:rsidR="00CF595B" w:rsidRDefault="00CF595B" w:rsidP="00CF595B">
      <w:r>
        <w:t>Thus, wherever possible, the cost-effectiveness results are presented in the following analyses as:</w:t>
      </w:r>
    </w:p>
    <w:p w14:paraId="4B563BF7" w14:textId="77777777" w:rsidR="00CF595B" w:rsidRDefault="00CF595B" w:rsidP="00B56755">
      <w:pPr>
        <w:pStyle w:val="ListParagraph"/>
        <w:numPr>
          <w:ilvl w:val="0"/>
          <w:numId w:val="19"/>
        </w:numPr>
      </w:pPr>
      <w:r>
        <w:t xml:space="preserve">alterations as reported in outcomes in terms of numbers of patients with a result that changes thinking or management in each of the 4 domains as </w:t>
      </w:r>
      <w:proofErr w:type="gramStart"/>
      <w:r>
        <w:t>reported;</w:t>
      </w:r>
      <w:proofErr w:type="gramEnd"/>
    </w:p>
    <w:p w14:paraId="4647441A" w14:textId="3E08A27D" w:rsidR="00CF595B" w:rsidRDefault="00CF595B" w:rsidP="00B56755">
      <w:pPr>
        <w:pStyle w:val="ListParagraph"/>
        <w:numPr>
          <w:ilvl w:val="0"/>
          <w:numId w:val="19"/>
        </w:numPr>
      </w:pPr>
      <w:r>
        <w:t>the number of informative outcomes provided by the test overall to acknowledge the depth of information provided, to acknowledge and attach a value where</w:t>
      </w:r>
      <w:r w:rsidR="00A30BB8">
        <w:t>:</w:t>
      </w:r>
    </w:p>
    <w:p w14:paraId="370C7D53" w14:textId="77777777" w:rsidR="00CF595B" w:rsidRDefault="00CF595B" w:rsidP="00B56755">
      <w:pPr>
        <w:pStyle w:val="ListParagraph"/>
        <w:numPr>
          <w:ilvl w:val="1"/>
          <w:numId w:val="19"/>
        </w:numPr>
      </w:pPr>
      <w:r>
        <w:t xml:space="preserve">there may be more than one informative result </w:t>
      </w:r>
      <w:proofErr w:type="gramStart"/>
      <w:r>
        <w:t>in a given</w:t>
      </w:r>
      <w:proofErr w:type="gramEnd"/>
      <w:r>
        <w:t xml:space="preserve"> domain or in a patient that influences their management</w:t>
      </w:r>
    </w:p>
    <w:p w14:paraId="7530B7DC" w14:textId="18DB063F" w:rsidR="00CF595B" w:rsidRDefault="00CF595B" w:rsidP="00B56755">
      <w:pPr>
        <w:pStyle w:val="ListParagraph"/>
        <w:numPr>
          <w:ilvl w:val="1"/>
          <w:numId w:val="19"/>
        </w:numPr>
      </w:pPr>
      <w:r>
        <w:t xml:space="preserve">results may influence management decisions in a multiplicity of ways (e.g., provide choice </w:t>
      </w:r>
      <w:r w:rsidR="004068C8">
        <w:t>by</w:t>
      </w:r>
      <w:r>
        <w:t xml:space="preserve"> identify</w:t>
      </w:r>
      <w:r w:rsidR="004068C8">
        <w:t>ing</w:t>
      </w:r>
      <w:r>
        <w:t xml:space="preserve"> both approved and clinical trial options)</w:t>
      </w:r>
    </w:p>
    <w:p w14:paraId="690A6389" w14:textId="13C1A261" w:rsidR="00CF595B" w:rsidRDefault="00CF595B" w:rsidP="00B56755">
      <w:pPr>
        <w:pStyle w:val="ListParagraph"/>
        <w:numPr>
          <w:ilvl w:val="1"/>
          <w:numId w:val="19"/>
        </w:numPr>
      </w:pPr>
      <w:r>
        <w:t xml:space="preserve">results influence treatment in an ongoing way beyond the immediate decisions and may be used for later decision-making </w:t>
      </w:r>
      <w:r w:rsidR="009042F7">
        <w:t>e.g.</w:t>
      </w:r>
      <w:r>
        <w:t>, subsequent lines of therapy</w:t>
      </w:r>
      <w:r w:rsidR="006E0DEB">
        <w:t>.</w:t>
      </w:r>
    </w:p>
    <w:p w14:paraId="4E997F45" w14:textId="77777777" w:rsidR="00CF595B" w:rsidRDefault="00CF595B" w:rsidP="00CF595B">
      <w:r>
        <w:t>Additional considerations are whether this approach allows an efficient assessment of the malignancy which would otherwise result in extensive serial testing, which may not be possible, feasible or currently available for some rarer malignancies</w:t>
      </w:r>
    </w:p>
    <w:p w14:paraId="30F7BAF1" w14:textId="7BB21021" w:rsidR="00CF595B" w:rsidRDefault="00CF595B" w:rsidP="00CF595B">
      <w:r w:rsidRPr="006D7AD8">
        <w:t>Where the test yields more than one informative result in an individual patient, there is seldom sufficient granularity to determine this for the individual patients</w:t>
      </w:r>
      <w:r w:rsidR="0081645E">
        <w:t xml:space="preserve"> in the publications assessed</w:t>
      </w:r>
      <w:r w:rsidRPr="006D7AD8">
        <w:t>. T</w:t>
      </w:r>
      <w:r>
        <w:t>h</w:t>
      </w:r>
      <w:r w:rsidRPr="006D7AD8">
        <w:t>er</w:t>
      </w:r>
      <w:r>
        <w:t>e</w:t>
      </w:r>
      <w:r w:rsidRPr="006D7AD8">
        <w:t xml:space="preserve">fore, a simplistic approach has been adopted of adding together those results considered informative in each domain to present a net outcome of the results that are informative. The number of patients tested will influence this so that is retained as a denominator – this yields a value assessment of the cost per informative result rather than cost per reported change in management. </w:t>
      </w:r>
      <w:r>
        <w:t xml:space="preserve">Weighting of the value of the individual results is not possible and some of the reported options are not presented in sufficient detail to evaluate or consider for the Australian context. However, this approach aims to address </w:t>
      </w:r>
      <w:r w:rsidRPr="003C2BCA">
        <w:t xml:space="preserve">that limiting the presentation to a single patient receiving a single benefit underestimates the value of the </w:t>
      </w:r>
      <w:proofErr w:type="gramStart"/>
      <w:r w:rsidRPr="003C2BCA">
        <w:t>test, when</w:t>
      </w:r>
      <w:proofErr w:type="gramEnd"/>
      <w:r w:rsidRPr="003C2BCA">
        <w:t xml:space="preserve"> multiple results </w:t>
      </w:r>
      <w:r>
        <w:t>are likely to</w:t>
      </w:r>
      <w:r w:rsidRPr="003C2BCA">
        <w:t xml:space="preserve"> have informed that outcome.</w:t>
      </w:r>
    </w:p>
    <w:p w14:paraId="4C0EB171" w14:textId="7192A203" w:rsidR="00C37609" w:rsidRDefault="00C56FC7" w:rsidP="00CF595B">
      <w:r>
        <w:t>It would be valuable to evolve a weighting scale for the value of a certain test result. In the lymphoid NGS panel studies in particular, malignant diagnoses were often overturned</w:t>
      </w:r>
      <w:r w:rsidR="00E31C69">
        <w:t>,</w:t>
      </w:r>
      <w:r>
        <w:t xml:space="preserve"> which is a critical change. This will only be represented as a single change in management in a single patient – the value of an outcome like that, particularly where there may not be niche specialists would be diluted if the test were used often where there was uncertainty – but that may be its value.</w:t>
      </w:r>
    </w:p>
    <w:p w14:paraId="0E861A30" w14:textId="41D15E79" w:rsidR="00C56FC7" w:rsidRDefault="00C37609" w:rsidP="00CF595B">
      <w:r>
        <w:t>The following tables correspond with the studies above</w:t>
      </w:r>
      <w:r w:rsidR="00C56FC7">
        <w:t xml:space="preserve"> and present the cost-effectiveness analyses corresponding to the clinical effectiveness data.</w:t>
      </w:r>
    </w:p>
    <w:p w14:paraId="7F76F9A6" w14:textId="6BA8C733" w:rsidR="00177CFC" w:rsidRDefault="00177CFC" w:rsidP="00CF595B">
      <w:r>
        <w:t>The value of NGS testing is not always related to the diagnostic outcome – the value of NGS testing for myeloid malignancies is evident from the substantial change in prognosis and treatment options with somatic variants of clinical significance.</w:t>
      </w:r>
      <w:r w:rsidR="00397DFB">
        <w:t xml:space="preserve"> These analyses are likely to underestimate the benefit because the IPSS-M which integrates molecular findings into a prognostic score for </w:t>
      </w:r>
      <w:r w:rsidR="009042F7">
        <w:t>patients</w:t>
      </w:r>
      <w:r w:rsidR="00397DFB">
        <w:t xml:space="preserve"> with MDS has dramatically altered risk stratification, was only published last month.</w:t>
      </w:r>
    </w:p>
    <w:p w14:paraId="680A9843" w14:textId="61831B96" w:rsidR="00397DFB" w:rsidRDefault="00397DFB" w:rsidP="00CF595B">
      <w:r>
        <w:t xml:space="preserve">Few studies reported germline variants and test outcomes – these were included by Carbonell (2019) and Vicente-Garces, and both influenced management including offering a bone marrow transplant to one </w:t>
      </w:r>
      <w:r w:rsidR="00B8466E">
        <w:t>patient</w:t>
      </w:r>
      <w:r>
        <w:t xml:space="preserve"> </w:t>
      </w:r>
      <w:r w:rsidR="00DB1EE1">
        <w:t>who</w:t>
      </w:r>
      <w:r w:rsidR="00C169DD">
        <w:t xml:space="preserve"> </w:t>
      </w:r>
      <w:r w:rsidR="00DB1EE1">
        <w:t xml:space="preserve">would have otherwise </w:t>
      </w:r>
      <w:r w:rsidR="00C169DD">
        <w:t xml:space="preserve">received no treatment, </w:t>
      </w:r>
      <w:r w:rsidR="00B8466E">
        <w:t xml:space="preserve">due to the poor prognosis </w:t>
      </w:r>
      <w:r w:rsidR="00BC25D8">
        <w:t>associated</w:t>
      </w:r>
      <w:r w:rsidR="00B8466E">
        <w:t xml:space="preserve"> with MDS </w:t>
      </w:r>
      <w:r w:rsidR="00BC25D8">
        <w:t>harbouring</w:t>
      </w:r>
      <w:r w:rsidR="00B8466E">
        <w:t xml:space="preserve"> germline variants, </w:t>
      </w:r>
      <w:r w:rsidR="006077C0">
        <w:t xml:space="preserve">(Carbonell, 2019) </w:t>
      </w:r>
      <w:r w:rsidR="00B8466E">
        <w:t xml:space="preserve">as well as </w:t>
      </w:r>
      <w:r>
        <w:t>screening</w:t>
      </w:r>
      <w:r w:rsidR="00B8466E">
        <w:t xml:space="preserve"> </w:t>
      </w:r>
      <w:r>
        <w:t>family members</w:t>
      </w:r>
      <w:r w:rsidR="00DD6121">
        <w:t xml:space="preserve"> as potential donors and for their own personal risk assessment and management</w:t>
      </w:r>
      <w:r>
        <w:t>.</w:t>
      </w:r>
    </w:p>
    <w:p w14:paraId="18222BEA" w14:textId="1596D9BE" w:rsidR="00347507" w:rsidRDefault="005B33D7" w:rsidP="00CF595B">
      <w:r>
        <w:t xml:space="preserve">The clinical context is </w:t>
      </w:r>
      <w:proofErr w:type="gramStart"/>
      <w:r>
        <w:t>critical</w:t>
      </w:r>
      <w:proofErr w:type="gramEnd"/>
      <w:r>
        <w:t xml:space="preserve"> and t</w:t>
      </w:r>
      <w:r w:rsidR="0000366F">
        <w:t xml:space="preserve">his is particularly evident in the analyses for Bommier (2021) where extensive prior testing was done and </w:t>
      </w:r>
      <w:r>
        <w:t xml:space="preserve">NGS testing was only ordered when central review </w:t>
      </w:r>
      <w:r w:rsidR="0000366F">
        <w:t xml:space="preserve">expert pathologists required it to resolve </w:t>
      </w:r>
      <w:r w:rsidR="00173EB5">
        <w:t>residual</w:t>
      </w:r>
      <w:r w:rsidR="0000366F">
        <w:t xml:space="preserve"> diagnostic uncertainty – in less skilled hands, the diagnostic yield would be higher. The value of a correct diagnosis is not captured within the</w:t>
      </w:r>
      <w:r w:rsidR="00EE3A15">
        <w:t>se</w:t>
      </w:r>
      <w:r w:rsidR="0000366F">
        <w:t xml:space="preserve"> </w:t>
      </w:r>
      <w:r w:rsidR="0000366F">
        <w:lastRenderedPageBreak/>
        <w:t>analyses.</w:t>
      </w:r>
      <w:r>
        <w:t xml:space="preserve"> These authors are </w:t>
      </w:r>
      <w:proofErr w:type="gramStart"/>
      <w:r>
        <w:t>pathologists</w:t>
      </w:r>
      <w:proofErr w:type="gramEnd"/>
      <w:r>
        <w:t xml:space="preserve"> and </w:t>
      </w:r>
      <w:r w:rsidR="00EE3A15">
        <w:t>the focus of the study was</w:t>
      </w:r>
      <w:r>
        <w:t xml:space="preserve"> the change in diagnostic rate so any other benefits or informative results would not have been captured.</w:t>
      </w:r>
    </w:p>
    <w:p w14:paraId="572C0639" w14:textId="34FF8099" w:rsidR="00BF034F" w:rsidRDefault="00BF034F" w:rsidP="00CF595B">
      <w:r>
        <w:t xml:space="preserve">The incorporation of all </w:t>
      </w:r>
      <w:proofErr w:type="gramStart"/>
      <w:r>
        <w:t>variants</w:t>
      </w:r>
      <w:proofErr w:type="gramEnd"/>
      <w:r>
        <w:t xml:space="preserve"> providing information is evident in the analyses for Jajosky (2021) where patients received NGS testing as a routine investigation. The value proposition for CLL is different when the array of possible outcomes </w:t>
      </w:r>
      <w:proofErr w:type="gramStart"/>
      <w:r>
        <w:t>are</w:t>
      </w:r>
      <w:proofErr w:type="gramEnd"/>
      <w:r>
        <w:t xml:space="preserve"> considered given these inform prognosis and treatment options, but are not required in most instances for a diagnosis.</w:t>
      </w:r>
    </w:p>
    <w:p w14:paraId="48F53909" w14:textId="2123F492" w:rsidR="00BF034F" w:rsidRDefault="00BF034F" w:rsidP="00CF595B">
      <w:r>
        <w:t xml:space="preserve">The cumulative yield was difficult to ascertain in most studies as it was not necessarily reported </w:t>
      </w:r>
      <w:r w:rsidR="007F0402">
        <w:t>the proportion of</w:t>
      </w:r>
      <w:r>
        <w:t xml:space="preserve"> patients received results that informed diagnostic, prognosis, familial </w:t>
      </w:r>
      <w:proofErr w:type="gramStart"/>
      <w:r>
        <w:t>predisposition</w:t>
      </w:r>
      <w:proofErr w:type="gramEnd"/>
      <w:r>
        <w:t xml:space="preserve"> </w:t>
      </w:r>
      <w:r w:rsidR="007F0402">
        <w:t>and</w:t>
      </w:r>
      <w:r>
        <w:t xml:space="preserve"> therapeutic options. Most of these studies reported those domains independently.</w:t>
      </w:r>
    </w:p>
    <w:p w14:paraId="2A1B7B7F" w14:textId="6605965C" w:rsidR="00C56FC7" w:rsidRDefault="00C56FC7" w:rsidP="00993BFC">
      <w:pPr>
        <w:pStyle w:val="Heading3"/>
      </w:pPr>
      <w:bookmarkStart w:id="33" w:name="_Toc111754803"/>
      <w:r>
        <w:t xml:space="preserve">Myeloid </w:t>
      </w:r>
      <w:r w:rsidR="00E15697">
        <w:t>NGS panel</w:t>
      </w:r>
      <w:bookmarkEnd w:id="33"/>
    </w:p>
    <w:p w14:paraId="7F66375C" w14:textId="41D049ED" w:rsidR="005748DF" w:rsidRDefault="00970460" w:rsidP="005748DF">
      <w:r>
        <w:t>With the publication of the summaries for the upcoming WHO HAEM5 and the IPSS-M prognostic model for MDS in June 2022 which incorporate molecular test outcomes into the diagnosis</w:t>
      </w:r>
      <w:r w:rsidR="001B55EB">
        <w:t>/classification</w:t>
      </w:r>
      <w:r>
        <w:t xml:space="preserve"> and prognosis,</w:t>
      </w:r>
      <w:r w:rsidR="001B55EB">
        <w:t xml:space="preserve"> </w:t>
      </w:r>
      <w:r w:rsidR="00124F45">
        <w:t>respectively</w:t>
      </w:r>
      <w:r>
        <w:t xml:space="preserve"> it is likely the following studies underestimate the change in diagnosis (alteration and refinement) and prognosis with NGS panel testing. </w:t>
      </w:r>
      <w:r w:rsidR="00F1790D">
        <w:t>Thus, the cost-effectiveness is likely to be greater with NGS panel testing for these domains and where they form part of a composite assessment of total benefit.</w:t>
      </w:r>
    </w:p>
    <w:p w14:paraId="6EB0ED59" w14:textId="1000C689" w:rsidR="00574A67" w:rsidRPr="005748DF" w:rsidRDefault="00574A67" w:rsidP="005748DF">
      <w:r>
        <w:t xml:space="preserve">The economic evaluation presents results per study, using the </w:t>
      </w:r>
      <w:r w:rsidR="00FD12C0" w:rsidRPr="00FD12C0">
        <w:t>MSAC supported fee of $1,100 for DNA and RNA testing</w:t>
      </w:r>
      <w:r w:rsidR="00FD12C0">
        <w:t xml:space="preserve"> (upper estimate of cost-effectiveness).</w:t>
      </w:r>
    </w:p>
    <w:p w14:paraId="47144F0E" w14:textId="77777777" w:rsidR="00CF0F58" w:rsidRDefault="00CF0F58" w:rsidP="00C46E06">
      <w:pPr>
        <w:pStyle w:val="Heading5"/>
        <w:spacing w:before="240"/>
      </w:pPr>
      <w:r>
        <w:t>Patel et al 2021 Use of an NGS myeloid panel prior to cytogenetic/other genetic testing</w:t>
      </w:r>
    </w:p>
    <w:p w14:paraId="27AF2A23" w14:textId="71C1171D" w:rsidR="00CF0F58" w:rsidRDefault="00CF0F58" w:rsidP="00C46E06">
      <w:pPr>
        <w:pStyle w:val="Caption"/>
        <w:spacing w:before="0"/>
      </w:pPr>
      <w:bookmarkStart w:id="34" w:name="_Ref109746366"/>
      <w:r>
        <w:t xml:space="preserve">Table </w:t>
      </w:r>
      <w:fldSimple w:instr=" SEQ Table \* ARABIC ">
        <w:r w:rsidR="00A165AD">
          <w:rPr>
            <w:noProof/>
          </w:rPr>
          <w:t>15</w:t>
        </w:r>
      </w:fldSimple>
      <w:bookmarkEnd w:id="34"/>
      <w:r w:rsidRPr="006E4A05">
        <w:t xml:space="preserve"> </w:t>
      </w:r>
      <w:r w:rsidRPr="001544CA">
        <w:t>Cost</w:t>
      </w:r>
      <w:r>
        <w:t>-</w:t>
      </w:r>
      <w:r w:rsidRPr="001544CA">
        <w:t>effectiveness of NGS testing with a myeloid panel in patients with a suspected haematological malignancy</w:t>
      </w:r>
      <w:r w:rsidR="00FD12C0">
        <w:t xml:space="preserve"> per outcomes reported in Patel et al (2021)</w:t>
      </w:r>
      <w:r w:rsidRPr="001544CA">
        <w:t xml:space="preserve"> </w:t>
      </w:r>
      <w:r w:rsidR="00FD12C0">
        <w:t xml:space="preserve">at the </w:t>
      </w:r>
      <w:r w:rsidR="00FD12C0" w:rsidRPr="0017335F">
        <w:t>MSAC supported fee of $1,100 for DNA and RNA testing</w:t>
      </w:r>
    </w:p>
    <w:tbl>
      <w:tblPr>
        <w:tblStyle w:val="TableGrid"/>
        <w:tblW w:w="8926" w:type="dxa"/>
        <w:tblLayout w:type="fixed"/>
        <w:tblLook w:val="04A0" w:firstRow="1" w:lastRow="0" w:firstColumn="1" w:lastColumn="0" w:noHBand="0" w:noVBand="1"/>
      </w:tblPr>
      <w:tblGrid>
        <w:gridCol w:w="2263"/>
        <w:gridCol w:w="1665"/>
        <w:gridCol w:w="1666"/>
        <w:gridCol w:w="1666"/>
        <w:gridCol w:w="1666"/>
      </w:tblGrid>
      <w:tr w:rsidR="00CF0F58" w:rsidRPr="00196912" w14:paraId="2B008932" w14:textId="77777777" w:rsidTr="005A0FB8">
        <w:trPr>
          <w:trHeight w:val="859"/>
          <w:tblHeader/>
        </w:trPr>
        <w:tc>
          <w:tcPr>
            <w:tcW w:w="2263" w:type="dxa"/>
            <w:hideMark/>
          </w:tcPr>
          <w:p w14:paraId="1F669486" w14:textId="77777777" w:rsidR="004E1555" w:rsidRDefault="004E1555" w:rsidP="004E1555">
            <w:pPr>
              <w:pStyle w:val="In-tableHeading"/>
            </w:pPr>
            <w:r>
              <w:t>Patel et al (2021)</w:t>
            </w:r>
          </w:p>
          <w:p w14:paraId="05F04F3E" w14:textId="3D5CAABA" w:rsidR="00CF0F58" w:rsidRPr="001544CA" w:rsidRDefault="004E1555" w:rsidP="004E1555">
            <w:pPr>
              <w:pStyle w:val="In-tableHeading"/>
            </w:pPr>
            <w:r w:rsidRPr="001544CA">
              <w:t>NGS panel testing before cytogenetic/other genetic testing</w:t>
            </w:r>
          </w:p>
        </w:tc>
        <w:tc>
          <w:tcPr>
            <w:tcW w:w="1665" w:type="dxa"/>
            <w:hideMark/>
          </w:tcPr>
          <w:p w14:paraId="43F3322B" w14:textId="77777777" w:rsidR="000F723E" w:rsidRDefault="000F723E" w:rsidP="000F723E">
            <w:pPr>
              <w:pStyle w:val="In-tableHeading"/>
            </w:pPr>
            <w:r w:rsidRPr="001544CA">
              <w:t>3</w:t>
            </w:r>
            <w:r>
              <w:t>7-gene NGS panel</w:t>
            </w:r>
          </w:p>
          <w:p w14:paraId="6F1CBEC9" w14:textId="6E837382" w:rsidR="00CF0F58" w:rsidRPr="001544CA" w:rsidRDefault="00CF0F58" w:rsidP="00947725">
            <w:pPr>
              <w:pStyle w:val="In-tableHeading"/>
            </w:pPr>
          </w:p>
        </w:tc>
        <w:tc>
          <w:tcPr>
            <w:tcW w:w="1666" w:type="dxa"/>
            <w:hideMark/>
          </w:tcPr>
          <w:p w14:paraId="3CD006E0" w14:textId="77777777" w:rsidR="00CF0F58" w:rsidRPr="001544CA" w:rsidRDefault="00CF0F58" w:rsidP="00947725">
            <w:pPr>
              <w:pStyle w:val="In-tableHeading"/>
            </w:pPr>
            <w:r w:rsidRPr="001544CA">
              <w:t>Comparator</w:t>
            </w:r>
          </w:p>
          <w:p w14:paraId="13A4A1E9" w14:textId="77777777" w:rsidR="00CF0F58" w:rsidRPr="001544CA" w:rsidRDefault="00CF0F58" w:rsidP="00947725">
            <w:pPr>
              <w:pStyle w:val="In-tableHeading"/>
            </w:pPr>
            <w:r w:rsidRPr="001544CA">
              <w:t>(</w:t>
            </w:r>
            <w:proofErr w:type="gramStart"/>
            <w:r w:rsidRPr="001544CA">
              <w:t>no</w:t>
            </w:r>
            <w:proofErr w:type="gramEnd"/>
            <w:r w:rsidRPr="001544CA">
              <w:t xml:space="preserve"> NGS testing)</w:t>
            </w:r>
          </w:p>
        </w:tc>
        <w:tc>
          <w:tcPr>
            <w:tcW w:w="1666" w:type="dxa"/>
            <w:hideMark/>
          </w:tcPr>
          <w:p w14:paraId="2DE415A7" w14:textId="77777777" w:rsidR="00CF0F58" w:rsidRPr="001544CA" w:rsidRDefault="00CF0F58" w:rsidP="00947725">
            <w:pPr>
              <w:pStyle w:val="In-tableHeading"/>
            </w:pPr>
            <w:r w:rsidRPr="001544CA">
              <w:t>Increment</w:t>
            </w:r>
          </w:p>
        </w:tc>
        <w:tc>
          <w:tcPr>
            <w:tcW w:w="1666" w:type="dxa"/>
            <w:hideMark/>
          </w:tcPr>
          <w:p w14:paraId="221F6F60" w14:textId="05ECB383" w:rsidR="00CF0F58" w:rsidRPr="0017335F" w:rsidRDefault="00A7562A" w:rsidP="00947725">
            <w:pPr>
              <w:pStyle w:val="In-tableHeading"/>
            </w:pPr>
            <w:r w:rsidRPr="0017335F">
              <w:t>MSAC supported fee of $1,</w:t>
            </w:r>
            <w:r w:rsidR="008430C2" w:rsidRPr="0017335F">
              <w:t>100</w:t>
            </w:r>
            <w:r w:rsidR="0017335F" w:rsidRPr="0017335F">
              <w:t xml:space="preserve"> for DNA and RNA testing</w:t>
            </w:r>
          </w:p>
        </w:tc>
      </w:tr>
      <w:tr w:rsidR="005437E7" w:rsidRPr="00196912" w14:paraId="7DAB73AD" w14:textId="77777777" w:rsidTr="005A0FB8">
        <w:trPr>
          <w:trHeight w:val="317"/>
        </w:trPr>
        <w:tc>
          <w:tcPr>
            <w:tcW w:w="2263" w:type="dxa"/>
            <w:hideMark/>
          </w:tcPr>
          <w:p w14:paraId="4E9C1C67" w14:textId="77777777" w:rsidR="005437E7" w:rsidRPr="00196912" w:rsidRDefault="005437E7" w:rsidP="00ED7C6F">
            <w:pPr>
              <w:pStyle w:val="Tabletext0"/>
            </w:pPr>
            <w:r w:rsidRPr="00196912">
              <w:t>Cost of testing</w:t>
            </w:r>
          </w:p>
        </w:tc>
        <w:tc>
          <w:tcPr>
            <w:tcW w:w="1665" w:type="dxa"/>
            <w:vAlign w:val="center"/>
            <w:hideMark/>
          </w:tcPr>
          <w:p w14:paraId="55FA8212" w14:textId="64AF62E2" w:rsidR="005437E7" w:rsidRPr="0017335F" w:rsidRDefault="00816480" w:rsidP="005437E7">
            <w:pPr>
              <w:spacing w:before="0" w:after="0"/>
              <w:rPr>
                <w:rFonts w:ascii="Arial Narrow" w:hAnsi="Arial Narrow" w:cs="Calibri"/>
                <w:color w:val="000000"/>
                <w:sz w:val="20"/>
                <w:szCs w:val="20"/>
              </w:rPr>
            </w:pPr>
            <w:r w:rsidRPr="005A0FB8">
              <w:rPr>
                <w:rFonts w:ascii="Arial Narrow" w:hAnsi="Arial Narrow" w:cs="Calibri"/>
                <w:color w:val="000000"/>
                <w:sz w:val="20"/>
                <w:szCs w:val="20"/>
              </w:rPr>
              <w:t>$1,100</w:t>
            </w:r>
          </w:p>
        </w:tc>
        <w:tc>
          <w:tcPr>
            <w:tcW w:w="1666" w:type="dxa"/>
            <w:vAlign w:val="center"/>
            <w:hideMark/>
          </w:tcPr>
          <w:p w14:paraId="065CC08A" w14:textId="38D677F3" w:rsidR="005437E7" w:rsidRPr="0017335F" w:rsidRDefault="00993BFC" w:rsidP="005437E7">
            <w:pPr>
              <w:spacing w:before="0" w:after="0"/>
              <w:rPr>
                <w:rFonts w:ascii="Arial Narrow" w:hAnsi="Arial Narrow" w:cs="Calibri"/>
                <w:color w:val="000000"/>
                <w:sz w:val="20"/>
                <w:szCs w:val="20"/>
              </w:rPr>
            </w:pPr>
            <w:r w:rsidRPr="0017335F">
              <w:rPr>
                <w:rFonts w:ascii="Arial Narrow" w:hAnsi="Arial Narrow" w:cs="Calibri"/>
                <w:color w:val="000000"/>
                <w:sz w:val="20"/>
                <w:szCs w:val="20"/>
              </w:rPr>
              <w:t>$</w:t>
            </w:r>
            <w:r w:rsidR="005437E7" w:rsidRPr="0017335F">
              <w:rPr>
                <w:rFonts w:ascii="Arial Narrow" w:hAnsi="Arial Narrow" w:cs="Calibri"/>
                <w:color w:val="000000"/>
                <w:sz w:val="20"/>
                <w:szCs w:val="20"/>
              </w:rPr>
              <w:t>0</w:t>
            </w:r>
          </w:p>
        </w:tc>
        <w:tc>
          <w:tcPr>
            <w:tcW w:w="1666" w:type="dxa"/>
            <w:vAlign w:val="center"/>
            <w:hideMark/>
          </w:tcPr>
          <w:p w14:paraId="2F531300" w14:textId="77777777" w:rsidR="005437E7" w:rsidRPr="00113262" w:rsidRDefault="00816480" w:rsidP="005437E7">
            <w:pPr>
              <w:spacing w:before="0" w:after="0"/>
              <w:rPr>
                <w:rFonts w:ascii="Arial Narrow" w:hAnsi="Arial Narrow"/>
                <w:color w:val="000000"/>
                <w:sz w:val="20"/>
              </w:rPr>
            </w:pPr>
            <w:r w:rsidRPr="005A0FB8">
              <w:rPr>
                <w:rFonts w:ascii="Arial Narrow" w:hAnsi="Arial Narrow" w:cs="Calibri"/>
                <w:color w:val="000000"/>
                <w:sz w:val="20"/>
                <w:szCs w:val="20"/>
              </w:rPr>
              <w:t>$</w:t>
            </w:r>
            <w:r w:rsidRPr="00113262">
              <w:rPr>
                <w:rFonts w:ascii="Arial Narrow" w:hAnsi="Arial Narrow" w:cs="Calibri"/>
                <w:color w:val="000000"/>
                <w:sz w:val="20"/>
                <w:szCs w:val="20"/>
              </w:rPr>
              <w:t>1,100</w:t>
            </w:r>
          </w:p>
        </w:tc>
        <w:tc>
          <w:tcPr>
            <w:tcW w:w="1666" w:type="dxa"/>
            <w:vAlign w:val="center"/>
            <w:hideMark/>
          </w:tcPr>
          <w:p w14:paraId="210CA891" w14:textId="5890CAD8" w:rsidR="005437E7" w:rsidRPr="0017335F" w:rsidRDefault="005437E7" w:rsidP="005437E7">
            <w:pPr>
              <w:spacing w:before="0" w:after="0"/>
              <w:rPr>
                <w:rFonts w:ascii="Arial Narrow" w:hAnsi="Arial Narrow" w:cs="Calibri"/>
                <w:color w:val="000000"/>
                <w:sz w:val="20"/>
                <w:szCs w:val="20"/>
              </w:rPr>
            </w:pPr>
            <w:r w:rsidRPr="0017335F">
              <w:rPr>
                <w:rFonts w:ascii="Arial Narrow" w:hAnsi="Arial Narrow" w:cs="Calibri"/>
                <w:color w:val="000000"/>
                <w:sz w:val="20"/>
                <w:szCs w:val="20"/>
              </w:rPr>
              <w:t> </w:t>
            </w:r>
            <w:r w:rsidR="00ED7C6F" w:rsidRPr="0017335F">
              <w:rPr>
                <w:rFonts w:ascii="Arial Narrow" w:hAnsi="Arial Narrow" w:cs="Calibri"/>
                <w:color w:val="000000"/>
                <w:sz w:val="20"/>
                <w:szCs w:val="20"/>
              </w:rPr>
              <w:t>-</w:t>
            </w:r>
          </w:p>
        </w:tc>
      </w:tr>
      <w:tr w:rsidR="000943CD" w:rsidRPr="00196912" w14:paraId="60C85453" w14:textId="77777777" w:rsidTr="005A0FB8">
        <w:trPr>
          <w:trHeight w:val="541"/>
        </w:trPr>
        <w:tc>
          <w:tcPr>
            <w:tcW w:w="2263" w:type="dxa"/>
            <w:hideMark/>
          </w:tcPr>
          <w:p w14:paraId="3581AC1C" w14:textId="5B3C8138" w:rsidR="000943CD" w:rsidRPr="00196912" w:rsidRDefault="000943CD" w:rsidP="000943CD">
            <w:pPr>
              <w:pStyle w:val="Tabletext0"/>
            </w:pPr>
            <w:r w:rsidRPr="00196912">
              <w:t>P</w:t>
            </w:r>
            <w:r>
              <w:t>roportion of p</w:t>
            </w:r>
            <w:r w:rsidRPr="00196912">
              <w:t>atients with NGS result that altered their diagnosis per 2016 WHO classification</w:t>
            </w:r>
          </w:p>
        </w:tc>
        <w:tc>
          <w:tcPr>
            <w:tcW w:w="1665" w:type="dxa"/>
            <w:vAlign w:val="center"/>
            <w:hideMark/>
          </w:tcPr>
          <w:p w14:paraId="4AB4762D" w14:textId="68FAA012"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0.017</w:t>
            </w:r>
          </w:p>
        </w:tc>
        <w:tc>
          <w:tcPr>
            <w:tcW w:w="1666" w:type="dxa"/>
            <w:vAlign w:val="center"/>
            <w:hideMark/>
          </w:tcPr>
          <w:p w14:paraId="08268B8C" w14:textId="556D3026"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 </w:t>
            </w:r>
          </w:p>
        </w:tc>
        <w:tc>
          <w:tcPr>
            <w:tcW w:w="1666" w:type="dxa"/>
            <w:vAlign w:val="center"/>
            <w:hideMark/>
          </w:tcPr>
          <w:p w14:paraId="49C41C40" w14:textId="6CD2A96F"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0.017</w:t>
            </w:r>
          </w:p>
        </w:tc>
        <w:tc>
          <w:tcPr>
            <w:tcW w:w="1666" w:type="dxa"/>
            <w:vAlign w:val="center"/>
            <w:hideMark/>
          </w:tcPr>
          <w:p w14:paraId="037CAB68" w14:textId="27AAD263" w:rsidR="000943CD" w:rsidRPr="0017335F" w:rsidRDefault="00A7562A" w:rsidP="000943CD">
            <w:pPr>
              <w:spacing w:before="0" w:after="0"/>
              <w:rPr>
                <w:rFonts w:ascii="Arial Narrow" w:hAnsi="Arial Narrow" w:cs="Calibri"/>
                <w:color w:val="000000"/>
                <w:sz w:val="20"/>
                <w:szCs w:val="20"/>
              </w:rPr>
            </w:pPr>
            <w:r w:rsidRPr="0017335F">
              <w:rPr>
                <w:rFonts w:ascii="Arial Narrow" w:hAnsi="Arial Narrow" w:cs="Calibri"/>
                <w:color w:val="000000"/>
                <w:sz w:val="20"/>
                <w:szCs w:val="20"/>
              </w:rPr>
              <w:t>$6</w:t>
            </w:r>
            <w:r w:rsidR="007916A7" w:rsidRPr="0017335F">
              <w:rPr>
                <w:rFonts w:ascii="Arial Narrow" w:hAnsi="Arial Narrow" w:cs="Calibri"/>
                <w:color w:val="000000"/>
                <w:sz w:val="20"/>
                <w:szCs w:val="20"/>
              </w:rPr>
              <w:t>2,</w:t>
            </w:r>
            <w:r w:rsidR="008430C2" w:rsidRPr="0017335F">
              <w:rPr>
                <w:rFonts w:ascii="Arial Narrow" w:hAnsi="Arial Narrow" w:cs="Calibri"/>
                <w:color w:val="000000"/>
                <w:sz w:val="20"/>
                <w:szCs w:val="20"/>
              </w:rPr>
              <w:t>883</w:t>
            </w:r>
            <w:r w:rsidRPr="0017335F">
              <w:rPr>
                <w:rFonts w:ascii="Arial Narrow" w:hAnsi="Arial Narrow" w:cs="Calibri"/>
                <w:color w:val="000000"/>
                <w:sz w:val="20"/>
                <w:szCs w:val="20"/>
              </w:rPr>
              <w:t>)</w:t>
            </w:r>
          </w:p>
        </w:tc>
      </w:tr>
      <w:tr w:rsidR="000943CD" w:rsidRPr="00196912" w14:paraId="07A4989E" w14:textId="77777777" w:rsidTr="005A0FB8">
        <w:trPr>
          <w:trHeight w:val="541"/>
        </w:trPr>
        <w:tc>
          <w:tcPr>
            <w:tcW w:w="2263" w:type="dxa"/>
            <w:hideMark/>
          </w:tcPr>
          <w:p w14:paraId="0057E00E" w14:textId="4EA9DFD1" w:rsidR="000943CD" w:rsidRPr="00196912" w:rsidRDefault="00ED7C6F" w:rsidP="000943CD">
            <w:pPr>
              <w:spacing w:before="0" w:after="0"/>
              <w:rPr>
                <w:rFonts w:ascii="Arial Narrow" w:hAnsi="Arial Narrow" w:cs="Calibri"/>
                <w:color w:val="000000"/>
                <w:sz w:val="20"/>
                <w:szCs w:val="20"/>
              </w:rPr>
            </w:pPr>
            <w:r w:rsidRPr="00ED7C6F">
              <w:rPr>
                <w:rFonts w:ascii="Arial Narrow" w:hAnsi="Arial Narrow" w:cs="Calibri"/>
                <w:color w:val="000000"/>
                <w:sz w:val="20"/>
                <w:szCs w:val="20"/>
              </w:rPr>
              <w:t>Proportion of patients</w:t>
            </w:r>
            <w:r w:rsidR="000943CD" w:rsidRPr="00196912">
              <w:rPr>
                <w:rFonts w:ascii="Arial Narrow" w:hAnsi="Arial Narrow" w:cs="Calibri"/>
                <w:color w:val="000000"/>
                <w:sz w:val="20"/>
                <w:szCs w:val="20"/>
              </w:rPr>
              <w:t xml:space="preserve"> with NGS result that subclassified their diagnosis per 2016 WHO classification</w:t>
            </w:r>
          </w:p>
        </w:tc>
        <w:tc>
          <w:tcPr>
            <w:tcW w:w="1665" w:type="dxa"/>
            <w:vAlign w:val="center"/>
            <w:hideMark/>
          </w:tcPr>
          <w:p w14:paraId="463B1BC7" w14:textId="17F742CB"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0.076</w:t>
            </w:r>
          </w:p>
        </w:tc>
        <w:tc>
          <w:tcPr>
            <w:tcW w:w="1666" w:type="dxa"/>
            <w:vAlign w:val="center"/>
            <w:hideMark/>
          </w:tcPr>
          <w:p w14:paraId="64A57EF4" w14:textId="10B5687F"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 </w:t>
            </w:r>
          </w:p>
        </w:tc>
        <w:tc>
          <w:tcPr>
            <w:tcW w:w="1666" w:type="dxa"/>
            <w:vAlign w:val="center"/>
            <w:hideMark/>
          </w:tcPr>
          <w:p w14:paraId="3C0440D1" w14:textId="68F764FB"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0.076</w:t>
            </w:r>
          </w:p>
        </w:tc>
        <w:tc>
          <w:tcPr>
            <w:tcW w:w="1666" w:type="dxa"/>
            <w:vAlign w:val="center"/>
            <w:hideMark/>
          </w:tcPr>
          <w:p w14:paraId="0A37542A" w14:textId="29CE71CE" w:rsidR="000943CD" w:rsidRPr="0017335F" w:rsidRDefault="00AF0C3D" w:rsidP="000943CD">
            <w:pPr>
              <w:spacing w:before="0" w:after="0"/>
              <w:rPr>
                <w:rFonts w:ascii="Arial Narrow" w:hAnsi="Arial Narrow" w:cs="Calibri"/>
                <w:color w:val="000000"/>
                <w:sz w:val="20"/>
                <w:szCs w:val="20"/>
              </w:rPr>
            </w:pPr>
            <w:r w:rsidRPr="0017335F">
              <w:rPr>
                <w:rFonts w:ascii="Arial Narrow" w:hAnsi="Arial Narrow" w:cs="Calibri"/>
                <w:color w:val="000000"/>
                <w:sz w:val="20"/>
                <w:szCs w:val="20"/>
              </w:rPr>
              <w:t>$14,4</w:t>
            </w:r>
            <w:r w:rsidR="008430C2" w:rsidRPr="0017335F">
              <w:rPr>
                <w:rFonts w:ascii="Arial Narrow" w:hAnsi="Arial Narrow" w:cs="Calibri"/>
                <w:color w:val="000000"/>
                <w:sz w:val="20"/>
                <w:szCs w:val="20"/>
              </w:rPr>
              <w:t>512</w:t>
            </w:r>
          </w:p>
        </w:tc>
      </w:tr>
      <w:tr w:rsidR="000943CD" w:rsidRPr="00196912" w14:paraId="3473B9DB" w14:textId="77777777" w:rsidTr="005A0FB8">
        <w:trPr>
          <w:trHeight w:val="541"/>
        </w:trPr>
        <w:tc>
          <w:tcPr>
            <w:tcW w:w="2263" w:type="dxa"/>
            <w:hideMark/>
          </w:tcPr>
          <w:p w14:paraId="507F9234" w14:textId="7C378961" w:rsidR="000943CD" w:rsidRPr="00196912" w:rsidRDefault="00ED7C6F" w:rsidP="000943CD">
            <w:pPr>
              <w:spacing w:before="0" w:after="0"/>
              <w:rPr>
                <w:rFonts w:ascii="Arial Narrow" w:hAnsi="Arial Narrow" w:cs="Calibri"/>
                <w:color w:val="000000"/>
                <w:sz w:val="20"/>
                <w:szCs w:val="20"/>
              </w:rPr>
            </w:pPr>
            <w:r w:rsidRPr="00ED7C6F">
              <w:rPr>
                <w:rFonts w:ascii="Arial Narrow" w:hAnsi="Arial Narrow" w:cs="Calibri"/>
                <w:color w:val="000000"/>
                <w:sz w:val="20"/>
                <w:szCs w:val="20"/>
              </w:rPr>
              <w:t>Proportion of patients</w:t>
            </w:r>
            <w:r w:rsidR="000943CD" w:rsidRPr="00196912">
              <w:rPr>
                <w:rFonts w:ascii="Arial Narrow" w:hAnsi="Arial Narrow" w:cs="Calibri"/>
                <w:color w:val="000000"/>
                <w:sz w:val="20"/>
                <w:szCs w:val="20"/>
              </w:rPr>
              <w:t xml:space="preserve"> with NGS result that altered or subclassified their diagnosis per 2016 WHO classification</w:t>
            </w:r>
          </w:p>
        </w:tc>
        <w:tc>
          <w:tcPr>
            <w:tcW w:w="1665" w:type="dxa"/>
            <w:vAlign w:val="center"/>
            <w:hideMark/>
          </w:tcPr>
          <w:p w14:paraId="4918C68E" w14:textId="7F3B8314"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0.093</w:t>
            </w:r>
          </w:p>
        </w:tc>
        <w:tc>
          <w:tcPr>
            <w:tcW w:w="1666" w:type="dxa"/>
            <w:vAlign w:val="center"/>
            <w:hideMark/>
          </w:tcPr>
          <w:p w14:paraId="5686247B" w14:textId="02AB8239"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 </w:t>
            </w:r>
          </w:p>
        </w:tc>
        <w:tc>
          <w:tcPr>
            <w:tcW w:w="1666" w:type="dxa"/>
            <w:vAlign w:val="center"/>
            <w:hideMark/>
          </w:tcPr>
          <w:p w14:paraId="733255ED" w14:textId="25D94E73"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0.093</w:t>
            </w:r>
          </w:p>
        </w:tc>
        <w:tc>
          <w:tcPr>
            <w:tcW w:w="1666" w:type="dxa"/>
            <w:vAlign w:val="center"/>
            <w:hideMark/>
          </w:tcPr>
          <w:p w14:paraId="6D175DBB" w14:textId="677EDC8D" w:rsidR="000943CD" w:rsidRPr="0017335F" w:rsidRDefault="00AF0C3D" w:rsidP="000943CD">
            <w:pPr>
              <w:spacing w:before="0" w:after="0"/>
              <w:rPr>
                <w:rFonts w:ascii="Arial Narrow" w:hAnsi="Arial Narrow" w:cs="Calibri"/>
                <w:color w:val="000000"/>
                <w:sz w:val="20"/>
                <w:szCs w:val="20"/>
              </w:rPr>
            </w:pPr>
            <w:r w:rsidRPr="0017335F">
              <w:rPr>
                <w:rFonts w:ascii="Arial Narrow" w:hAnsi="Arial Narrow" w:cs="Calibri"/>
                <w:color w:val="000000"/>
                <w:sz w:val="20"/>
                <w:szCs w:val="20"/>
              </w:rPr>
              <w:t>$11,7</w:t>
            </w:r>
            <w:r w:rsidR="008430C2" w:rsidRPr="0017335F">
              <w:rPr>
                <w:rFonts w:ascii="Arial Narrow" w:hAnsi="Arial Narrow" w:cs="Calibri"/>
                <w:color w:val="000000"/>
                <w:sz w:val="20"/>
                <w:szCs w:val="20"/>
              </w:rPr>
              <w:t>91</w:t>
            </w:r>
          </w:p>
        </w:tc>
      </w:tr>
      <w:tr w:rsidR="000943CD" w:rsidRPr="00196912" w14:paraId="21FEC9C8" w14:textId="77777777" w:rsidTr="005A0FB8">
        <w:trPr>
          <w:trHeight w:val="317"/>
        </w:trPr>
        <w:tc>
          <w:tcPr>
            <w:tcW w:w="2263" w:type="dxa"/>
            <w:hideMark/>
          </w:tcPr>
          <w:p w14:paraId="56ADE830" w14:textId="7B1DDBB8" w:rsidR="000943CD" w:rsidRPr="00196912" w:rsidRDefault="000943CD" w:rsidP="000943CD">
            <w:pPr>
              <w:pStyle w:val="TableText"/>
            </w:pPr>
            <w:r w:rsidRPr="00ED7C6F">
              <w:t xml:space="preserve">Proportion of patients </w:t>
            </w:r>
            <w:r w:rsidRPr="00196912">
              <w:t xml:space="preserve">where NGS results alter prognosis </w:t>
            </w:r>
          </w:p>
        </w:tc>
        <w:tc>
          <w:tcPr>
            <w:tcW w:w="1665" w:type="dxa"/>
            <w:vAlign w:val="center"/>
            <w:hideMark/>
          </w:tcPr>
          <w:p w14:paraId="68B16D46" w14:textId="5F876A61"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0.615</w:t>
            </w:r>
          </w:p>
        </w:tc>
        <w:tc>
          <w:tcPr>
            <w:tcW w:w="1666" w:type="dxa"/>
            <w:vAlign w:val="center"/>
            <w:hideMark/>
          </w:tcPr>
          <w:p w14:paraId="79BA0F96" w14:textId="1B17E603"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 </w:t>
            </w:r>
          </w:p>
        </w:tc>
        <w:tc>
          <w:tcPr>
            <w:tcW w:w="1666" w:type="dxa"/>
            <w:vAlign w:val="center"/>
            <w:hideMark/>
          </w:tcPr>
          <w:p w14:paraId="71F4E2AD" w14:textId="3EB01FC5"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0.615</w:t>
            </w:r>
          </w:p>
        </w:tc>
        <w:tc>
          <w:tcPr>
            <w:tcW w:w="1666" w:type="dxa"/>
            <w:vAlign w:val="center"/>
            <w:hideMark/>
          </w:tcPr>
          <w:p w14:paraId="5AA90A58" w14:textId="5D3F1A78" w:rsidR="000943CD" w:rsidRPr="0017335F" w:rsidRDefault="00AF0C3D" w:rsidP="000943CD">
            <w:pPr>
              <w:spacing w:before="0" w:after="0"/>
              <w:rPr>
                <w:rFonts w:ascii="Arial Narrow" w:hAnsi="Arial Narrow" w:cs="Calibri"/>
                <w:color w:val="000000"/>
                <w:sz w:val="20"/>
                <w:szCs w:val="20"/>
              </w:rPr>
            </w:pPr>
            <w:r w:rsidRPr="0017335F">
              <w:rPr>
                <w:rFonts w:ascii="Arial Narrow" w:hAnsi="Arial Narrow" w:cs="Calibri"/>
                <w:color w:val="000000"/>
                <w:sz w:val="20"/>
                <w:szCs w:val="20"/>
              </w:rPr>
              <w:t>$1,7</w:t>
            </w:r>
            <w:r w:rsidR="008430C2" w:rsidRPr="0017335F">
              <w:rPr>
                <w:rFonts w:ascii="Arial Narrow" w:hAnsi="Arial Narrow" w:cs="Calibri"/>
                <w:color w:val="000000"/>
                <w:sz w:val="20"/>
                <w:szCs w:val="20"/>
              </w:rPr>
              <w:t>88</w:t>
            </w:r>
          </w:p>
        </w:tc>
      </w:tr>
      <w:tr w:rsidR="000943CD" w:rsidRPr="00196912" w14:paraId="70441D30" w14:textId="77777777" w:rsidTr="005A0FB8">
        <w:trPr>
          <w:trHeight w:val="317"/>
        </w:trPr>
        <w:tc>
          <w:tcPr>
            <w:tcW w:w="2263" w:type="dxa"/>
            <w:hideMark/>
          </w:tcPr>
          <w:p w14:paraId="468FC224" w14:textId="01CA5AB9" w:rsidR="000943CD" w:rsidRPr="00196912" w:rsidRDefault="000943CD" w:rsidP="000943CD">
            <w:pPr>
              <w:pStyle w:val="TableText"/>
            </w:pPr>
            <w:r w:rsidRPr="00196912">
              <w:t>P</w:t>
            </w:r>
            <w:r>
              <w:t>roportion of p</w:t>
            </w:r>
            <w:r w:rsidRPr="00196912">
              <w:t xml:space="preserve">atients </w:t>
            </w:r>
            <w:r>
              <w:t>where i</w:t>
            </w:r>
            <w:r w:rsidRPr="00196912">
              <w:t xml:space="preserve">nitial treatment </w:t>
            </w:r>
            <w:r>
              <w:t xml:space="preserve">commenced then </w:t>
            </w:r>
            <w:r w:rsidRPr="00196912">
              <w:t>changed once NGS results available</w:t>
            </w:r>
          </w:p>
        </w:tc>
        <w:tc>
          <w:tcPr>
            <w:tcW w:w="1665" w:type="dxa"/>
            <w:vAlign w:val="center"/>
            <w:hideMark/>
          </w:tcPr>
          <w:p w14:paraId="1417B9AB" w14:textId="1501252C"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0.350</w:t>
            </w:r>
          </w:p>
        </w:tc>
        <w:tc>
          <w:tcPr>
            <w:tcW w:w="1666" w:type="dxa"/>
            <w:vAlign w:val="center"/>
            <w:hideMark/>
          </w:tcPr>
          <w:p w14:paraId="6D3A9FBF" w14:textId="6FA6AC4B"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 </w:t>
            </w:r>
          </w:p>
        </w:tc>
        <w:tc>
          <w:tcPr>
            <w:tcW w:w="1666" w:type="dxa"/>
            <w:vAlign w:val="center"/>
            <w:hideMark/>
          </w:tcPr>
          <w:p w14:paraId="7D0F5F4A" w14:textId="213C9EAF"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0.350</w:t>
            </w:r>
          </w:p>
        </w:tc>
        <w:tc>
          <w:tcPr>
            <w:tcW w:w="1666" w:type="dxa"/>
            <w:vAlign w:val="center"/>
            <w:hideMark/>
          </w:tcPr>
          <w:p w14:paraId="51C7924B" w14:textId="7B199255" w:rsidR="000943CD" w:rsidRPr="0017335F" w:rsidRDefault="00AF0C3D" w:rsidP="000943CD">
            <w:pPr>
              <w:spacing w:before="0" w:after="0"/>
              <w:rPr>
                <w:rFonts w:ascii="Arial Narrow" w:hAnsi="Arial Narrow" w:cs="Calibri"/>
                <w:color w:val="000000"/>
                <w:sz w:val="20"/>
                <w:szCs w:val="20"/>
              </w:rPr>
            </w:pPr>
            <w:r w:rsidRPr="0017335F">
              <w:rPr>
                <w:rFonts w:ascii="Arial Narrow" w:hAnsi="Arial Narrow" w:cs="Calibri"/>
                <w:color w:val="000000"/>
                <w:sz w:val="20"/>
                <w:szCs w:val="20"/>
              </w:rPr>
              <w:t>$3,1</w:t>
            </w:r>
            <w:r w:rsidR="008430C2" w:rsidRPr="0017335F">
              <w:rPr>
                <w:rFonts w:ascii="Arial Narrow" w:hAnsi="Arial Narrow" w:cs="Calibri"/>
                <w:color w:val="000000"/>
                <w:sz w:val="20"/>
                <w:szCs w:val="20"/>
              </w:rPr>
              <w:t>45</w:t>
            </w:r>
          </w:p>
        </w:tc>
      </w:tr>
      <w:tr w:rsidR="000943CD" w:rsidRPr="00196912" w14:paraId="77A4351B" w14:textId="77777777" w:rsidTr="005A0FB8">
        <w:trPr>
          <w:trHeight w:val="317"/>
        </w:trPr>
        <w:tc>
          <w:tcPr>
            <w:tcW w:w="2263" w:type="dxa"/>
            <w:hideMark/>
          </w:tcPr>
          <w:p w14:paraId="0020A165" w14:textId="68653173" w:rsidR="000943CD" w:rsidRPr="00196912" w:rsidRDefault="00ED7C6F" w:rsidP="000943CD">
            <w:pPr>
              <w:spacing w:before="0" w:after="0"/>
              <w:rPr>
                <w:rFonts w:ascii="Arial Narrow" w:hAnsi="Arial Narrow" w:cs="Calibri"/>
                <w:color w:val="000000"/>
                <w:sz w:val="20"/>
                <w:szCs w:val="20"/>
              </w:rPr>
            </w:pPr>
            <w:r w:rsidRPr="00ED7C6F">
              <w:rPr>
                <w:rFonts w:ascii="Arial Narrow" w:hAnsi="Arial Narrow" w:cs="Calibri"/>
                <w:color w:val="000000"/>
                <w:sz w:val="20"/>
                <w:szCs w:val="20"/>
              </w:rPr>
              <w:t xml:space="preserve">Proportion of </w:t>
            </w:r>
            <w:r w:rsidR="000943CD">
              <w:rPr>
                <w:rFonts w:ascii="Arial Narrow" w:hAnsi="Arial Narrow" w:cs="Calibri"/>
                <w:color w:val="000000"/>
                <w:sz w:val="20"/>
                <w:szCs w:val="20"/>
              </w:rPr>
              <w:t xml:space="preserve">all </w:t>
            </w:r>
            <w:r w:rsidRPr="00ED7C6F">
              <w:rPr>
                <w:rFonts w:ascii="Arial Narrow" w:hAnsi="Arial Narrow" w:cs="Calibri"/>
                <w:color w:val="000000"/>
                <w:sz w:val="20"/>
                <w:szCs w:val="20"/>
              </w:rPr>
              <w:t>patients</w:t>
            </w:r>
            <w:r w:rsidR="000943CD" w:rsidRPr="00196912">
              <w:rPr>
                <w:rFonts w:ascii="Arial Narrow" w:hAnsi="Arial Narrow" w:cs="Calibri"/>
                <w:color w:val="000000"/>
                <w:sz w:val="20"/>
                <w:szCs w:val="20"/>
              </w:rPr>
              <w:t xml:space="preserve"> where treatment offered changed by NGS result (initial or HSCT)</w:t>
            </w:r>
          </w:p>
        </w:tc>
        <w:tc>
          <w:tcPr>
            <w:tcW w:w="1665" w:type="dxa"/>
            <w:vAlign w:val="center"/>
            <w:hideMark/>
          </w:tcPr>
          <w:p w14:paraId="7EDC42FB" w14:textId="43597FEC"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0.350</w:t>
            </w:r>
          </w:p>
        </w:tc>
        <w:tc>
          <w:tcPr>
            <w:tcW w:w="1666" w:type="dxa"/>
            <w:vAlign w:val="center"/>
            <w:hideMark/>
          </w:tcPr>
          <w:p w14:paraId="6302863A" w14:textId="3C3AA1A4"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 </w:t>
            </w:r>
          </w:p>
        </w:tc>
        <w:tc>
          <w:tcPr>
            <w:tcW w:w="1666" w:type="dxa"/>
            <w:vAlign w:val="center"/>
            <w:hideMark/>
          </w:tcPr>
          <w:p w14:paraId="72E44EA3" w14:textId="7C25D9CE"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0.350</w:t>
            </w:r>
          </w:p>
        </w:tc>
        <w:tc>
          <w:tcPr>
            <w:tcW w:w="1666" w:type="dxa"/>
            <w:vAlign w:val="center"/>
            <w:hideMark/>
          </w:tcPr>
          <w:p w14:paraId="3BA9AED0" w14:textId="64BC11BF" w:rsidR="000943CD" w:rsidRPr="0017335F" w:rsidRDefault="00AF0C3D" w:rsidP="000943CD">
            <w:pPr>
              <w:spacing w:before="0" w:after="0"/>
              <w:rPr>
                <w:rFonts w:ascii="Arial Narrow" w:hAnsi="Arial Narrow" w:cs="Calibri"/>
                <w:color w:val="000000"/>
                <w:sz w:val="20"/>
                <w:szCs w:val="20"/>
              </w:rPr>
            </w:pPr>
            <w:r w:rsidRPr="0017335F">
              <w:rPr>
                <w:rFonts w:ascii="Arial Narrow" w:hAnsi="Arial Narrow" w:cs="Calibri"/>
                <w:color w:val="000000"/>
                <w:sz w:val="20"/>
                <w:szCs w:val="20"/>
              </w:rPr>
              <w:t>$3,1</w:t>
            </w:r>
            <w:r w:rsidR="008430C2" w:rsidRPr="0017335F">
              <w:rPr>
                <w:rFonts w:ascii="Arial Narrow" w:hAnsi="Arial Narrow" w:cs="Calibri"/>
                <w:color w:val="000000"/>
                <w:sz w:val="20"/>
                <w:szCs w:val="20"/>
              </w:rPr>
              <w:t>44</w:t>
            </w:r>
          </w:p>
        </w:tc>
      </w:tr>
      <w:tr w:rsidR="000943CD" w:rsidRPr="00196912" w14:paraId="69627745" w14:textId="77777777" w:rsidTr="005A0FB8">
        <w:trPr>
          <w:trHeight w:val="317"/>
        </w:trPr>
        <w:tc>
          <w:tcPr>
            <w:tcW w:w="2263" w:type="dxa"/>
            <w:hideMark/>
          </w:tcPr>
          <w:p w14:paraId="71963AF3" w14:textId="5F98FD67" w:rsidR="000943CD" w:rsidRPr="00196912" w:rsidRDefault="000943CD" w:rsidP="000943CD">
            <w:pPr>
              <w:pStyle w:val="Tabletext0"/>
            </w:pPr>
            <w:r w:rsidRPr="00196912">
              <w:lastRenderedPageBreak/>
              <w:t>Number of treatment decisions altered by NGS result (initial or HSCT)</w:t>
            </w:r>
            <w:r>
              <w:t>/total population</w:t>
            </w:r>
          </w:p>
        </w:tc>
        <w:tc>
          <w:tcPr>
            <w:tcW w:w="1665" w:type="dxa"/>
            <w:vAlign w:val="center"/>
            <w:hideMark/>
          </w:tcPr>
          <w:p w14:paraId="2B607D15" w14:textId="586E2FDC"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0.423</w:t>
            </w:r>
          </w:p>
        </w:tc>
        <w:tc>
          <w:tcPr>
            <w:tcW w:w="1666" w:type="dxa"/>
            <w:vAlign w:val="center"/>
            <w:hideMark/>
          </w:tcPr>
          <w:p w14:paraId="2FAB4B66" w14:textId="25377D98"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 </w:t>
            </w:r>
          </w:p>
        </w:tc>
        <w:tc>
          <w:tcPr>
            <w:tcW w:w="1666" w:type="dxa"/>
            <w:vAlign w:val="center"/>
            <w:hideMark/>
          </w:tcPr>
          <w:p w14:paraId="59784771" w14:textId="4B729E81"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0.423</w:t>
            </w:r>
          </w:p>
        </w:tc>
        <w:tc>
          <w:tcPr>
            <w:tcW w:w="1666" w:type="dxa"/>
            <w:vAlign w:val="center"/>
            <w:hideMark/>
          </w:tcPr>
          <w:p w14:paraId="7659AD83" w14:textId="7C7DDB55" w:rsidR="000943CD" w:rsidRPr="0017335F" w:rsidRDefault="00AF0C3D" w:rsidP="000943CD">
            <w:pPr>
              <w:spacing w:before="0" w:after="0"/>
              <w:rPr>
                <w:rFonts w:ascii="Arial Narrow" w:hAnsi="Arial Narrow" w:cs="Calibri"/>
                <w:color w:val="000000"/>
                <w:sz w:val="20"/>
                <w:szCs w:val="20"/>
              </w:rPr>
            </w:pPr>
            <w:r w:rsidRPr="0017335F">
              <w:rPr>
                <w:rFonts w:ascii="Arial Narrow" w:hAnsi="Arial Narrow" w:cs="Calibri"/>
                <w:color w:val="000000"/>
                <w:sz w:val="20"/>
                <w:szCs w:val="20"/>
              </w:rPr>
              <w:t>$2,</w:t>
            </w:r>
            <w:r w:rsidR="008430C2" w:rsidRPr="0017335F">
              <w:rPr>
                <w:rFonts w:ascii="Arial Narrow" w:hAnsi="Arial Narrow" w:cs="Calibri"/>
                <w:color w:val="000000"/>
                <w:sz w:val="20"/>
                <w:szCs w:val="20"/>
              </w:rPr>
              <w:t>602</w:t>
            </w:r>
          </w:p>
        </w:tc>
      </w:tr>
      <w:tr w:rsidR="000943CD" w:rsidRPr="00196912" w14:paraId="10179CF7" w14:textId="77777777" w:rsidTr="005A0FB8">
        <w:trPr>
          <w:trHeight w:val="523"/>
        </w:trPr>
        <w:tc>
          <w:tcPr>
            <w:tcW w:w="2263" w:type="dxa"/>
            <w:hideMark/>
          </w:tcPr>
          <w:p w14:paraId="01867580" w14:textId="0CA3121C" w:rsidR="000943CD" w:rsidRPr="00196912" w:rsidRDefault="00ED7C6F" w:rsidP="000943CD">
            <w:pPr>
              <w:spacing w:before="0" w:after="0"/>
              <w:rPr>
                <w:rFonts w:ascii="Arial Narrow" w:hAnsi="Arial Narrow" w:cs="Calibri"/>
                <w:color w:val="000000"/>
                <w:sz w:val="20"/>
                <w:szCs w:val="20"/>
              </w:rPr>
            </w:pPr>
            <w:r w:rsidRPr="00ED7C6F">
              <w:rPr>
                <w:rFonts w:ascii="Arial Narrow" w:hAnsi="Arial Narrow" w:cs="Calibri"/>
                <w:color w:val="000000"/>
                <w:sz w:val="20"/>
                <w:szCs w:val="20"/>
              </w:rPr>
              <w:t>Proportion of patients</w:t>
            </w:r>
            <w:r w:rsidR="000943CD" w:rsidRPr="00196912">
              <w:rPr>
                <w:rFonts w:ascii="Arial Narrow" w:hAnsi="Arial Narrow" w:cs="Calibri"/>
                <w:color w:val="000000"/>
                <w:sz w:val="20"/>
                <w:szCs w:val="20"/>
              </w:rPr>
              <w:t xml:space="preserve"> receiving a result that altered diagnosis incl subclassification, prognosis and/or treatment</w:t>
            </w:r>
          </w:p>
        </w:tc>
        <w:tc>
          <w:tcPr>
            <w:tcW w:w="1665" w:type="dxa"/>
            <w:vAlign w:val="center"/>
            <w:hideMark/>
          </w:tcPr>
          <w:p w14:paraId="1E566467" w14:textId="1FD440F9"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0.711</w:t>
            </w:r>
          </w:p>
        </w:tc>
        <w:tc>
          <w:tcPr>
            <w:tcW w:w="1666" w:type="dxa"/>
            <w:vAlign w:val="center"/>
            <w:hideMark/>
          </w:tcPr>
          <w:p w14:paraId="73568009" w14:textId="53719E38"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 </w:t>
            </w:r>
          </w:p>
        </w:tc>
        <w:tc>
          <w:tcPr>
            <w:tcW w:w="1666" w:type="dxa"/>
            <w:vAlign w:val="center"/>
            <w:hideMark/>
          </w:tcPr>
          <w:p w14:paraId="587ABC96" w14:textId="7C365934" w:rsidR="000943CD" w:rsidRPr="00196912" w:rsidRDefault="000943CD" w:rsidP="000943CD">
            <w:pPr>
              <w:spacing w:before="0" w:after="0"/>
              <w:rPr>
                <w:rFonts w:ascii="Arial Narrow" w:hAnsi="Arial Narrow" w:cs="Calibri"/>
                <w:color w:val="000000"/>
                <w:sz w:val="20"/>
                <w:szCs w:val="20"/>
              </w:rPr>
            </w:pPr>
            <w:r>
              <w:rPr>
                <w:rFonts w:ascii="Arial Narrow" w:hAnsi="Arial Narrow" w:cs="Calibri"/>
                <w:color w:val="000000"/>
                <w:sz w:val="20"/>
                <w:szCs w:val="20"/>
              </w:rPr>
              <w:t>0.711</w:t>
            </w:r>
          </w:p>
        </w:tc>
        <w:tc>
          <w:tcPr>
            <w:tcW w:w="1666" w:type="dxa"/>
            <w:vAlign w:val="center"/>
            <w:hideMark/>
          </w:tcPr>
          <w:p w14:paraId="77A1AA85" w14:textId="7DCA2994" w:rsidR="000943CD" w:rsidRPr="0017335F" w:rsidRDefault="00AF0C3D" w:rsidP="000943CD">
            <w:pPr>
              <w:spacing w:before="0" w:after="0"/>
              <w:rPr>
                <w:rFonts w:ascii="Arial Narrow" w:hAnsi="Arial Narrow" w:cs="Calibri"/>
                <w:color w:val="000000"/>
                <w:sz w:val="20"/>
                <w:szCs w:val="20"/>
              </w:rPr>
            </w:pPr>
            <w:r w:rsidRPr="0017335F">
              <w:rPr>
                <w:rFonts w:ascii="Arial Narrow" w:hAnsi="Arial Narrow" w:cs="Calibri"/>
                <w:color w:val="000000"/>
                <w:sz w:val="20"/>
                <w:szCs w:val="20"/>
              </w:rPr>
              <w:t>$1,5</w:t>
            </w:r>
            <w:r w:rsidR="008430C2" w:rsidRPr="0017335F">
              <w:rPr>
                <w:rFonts w:ascii="Arial Narrow" w:hAnsi="Arial Narrow" w:cs="Calibri"/>
                <w:color w:val="000000"/>
                <w:sz w:val="20"/>
                <w:szCs w:val="20"/>
              </w:rPr>
              <w:t>46</w:t>
            </w:r>
          </w:p>
        </w:tc>
      </w:tr>
    </w:tbl>
    <w:p w14:paraId="2AE8697B" w14:textId="626527FE" w:rsidR="005A0FB8" w:rsidRDefault="005A0FB8" w:rsidP="00647581">
      <w:pPr>
        <w:pStyle w:val="TableFooter"/>
      </w:pPr>
      <w:r>
        <w:t>Source DCAR calculations was updated based on MSAC’s advice</w:t>
      </w:r>
    </w:p>
    <w:p w14:paraId="7527645D" w14:textId="50320B4D" w:rsidR="00DC4F7F" w:rsidRDefault="000D6834" w:rsidP="00647581">
      <w:pPr>
        <w:pStyle w:val="TableFooter"/>
      </w:pPr>
      <w:r>
        <w:t>*An individual patient may have more than one informative variant, and a single variant may be informative across more than one domain so the total may exceed 100%</w:t>
      </w:r>
    </w:p>
    <w:p w14:paraId="6AB592D0" w14:textId="103F9E27" w:rsidR="00DC4F7F" w:rsidRDefault="00DC4F7F" w:rsidP="00DC4F7F">
      <w:r>
        <w:t>The small proportion</w:t>
      </w:r>
      <w:r w:rsidR="00AE718D">
        <w:t xml:space="preserve"> (just under 2%)</w:t>
      </w:r>
      <w:r>
        <w:t xml:space="preserve"> of patients who had a complete change in their diagnosis has resulted in a large ICER for this domain, although </w:t>
      </w:r>
      <w:r w:rsidR="00206420">
        <w:t>the ICER decreases</w:t>
      </w:r>
      <w:r>
        <w:t xml:space="preserve"> when refinements of the diagnosis based on detect</w:t>
      </w:r>
      <w:r w:rsidR="00AE718D">
        <w:t>i</w:t>
      </w:r>
      <w:r>
        <w:t xml:space="preserve">on of gene variants are included. </w:t>
      </w:r>
      <w:r w:rsidR="00AE718D">
        <w:t xml:space="preserve">The ICER for the alteration/refinement in diagnosis in the studies by Patel and Carbonell et al (2019) below are similar which supports that this is a robust finding. </w:t>
      </w:r>
      <w:r>
        <w:t>This reflects that the absolute changes in diagnosis are uncommon as the clinic</w:t>
      </w:r>
      <w:r w:rsidR="007E68A8">
        <w:t>al</w:t>
      </w:r>
      <w:r>
        <w:t xml:space="preserve"> characteristics</w:t>
      </w:r>
      <w:r w:rsidR="007E68A8">
        <w:t xml:space="preserve"> and morphological analysis</w:t>
      </w:r>
      <w:r>
        <w:t xml:space="preserve"> </w:t>
      </w:r>
      <w:r w:rsidR="00AE718D">
        <w:t>in m</w:t>
      </w:r>
      <w:r w:rsidR="00B012B3">
        <w:t>ost</w:t>
      </w:r>
      <w:r w:rsidR="00AE718D">
        <w:t xml:space="preserve"> cases </w:t>
      </w:r>
      <w:r w:rsidR="00DE4FC7">
        <w:t>can broadly categorise</w:t>
      </w:r>
      <w:r w:rsidR="00AE718D">
        <w:t xml:space="preserve"> myeloid </w:t>
      </w:r>
      <w:proofErr w:type="gramStart"/>
      <w:r w:rsidR="00AE718D">
        <w:t>malignancies, but</w:t>
      </w:r>
      <w:proofErr w:type="gramEnd"/>
      <w:r w:rsidR="00AE718D">
        <w:t xml:space="preserve"> are insufficient to fully characterise the condition. </w:t>
      </w:r>
      <w:r>
        <w:t xml:space="preserve"> </w:t>
      </w:r>
      <w:r w:rsidR="00AE718D">
        <w:t xml:space="preserve">Nonetheless, </w:t>
      </w:r>
      <w:r w:rsidR="007D4D55">
        <w:t xml:space="preserve">the context is important, and </w:t>
      </w:r>
      <w:r w:rsidR="00AE718D">
        <w:t xml:space="preserve">overturning a diagnosis of a haematological cancer is a </w:t>
      </w:r>
      <w:r w:rsidR="001D4D3E">
        <w:t>critical</w:t>
      </w:r>
      <w:r w:rsidR="00AE718D">
        <w:t xml:space="preserve"> benefit to the patient </w:t>
      </w:r>
      <w:r w:rsidR="001D4D3E">
        <w:t>and potentially represents a significant benefit to</w:t>
      </w:r>
      <w:r w:rsidR="00AE718D">
        <w:t xml:space="preserve"> the healthcare system. With </w:t>
      </w:r>
      <w:r w:rsidR="00D5388D">
        <w:t xml:space="preserve">the changes in </w:t>
      </w:r>
      <w:r w:rsidR="00AE718D">
        <w:t>WHO HAEM5, refinements in the diagnosis will be much more common as there are many new entities defined by genetic changes, particularly those associated with germline variants.</w:t>
      </w:r>
    </w:p>
    <w:p w14:paraId="5353AD7F" w14:textId="5CEE6CD0" w:rsidR="00CF0F58" w:rsidRDefault="00CF0F58" w:rsidP="00CF0F58">
      <w:pPr>
        <w:pStyle w:val="Heading5"/>
      </w:pPr>
      <w:r>
        <w:t>Carbonell et al 2019 Use of a myeloid NGS panel after cytogenetic testing</w:t>
      </w:r>
      <w:r w:rsidR="00347507">
        <w:t xml:space="preserve"> </w:t>
      </w:r>
    </w:p>
    <w:p w14:paraId="624090A4" w14:textId="4C2B966B" w:rsidR="00CF0F58" w:rsidRDefault="00CF0F58" w:rsidP="00CF0F58">
      <w:pPr>
        <w:pStyle w:val="Caption"/>
      </w:pPr>
      <w:r>
        <w:t xml:space="preserve">Table </w:t>
      </w:r>
      <w:fldSimple w:instr=" SEQ Table \* ARABIC ">
        <w:r w:rsidR="00A165AD">
          <w:rPr>
            <w:noProof/>
          </w:rPr>
          <w:t>16</w:t>
        </w:r>
      </w:fldSimple>
      <w:r w:rsidRPr="00872436">
        <w:t xml:space="preserve"> </w:t>
      </w:r>
      <w:r w:rsidRPr="001544CA">
        <w:t xml:space="preserve">Cost effectiveness of NGS testing with a myeloid panel in patients with a suspected haematological malignancy per </w:t>
      </w:r>
      <w:r w:rsidR="00FD12C0">
        <w:t xml:space="preserve">outcomes reported in </w:t>
      </w:r>
      <w:r>
        <w:t>Carbonell et al</w:t>
      </w:r>
      <w:r w:rsidRPr="001544CA">
        <w:t xml:space="preserve"> (20</w:t>
      </w:r>
      <w:r>
        <w:t>19</w:t>
      </w:r>
      <w:r w:rsidRPr="001544CA">
        <w:t>)</w:t>
      </w:r>
      <w:r>
        <w:t xml:space="preserve"> </w:t>
      </w:r>
      <w:r w:rsidR="00FD12C0">
        <w:t xml:space="preserve">at the </w:t>
      </w:r>
      <w:r w:rsidR="00FD12C0" w:rsidRPr="0017335F">
        <w:t>MSAC supported fee of $1,100 for DNA and RNA testing</w:t>
      </w:r>
    </w:p>
    <w:tbl>
      <w:tblPr>
        <w:tblStyle w:val="TableGrid1"/>
        <w:tblW w:w="5000" w:type="pct"/>
        <w:tblLook w:val="04A0" w:firstRow="1" w:lastRow="0" w:firstColumn="1" w:lastColumn="0" w:noHBand="0" w:noVBand="1"/>
      </w:tblPr>
      <w:tblGrid>
        <w:gridCol w:w="3566"/>
        <w:gridCol w:w="1311"/>
        <w:gridCol w:w="1203"/>
        <w:gridCol w:w="1203"/>
        <w:gridCol w:w="1733"/>
      </w:tblGrid>
      <w:tr w:rsidR="00CF0F58" w14:paraId="3B37BC7C" w14:textId="77777777" w:rsidTr="005A0FB8">
        <w:trPr>
          <w:cnfStyle w:val="100000000000" w:firstRow="1" w:lastRow="0" w:firstColumn="0" w:lastColumn="0" w:oddVBand="0" w:evenVBand="0" w:oddHBand="0" w:evenHBand="0" w:firstRowFirstColumn="0" w:firstRowLastColumn="0" w:lastRowFirstColumn="0" w:lastRowLastColumn="0"/>
          <w:trHeight w:val="1167"/>
        </w:trPr>
        <w:tc>
          <w:tcPr>
            <w:tcW w:w="1978" w:type="pct"/>
            <w:shd w:val="clear" w:color="auto" w:fill="auto"/>
            <w:vAlign w:val="center"/>
            <w:hideMark/>
          </w:tcPr>
          <w:p w14:paraId="61F9BFBD" w14:textId="793D3CCC" w:rsidR="00CF0F58" w:rsidRDefault="004E1555" w:rsidP="00947725">
            <w:pPr>
              <w:spacing w:before="0" w:after="0"/>
              <w:rPr>
                <w:rFonts w:ascii="Arial Narrow" w:hAnsi="Arial Narrow" w:cs="Calibri"/>
                <w:b/>
                <w:bCs/>
                <w:color w:val="000000"/>
                <w:szCs w:val="20"/>
              </w:rPr>
            </w:pPr>
            <w:r>
              <w:rPr>
                <w:rFonts w:ascii="Arial Narrow" w:hAnsi="Arial Narrow" w:cs="Calibri"/>
                <w:b/>
                <w:bCs/>
                <w:color w:val="000000"/>
                <w:szCs w:val="20"/>
              </w:rPr>
              <w:t>Carbonell et al (2019) NGS panel testing of myeloid neoplasms after cytogenetic testing</w:t>
            </w:r>
          </w:p>
        </w:tc>
        <w:tc>
          <w:tcPr>
            <w:tcW w:w="727" w:type="pct"/>
            <w:shd w:val="clear" w:color="auto" w:fill="auto"/>
            <w:vAlign w:val="center"/>
            <w:hideMark/>
          </w:tcPr>
          <w:p w14:paraId="631E1EFE" w14:textId="77777777" w:rsidR="000F723E" w:rsidRDefault="000F723E" w:rsidP="000F723E">
            <w:pPr>
              <w:pStyle w:val="In-tableHeading"/>
            </w:pPr>
            <w:r>
              <w:t>54-gene NGS panel</w:t>
            </w:r>
          </w:p>
          <w:p w14:paraId="681E177E" w14:textId="3689E4DF" w:rsidR="00CF0F58" w:rsidRDefault="00CF0F58" w:rsidP="00947725">
            <w:pPr>
              <w:spacing w:before="0" w:after="0"/>
              <w:jc w:val="center"/>
              <w:rPr>
                <w:rFonts w:ascii="Arial Narrow" w:hAnsi="Arial Narrow" w:cs="Calibri"/>
                <w:b/>
                <w:bCs/>
                <w:color w:val="000000"/>
                <w:szCs w:val="20"/>
              </w:rPr>
            </w:pPr>
          </w:p>
        </w:tc>
        <w:tc>
          <w:tcPr>
            <w:tcW w:w="667" w:type="pct"/>
            <w:shd w:val="clear" w:color="auto" w:fill="auto"/>
            <w:vAlign w:val="center"/>
            <w:hideMark/>
          </w:tcPr>
          <w:p w14:paraId="65783CF9" w14:textId="41065CC7" w:rsidR="00CF0F58" w:rsidRDefault="00CF0F58" w:rsidP="00947725">
            <w:pPr>
              <w:jc w:val="center"/>
              <w:rPr>
                <w:rFonts w:ascii="Arial Narrow" w:hAnsi="Arial Narrow" w:cs="Calibri"/>
                <w:b/>
                <w:bCs/>
                <w:color w:val="000000"/>
                <w:szCs w:val="20"/>
              </w:rPr>
            </w:pPr>
            <w:r>
              <w:rPr>
                <w:rFonts w:ascii="Arial Narrow" w:hAnsi="Arial Narrow" w:cs="Calibri"/>
                <w:b/>
                <w:bCs/>
                <w:color w:val="000000"/>
                <w:szCs w:val="20"/>
              </w:rPr>
              <w:t>Comparator (no NGS)</w:t>
            </w:r>
          </w:p>
        </w:tc>
        <w:tc>
          <w:tcPr>
            <w:tcW w:w="667" w:type="pct"/>
            <w:shd w:val="clear" w:color="auto" w:fill="auto"/>
            <w:vAlign w:val="center"/>
            <w:hideMark/>
          </w:tcPr>
          <w:p w14:paraId="50C8147E" w14:textId="77777777" w:rsidR="00CF0F58" w:rsidRDefault="00CF0F58" w:rsidP="00947725">
            <w:pPr>
              <w:jc w:val="center"/>
              <w:rPr>
                <w:rFonts w:ascii="Arial Narrow" w:hAnsi="Arial Narrow" w:cs="Calibri"/>
                <w:b/>
                <w:bCs/>
                <w:color w:val="000000"/>
                <w:szCs w:val="20"/>
              </w:rPr>
            </w:pPr>
            <w:r>
              <w:rPr>
                <w:rFonts w:ascii="Arial Narrow" w:hAnsi="Arial Narrow" w:cs="Calibri"/>
                <w:b/>
                <w:bCs/>
                <w:color w:val="000000"/>
                <w:szCs w:val="20"/>
              </w:rPr>
              <w:t>Increment</w:t>
            </w:r>
          </w:p>
        </w:tc>
        <w:tc>
          <w:tcPr>
            <w:tcW w:w="962" w:type="pct"/>
            <w:shd w:val="clear" w:color="auto" w:fill="auto"/>
            <w:vAlign w:val="center"/>
            <w:hideMark/>
          </w:tcPr>
          <w:p w14:paraId="26C6FF2A" w14:textId="60C1C4DC" w:rsidR="00CF0F58" w:rsidRPr="0017335F" w:rsidRDefault="0017335F" w:rsidP="00947725">
            <w:pPr>
              <w:jc w:val="center"/>
              <w:rPr>
                <w:rFonts w:ascii="Arial Narrow" w:hAnsi="Arial Narrow" w:cs="Calibri"/>
                <w:b/>
                <w:bCs/>
                <w:color w:val="000000"/>
                <w:szCs w:val="20"/>
              </w:rPr>
            </w:pPr>
            <w:r w:rsidRPr="0017335F">
              <w:rPr>
                <w:rFonts w:ascii="Arial Narrow" w:hAnsi="Arial Narrow" w:cs="Calibri"/>
                <w:b/>
                <w:bCs/>
                <w:color w:val="000000"/>
                <w:szCs w:val="20"/>
              </w:rPr>
              <w:t>MSAC supported fee of $1,100 for DNA and RNA testing</w:t>
            </w:r>
          </w:p>
        </w:tc>
      </w:tr>
      <w:tr w:rsidR="005437E7" w14:paraId="22468AC0" w14:textId="77777777" w:rsidTr="005A0FB8">
        <w:trPr>
          <w:trHeight w:val="340"/>
        </w:trPr>
        <w:tc>
          <w:tcPr>
            <w:tcW w:w="1978" w:type="pct"/>
            <w:shd w:val="clear" w:color="auto" w:fill="auto"/>
            <w:vAlign w:val="center"/>
            <w:hideMark/>
          </w:tcPr>
          <w:p w14:paraId="6446ACCC" w14:textId="77777777" w:rsidR="005437E7" w:rsidRDefault="005437E7" w:rsidP="005437E7">
            <w:pPr>
              <w:jc w:val="left"/>
              <w:rPr>
                <w:rFonts w:ascii="Arial Narrow" w:hAnsi="Arial Narrow" w:cs="Calibri"/>
                <w:color w:val="000000"/>
                <w:szCs w:val="20"/>
              </w:rPr>
            </w:pPr>
            <w:r>
              <w:rPr>
                <w:rFonts w:ascii="Arial Narrow" w:hAnsi="Arial Narrow" w:cs="Calibri"/>
                <w:color w:val="000000"/>
                <w:szCs w:val="20"/>
              </w:rPr>
              <w:t>Cost of testing</w:t>
            </w:r>
          </w:p>
        </w:tc>
        <w:tc>
          <w:tcPr>
            <w:tcW w:w="727" w:type="pct"/>
            <w:shd w:val="clear" w:color="auto" w:fill="auto"/>
            <w:vAlign w:val="center"/>
            <w:hideMark/>
          </w:tcPr>
          <w:p w14:paraId="06600074" w14:textId="04AA132D" w:rsidR="005437E7" w:rsidRPr="0017335F" w:rsidRDefault="002E6C2E" w:rsidP="005437E7">
            <w:pPr>
              <w:jc w:val="center"/>
              <w:rPr>
                <w:rFonts w:ascii="Arial Narrow" w:hAnsi="Arial Narrow" w:cs="Calibri"/>
                <w:color w:val="000000"/>
                <w:szCs w:val="20"/>
              </w:rPr>
            </w:pPr>
            <w:r w:rsidRPr="0017335F">
              <w:rPr>
                <w:rFonts w:ascii="Arial Narrow" w:hAnsi="Arial Narrow" w:cs="Calibri"/>
                <w:color w:val="000000"/>
                <w:szCs w:val="20"/>
              </w:rPr>
              <w:t>$1,100</w:t>
            </w:r>
            <w:r w:rsidR="005437E7" w:rsidRPr="0017335F">
              <w:rPr>
                <w:rFonts w:ascii="Arial Narrow" w:hAnsi="Arial Narrow" w:cs="Calibri"/>
                <w:color w:val="000000"/>
                <w:szCs w:val="20"/>
              </w:rPr>
              <w:t xml:space="preserve"> </w:t>
            </w:r>
          </w:p>
        </w:tc>
        <w:tc>
          <w:tcPr>
            <w:tcW w:w="667" w:type="pct"/>
            <w:shd w:val="clear" w:color="auto" w:fill="auto"/>
            <w:vAlign w:val="center"/>
            <w:hideMark/>
          </w:tcPr>
          <w:p w14:paraId="2BFE1CA9" w14:textId="2B5535C3" w:rsidR="005437E7" w:rsidRPr="0017335F" w:rsidRDefault="003C1F8F" w:rsidP="005437E7">
            <w:pPr>
              <w:jc w:val="center"/>
              <w:rPr>
                <w:rFonts w:ascii="Arial Narrow" w:hAnsi="Arial Narrow" w:cs="Calibri"/>
                <w:color w:val="000000"/>
                <w:szCs w:val="20"/>
              </w:rPr>
            </w:pPr>
            <w:r w:rsidRPr="0017335F">
              <w:rPr>
                <w:rFonts w:ascii="Arial Narrow" w:hAnsi="Arial Narrow" w:cs="Calibri"/>
                <w:color w:val="000000"/>
                <w:szCs w:val="20"/>
              </w:rPr>
              <w:t>$</w:t>
            </w:r>
            <w:r w:rsidR="005437E7" w:rsidRPr="0017335F">
              <w:rPr>
                <w:rFonts w:ascii="Arial Narrow" w:hAnsi="Arial Narrow" w:cs="Calibri"/>
                <w:color w:val="000000"/>
                <w:szCs w:val="20"/>
              </w:rPr>
              <w:t>0</w:t>
            </w:r>
          </w:p>
        </w:tc>
        <w:tc>
          <w:tcPr>
            <w:tcW w:w="667" w:type="pct"/>
            <w:shd w:val="clear" w:color="auto" w:fill="auto"/>
            <w:vAlign w:val="center"/>
            <w:hideMark/>
          </w:tcPr>
          <w:p w14:paraId="4E9E53EA" w14:textId="0BAE645E" w:rsidR="002E6C2E" w:rsidRPr="0017335F" w:rsidRDefault="002E6C2E" w:rsidP="005437E7">
            <w:pPr>
              <w:jc w:val="center"/>
              <w:rPr>
                <w:rFonts w:ascii="Arial Narrow" w:hAnsi="Arial Narrow" w:cs="Calibri"/>
                <w:color w:val="000000"/>
                <w:szCs w:val="20"/>
              </w:rPr>
            </w:pPr>
            <w:r w:rsidRPr="0017335F">
              <w:rPr>
                <w:rFonts w:ascii="Arial Narrow" w:hAnsi="Arial Narrow" w:cs="Calibri"/>
                <w:color w:val="000000"/>
                <w:szCs w:val="20"/>
              </w:rPr>
              <w:t>$1,100</w:t>
            </w:r>
          </w:p>
        </w:tc>
        <w:tc>
          <w:tcPr>
            <w:tcW w:w="962" w:type="pct"/>
            <w:shd w:val="clear" w:color="auto" w:fill="auto"/>
            <w:vAlign w:val="center"/>
            <w:hideMark/>
          </w:tcPr>
          <w:p w14:paraId="2B060DA7" w14:textId="6C343EAC" w:rsidR="005437E7" w:rsidRPr="0017335F" w:rsidRDefault="005437E7" w:rsidP="005437E7">
            <w:pPr>
              <w:jc w:val="center"/>
              <w:rPr>
                <w:rFonts w:ascii="Arial Narrow" w:hAnsi="Arial Narrow" w:cs="Calibri"/>
                <w:color w:val="000000"/>
                <w:szCs w:val="20"/>
              </w:rPr>
            </w:pPr>
            <w:r w:rsidRPr="0017335F">
              <w:rPr>
                <w:rFonts w:ascii="Arial Narrow" w:hAnsi="Arial Narrow" w:cs="Calibri"/>
                <w:color w:val="000000"/>
                <w:szCs w:val="20"/>
              </w:rPr>
              <w:t> </w:t>
            </w:r>
            <w:r w:rsidR="003C1F8F" w:rsidRPr="0017335F">
              <w:rPr>
                <w:rFonts w:ascii="Arial Narrow" w:hAnsi="Arial Narrow" w:cs="Calibri"/>
                <w:color w:val="000000"/>
                <w:szCs w:val="20"/>
              </w:rPr>
              <w:t>-</w:t>
            </w:r>
          </w:p>
        </w:tc>
      </w:tr>
      <w:tr w:rsidR="005437E7" w14:paraId="0303C784" w14:textId="77777777" w:rsidTr="005A0FB8">
        <w:trPr>
          <w:trHeight w:val="340"/>
        </w:trPr>
        <w:tc>
          <w:tcPr>
            <w:tcW w:w="1978" w:type="pct"/>
            <w:shd w:val="clear" w:color="auto" w:fill="auto"/>
            <w:vAlign w:val="center"/>
            <w:hideMark/>
          </w:tcPr>
          <w:p w14:paraId="07459B61" w14:textId="77777777" w:rsidR="005437E7" w:rsidRPr="00EA6692" w:rsidRDefault="005437E7" w:rsidP="005437E7">
            <w:pPr>
              <w:jc w:val="left"/>
              <w:rPr>
                <w:rFonts w:ascii="Arial Narrow" w:hAnsi="Arial Narrow" w:cs="Calibri"/>
                <w:b/>
                <w:bCs/>
                <w:color w:val="000000"/>
                <w:szCs w:val="20"/>
              </w:rPr>
            </w:pPr>
            <w:r w:rsidRPr="00EA6692">
              <w:rPr>
                <w:rFonts w:ascii="Arial Narrow" w:hAnsi="Arial Narrow" w:cs="Calibri"/>
                <w:b/>
                <w:bCs/>
                <w:color w:val="000000"/>
                <w:szCs w:val="20"/>
              </w:rPr>
              <w:t>Effectiveness measures at initial diagnosis</w:t>
            </w:r>
          </w:p>
        </w:tc>
        <w:tc>
          <w:tcPr>
            <w:tcW w:w="727" w:type="pct"/>
            <w:shd w:val="clear" w:color="auto" w:fill="auto"/>
            <w:vAlign w:val="center"/>
            <w:hideMark/>
          </w:tcPr>
          <w:p w14:paraId="1466917D" w14:textId="4509D14D" w:rsidR="005437E7" w:rsidRDefault="005437E7" w:rsidP="005437E7">
            <w:pPr>
              <w:jc w:val="center"/>
              <w:rPr>
                <w:rFonts w:ascii="Arial Narrow" w:hAnsi="Arial Narrow" w:cs="Calibri"/>
                <w:color w:val="000000"/>
                <w:szCs w:val="20"/>
              </w:rPr>
            </w:pPr>
            <w:r>
              <w:rPr>
                <w:rFonts w:ascii="Arial Narrow" w:hAnsi="Arial Narrow" w:cs="Calibri"/>
                <w:color w:val="000000"/>
                <w:szCs w:val="20"/>
              </w:rPr>
              <w:t> </w:t>
            </w:r>
          </w:p>
        </w:tc>
        <w:tc>
          <w:tcPr>
            <w:tcW w:w="667" w:type="pct"/>
            <w:shd w:val="clear" w:color="auto" w:fill="auto"/>
            <w:vAlign w:val="center"/>
            <w:hideMark/>
          </w:tcPr>
          <w:p w14:paraId="3DE81332" w14:textId="77777777" w:rsidR="005437E7" w:rsidRDefault="005437E7" w:rsidP="005437E7">
            <w:pPr>
              <w:jc w:val="center"/>
              <w:rPr>
                <w:rFonts w:ascii="Arial Narrow" w:hAnsi="Arial Narrow" w:cs="Calibri"/>
                <w:color w:val="000000"/>
                <w:szCs w:val="20"/>
              </w:rPr>
            </w:pPr>
            <w:r>
              <w:rPr>
                <w:rFonts w:ascii="Arial Narrow" w:hAnsi="Arial Narrow" w:cs="Calibri"/>
                <w:color w:val="000000"/>
                <w:szCs w:val="20"/>
              </w:rPr>
              <w:t> </w:t>
            </w:r>
          </w:p>
        </w:tc>
        <w:tc>
          <w:tcPr>
            <w:tcW w:w="667" w:type="pct"/>
            <w:shd w:val="clear" w:color="auto" w:fill="auto"/>
            <w:vAlign w:val="center"/>
            <w:hideMark/>
          </w:tcPr>
          <w:p w14:paraId="0B353424" w14:textId="77777777" w:rsidR="005437E7" w:rsidRDefault="005437E7" w:rsidP="005437E7">
            <w:pPr>
              <w:rPr>
                <w:rFonts w:ascii="Arial Narrow" w:hAnsi="Arial Narrow" w:cs="Calibri"/>
                <w:color w:val="000000"/>
                <w:szCs w:val="20"/>
              </w:rPr>
            </w:pPr>
            <w:r>
              <w:rPr>
                <w:rFonts w:ascii="Arial Narrow" w:hAnsi="Arial Narrow" w:cs="Calibri"/>
                <w:color w:val="000000"/>
                <w:szCs w:val="20"/>
              </w:rPr>
              <w:t> </w:t>
            </w:r>
          </w:p>
        </w:tc>
        <w:tc>
          <w:tcPr>
            <w:tcW w:w="962" w:type="pct"/>
            <w:shd w:val="clear" w:color="auto" w:fill="auto"/>
            <w:vAlign w:val="center"/>
            <w:hideMark/>
          </w:tcPr>
          <w:p w14:paraId="131E0DCA" w14:textId="77777777" w:rsidR="005437E7" w:rsidRPr="0017335F" w:rsidRDefault="005437E7" w:rsidP="005437E7">
            <w:pPr>
              <w:rPr>
                <w:rFonts w:ascii="Arial Narrow" w:hAnsi="Arial Narrow" w:cs="Calibri"/>
                <w:color w:val="000000"/>
                <w:szCs w:val="20"/>
              </w:rPr>
            </w:pPr>
            <w:r w:rsidRPr="0017335F">
              <w:rPr>
                <w:rFonts w:ascii="Arial Narrow" w:hAnsi="Arial Narrow" w:cs="Calibri"/>
                <w:color w:val="000000"/>
                <w:szCs w:val="20"/>
              </w:rPr>
              <w:t> </w:t>
            </w:r>
          </w:p>
        </w:tc>
      </w:tr>
      <w:tr w:rsidR="000943CD" w14:paraId="15EF419F" w14:textId="77777777" w:rsidTr="005A0FB8">
        <w:trPr>
          <w:trHeight w:val="340"/>
        </w:trPr>
        <w:tc>
          <w:tcPr>
            <w:tcW w:w="1978" w:type="pct"/>
            <w:shd w:val="clear" w:color="auto" w:fill="auto"/>
            <w:vAlign w:val="center"/>
            <w:hideMark/>
          </w:tcPr>
          <w:p w14:paraId="4309D138" w14:textId="5D7B4688" w:rsidR="000943CD" w:rsidRDefault="000943CD" w:rsidP="000943CD">
            <w:pPr>
              <w:jc w:val="left"/>
              <w:rPr>
                <w:rFonts w:ascii="Arial Narrow" w:hAnsi="Arial Narrow" w:cs="Calibri"/>
                <w:color w:val="000000"/>
                <w:szCs w:val="20"/>
              </w:rPr>
            </w:pPr>
            <w:r>
              <w:rPr>
                <w:rFonts w:ascii="Arial Narrow" w:hAnsi="Arial Narrow" w:cs="Calibri"/>
                <w:color w:val="000000"/>
                <w:szCs w:val="20"/>
              </w:rPr>
              <w:t xml:space="preserve">Proportion of patients where NGS identified ≥1 clinically significant variants </w:t>
            </w:r>
          </w:p>
        </w:tc>
        <w:tc>
          <w:tcPr>
            <w:tcW w:w="727" w:type="pct"/>
            <w:shd w:val="clear" w:color="auto" w:fill="auto"/>
            <w:vAlign w:val="center"/>
            <w:hideMark/>
          </w:tcPr>
          <w:p w14:paraId="6AAC2903" w14:textId="2E283E7A"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843</w:t>
            </w:r>
          </w:p>
        </w:tc>
        <w:tc>
          <w:tcPr>
            <w:tcW w:w="667" w:type="pct"/>
            <w:shd w:val="clear" w:color="auto" w:fill="auto"/>
            <w:vAlign w:val="center"/>
            <w:hideMark/>
          </w:tcPr>
          <w:p w14:paraId="69AE367F" w14:textId="77777777"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w:t>
            </w:r>
          </w:p>
        </w:tc>
        <w:tc>
          <w:tcPr>
            <w:tcW w:w="667" w:type="pct"/>
            <w:shd w:val="clear" w:color="auto" w:fill="auto"/>
            <w:vAlign w:val="center"/>
            <w:hideMark/>
          </w:tcPr>
          <w:p w14:paraId="5B6DA13E" w14:textId="3660CAEE"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843</w:t>
            </w:r>
          </w:p>
        </w:tc>
        <w:tc>
          <w:tcPr>
            <w:tcW w:w="962" w:type="pct"/>
            <w:shd w:val="clear" w:color="auto" w:fill="auto"/>
            <w:vAlign w:val="center"/>
            <w:hideMark/>
          </w:tcPr>
          <w:p w14:paraId="17CFB213" w14:textId="5BCB0EF2" w:rsidR="000943CD" w:rsidRPr="0017335F" w:rsidRDefault="00AF0C3D" w:rsidP="000943CD">
            <w:pPr>
              <w:jc w:val="center"/>
              <w:rPr>
                <w:rFonts w:ascii="Arial Narrow" w:hAnsi="Arial Narrow" w:cs="Calibri"/>
                <w:color w:val="000000"/>
                <w:szCs w:val="20"/>
              </w:rPr>
            </w:pPr>
            <w:r w:rsidRPr="0017335F">
              <w:rPr>
                <w:rFonts w:ascii="Arial Narrow" w:hAnsi="Arial Narrow" w:cs="Calibri"/>
                <w:color w:val="000000"/>
                <w:szCs w:val="20"/>
              </w:rPr>
              <w:t>$1,</w:t>
            </w:r>
            <w:r w:rsidR="008430C2" w:rsidRPr="0017335F">
              <w:rPr>
                <w:rFonts w:ascii="Arial Narrow" w:hAnsi="Arial Narrow" w:cs="Calibri"/>
                <w:color w:val="000000"/>
                <w:szCs w:val="20"/>
              </w:rPr>
              <w:t>305</w:t>
            </w:r>
          </w:p>
        </w:tc>
      </w:tr>
      <w:tr w:rsidR="000943CD" w14:paraId="56EE9EC2" w14:textId="77777777" w:rsidTr="005A0FB8">
        <w:trPr>
          <w:trHeight w:val="580"/>
        </w:trPr>
        <w:tc>
          <w:tcPr>
            <w:tcW w:w="1978" w:type="pct"/>
            <w:shd w:val="clear" w:color="auto" w:fill="auto"/>
            <w:vAlign w:val="center"/>
            <w:hideMark/>
          </w:tcPr>
          <w:p w14:paraId="16B52584" w14:textId="0A28A79E" w:rsidR="000943CD" w:rsidRDefault="000943CD" w:rsidP="000943CD">
            <w:pPr>
              <w:jc w:val="left"/>
              <w:rPr>
                <w:rFonts w:ascii="Arial Narrow" w:hAnsi="Arial Narrow" w:cs="Calibri"/>
                <w:color w:val="000000"/>
                <w:szCs w:val="20"/>
              </w:rPr>
            </w:pPr>
            <w:r>
              <w:rPr>
                <w:rFonts w:ascii="Arial Narrow" w:hAnsi="Arial Narrow" w:cs="Calibri"/>
                <w:color w:val="000000"/>
                <w:szCs w:val="20"/>
              </w:rPr>
              <w:t>Proportion of patients with NGS result that altered or refined/confirmed their diagnosis per 2016 WHO classification</w:t>
            </w:r>
          </w:p>
        </w:tc>
        <w:tc>
          <w:tcPr>
            <w:tcW w:w="727" w:type="pct"/>
            <w:shd w:val="clear" w:color="auto" w:fill="auto"/>
            <w:vAlign w:val="center"/>
            <w:hideMark/>
          </w:tcPr>
          <w:p w14:paraId="3E6CE7A2" w14:textId="47B9367E"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058</w:t>
            </w:r>
          </w:p>
        </w:tc>
        <w:tc>
          <w:tcPr>
            <w:tcW w:w="667" w:type="pct"/>
            <w:shd w:val="clear" w:color="auto" w:fill="auto"/>
            <w:vAlign w:val="center"/>
            <w:hideMark/>
          </w:tcPr>
          <w:p w14:paraId="72FF11E8" w14:textId="77777777"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w:t>
            </w:r>
          </w:p>
        </w:tc>
        <w:tc>
          <w:tcPr>
            <w:tcW w:w="667" w:type="pct"/>
            <w:shd w:val="clear" w:color="auto" w:fill="auto"/>
            <w:vAlign w:val="center"/>
            <w:hideMark/>
          </w:tcPr>
          <w:p w14:paraId="3E5EEC3D" w14:textId="08AB151A"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058</w:t>
            </w:r>
          </w:p>
        </w:tc>
        <w:tc>
          <w:tcPr>
            <w:tcW w:w="962" w:type="pct"/>
            <w:shd w:val="clear" w:color="auto" w:fill="auto"/>
            <w:vAlign w:val="center"/>
            <w:hideMark/>
          </w:tcPr>
          <w:p w14:paraId="5A99BCD8" w14:textId="28AC906C" w:rsidR="000943CD" w:rsidRPr="0017335F" w:rsidRDefault="00AF0C3D" w:rsidP="000943CD">
            <w:pPr>
              <w:jc w:val="center"/>
              <w:rPr>
                <w:rFonts w:ascii="Arial Narrow" w:hAnsi="Arial Narrow" w:cs="Calibri"/>
                <w:color w:val="000000"/>
                <w:szCs w:val="20"/>
              </w:rPr>
            </w:pPr>
            <w:r w:rsidRPr="0017335F">
              <w:rPr>
                <w:rFonts w:ascii="Arial Narrow" w:hAnsi="Arial Narrow" w:cs="Calibri"/>
                <w:color w:val="000000"/>
                <w:szCs w:val="20"/>
              </w:rPr>
              <w:t>$1</w:t>
            </w:r>
            <w:r w:rsidR="008430C2" w:rsidRPr="0017335F">
              <w:rPr>
                <w:rFonts w:ascii="Arial Narrow" w:hAnsi="Arial Narrow" w:cs="Calibri"/>
                <w:color w:val="000000"/>
                <w:szCs w:val="20"/>
              </w:rPr>
              <w:t>9,014</w:t>
            </w:r>
          </w:p>
        </w:tc>
      </w:tr>
      <w:tr w:rsidR="000943CD" w14:paraId="4B8C8460" w14:textId="77777777" w:rsidTr="005A0FB8">
        <w:trPr>
          <w:trHeight w:val="580"/>
        </w:trPr>
        <w:tc>
          <w:tcPr>
            <w:tcW w:w="1978" w:type="pct"/>
            <w:shd w:val="clear" w:color="auto" w:fill="auto"/>
            <w:vAlign w:val="center"/>
            <w:hideMark/>
          </w:tcPr>
          <w:p w14:paraId="1B4D4EB9" w14:textId="767923E9" w:rsidR="000943CD" w:rsidRDefault="000943CD" w:rsidP="000943CD">
            <w:pPr>
              <w:jc w:val="left"/>
              <w:rPr>
                <w:rFonts w:ascii="Arial Narrow" w:hAnsi="Arial Narrow" w:cs="Calibri"/>
                <w:color w:val="000000"/>
                <w:szCs w:val="20"/>
              </w:rPr>
            </w:pPr>
            <w:r>
              <w:rPr>
                <w:rFonts w:ascii="Arial Narrow" w:hAnsi="Arial Narrow" w:cs="Calibri"/>
                <w:color w:val="000000"/>
                <w:szCs w:val="20"/>
              </w:rPr>
              <w:t>Proportion of patients where NGS results reclassified prior classification of prognostic group differently using ELN system (AML) or PMF MIPSS</w:t>
            </w:r>
          </w:p>
        </w:tc>
        <w:tc>
          <w:tcPr>
            <w:tcW w:w="727" w:type="pct"/>
            <w:shd w:val="clear" w:color="auto" w:fill="auto"/>
            <w:vAlign w:val="center"/>
            <w:hideMark/>
          </w:tcPr>
          <w:p w14:paraId="7FD1C54D" w14:textId="01EA96E5"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132</w:t>
            </w:r>
          </w:p>
        </w:tc>
        <w:tc>
          <w:tcPr>
            <w:tcW w:w="667" w:type="pct"/>
            <w:shd w:val="clear" w:color="auto" w:fill="auto"/>
            <w:vAlign w:val="center"/>
            <w:hideMark/>
          </w:tcPr>
          <w:p w14:paraId="2D8B20B9" w14:textId="77777777"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w:t>
            </w:r>
          </w:p>
        </w:tc>
        <w:tc>
          <w:tcPr>
            <w:tcW w:w="667" w:type="pct"/>
            <w:shd w:val="clear" w:color="auto" w:fill="auto"/>
            <w:vAlign w:val="center"/>
            <w:hideMark/>
          </w:tcPr>
          <w:p w14:paraId="4D731586" w14:textId="2F149EFA"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132</w:t>
            </w:r>
          </w:p>
        </w:tc>
        <w:tc>
          <w:tcPr>
            <w:tcW w:w="962" w:type="pct"/>
            <w:shd w:val="clear" w:color="auto" w:fill="auto"/>
            <w:vAlign w:val="center"/>
            <w:hideMark/>
          </w:tcPr>
          <w:p w14:paraId="530D97FC" w14:textId="745382CD" w:rsidR="000943CD" w:rsidRPr="0017335F" w:rsidRDefault="00AF0C3D" w:rsidP="000943CD">
            <w:pPr>
              <w:jc w:val="center"/>
              <w:rPr>
                <w:rFonts w:ascii="Arial Narrow" w:hAnsi="Arial Narrow" w:cs="Calibri"/>
                <w:color w:val="000000"/>
                <w:szCs w:val="20"/>
              </w:rPr>
            </w:pPr>
            <w:r w:rsidRPr="0017335F">
              <w:rPr>
                <w:rFonts w:ascii="Arial Narrow" w:hAnsi="Arial Narrow" w:cs="Calibri"/>
                <w:color w:val="000000"/>
                <w:szCs w:val="20"/>
              </w:rPr>
              <w:t>$8,</w:t>
            </w:r>
            <w:r w:rsidR="008430C2" w:rsidRPr="0017335F">
              <w:rPr>
                <w:rFonts w:ascii="Arial Narrow" w:hAnsi="Arial Narrow" w:cs="Calibri"/>
                <w:color w:val="000000"/>
                <w:szCs w:val="20"/>
              </w:rPr>
              <w:t>319</w:t>
            </w:r>
          </w:p>
        </w:tc>
      </w:tr>
      <w:tr w:rsidR="000943CD" w14:paraId="0AC53293" w14:textId="77777777" w:rsidTr="005A0FB8">
        <w:trPr>
          <w:trHeight w:val="340"/>
        </w:trPr>
        <w:tc>
          <w:tcPr>
            <w:tcW w:w="1978" w:type="pct"/>
            <w:shd w:val="clear" w:color="auto" w:fill="auto"/>
            <w:vAlign w:val="center"/>
            <w:hideMark/>
          </w:tcPr>
          <w:p w14:paraId="68BF2AF1" w14:textId="2908765F" w:rsidR="000943CD" w:rsidRDefault="000943CD" w:rsidP="000943CD">
            <w:pPr>
              <w:jc w:val="left"/>
              <w:rPr>
                <w:rFonts w:ascii="Arial Narrow" w:hAnsi="Arial Narrow" w:cs="Calibri"/>
                <w:color w:val="000000"/>
                <w:szCs w:val="20"/>
              </w:rPr>
            </w:pPr>
            <w:r>
              <w:rPr>
                <w:rFonts w:ascii="Arial Narrow" w:hAnsi="Arial Narrow" w:cs="Calibri"/>
                <w:color w:val="000000"/>
                <w:szCs w:val="20"/>
              </w:rPr>
              <w:lastRenderedPageBreak/>
              <w:t xml:space="preserve">Proportion of patients in whom somatic test identified potential germline variant </w:t>
            </w:r>
          </w:p>
        </w:tc>
        <w:tc>
          <w:tcPr>
            <w:tcW w:w="727" w:type="pct"/>
            <w:shd w:val="clear" w:color="auto" w:fill="auto"/>
            <w:vAlign w:val="center"/>
            <w:hideMark/>
          </w:tcPr>
          <w:p w14:paraId="08DF581D" w14:textId="0F8A6547"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174</w:t>
            </w:r>
          </w:p>
        </w:tc>
        <w:tc>
          <w:tcPr>
            <w:tcW w:w="667" w:type="pct"/>
            <w:shd w:val="clear" w:color="auto" w:fill="auto"/>
            <w:vAlign w:val="center"/>
            <w:hideMark/>
          </w:tcPr>
          <w:p w14:paraId="7B440DF9" w14:textId="77777777"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w:t>
            </w:r>
          </w:p>
        </w:tc>
        <w:tc>
          <w:tcPr>
            <w:tcW w:w="667" w:type="pct"/>
            <w:shd w:val="clear" w:color="auto" w:fill="auto"/>
            <w:vAlign w:val="center"/>
            <w:hideMark/>
          </w:tcPr>
          <w:p w14:paraId="7CD9078F" w14:textId="0320E5BB"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174</w:t>
            </w:r>
          </w:p>
        </w:tc>
        <w:tc>
          <w:tcPr>
            <w:tcW w:w="962" w:type="pct"/>
            <w:shd w:val="clear" w:color="auto" w:fill="auto"/>
            <w:vAlign w:val="center"/>
            <w:hideMark/>
          </w:tcPr>
          <w:p w14:paraId="2D03EDC4" w14:textId="0CD004FF" w:rsidR="000943CD" w:rsidRPr="0017335F" w:rsidRDefault="00AF0C3D" w:rsidP="000943CD">
            <w:pPr>
              <w:jc w:val="center"/>
              <w:rPr>
                <w:rFonts w:ascii="Arial Narrow" w:hAnsi="Arial Narrow" w:cs="Calibri"/>
                <w:color w:val="000000"/>
                <w:szCs w:val="20"/>
              </w:rPr>
            </w:pPr>
            <w:r w:rsidRPr="0017335F">
              <w:rPr>
                <w:rFonts w:ascii="Arial Narrow" w:hAnsi="Arial Narrow" w:cs="Calibri"/>
                <w:color w:val="000000"/>
                <w:szCs w:val="20"/>
              </w:rPr>
              <w:t>$6,</w:t>
            </w:r>
            <w:r w:rsidR="008430C2" w:rsidRPr="0017335F">
              <w:rPr>
                <w:rFonts w:ascii="Arial Narrow" w:hAnsi="Arial Narrow" w:cs="Calibri"/>
                <w:color w:val="000000"/>
                <w:szCs w:val="20"/>
              </w:rPr>
              <w:t>338</w:t>
            </w:r>
          </w:p>
        </w:tc>
      </w:tr>
      <w:tr w:rsidR="000943CD" w14:paraId="016F9A53" w14:textId="77777777" w:rsidTr="005A0FB8">
        <w:trPr>
          <w:trHeight w:val="340"/>
        </w:trPr>
        <w:tc>
          <w:tcPr>
            <w:tcW w:w="1978" w:type="pct"/>
            <w:shd w:val="clear" w:color="auto" w:fill="auto"/>
            <w:vAlign w:val="center"/>
            <w:hideMark/>
          </w:tcPr>
          <w:p w14:paraId="4A31F7FC" w14:textId="77B62C5C" w:rsidR="000943CD" w:rsidRDefault="000943CD" w:rsidP="000943CD">
            <w:pPr>
              <w:jc w:val="left"/>
              <w:rPr>
                <w:rFonts w:ascii="Arial Narrow" w:hAnsi="Arial Narrow" w:cs="Calibri"/>
                <w:color w:val="000000"/>
                <w:szCs w:val="20"/>
              </w:rPr>
            </w:pPr>
            <w:r>
              <w:rPr>
                <w:rFonts w:ascii="Arial Narrow" w:hAnsi="Arial Narrow" w:cs="Calibri"/>
                <w:color w:val="000000"/>
                <w:szCs w:val="20"/>
              </w:rPr>
              <w:t>Proportion of patients in whom germline pathogenic variant identified</w:t>
            </w:r>
          </w:p>
        </w:tc>
        <w:tc>
          <w:tcPr>
            <w:tcW w:w="727" w:type="pct"/>
            <w:shd w:val="clear" w:color="auto" w:fill="auto"/>
            <w:vAlign w:val="center"/>
            <w:hideMark/>
          </w:tcPr>
          <w:p w14:paraId="7A035C6E" w14:textId="2346214B"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176</w:t>
            </w:r>
          </w:p>
        </w:tc>
        <w:tc>
          <w:tcPr>
            <w:tcW w:w="667" w:type="pct"/>
            <w:shd w:val="clear" w:color="auto" w:fill="auto"/>
            <w:vAlign w:val="center"/>
            <w:hideMark/>
          </w:tcPr>
          <w:p w14:paraId="6DFDD8A7" w14:textId="77777777"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w:t>
            </w:r>
          </w:p>
        </w:tc>
        <w:tc>
          <w:tcPr>
            <w:tcW w:w="667" w:type="pct"/>
            <w:shd w:val="clear" w:color="auto" w:fill="auto"/>
            <w:vAlign w:val="center"/>
            <w:hideMark/>
          </w:tcPr>
          <w:p w14:paraId="3E6D5FB3" w14:textId="1BFADE90"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176</w:t>
            </w:r>
          </w:p>
        </w:tc>
        <w:tc>
          <w:tcPr>
            <w:tcW w:w="962" w:type="pct"/>
            <w:shd w:val="clear" w:color="auto" w:fill="auto"/>
            <w:vAlign w:val="center"/>
            <w:hideMark/>
          </w:tcPr>
          <w:p w14:paraId="04FD3890" w14:textId="39112524" w:rsidR="000943CD" w:rsidRPr="0017335F" w:rsidRDefault="00AF0C3D" w:rsidP="000943CD">
            <w:pPr>
              <w:jc w:val="center"/>
              <w:rPr>
                <w:rFonts w:ascii="Arial Narrow" w:hAnsi="Arial Narrow" w:cs="Calibri"/>
                <w:color w:val="000000"/>
                <w:szCs w:val="20"/>
              </w:rPr>
            </w:pPr>
            <w:r w:rsidRPr="0017335F">
              <w:rPr>
                <w:rFonts w:ascii="Arial Narrow" w:hAnsi="Arial Narrow" w:cs="Calibri"/>
                <w:color w:val="000000"/>
                <w:szCs w:val="20"/>
              </w:rPr>
              <w:t>$6,</w:t>
            </w:r>
            <w:r w:rsidR="008430C2" w:rsidRPr="0017335F">
              <w:rPr>
                <w:rFonts w:ascii="Arial Narrow" w:hAnsi="Arial Narrow" w:cs="Calibri"/>
                <w:color w:val="000000"/>
                <w:szCs w:val="20"/>
              </w:rPr>
              <w:t>233</w:t>
            </w:r>
          </w:p>
        </w:tc>
      </w:tr>
      <w:tr w:rsidR="000943CD" w14:paraId="1ED59EE3" w14:textId="77777777" w:rsidTr="005A0FB8">
        <w:trPr>
          <w:trHeight w:val="340"/>
        </w:trPr>
        <w:tc>
          <w:tcPr>
            <w:tcW w:w="1978" w:type="pct"/>
            <w:shd w:val="clear" w:color="auto" w:fill="auto"/>
            <w:vAlign w:val="center"/>
            <w:hideMark/>
          </w:tcPr>
          <w:p w14:paraId="3180037F" w14:textId="3BD0589A" w:rsidR="000943CD" w:rsidRDefault="000943CD" w:rsidP="000943CD">
            <w:pPr>
              <w:jc w:val="left"/>
              <w:rPr>
                <w:rFonts w:ascii="Arial Narrow" w:hAnsi="Arial Narrow" w:cs="Calibri"/>
                <w:color w:val="000000"/>
                <w:szCs w:val="20"/>
              </w:rPr>
            </w:pPr>
            <w:r>
              <w:rPr>
                <w:rFonts w:ascii="Arial Narrow" w:hAnsi="Arial Narrow" w:cs="Calibri"/>
                <w:color w:val="000000"/>
                <w:szCs w:val="20"/>
              </w:rPr>
              <w:t>Proportion of patients eligible for clinical trial based on NGS results</w:t>
            </w:r>
          </w:p>
        </w:tc>
        <w:tc>
          <w:tcPr>
            <w:tcW w:w="727" w:type="pct"/>
            <w:shd w:val="clear" w:color="auto" w:fill="auto"/>
            <w:vAlign w:val="center"/>
            <w:hideMark/>
          </w:tcPr>
          <w:p w14:paraId="1712F276" w14:textId="1C2632FF"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364</w:t>
            </w:r>
          </w:p>
        </w:tc>
        <w:tc>
          <w:tcPr>
            <w:tcW w:w="667" w:type="pct"/>
            <w:shd w:val="clear" w:color="auto" w:fill="auto"/>
            <w:vAlign w:val="center"/>
            <w:hideMark/>
          </w:tcPr>
          <w:p w14:paraId="4CEC573F" w14:textId="77777777"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w:t>
            </w:r>
          </w:p>
        </w:tc>
        <w:tc>
          <w:tcPr>
            <w:tcW w:w="667" w:type="pct"/>
            <w:shd w:val="clear" w:color="auto" w:fill="auto"/>
            <w:vAlign w:val="center"/>
            <w:hideMark/>
          </w:tcPr>
          <w:p w14:paraId="21DBDAD3" w14:textId="61D298D5"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364</w:t>
            </w:r>
          </w:p>
        </w:tc>
        <w:tc>
          <w:tcPr>
            <w:tcW w:w="962" w:type="pct"/>
            <w:shd w:val="clear" w:color="auto" w:fill="auto"/>
            <w:vAlign w:val="center"/>
            <w:hideMark/>
          </w:tcPr>
          <w:p w14:paraId="0A66A506" w14:textId="1D594AD6" w:rsidR="000943CD" w:rsidRPr="0017335F" w:rsidRDefault="00AF0C3D" w:rsidP="000943CD">
            <w:pPr>
              <w:jc w:val="center"/>
              <w:rPr>
                <w:rFonts w:ascii="Arial Narrow" w:hAnsi="Arial Narrow" w:cs="Calibri"/>
                <w:color w:val="000000"/>
                <w:szCs w:val="20"/>
              </w:rPr>
            </w:pPr>
            <w:r w:rsidRPr="0017335F">
              <w:rPr>
                <w:rFonts w:ascii="Arial Narrow" w:hAnsi="Arial Narrow" w:cs="Calibri"/>
                <w:color w:val="000000"/>
                <w:szCs w:val="20"/>
              </w:rPr>
              <w:t>$3,0</w:t>
            </w:r>
            <w:r w:rsidR="008430C2" w:rsidRPr="0017335F">
              <w:rPr>
                <w:rFonts w:ascii="Arial Narrow" w:hAnsi="Arial Narrow" w:cs="Calibri"/>
                <w:color w:val="000000"/>
                <w:szCs w:val="20"/>
              </w:rPr>
              <w:t>25</w:t>
            </w:r>
          </w:p>
        </w:tc>
      </w:tr>
      <w:tr w:rsidR="000943CD" w14:paraId="6880BC5A" w14:textId="77777777" w:rsidTr="005A0FB8">
        <w:trPr>
          <w:trHeight w:val="340"/>
        </w:trPr>
        <w:tc>
          <w:tcPr>
            <w:tcW w:w="1978" w:type="pct"/>
            <w:shd w:val="clear" w:color="auto" w:fill="auto"/>
            <w:vAlign w:val="center"/>
            <w:hideMark/>
          </w:tcPr>
          <w:p w14:paraId="043D3DCA" w14:textId="6A82A1FC" w:rsidR="000943CD" w:rsidRPr="00347507" w:rsidRDefault="000943CD" w:rsidP="000943CD">
            <w:pPr>
              <w:jc w:val="left"/>
              <w:rPr>
                <w:rFonts w:ascii="Arial Narrow" w:hAnsi="Arial Narrow" w:cs="Calibri"/>
                <w:b/>
                <w:bCs/>
                <w:color w:val="000000"/>
                <w:szCs w:val="20"/>
              </w:rPr>
            </w:pPr>
            <w:r w:rsidRPr="00481655">
              <w:rPr>
                <w:rFonts w:ascii="Arial Narrow" w:hAnsi="Arial Narrow" w:cs="Calibri"/>
                <w:b/>
                <w:bCs/>
                <w:color w:val="000000"/>
                <w:szCs w:val="20"/>
              </w:rPr>
              <w:t xml:space="preserve">Effectiveness measures at relapse (compared with </w:t>
            </w:r>
            <w:r>
              <w:rPr>
                <w:rFonts w:ascii="Arial Narrow" w:hAnsi="Arial Narrow" w:cs="Calibri"/>
                <w:b/>
                <w:bCs/>
                <w:color w:val="000000"/>
                <w:szCs w:val="20"/>
              </w:rPr>
              <w:t xml:space="preserve">initial </w:t>
            </w:r>
            <w:r w:rsidRPr="00481655">
              <w:rPr>
                <w:rFonts w:ascii="Arial Narrow" w:hAnsi="Arial Narrow" w:cs="Calibri"/>
                <w:b/>
                <w:bCs/>
                <w:color w:val="000000"/>
                <w:szCs w:val="20"/>
              </w:rPr>
              <w:t>diagnosis)</w:t>
            </w:r>
          </w:p>
        </w:tc>
        <w:tc>
          <w:tcPr>
            <w:tcW w:w="727" w:type="pct"/>
            <w:shd w:val="clear" w:color="auto" w:fill="auto"/>
            <w:vAlign w:val="center"/>
            <w:hideMark/>
          </w:tcPr>
          <w:p w14:paraId="3C782142" w14:textId="7D43696B" w:rsidR="000943CD" w:rsidRDefault="000943CD" w:rsidP="000943CD">
            <w:pPr>
              <w:jc w:val="center"/>
              <w:rPr>
                <w:rFonts w:ascii="Arial Narrow" w:hAnsi="Arial Narrow" w:cs="Calibri"/>
                <w:color w:val="000000"/>
                <w:szCs w:val="20"/>
              </w:rPr>
            </w:pPr>
            <w:r>
              <w:rPr>
                <w:rFonts w:ascii="Arial Narrow" w:hAnsi="Arial Narrow" w:cs="Calibri"/>
                <w:color w:val="000000"/>
                <w:szCs w:val="20"/>
              </w:rPr>
              <w:t> </w:t>
            </w:r>
          </w:p>
        </w:tc>
        <w:tc>
          <w:tcPr>
            <w:tcW w:w="667" w:type="pct"/>
            <w:shd w:val="clear" w:color="auto" w:fill="auto"/>
            <w:vAlign w:val="center"/>
            <w:hideMark/>
          </w:tcPr>
          <w:p w14:paraId="67A0C7A0" w14:textId="77777777" w:rsidR="000943CD" w:rsidRDefault="000943CD" w:rsidP="000943CD">
            <w:pPr>
              <w:jc w:val="center"/>
              <w:rPr>
                <w:rFonts w:ascii="Arial Narrow" w:hAnsi="Arial Narrow" w:cs="Calibri"/>
                <w:color w:val="000000"/>
                <w:szCs w:val="20"/>
              </w:rPr>
            </w:pPr>
            <w:r>
              <w:rPr>
                <w:rFonts w:ascii="Arial Narrow" w:hAnsi="Arial Narrow" w:cs="Calibri"/>
                <w:color w:val="000000"/>
                <w:szCs w:val="20"/>
              </w:rPr>
              <w:t> </w:t>
            </w:r>
          </w:p>
        </w:tc>
        <w:tc>
          <w:tcPr>
            <w:tcW w:w="667" w:type="pct"/>
            <w:shd w:val="clear" w:color="auto" w:fill="auto"/>
            <w:vAlign w:val="center"/>
            <w:hideMark/>
          </w:tcPr>
          <w:p w14:paraId="1E173F7C" w14:textId="77777777" w:rsidR="000943CD" w:rsidRDefault="000943CD" w:rsidP="000943CD">
            <w:pPr>
              <w:jc w:val="center"/>
              <w:rPr>
                <w:rFonts w:ascii="Arial Narrow" w:hAnsi="Arial Narrow" w:cs="Calibri"/>
                <w:color w:val="000000"/>
                <w:szCs w:val="20"/>
              </w:rPr>
            </w:pPr>
            <w:r>
              <w:rPr>
                <w:rFonts w:ascii="Arial Narrow" w:hAnsi="Arial Narrow" w:cs="Calibri"/>
                <w:color w:val="000000"/>
                <w:szCs w:val="20"/>
              </w:rPr>
              <w:t> </w:t>
            </w:r>
          </w:p>
        </w:tc>
        <w:tc>
          <w:tcPr>
            <w:tcW w:w="962" w:type="pct"/>
            <w:shd w:val="clear" w:color="auto" w:fill="auto"/>
            <w:vAlign w:val="center"/>
            <w:hideMark/>
          </w:tcPr>
          <w:p w14:paraId="7CEB4346" w14:textId="62874ECA" w:rsidR="000943CD" w:rsidRPr="0017335F" w:rsidRDefault="000943CD" w:rsidP="000943CD">
            <w:pPr>
              <w:jc w:val="center"/>
              <w:rPr>
                <w:rFonts w:ascii="Arial Narrow" w:hAnsi="Arial Narrow" w:cs="Calibri"/>
                <w:color w:val="000000"/>
                <w:szCs w:val="20"/>
              </w:rPr>
            </w:pPr>
            <w:r w:rsidRPr="0017335F">
              <w:rPr>
                <w:rFonts w:ascii="Arial Narrow" w:hAnsi="Arial Narrow" w:cs="Calibri"/>
                <w:color w:val="000000"/>
                <w:szCs w:val="20"/>
              </w:rPr>
              <w:t>$0</w:t>
            </w:r>
          </w:p>
        </w:tc>
      </w:tr>
      <w:tr w:rsidR="000943CD" w14:paraId="1F787D01" w14:textId="77777777" w:rsidTr="005A0FB8">
        <w:trPr>
          <w:trHeight w:val="340"/>
        </w:trPr>
        <w:tc>
          <w:tcPr>
            <w:tcW w:w="1978" w:type="pct"/>
            <w:tcBorders>
              <w:bottom w:val="single" w:sz="4" w:space="0" w:color="auto"/>
            </w:tcBorders>
            <w:shd w:val="clear" w:color="auto" w:fill="auto"/>
            <w:vAlign w:val="center"/>
            <w:hideMark/>
          </w:tcPr>
          <w:p w14:paraId="2DC6C680" w14:textId="0EA23940" w:rsidR="000943CD" w:rsidRDefault="000943CD" w:rsidP="000943CD">
            <w:pPr>
              <w:jc w:val="left"/>
              <w:rPr>
                <w:rFonts w:ascii="Arial Narrow" w:hAnsi="Arial Narrow" w:cs="Calibri"/>
                <w:color w:val="000000"/>
                <w:szCs w:val="20"/>
              </w:rPr>
            </w:pPr>
            <w:r>
              <w:rPr>
                <w:rFonts w:ascii="Arial Narrow" w:hAnsi="Arial Narrow" w:cs="Calibri"/>
                <w:color w:val="000000"/>
                <w:szCs w:val="20"/>
              </w:rPr>
              <w:t>Proportion of patients with change of variant expression (gain, loss, both)</w:t>
            </w:r>
          </w:p>
        </w:tc>
        <w:tc>
          <w:tcPr>
            <w:tcW w:w="727" w:type="pct"/>
            <w:tcBorders>
              <w:bottom w:val="single" w:sz="4" w:space="0" w:color="auto"/>
            </w:tcBorders>
            <w:shd w:val="clear" w:color="auto" w:fill="auto"/>
            <w:vAlign w:val="center"/>
            <w:hideMark/>
          </w:tcPr>
          <w:p w14:paraId="3DB9F55E" w14:textId="04BF4D9E"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600</w:t>
            </w:r>
          </w:p>
        </w:tc>
        <w:tc>
          <w:tcPr>
            <w:tcW w:w="667" w:type="pct"/>
            <w:tcBorders>
              <w:bottom w:val="single" w:sz="4" w:space="0" w:color="auto"/>
            </w:tcBorders>
            <w:shd w:val="clear" w:color="auto" w:fill="auto"/>
            <w:vAlign w:val="center"/>
            <w:hideMark/>
          </w:tcPr>
          <w:p w14:paraId="2206DAF6" w14:textId="48836319"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w:t>
            </w:r>
          </w:p>
        </w:tc>
        <w:tc>
          <w:tcPr>
            <w:tcW w:w="667" w:type="pct"/>
            <w:tcBorders>
              <w:bottom w:val="single" w:sz="4" w:space="0" w:color="auto"/>
            </w:tcBorders>
            <w:shd w:val="clear" w:color="auto" w:fill="auto"/>
            <w:vAlign w:val="center"/>
            <w:hideMark/>
          </w:tcPr>
          <w:p w14:paraId="7C0AD19A" w14:textId="30A5BDD3"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600</w:t>
            </w:r>
          </w:p>
        </w:tc>
        <w:tc>
          <w:tcPr>
            <w:tcW w:w="962" w:type="pct"/>
            <w:tcBorders>
              <w:bottom w:val="single" w:sz="4" w:space="0" w:color="auto"/>
            </w:tcBorders>
            <w:shd w:val="clear" w:color="auto" w:fill="auto"/>
            <w:vAlign w:val="center"/>
            <w:hideMark/>
          </w:tcPr>
          <w:p w14:paraId="4617F0AA" w14:textId="73D20B23" w:rsidR="000943CD" w:rsidRPr="0017335F" w:rsidRDefault="00AF0C3D" w:rsidP="000943CD">
            <w:pPr>
              <w:jc w:val="center"/>
              <w:rPr>
                <w:rFonts w:ascii="Arial Narrow" w:hAnsi="Arial Narrow" w:cs="Calibri"/>
                <w:color w:val="000000"/>
                <w:szCs w:val="20"/>
              </w:rPr>
            </w:pPr>
            <w:r w:rsidRPr="0017335F">
              <w:rPr>
                <w:rFonts w:ascii="Arial Narrow" w:hAnsi="Arial Narrow" w:cs="Calibri"/>
                <w:color w:val="000000"/>
                <w:szCs w:val="20"/>
              </w:rPr>
              <w:t>$1,822</w:t>
            </w:r>
          </w:p>
        </w:tc>
      </w:tr>
      <w:tr w:rsidR="000943CD" w14:paraId="282B74CD" w14:textId="77777777" w:rsidTr="005A0FB8">
        <w:trPr>
          <w:trHeight w:val="320"/>
        </w:trPr>
        <w:tc>
          <w:tcPr>
            <w:tcW w:w="1978" w:type="pct"/>
            <w:tcBorders>
              <w:bottom w:val="single" w:sz="4" w:space="0" w:color="auto"/>
            </w:tcBorders>
            <w:shd w:val="clear" w:color="auto" w:fill="auto"/>
            <w:vAlign w:val="center"/>
            <w:hideMark/>
          </w:tcPr>
          <w:p w14:paraId="6C6061A2" w14:textId="07E568F0" w:rsidR="000943CD" w:rsidRDefault="000943CD" w:rsidP="000943CD">
            <w:pPr>
              <w:jc w:val="left"/>
              <w:rPr>
                <w:rFonts w:ascii="Arial Narrow" w:hAnsi="Arial Narrow" w:cs="Calibri"/>
                <w:color w:val="000000"/>
                <w:szCs w:val="20"/>
              </w:rPr>
            </w:pPr>
            <w:r>
              <w:rPr>
                <w:rFonts w:ascii="Arial Narrow" w:hAnsi="Arial Narrow" w:cs="Calibri"/>
                <w:color w:val="000000"/>
                <w:szCs w:val="20"/>
              </w:rPr>
              <w:t>Proportion of patients with change in treatment target at relapse likely to influence therapy</w:t>
            </w:r>
          </w:p>
        </w:tc>
        <w:tc>
          <w:tcPr>
            <w:tcW w:w="727" w:type="pct"/>
            <w:tcBorders>
              <w:bottom w:val="single" w:sz="4" w:space="0" w:color="auto"/>
            </w:tcBorders>
            <w:shd w:val="clear" w:color="auto" w:fill="auto"/>
            <w:vAlign w:val="center"/>
            <w:hideMark/>
          </w:tcPr>
          <w:p w14:paraId="488E6EA0" w14:textId="4E9CBABB"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200</w:t>
            </w:r>
          </w:p>
        </w:tc>
        <w:tc>
          <w:tcPr>
            <w:tcW w:w="667" w:type="pct"/>
            <w:tcBorders>
              <w:bottom w:val="single" w:sz="4" w:space="0" w:color="auto"/>
            </w:tcBorders>
            <w:shd w:val="clear" w:color="auto" w:fill="auto"/>
            <w:vAlign w:val="center"/>
            <w:hideMark/>
          </w:tcPr>
          <w:p w14:paraId="1B36C3D3" w14:textId="3C7821E1"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w:t>
            </w:r>
          </w:p>
        </w:tc>
        <w:tc>
          <w:tcPr>
            <w:tcW w:w="667" w:type="pct"/>
            <w:tcBorders>
              <w:bottom w:val="single" w:sz="4" w:space="0" w:color="auto"/>
            </w:tcBorders>
            <w:shd w:val="clear" w:color="auto" w:fill="auto"/>
            <w:vAlign w:val="center"/>
            <w:hideMark/>
          </w:tcPr>
          <w:p w14:paraId="1F032502" w14:textId="30257FB6" w:rsidR="000943CD" w:rsidRDefault="000943CD" w:rsidP="000943CD">
            <w:pPr>
              <w:jc w:val="center"/>
              <w:rPr>
                <w:rFonts w:ascii="Arial Narrow" w:hAnsi="Arial Narrow" w:cs="Calibri"/>
                <w:color w:val="000000"/>
                <w:szCs w:val="20"/>
              </w:rPr>
            </w:pPr>
            <w:r>
              <w:rPr>
                <w:rFonts w:ascii="Arial Narrow" w:hAnsi="Arial Narrow" w:cs="Calibri"/>
                <w:color w:val="000000"/>
                <w:szCs w:val="20"/>
              </w:rPr>
              <w:t>0.200</w:t>
            </w:r>
          </w:p>
        </w:tc>
        <w:tc>
          <w:tcPr>
            <w:tcW w:w="962" w:type="pct"/>
            <w:tcBorders>
              <w:bottom w:val="single" w:sz="4" w:space="0" w:color="auto"/>
            </w:tcBorders>
            <w:shd w:val="clear" w:color="auto" w:fill="auto"/>
            <w:vAlign w:val="center"/>
            <w:hideMark/>
          </w:tcPr>
          <w:p w14:paraId="56AF8FC6" w14:textId="66E7093A" w:rsidR="000943CD" w:rsidRPr="0017335F" w:rsidRDefault="00AF0C3D" w:rsidP="000943CD">
            <w:pPr>
              <w:jc w:val="center"/>
              <w:rPr>
                <w:rFonts w:ascii="Arial Narrow" w:hAnsi="Arial Narrow" w:cs="Calibri"/>
                <w:color w:val="000000"/>
                <w:szCs w:val="20"/>
              </w:rPr>
            </w:pPr>
            <w:r w:rsidRPr="0017335F">
              <w:rPr>
                <w:rFonts w:ascii="Arial Narrow" w:hAnsi="Arial Narrow" w:cs="Calibri"/>
                <w:color w:val="000000"/>
                <w:szCs w:val="20"/>
              </w:rPr>
              <w:t>$5,</w:t>
            </w:r>
            <w:r w:rsidR="008430C2" w:rsidRPr="0017335F">
              <w:rPr>
                <w:rFonts w:ascii="Arial Narrow" w:hAnsi="Arial Narrow" w:cs="Calibri"/>
                <w:color w:val="000000"/>
                <w:szCs w:val="20"/>
              </w:rPr>
              <w:t>500</w:t>
            </w:r>
          </w:p>
        </w:tc>
      </w:tr>
    </w:tbl>
    <w:p w14:paraId="7018195C" w14:textId="0E5C779B" w:rsidR="005A0FB8" w:rsidRDefault="005A0FB8" w:rsidP="00CF0F58">
      <w:pPr>
        <w:pStyle w:val="TableFooter"/>
      </w:pPr>
      <w:r>
        <w:t>Source DCAR calculations was updated based on MSAC’s advice</w:t>
      </w:r>
    </w:p>
    <w:p w14:paraId="7509F382" w14:textId="4F61A587" w:rsidR="00CF0F58" w:rsidRDefault="000D6834" w:rsidP="00CF0F58">
      <w:pPr>
        <w:pStyle w:val="TableFooter"/>
      </w:pPr>
      <w:r>
        <w:t>*An individual patient may have more than one informative variant, and a single variant may be informative across more than one domain so the total may exceed 100%</w:t>
      </w:r>
    </w:p>
    <w:p w14:paraId="19CFC6ED" w14:textId="26582F60" w:rsidR="00CF0F58" w:rsidRDefault="00CF0F58" w:rsidP="00CF0F58">
      <w:pPr>
        <w:pStyle w:val="Heading5"/>
      </w:pPr>
      <w:r>
        <w:t>Rosenthal et al (2021) Use of an NGS panel test with outcomes reported as standalone test</w:t>
      </w:r>
    </w:p>
    <w:p w14:paraId="201E34BE" w14:textId="2E0A109F" w:rsidR="001464E3" w:rsidRDefault="001464E3" w:rsidP="001464E3">
      <w:r>
        <w:t>This study was carried out by a commercial service and the clinical information appears to be derived from the information supplied with request for testing. As such, it is likely to be very limited and the findings from NGS cannot be integrated into the clinic</w:t>
      </w:r>
      <w:r w:rsidR="00562E61">
        <w:t>o</w:t>
      </w:r>
      <w:r>
        <w:t xml:space="preserve">pathological context to provide information about the impact on either the diagnosis or prognosis nor the suitability of any therapies identified. </w:t>
      </w:r>
      <w:r w:rsidR="00F9551C">
        <w:t xml:space="preserve">It is unclear whether the test provider had any role beyond performing the NGS testing. </w:t>
      </w:r>
      <w:r>
        <w:t>This, however, is potentially how some services could be provided and reported, if the provider is not part of a multidisciplinary team delivering results that are discussed with the treating team.</w:t>
      </w:r>
    </w:p>
    <w:p w14:paraId="33A88CB2" w14:textId="0FF1A37D" w:rsidR="00F9551C" w:rsidRPr="001464E3" w:rsidRDefault="00F9551C" w:rsidP="001464E3">
      <w:r>
        <w:t>The HTA group considers the findings of diagnostic variants and prognostic variants and any parameters where these are included should be interpreted with caution.</w:t>
      </w:r>
    </w:p>
    <w:p w14:paraId="3E88AF99" w14:textId="415E8719" w:rsidR="00CF0F58" w:rsidRDefault="00CF0F58" w:rsidP="00CF0F58">
      <w:pPr>
        <w:pStyle w:val="Caption"/>
      </w:pPr>
      <w:r>
        <w:t xml:space="preserve">Table </w:t>
      </w:r>
      <w:fldSimple w:instr=" SEQ Table \* ARABIC ">
        <w:r w:rsidR="00A165AD">
          <w:rPr>
            <w:noProof/>
          </w:rPr>
          <w:t>17</w:t>
        </w:r>
      </w:fldSimple>
      <w:r w:rsidRPr="00BB3BD8">
        <w:t xml:space="preserve"> </w:t>
      </w:r>
      <w:r w:rsidRPr="001544CA">
        <w:t>Cost</w:t>
      </w:r>
      <w:r>
        <w:t>-</w:t>
      </w:r>
      <w:r w:rsidRPr="001544CA">
        <w:t>effectiveness of NGS testing with a myeloid panel in patients with a suspected haematological malignancy per</w:t>
      </w:r>
      <w:r w:rsidR="00FD12C0">
        <w:t xml:space="preserve"> outcomes reported in</w:t>
      </w:r>
      <w:r w:rsidRPr="001544CA">
        <w:t xml:space="preserve"> </w:t>
      </w:r>
      <w:r w:rsidR="00FD12C0">
        <w:t xml:space="preserve">Rosenthal et al (2021) at the </w:t>
      </w:r>
      <w:r w:rsidR="00FD12C0" w:rsidRPr="0017335F">
        <w:t>MSAC supported fee of $1,100 for DNA and RNA testing</w:t>
      </w:r>
    </w:p>
    <w:tbl>
      <w:tblPr>
        <w:tblStyle w:val="TableGrid"/>
        <w:tblW w:w="0" w:type="auto"/>
        <w:tblLook w:val="04A0" w:firstRow="1" w:lastRow="0" w:firstColumn="1" w:lastColumn="0" w:noHBand="0" w:noVBand="1"/>
      </w:tblPr>
      <w:tblGrid>
        <w:gridCol w:w="3886"/>
        <w:gridCol w:w="1033"/>
        <w:gridCol w:w="1146"/>
        <w:gridCol w:w="1311"/>
        <w:gridCol w:w="1640"/>
      </w:tblGrid>
      <w:tr w:rsidR="00CF0F58" w:rsidRPr="0044448D" w14:paraId="7B6D3DA9" w14:textId="77777777" w:rsidTr="005A0FB8">
        <w:trPr>
          <w:tblHeader/>
        </w:trPr>
        <w:tc>
          <w:tcPr>
            <w:tcW w:w="3886" w:type="dxa"/>
          </w:tcPr>
          <w:p w14:paraId="1CC56118" w14:textId="53A4241E" w:rsidR="00CF0F58" w:rsidRPr="0044448D" w:rsidRDefault="00EA6692" w:rsidP="00947725">
            <w:pPr>
              <w:rPr>
                <w:rFonts w:ascii="Arial Narrow" w:hAnsi="Arial Narrow"/>
                <w:b/>
                <w:bCs/>
                <w:sz w:val="20"/>
                <w:szCs w:val="20"/>
              </w:rPr>
            </w:pPr>
            <w:r>
              <w:rPr>
                <w:rFonts w:ascii="Arial Narrow" w:hAnsi="Arial Narrow"/>
                <w:b/>
                <w:bCs/>
                <w:sz w:val="20"/>
                <w:szCs w:val="20"/>
              </w:rPr>
              <w:t>Rosenthal et al (2021) NGS panel testing detection rates as part of work-up</w:t>
            </w:r>
          </w:p>
        </w:tc>
        <w:tc>
          <w:tcPr>
            <w:tcW w:w="1033" w:type="dxa"/>
          </w:tcPr>
          <w:p w14:paraId="5B2A8765" w14:textId="17E61131" w:rsidR="00CF0F58" w:rsidRPr="0044448D" w:rsidRDefault="000F723E" w:rsidP="00947725">
            <w:pPr>
              <w:pStyle w:val="Tabletext0"/>
              <w:jc w:val="center"/>
              <w:rPr>
                <w:b/>
                <w:bCs/>
              </w:rPr>
            </w:pPr>
            <w:r>
              <w:rPr>
                <w:b/>
                <w:bCs/>
              </w:rPr>
              <w:t>47-gene NGS panel</w:t>
            </w:r>
          </w:p>
        </w:tc>
        <w:tc>
          <w:tcPr>
            <w:tcW w:w="1146" w:type="dxa"/>
          </w:tcPr>
          <w:p w14:paraId="5D9E72AB" w14:textId="77777777" w:rsidR="0045406B" w:rsidRDefault="00CD713A" w:rsidP="00947725">
            <w:pPr>
              <w:pStyle w:val="Tabletext0"/>
              <w:jc w:val="center"/>
              <w:rPr>
                <w:rFonts w:cs="Calibri"/>
                <w:b/>
                <w:bCs/>
                <w:color w:val="000000"/>
              </w:rPr>
            </w:pPr>
            <w:r>
              <w:rPr>
                <w:rFonts w:cs="Calibri"/>
                <w:b/>
                <w:bCs/>
                <w:color w:val="000000"/>
              </w:rPr>
              <w:t xml:space="preserve">Comparator </w:t>
            </w:r>
          </w:p>
          <w:p w14:paraId="099917F2" w14:textId="2CAE7BDD" w:rsidR="00CF0F58" w:rsidRPr="0044448D" w:rsidRDefault="00CD713A" w:rsidP="00947725">
            <w:pPr>
              <w:pStyle w:val="Tabletext0"/>
              <w:jc w:val="center"/>
              <w:rPr>
                <w:b/>
                <w:bCs/>
              </w:rPr>
            </w:pPr>
            <w:r>
              <w:rPr>
                <w:rFonts w:cs="Calibri"/>
                <w:b/>
                <w:bCs/>
                <w:color w:val="000000"/>
              </w:rPr>
              <w:t>(</w:t>
            </w:r>
            <w:proofErr w:type="gramStart"/>
            <w:r>
              <w:rPr>
                <w:rFonts w:cs="Calibri"/>
                <w:b/>
                <w:bCs/>
                <w:color w:val="000000"/>
              </w:rPr>
              <w:t>no</w:t>
            </w:r>
            <w:proofErr w:type="gramEnd"/>
            <w:r>
              <w:rPr>
                <w:rFonts w:cs="Calibri"/>
                <w:b/>
                <w:bCs/>
                <w:color w:val="000000"/>
              </w:rPr>
              <w:t xml:space="preserve"> NGS)</w:t>
            </w:r>
          </w:p>
        </w:tc>
        <w:tc>
          <w:tcPr>
            <w:tcW w:w="1311" w:type="dxa"/>
          </w:tcPr>
          <w:p w14:paraId="513841C1" w14:textId="77777777" w:rsidR="00CF0F58" w:rsidRPr="0044448D" w:rsidRDefault="00CF0F58" w:rsidP="00947725">
            <w:pPr>
              <w:pStyle w:val="Tabletext0"/>
              <w:jc w:val="center"/>
              <w:rPr>
                <w:b/>
                <w:bCs/>
              </w:rPr>
            </w:pPr>
            <w:r w:rsidRPr="0044448D">
              <w:rPr>
                <w:b/>
                <w:bCs/>
              </w:rPr>
              <w:t>Increment</w:t>
            </w:r>
          </w:p>
        </w:tc>
        <w:tc>
          <w:tcPr>
            <w:tcW w:w="1640" w:type="dxa"/>
          </w:tcPr>
          <w:p w14:paraId="763F74B5" w14:textId="6B8BD460" w:rsidR="00CF0F58" w:rsidRPr="00AF0C3D" w:rsidRDefault="0017335F" w:rsidP="00947725">
            <w:pPr>
              <w:pStyle w:val="Tabletext0"/>
              <w:jc w:val="center"/>
              <w:rPr>
                <w:b/>
                <w:bCs/>
              </w:rPr>
            </w:pPr>
            <w:r w:rsidRPr="0017335F">
              <w:rPr>
                <w:rFonts w:cs="Calibri"/>
                <w:b/>
                <w:bCs/>
                <w:color w:val="000000"/>
              </w:rPr>
              <w:t>MSAC supported fee of $1,100 for DNA and RNA testing</w:t>
            </w:r>
          </w:p>
        </w:tc>
      </w:tr>
      <w:tr w:rsidR="005437E7" w:rsidRPr="0044448D" w14:paraId="7739A857" w14:textId="77777777" w:rsidTr="005A0FB8">
        <w:tc>
          <w:tcPr>
            <w:tcW w:w="3886" w:type="dxa"/>
          </w:tcPr>
          <w:p w14:paraId="28E36A9E" w14:textId="77777777" w:rsidR="005437E7" w:rsidRPr="0044448D" w:rsidRDefault="005437E7" w:rsidP="005437E7">
            <w:pPr>
              <w:pStyle w:val="Tabletext0"/>
              <w:jc w:val="left"/>
            </w:pPr>
            <w:r w:rsidRPr="0044448D">
              <w:t>Cost of testing</w:t>
            </w:r>
          </w:p>
        </w:tc>
        <w:tc>
          <w:tcPr>
            <w:tcW w:w="1033" w:type="dxa"/>
            <w:vAlign w:val="center"/>
          </w:tcPr>
          <w:p w14:paraId="377DEA5E" w14:textId="6E5F67E6" w:rsidR="002E6C2E" w:rsidRPr="0017335F" w:rsidRDefault="002E6C2E" w:rsidP="005437E7">
            <w:pPr>
              <w:pStyle w:val="Tabletext0"/>
              <w:jc w:val="center"/>
            </w:pPr>
            <w:r w:rsidRPr="0017335F">
              <w:rPr>
                <w:rFonts w:cs="Calibri"/>
                <w:color w:val="000000"/>
              </w:rPr>
              <w:t>$1,100</w:t>
            </w:r>
          </w:p>
        </w:tc>
        <w:tc>
          <w:tcPr>
            <w:tcW w:w="1146" w:type="dxa"/>
            <w:vAlign w:val="center"/>
          </w:tcPr>
          <w:p w14:paraId="7494F01D" w14:textId="77777777" w:rsidR="005437E7" w:rsidRPr="0017335F" w:rsidRDefault="005437E7" w:rsidP="005437E7">
            <w:pPr>
              <w:pStyle w:val="Tabletext0"/>
              <w:jc w:val="center"/>
            </w:pPr>
            <w:r w:rsidRPr="0017335F">
              <w:rPr>
                <w:rFonts w:cs="Calibri"/>
                <w:color w:val="000000"/>
              </w:rPr>
              <w:t>0</w:t>
            </w:r>
          </w:p>
        </w:tc>
        <w:tc>
          <w:tcPr>
            <w:tcW w:w="1311" w:type="dxa"/>
            <w:vAlign w:val="center"/>
          </w:tcPr>
          <w:p w14:paraId="10CC6BD1" w14:textId="5D21DAAA" w:rsidR="005437E7" w:rsidRPr="0017335F" w:rsidRDefault="002E6C2E" w:rsidP="005437E7">
            <w:pPr>
              <w:pStyle w:val="Tabletext0"/>
              <w:jc w:val="center"/>
            </w:pPr>
            <w:r w:rsidRPr="0017335F">
              <w:rPr>
                <w:rFonts w:cs="Calibri"/>
                <w:color w:val="000000"/>
              </w:rPr>
              <w:t xml:space="preserve">$1,100 </w:t>
            </w:r>
            <w:r w:rsidR="005437E7" w:rsidRPr="0017335F">
              <w:rPr>
                <w:rFonts w:cs="Calibri"/>
                <w:color w:val="000000"/>
              </w:rPr>
              <w:t xml:space="preserve"> </w:t>
            </w:r>
          </w:p>
        </w:tc>
        <w:tc>
          <w:tcPr>
            <w:tcW w:w="1640" w:type="dxa"/>
            <w:vAlign w:val="center"/>
          </w:tcPr>
          <w:p w14:paraId="0D50FE55" w14:textId="778D407F" w:rsidR="005437E7" w:rsidRPr="0044448D" w:rsidRDefault="005437E7" w:rsidP="005437E7">
            <w:pPr>
              <w:pStyle w:val="Tabletext0"/>
              <w:jc w:val="center"/>
            </w:pPr>
            <w:r>
              <w:rPr>
                <w:rFonts w:cs="Calibri"/>
                <w:color w:val="000000"/>
              </w:rPr>
              <w:t> </w:t>
            </w:r>
            <w:r w:rsidR="0045406B">
              <w:rPr>
                <w:rFonts w:cs="Calibri"/>
                <w:color w:val="000000"/>
              </w:rPr>
              <w:t>-</w:t>
            </w:r>
          </w:p>
        </w:tc>
      </w:tr>
      <w:tr w:rsidR="005437E7" w:rsidRPr="0044448D" w14:paraId="553B8FD8" w14:textId="77777777" w:rsidTr="00947725">
        <w:tc>
          <w:tcPr>
            <w:tcW w:w="9016" w:type="dxa"/>
            <w:gridSpan w:val="5"/>
          </w:tcPr>
          <w:p w14:paraId="79FC0AE9" w14:textId="77777777" w:rsidR="005437E7" w:rsidRPr="0044448D" w:rsidRDefault="005437E7" w:rsidP="005437E7">
            <w:pPr>
              <w:pStyle w:val="Tabletext0"/>
              <w:jc w:val="left"/>
              <w:rPr>
                <w:i/>
                <w:iCs/>
              </w:rPr>
            </w:pPr>
            <w:r w:rsidRPr="0044448D">
              <w:rPr>
                <w:i/>
                <w:iCs/>
              </w:rPr>
              <w:t>Effectiveness measures:</w:t>
            </w:r>
          </w:p>
        </w:tc>
      </w:tr>
      <w:tr w:rsidR="000943CD" w:rsidRPr="0044448D" w14:paraId="7D756285" w14:textId="77777777" w:rsidTr="005A0FB8">
        <w:tc>
          <w:tcPr>
            <w:tcW w:w="3886" w:type="dxa"/>
          </w:tcPr>
          <w:p w14:paraId="690A2D67" w14:textId="2C47EA23" w:rsidR="000943CD" w:rsidRPr="0044448D" w:rsidRDefault="000943CD" w:rsidP="000943CD">
            <w:pPr>
              <w:pStyle w:val="Tabletext0"/>
              <w:jc w:val="left"/>
            </w:pPr>
            <w:r>
              <w:t>Proportion of patients receiving a result ‘of diagnostic significance’</w:t>
            </w:r>
          </w:p>
        </w:tc>
        <w:tc>
          <w:tcPr>
            <w:tcW w:w="1033" w:type="dxa"/>
            <w:vAlign w:val="center"/>
          </w:tcPr>
          <w:p w14:paraId="467CC3C0" w14:textId="2F4741AD" w:rsidR="000943CD" w:rsidRPr="0044448D" w:rsidRDefault="000943CD" w:rsidP="000943CD">
            <w:pPr>
              <w:pStyle w:val="Tabletext0"/>
              <w:jc w:val="center"/>
            </w:pPr>
            <w:r>
              <w:rPr>
                <w:rFonts w:cs="Calibri"/>
                <w:color w:val="000000"/>
              </w:rPr>
              <w:t>0.364</w:t>
            </w:r>
          </w:p>
        </w:tc>
        <w:tc>
          <w:tcPr>
            <w:tcW w:w="1146" w:type="dxa"/>
            <w:vAlign w:val="center"/>
          </w:tcPr>
          <w:p w14:paraId="3B6E75D7" w14:textId="0CE3B87A" w:rsidR="000943CD" w:rsidRPr="0044448D" w:rsidRDefault="000943CD" w:rsidP="000943CD">
            <w:pPr>
              <w:pStyle w:val="Tabletext0"/>
              <w:jc w:val="center"/>
            </w:pPr>
          </w:p>
        </w:tc>
        <w:tc>
          <w:tcPr>
            <w:tcW w:w="1311" w:type="dxa"/>
            <w:vAlign w:val="center"/>
          </w:tcPr>
          <w:p w14:paraId="17AB91D3" w14:textId="7BC3FC6D" w:rsidR="000943CD" w:rsidRPr="0044448D" w:rsidRDefault="000943CD" w:rsidP="000943CD">
            <w:pPr>
              <w:pStyle w:val="Tabletext0"/>
              <w:jc w:val="center"/>
            </w:pPr>
            <w:r>
              <w:rPr>
                <w:rFonts w:cs="Calibri"/>
                <w:color w:val="000000"/>
              </w:rPr>
              <w:t>0.364</w:t>
            </w:r>
          </w:p>
        </w:tc>
        <w:tc>
          <w:tcPr>
            <w:tcW w:w="1640" w:type="dxa"/>
            <w:vAlign w:val="center"/>
          </w:tcPr>
          <w:p w14:paraId="2C060187" w14:textId="28F8CD88" w:rsidR="000943CD" w:rsidRPr="0017335F" w:rsidRDefault="00AF0C3D" w:rsidP="000943CD">
            <w:pPr>
              <w:pStyle w:val="Tabletext0"/>
              <w:jc w:val="center"/>
            </w:pPr>
            <w:r w:rsidRPr="0017335F">
              <w:rPr>
                <w:rFonts w:cs="Calibri"/>
                <w:color w:val="000000"/>
              </w:rPr>
              <w:t>$3,0</w:t>
            </w:r>
            <w:r w:rsidR="008430C2" w:rsidRPr="0017335F">
              <w:rPr>
                <w:rFonts w:cs="Calibri"/>
                <w:color w:val="000000"/>
              </w:rPr>
              <w:t>19</w:t>
            </w:r>
          </w:p>
        </w:tc>
      </w:tr>
      <w:tr w:rsidR="000943CD" w:rsidRPr="0044448D" w14:paraId="123FBF06" w14:textId="77777777" w:rsidTr="005A0FB8">
        <w:tc>
          <w:tcPr>
            <w:tcW w:w="3886" w:type="dxa"/>
          </w:tcPr>
          <w:p w14:paraId="1B51774A" w14:textId="62116AE5" w:rsidR="000943CD" w:rsidRPr="0044448D" w:rsidRDefault="000943CD" w:rsidP="000943CD">
            <w:pPr>
              <w:pStyle w:val="Tabletext0"/>
              <w:jc w:val="left"/>
            </w:pPr>
            <w:r>
              <w:t>Proportion of patients receiving an NGS result of prognostic significance</w:t>
            </w:r>
          </w:p>
        </w:tc>
        <w:tc>
          <w:tcPr>
            <w:tcW w:w="1033" w:type="dxa"/>
            <w:vAlign w:val="center"/>
          </w:tcPr>
          <w:p w14:paraId="1F5A05CF" w14:textId="71CCB167" w:rsidR="000943CD" w:rsidRPr="0044448D" w:rsidRDefault="000943CD" w:rsidP="000943CD">
            <w:pPr>
              <w:pStyle w:val="Tabletext0"/>
              <w:jc w:val="center"/>
            </w:pPr>
            <w:r>
              <w:rPr>
                <w:rFonts w:cs="Calibri"/>
                <w:color w:val="000000"/>
              </w:rPr>
              <w:t>0.346</w:t>
            </w:r>
          </w:p>
        </w:tc>
        <w:tc>
          <w:tcPr>
            <w:tcW w:w="1146" w:type="dxa"/>
            <w:vAlign w:val="center"/>
          </w:tcPr>
          <w:p w14:paraId="5B9DAB51" w14:textId="4472D6A4" w:rsidR="000943CD" w:rsidRPr="0044448D" w:rsidRDefault="000943CD" w:rsidP="000943CD">
            <w:pPr>
              <w:pStyle w:val="Tabletext0"/>
              <w:jc w:val="center"/>
            </w:pPr>
          </w:p>
        </w:tc>
        <w:tc>
          <w:tcPr>
            <w:tcW w:w="1311" w:type="dxa"/>
            <w:vAlign w:val="center"/>
          </w:tcPr>
          <w:p w14:paraId="4AC22974" w14:textId="32021FC6" w:rsidR="000943CD" w:rsidRPr="0044448D" w:rsidRDefault="000943CD" w:rsidP="000943CD">
            <w:pPr>
              <w:pStyle w:val="Tabletext0"/>
              <w:jc w:val="center"/>
            </w:pPr>
            <w:r>
              <w:rPr>
                <w:rFonts w:cs="Calibri"/>
                <w:color w:val="000000"/>
              </w:rPr>
              <w:t>0.346</w:t>
            </w:r>
          </w:p>
        </w:tc>
        <w:tc>
          <w:tcPr>
            <w:tcW w:w="1640" w:type="dxa"/>
            <w:vAlign w:val="center"/>
          </w:tcPr>
          <w:p w14:paraId="15BD179E" w14:textId="03AE09DE" w:rsidR="000943CD" w:rsidRPr="0017335F" w:rsidRDefault="00AF0C3D" w:rsidP="000943CD">
            <w:pPr>
              <w:pStyle w:val="Tabletext0"/>
              <w:jc w:val="center"/>
            </w:pPr>
            <w:r w:rsidRPr="0017335F">
              <w:rPr>
                <w:rFonts w:cs="Calibri"/>
                <w:color w:val="000000"/>
              </w:rPr>
              <w:t>$3,1</w:t>
            </w:r>
            <w:r w:rsidR="008430C2" w:rsidRPr="0017335F">
              <w:rPr>
                <w:rFonts w:cs="Calibri"/>
                <w:color w:val="000000"/>
              </w:rPr>
              <w:t>76</w:t>
            </w:r>
          </w:p>
        </w:tc>
      </w:tr>
      <w:tr w:rsidR="000943CD" w:rsidRPr="0044448D" w14:paraId="0979E79D" w14:textId="77777777" w:rsidTr="005A0FB8">
        <w:tc>
          <w:tcPr>
            <w:tcW w:w="3886" w:type="dxa"/>
          </w:tcPr>
          <w:p w14:paraId="32900C9E" w14:textId="72A8D73D" w:rsidR="000943CD" w:rsidRPr="003C0FCA" w:rsidRDefault="000943CD" w:rsidP="000943CD">
            <w:pPr>
              <w:pStyle w:val="Tabletext0"/>
              <w:jc w:val="left"/>
              <w:rPr>
                <w:vertAlign w:val="superscript"/>
              </w:rPr>
            </w:pPr>
            <w:r>
              <w:t>Proportion of patients receiving a result that identified an approved therapeutic target or regimen</w:t>
            </w:r>
          </w:p>
        </w:tc>
        <w:tc>
          <w:tcPr>
            <w:tcW w:w="1033" w:type="dxa"/>
            <w:vAlign w:val="center"/>
          </w:tcPr>
          <w:p w14:paraId="5B40CF28" w14:textId="30466053" w:rsidR="000943CD" w:rsidRDefault="000943CD" w:rsidP="000943CD">
            <w:pPr>
              <w:pStyle w:val="Tabletext0"/>
              <w:jc w:val="center"/>
            </w:pPr>
            <w:r>
              <w:rPr>
                <w:rFonts w:cs="Calibri"/>
                <w:color w:val="000000"/>
              </w:rPr>
              <w:t>0.061</w:t>
            </w:r>
          </w:p>
        </w:tc>
        <w:tc>
          <w:tcPr>
            <w:tcW w:w="1146" w:type="dxa"/>
            <w:vAlign w:val="center"/>
          </w:tcPr>
          <w:p w14:paraId="60580F7D" w14:textId="4B0B08CB" w:rsidR="000943CD" w:rsidRDefault="000943CD" w:rsidP="000943CD">
            <w:pPr>
              <w:pStyle w:val="Tabletext0"/>
              <w:jc w:val="center"/>
            </w:pPr>
          </w:p>
        </w:tc>
        <w:tc>
          <w:tcPr>
            <w:tcW w:w="1311" w:type="dxa"/>
            <w:vAlign w:val="center"/>
          </w:tcPr>
          <w:p w14:paraId="2D572612" w14:textId="3E21A82A" w:rsidR="000943CD" w:rsidRPr="0044448D" w:rsidRDefault="000943CD" w:rsidP="000943CD">
            <w:pPr>
              <w:pStyle w:val="Tabletext0"/>
              <w:jc w:val="center"/>
            </w:pPr>
            <w:r>
              <w:rPr>
                <w:rFonts w:cs="Calibri"/>
                <w:color w:val="000000"/>
              </w:rPr>
              <w:t>0.061</w:t>
            </w:r>
          </w:p>
        </w:tc>
        <w:tc>
          <w:tcPr>
            <w:tcW w:w="1640" w:type="dxa"/>
            <w:vAlign w:val="center"/>
          </w:tcPr>
          <w:p w14:paraId="035C5D74" w14:textId="04EE437B" w:rsidR="000943CD" w:rsidRPr="0017335F" w:rsidRDefault="00AF0C3D" w:rsidP="000943CD">
            <w:pPr>
              <w:pStyle w:val="Tabletext0"/>
              <w:jc w:val="center"/>
            </w:pPr>
            <w:r w:rsidRPr="0017335F">
              <w:rPr>
                <w:rFonts w:cs="Calibri"/>
                <w:color w:val="000000"/>
              </w:rPr>
              <w:t>$17,</w:t>
            </w:r>
            <w:r w:rsidR="008430C2" w:rsidRPr="0017335F">
              <w:rPr>
                <w:rFonts w:cs="Calibri"/>
                <w:color w:val="000000"/>
              </w:rPr>
              <w:t>923</w:t>
            </w:r>
          </w:p>
        </w:tc>
      </w:tr>
      <w:tr w:rsidR="000943CD" w:rsidRPr="0044448D" w14:paraId="5F6A385C" w14:textId="77777777" w:rsidTr="005A0FB8">
        <w:tc>
          <w:tcPr>
            <w:tcW w:w="3886" w:type="dxa"/>
          </w:tcPr>
          <w:p w14:paraId="24B7158E" w14:textId="3E1F5F1B" w:rsidR="000943CD" w:rsidRPr="00512733" w:rsidRDefault="000943CD" w:rsidP="000943CD">
            <w:pPr>
              <w:pStyle w:val="Tabletext0"/>
              <w:jc w:val="left"/>
            </w:pPr>
            <w:r>
              <w:t>Proportion of patients receiving a result that identified an approved or off-label target</w:t>
            </w:r>
          </w:p>
        </w:tc>
        <w:tc>
          <w:tcPr>
            <w:tcW w:w="1033" w:type="dxa"/>
            <w:vAlign w:val="center"/>
          </w:tcPr>
          <w:p w14:paraId="1EC29FCF" w14:textId="30AD2332" w:rsidR="000943CD" w:rsidRDefault="000943CD" w:rsidP="000943CD">
            <w:pPr>
              <w:pStyle w:val="Tabletext0"/>
              <w:jc w:val="center"/>
            </w:pPr>
            <w:r>
              <w:rPr>
                <w:rFonts w:cs="Calibri"/>
                <w:color w:val="000000"/>
              </w:rPr>
              <w:t>0.275</w:t>
            </w:r>
          </w:p>
        </w:tc>
        <w:tc>
          <w:tcPr>
            <w:tcW w:w="1146" w:type="dxa"/>
            <w:vAlign w:val="center"/>
          </w:tcPr>
          <w:p w14:paraId="2B799D05" w14:textId="3C35C5DA" w:rsidR="000943CD" w:rsidRDefault="000943CD" w:rsidP="000943CD">
            <w:pPr>
              <w:pStyle w:val="Tabletext0"/>
              <w:jc w:val="center"/>
            </w:pPr>
          </w:p>
        </w:tc>
        <w:tc>
          <w:tcPr>
            <w:tcW w:w="1311" w:type="dxa"/>
            <w:vAlign w:val="center"/>
          </w:tcPr>
          <w:p w14:paraId="738993F7" w14:textId="3E857175" w:rsidR="000943CD" w:rsidRPr="0044448D" w:rsidRDefault="000943CD" w:rsidP="000943CD">
            <w:pPr>
              <w:pStyle w:val="Tabletext0"/>
              <w:jc w:val="center"/>
            </w:pPr>
            <w:r>
              <w:rPr>
                <w:rFonts w:cs="Calibri"/>
                <w:color w:val="000000"/>
              </w:rPr>
              <w:t>0.275</w:t>
            </w:r>
          </w:p>
        </w:tc>
        <w:tc>
          <w:tcPr>
            <w:tcW w:w="1640" w:type="dxa"/>
            <w:vAlign w:val="center"/>
          </w:tcPr>
          <w:p w14:paraId="7FFE720C" w14:textId="33AEE071" w:rsidR="000943CD" w:rsidRPr="0017335F" w:rsidRDefault="00AF0C3D" w:rsidP="000943CD">
            <w:pPr>
              <w:pStyle w:val="Tabletext0"/>
              <w:jc w:val="center"/>
            </w:pPr>
            <w:r w:rsidRPr="0017335F">
              <w:rPr>
                <w:rFonts w:cs="Calibri"/>
                <w:color w:val="000000"/>
              </w:rPr>
              <w:t>$3,9</w:t>
            </w:r>
            <w:r w:rsidR="008430C2" w:rsidRPr="0017335F">
              <w:rPr>
                <w:rFonts w:cs="Calibri"/>
                <w:color w:val="000000"/>
              </w:rPr>
              <w:t>97</w:t>
            </w:r>
          </w:p>
        </w:tc>
      </w:tr>
      <w:tr w:rsidR="000943CD" w:rsidRPr="0044448D" w14:paraId="34AFA2FF" w14:textId="77777777" w:rsidTr="005A0FB8">
        <w:tc>
          <w:tcPr>
            <w:tcW w:w="3886" w:type="dxa"/>
          </w:tcPr>
          <w:p w14:paraId="090100F6" w14:textId="1FA06AE2" w:rsidR="000943CD" w:rsidRDefault="000943CD" w:rsidP="000943CD">
            <w:pPr>
              <w:pStyle w:val="Tabletext0"/>
              <w:jc w:val="left"/>
            </w:pPr>
            <w:r>
              <w:lastRenderedPageBreak/>
              <w:t>Proportion of patients receiving a result that identified an experimental therapy/clinical trial option</w:t>
            </w:r>
          </w:p>
        </w:tc>
        <w:tc>
          <w:tcPr>
            <w:tcW w:w="1033" w:type="dxa"/>
            <w:vAlign w:val="center"/>
          </w:tcPr>
          <w:p w14:paraId="068E8130" w14:textId="1D8D9372" w:rsidR="000943CD" w:rsidRDefault="000943CD" w:rsidP="000943CD">
            <w:pPr>
              <w:pStyle w:val="Tabletext0"/>
              <w:jc w:val="center"/>
            </w:pPr>
            <w:r>
              <w:rPr>
                <w:rFonts w:cs="Calibri"/>
                <w:color w:val="000000"/>
              </w:rPr>
              <w:t>0.401</w:t>
            </w:r>
          </w:p>
        </w:tc>
        <w:tc>
          <w:tcPr>
            <w:tcW w:w="1146" w:type="dxa"/>
            <w:vAlign w:val="bottom"/>
          </w:tcPr>
          <w:p w14:paraId="23FEBB2C" w14:textId="77777777" w:rsidR="000943CD" w:rsidRDefault="000943CD" w:rsidP="000943CD">
            <w:pPr>
              <w:pStyle w:val="Tabletext0"/>
              <w:jc w:val="center"/>
            </w:pPr>
          </w:p>
        </w:tc>
        <w:tc>
          <w:tcPr>
            <w:tcW w:w="1311" w:type="dxa"/>
            <w:vAlign w:val="center"/>
          </w:tcPr>
          <w:p w14:paraId="7E5F4B51" w14:textId="61B176D6" w:rsidR="000943CD" w:rsidRPr="0044448D" w:rsidRDefault="000943CD" w:rsidP="000943CD">
            <w:pPr>
              <w:pStyle w:val="Tabletext0"/>
              <w:jc w:val="center"/>
            </w:pPr>
            <w:r>
              <w:rPr>
                <w:rFonts w:cs="Calibri"/>
                <w:color w:val="000000"/>
              </w:rPr>
              <w:t>0.401</w:t>
            </w:r>
          </w:p>
        </w:tc>
        <w:tc>
          <w:tcPr>
            <w:tcW w:w="1640" w:type="dxa"/>
            <w:vAlign w:val="center"/>
          </w:tcPr>
          <w:p w14:paraId="28D95571" w14:textId="216D81B8" w:rsidR="000943CD" w:rsidRPr="0017335F" w:rsidRDefault="00AF0C3D" w:rsidP="000943CD">
            <w:pPr>
              <w:pStyle w:val="Tabletext0"/>
              <w:jc w:val="center"/>
            </w:pPr>
            <w:r w:rsidRPr="0017335F">
              <w:rPr>
                <w:rFonts w:cs="Calibri"/>
                <w:color w:val="000000"/>
              </w:rPr>
              <w:t>$2,7</w:t>
            </w:r>
            <w:r w:rsidR="008430C2" w:rsidRPr="0017335F">
              <w:rPr>
                <w:rFonts w:cs="Calibri"/>
                <w:color w:val="000000"/>
              </w:rPr>
              <w:t>44</w:t>
            </w:r>
          </w:p>
        </w:tc>
      </w:tr>
      <w:tr w:rsidR="000943CD" w:rsidRPr="0044448D" w14:paraId="4302D173" w14:textId="77777777" w:rsidTr="005A0FB8">
        <w:tc>
          <w:tcPr>
            <w:tcW w:w="3886" w:type="dxa"/>
          </w:tcPr>
          <w:p w14:paraId="510CED66" w14:textId="6F25A8A4" w:rsidR="000943CD" w:rsidRPr="0044448D" w:rsidRDefault="000943CD" w:rsidP="000943CD">
            <w:pPr>
              <w:pStyle w:val="Tabletext0"/>
              <w:jc w:val="left"/>
            </w:pPr>
            <w:r w:rsidRPr="003C0FCA">
              <w:rPr>
                <w:vertAlign w:val="superscript"/>
              </w:rPr>
              <w:t>#</w:t>
            </w:r>
            <w:r>
              <w:t>NGS variant detection that identified any potentially therapeutic target or regimen/total population</w:t>
            </w:r>
          </w:p>
        </w:tc>
        <w:tc>
          <w:tcPr>
            <w:tcW w:w="1033" w:type="dxa"/>
            <w:vAlign w:val="center"/>
          </w:tcPr>
          <w:p w14:paraId="77FC36F2" w14:textId="4737D14F" w:rsidR="000943CD" w:rsidRPr="0044448D" w:rsidRDefault="000943CD" w:rsidP="000943CD">
            <w:pPr>
              <w:pStyle w:val="Tabletext0"/>
              <w:jc w:val="center"/>
            </w:pPr>
            <w:r>
              <w:rPr>
                <w:rFonts w:cs="Calibri"/>
                <w:color w:val="000000"/>
              </w:rPr>
              <w:t>0.676</w:t>
            </w:r>
          </w:p>
        </w:tc>
        <w:tc>
          <w:tcPr>
            <w:tcW w:w="1146" w:type="dxa"/>
            <w:vAlign w:val="bottom"/>
          </w:tcPr>
          <w:p w14:paraId="21D4DA67" w14:textId="77777777" w:rsidR="000943CD" w:rsidRPr="0044448D" w:rsidRDefault="000943CD" w:rsidP="000943CD">
            <w:pPr>
              <w:pStyle w:val="Tabletext0"/>
              <w:jc w:val="center"/>
            </w:pPr>
          </w:p>
        </w:tc>
        <w:tc>
          <w:tcPr>
            <w:tcW w:w="1311" w:type="dxa"/>
            <w:vAlign w:val="center"/>
          </w:tcPr>
          <w:p w14:paraId="7DCB57E3" w14:textId="6C78D4DF" w:rsidR="000943CD" w:rsidRPr="0044448D" w:rsidRDefault="000943CD" w:rsidP="000943CD">
            <w:pPr>
              <w:pStyle w:val="Tabletext0"/>
              <w:jc w:val="center"/>
            </w:pPr>
            <w:r>
              <w:rPr>
                <w:rFonts w:cs="Calibri"/>
                <w:color w:val="000000"/>
              </w:rPr>
              <w:t>0.676</w:t>
            </w:r>
          </w:p>
        </w:tc>
        <w:tc>
          <w:tcPr>
            <w:tcW w:w="1640" w:type="dxa"/>
            <w:vAlign w:val="center"/>
          </w:tcPr>
          <w:p w14:paraId="7CF7A1B0" w14:textId="62871A5B" w:rsidR="000943CD" w:rsidRPr="0017335F" w:rsidRDefault="00AF0C3D" w:rsidP="000943CD">
            <w:pPr>
              <w:pStyle w:val="Tabletext0"/>
              <w:jc w:val="center"/>
            </w:pPr>
            <w:r w:rsidRPr="0017335F">
              <w:rPr>
                <w:rFonts w:cs="Calibri"/>
                <w:color w:val="000000"/>
              </w:rPr>
              <w:t>$1,6</w:t>
            </w:r>
            <w:r w:rsidR="007139D1" w:rsidRPr="0017335F">
              <w:rPr>
                <w:rFonts w:cs="Calibri"/>
                <w:color w:val="000000"/>
              </w:rPr>
              <w:t>27</w:t>
            </w:r>
          </w:p>
        </w:tc>
      </w:tr>
      <w:tr w:rsidR="000943CD" w:rsidRPr="0044448D" w14:paraId="663D0B92" w14:textId="77777777" w:rsidTr="005A0FB8">
        <w:tc>
          <w:tcPr>
            <w:tcW w:w="3886" w:type="dxa"/>
          </w:tcPr>
          <w:p w14:paraId="5E2A1400" w14:textId="7E3B555B" w:rsidR="000943CD" w:rsidRPr="0044448D" w:rsidRDefault="000943CD" w:rsidP="000943CD">
            <w:pPr>
              <w:pStyle w:val="Tabletext0"/>
              <w:jc w:val="left"/>
            </w:pPr>
            <w:r>
              <w:t xml:space="preserve">Proportion of patients receiving a result that altered diagnosis or prognosis, </w:t>
            </w:r>
            <w:proofErr w:type="gramStart"/>
            <w:r>
              <w:t>refined</w:t>
            </w:r>
            <w:proofErr w:type="gramEnd"/>
            <w:r>
              <w:t xml:space="preserve"> or confirmed diagnosis or identified a potentially therapeutic target or regimen</w:t>
            </w:r>
          </w:p>
        </w:tc>
        <w:tc>
          <w:tcPr>
            <w:tcW w:w="1033" w:type="dxa"/>
            <w:vAlign w:val="center"/>
          </w:tcPr>
          <w:p w14:paraId="0F4E1B12" w14:textId="2F2DE837" w:rsidR="000943CD" w:rsidRPr="0044448D" w:rsidRDefault="000943CD" w:rsidP="000943CD">
            <w:pPr>
              <w:pStyle w:val="Tabletext0"/>
              <w:jc w:val="center"/>
            </w:pPr>
            <w:r>
              <w:rPr>
                <w:rFonts w:cs="Calibri"/>
                <w:color w:val="000000"/>
              </w:rPr>
              <w:t>0.517</w:t>
            </w:r>
          </w:p>
        </w:tc>
        <w:tc>
          <w:tcPr>
            <w:tcW w:w="1146" w:type="dxa"/>
            <w:vAlign w:val="center"/>
          </w:tcPr>
          <w:p w14:paraId="42713790" w14:textId="4B3F7DF8" w:rsidR="000943CD" w:rsidRPr="0044448D" w:rsidRDefault="000943CD" w:rsidP="000943CD">
            <w:pPr>
              <w:pStyle w:val="Tabletext0"/>
              <w:jc w:val="center"/>
            </w:pPr>
          </w:p>
        </w:tc>
        <w:tc>
          <w:tcPr>
            <w:tcW w:w="1311" w:type="dxa"/>
            <w:vAlign w:val="center"/>
          </w:tcPr>
          <w:p w14:paraId="0C6D67BB" w14:textId="65961802" w:rsidR="000943CD" w:rsidRPr="0044448D" w:rsidRDefault="000943CD" w:rsidP="000943CD">
            <w:pPr>
              <w:pStyle w:val="Tabletext0"/>
              <w:jc w:val="center"/>
            </w:pPr>
            <w:r>
              <w:rPr>
                <w:rFonts w:cs="Calibri"/>
                <w:color w:val="000000"/>
              </w:rPr>
              <w:t>0.517</w:t>
            </w:r>
          </w:p>
        </w:tc>
        <w:tc>
          <w:tcPr>
            <w:tcW w:w="1640" w:type="dxa"/>
            <w:vAlign w:val="center"/>
          </w:tcPr>
          <w:p w14:paraId="5C31314C" w14:textId="554FBA50" w:rsidR="000943CD" w:rsidRPr="0017335F" w:rsidRDefault="00AF0C3D" w:rsidP="000943CD">
            <w:pPr>
              <w:pStyle w:val="Tabletext0"/>
              <w:jc w:val="center"/>
            </w:pPr>
            <w:r w:rsidRPr="0017335F">
              <w:rPr>
                <w:rFonts w:cs="Calibri"/>
                <w:color w:val="000000"/>
              </w:rPr>
              <w:t>$2,1</w:t>
            </w:r>
            <w:r w:rsidR="007139D1" w:rsidRPr="0017335F">
              <w:rPr>
                <w:rFonts w:cs="Calibri"/>
                <w:color w:val="000000"/>
              </w:rPr>
              <w:t>26</w:t>
            </w:r>
          </w:p>
        </w:tc>
      </w:tr>
    </w:tbl>
    <w:p w14:paraId="240AB21A" w14:textId="6AF836F8" w:rsidR="005A0FB8" w:rsidRDefault="005A0FB8" w:rsidP="00F60AC2">
      <w:pPr>
        <w:pStyle w:val="TableFooter"/>
      </w:pPr>
      <w:r>
        <w:t>Source DCAR calculations was updated based on MSAC’s advice</w:t>
      </w:r>
    </w:p>
    <w:p w14:paraId="067E7A19" w14:textId="416392FC" w:rsidR="000D6834" w:rsidRDefault="000D6834" w:rsidP="000D6834">
      <w:pPr>
        <w:pStyle w:val="Tablenotes"/>
      </w:pPr>
      <w:r>
        <w:t># Sum of patients with a result informing options for an approved targeted therapy, off-label targeted therapy or experimental therapy – a single patient may receive more than one informative result or change</w:t>
      </w:r>
    </w:p>
    <w:p w14:paraId="2D65DB1D" w14:textId="6192B3A3" w:rsidR="009E7C1C" w:rsidRDefault="000D6834" w:rsidP="000D6834">
      <w:pPr>
        <w:pStyle w:val="Tablenotes"/>
      </w:pPr>
      <w:r>
        <w:t>*Sum of patients with a change in diagnosis, prognosis, treatment with approved therapies – a single patient may receive more than one informative result or change, and a single variant may inform more than one domain</w:t>
      </w:r>
    </w:p>
    <w:p w14:paraId="000E7EED" w14:textId="065C3F61" w:rsidR="009E7C1C" w:rsidRDefault="009E7C1C" w:rsidP="009E7C1C">
      <w:pPr>
        <w:pStyle w:val="Heading4"/>
      </w:pPr>
      <w:r>
        <w:t>Summary and comments on cost-effectiveness of a myeloid panel</w:t>
      </w:r>
    </w:p>
    <w:p w14:paraId="3B8A4682" w14:textId="42BFB488" w:rsidR="00032B4F" w:rsidRPr="00032B4F" w:rsidRDefault="009E7C1C" w:rsidP="00032B4F">
      <w:r>
        <w:t xml:space="preserve">The findings of a lower ICER where prognostic and predictive information are </w:t>
      </w:r>
      <w:r w:rsidR="00E80D89">
        <w:t xml:space="preserve">generated by NGS panel testing indicates the </w:t>
      </w:r>
      <w:r w:rsidR="004E19AD">
        <w:t>value</w:t>
      </w:r>
      <w:r w:rsidR="00E80D89">
        <w:t xml:space="preserve"> of this testing is to </w:t>
      </w:r>
      <w:r w:rsidR="004E19AD">
        <w:t>alter/</w:t>
      </w:r>
      <w:r w:rsidR="00E80D89">
        <w:t xml:space="preserve">refine the diagnosis in a small proportion but contribute significantly to the </w:t>
      </w:r>
      <w:r w:rsidR="004E19AD">
        <w:t>risk stratification</w:t>
      </w:r>
      <w:r w:rsidR="00E652F3">
        <w:t xml:space="preserve"> and</w:t>
      </w:r>
      <w:r w:rsidR="004E19AD">
        <w:t xml:space="preserve"> </w:t>
      </w:r>
      <w:r w:rsidR="00E80D89">
        <w:t>management decisions</w:t>
      </w:r>
      <w:r w:rsidR="00E652F3">
        <w:t xml:space="preserve"> for a significant proportion of the patients tested</w:t>
      </w:r>
      <w:r w:rsidR="004E19AD">
        <w:t xml:space="preserve">. The high ICER for the diagnostic informative results </w:t>
      </w:r>
      <w:r w:rsidR="00E652F3">
        <w:t>-</w:t>
      </w:r>
      <w:r w:rsidR="004E19AD">
        <w:t xml:space="preserve"> likely be lower following early publications based on the WHO HAEM5</w:t>
      </w:r>
      <w:r w:rsidR="00E652F3">
        <w:t xml:space="preserve"> - should be interpreted in context as an alteration in the diagnosis </w:t>
      </w:r>
      <w:proofErr w:type="gramStart"/>
      <w:r w:rsidR="00E652F3">
        <w:t>absolutely fundamental</w:t>
      </w:r>
      <w:proofErr w:type="gramEnd"/>
      <w:r w:rsidR="00E652F3">
        <w:t xml:space="preserve"> to the correct management of the patient’s condition. </w:t>
      </w:r>
      <w:r w:rsidR="00BB138C">
        <w:t xml:space="preserve">This </w:t>
      </w:r>
      <w:r w:rsidR="00E652F3">
        <w:t>demonstrates</w:t>
      </w:r>
      <w:r w:rsidR="00BB138C">
        <w:t xml:space="preserve"> that NGS is </w:t>
      </w:r>
      <w:r w:rsidR="00E652F3">
        <w:t>a</w:t>
      </w:r>
      <w:r w:rsidR="00BB138C">
        <w:t xml:space="preserve"> technology </w:t>
      </w:r>
      <w:r w:rsidR="00E652F3">
        <w:t xml:space="preserve">that should be integrated alongside other clinicopathological findings, </w:t>
      </w:r>
      <w:r w:rsidR="00BB138C">
        <w:t xml:space="preserve">not </w:t>
      </w:r>
      <w:r w:rsidR="00E652F3">
        <w:t xml:space="preserve">be viewed as a </w:t>
      </w:r>
      <w:r w:rsidR="00BB138C">
        <w:t xml:space="preserve">standalone </w:t>
      </w:r>
      <w:r w:rsidR="00E652F3">
        <w:t>test. The range of ICERs also indicate</w:t>
      </w:r>
      <w:r w:rsidR="004E19AD">
        <w:t xml:space="preserve"> that the value of NGS panel testing should be considered across all domains</w:t>
      </w:r>
      <w:r w:rsidR="0096395A">
        <w:t xml:space="preserve"> as patient often have more than one clinically significant variant, and the variant may affect more than one domain</w:t>
      </w:r>
      <w:r w:rsidR="004E19AD">
        <w:t xml:space="preserve">. The findings from these studies underrepresent the value of detecting familial </w:t>
      </w:r>
      <w:r w:rsidR="00E20386">
        <w:t>pathogenic variants</w:t>
      </w:r>
      <w:r w:rsidR="004E19AD">
        <w:t xml:space="preserve"> which was only followed up and reported in one study (Carbonell et al, 2019).</w:t>
      </w:r>
      <w:r w:rsidR="00E20386">
        <w:t xml:space="preserve"> However, this is currently not proposed and there is no MBS item for further investigation of any potential germline variants, nor any cascade testing for families of probands (other than for </w:t>
      </w:r>
      <w:r w:rsidR="00E20386" w:rsidRPr="00E20386">
        <w:rPr>
          <w:i/>
          <w:iCs/>
        </w:rPr>
        <w:t>TP53</w:t>
      </w:r>
      <w:r w:rsidR="00E20386">
        <w:rPr>
          <w:i/>
          <w:iCs/>
        </w:rPr>
        <w:t>).</w:t>
      </w:r>
      <w:bookmarkStart w:id="35" w:name="_Toc111754804"/>
      <w:r w:rsidR="00032B4F">
        <w:br w:type="page"/>
      </w:r>
    </w:p>
    <w:p w14:paraId="517B3CE9" w14:textId="25369F4E" w:rsidR="00CF0F58" w:rsidRDefault="00CF0F58" w:rsidP="00CF0F58">
      <w:pPr>
        <w:pStyle w:val="Heading3"/>
      </w:pPr>
      <w:r>
        <w:lastRenderedPageBreak/>
        <w:t xml:space="preserve">Lymphoid </w:t>
      </w:r>
      <w:r w:rsidR="00E15697">
        <w:t>NGS</w:t>
      </w:r>
      <w:r w:rsidR="00B5043E">
        <w:t xml:space="preserve"> </w:t>
      </w:r>
      <w:r>
        <w:t>panel</w:t>
      </w:r>
      <w:bookmarkEnd w:id="35"/>
    </w:p>
    <w:p w14:paraId="7FDC9A85" w14:textId="77777777" w:rsidR="00CF0F58" w:rsidRDefault="00CF0F58" w:rsidP="00CF0F58">
      <w:pPr>
        <w:pStyle w:val="Heading5"/>
      </w:pPr>
      <w:r>
        <w:t>Bommier et al 2021 Cost-effectiveness of lymphoid NGS panel to resolve diagnostic uncertainty for suspected lymphoma after expert review, prior testing</w:t>
      </w:r>
    </w:p>
    <w:p w14:paraId="40AB8003" w14:textId="6EAB6620" w:rsidR="00CF0F58" w:rsidRDefault="00CF0F58" w:rsidP="00CF0F58">
      <w:pPr>
        <w:pStyle w:val="Caption"/>
      </w:pPr>
      <w:r>
        <w:t xml:space="preserve">Table </w:t>
      </w:r>
      <w:fldSimple w:instr=" SEQ Table \* ARABIC ">
        <w:r w:rsidR="00A165AD">
          <w:rPr>
            <w:noProof/>
          </w:rPr>
          <w:t>18</w:t>
        </w:r>
      </w:fldSimple>
      <w:r w:rsidRPr="00DA2871">
        <w:t xml:space="preserve"> </w:t>
      </w:r>
      <w:r>
        <w:t>Cost-effectiveness analysis of an NGS lymphoid panel used to diagnose patients where there is uncertainty after expert review</w:t>
      </w:r>
      <w:r w:rsidR="00FD12C0">
        <w:t xml:space="preserve"> (as per outcomes reported in Bommier et al 2021)</w:t>
      </w:r>
      <w:r>
        <w:t xml:space="preserve"> </w:t>
      </w:r>
      <w:r w:rsidR="00FD12C0">
        <w:t xml:space="preserve">at the </w:t>
      </w:r>
      <w:r w:rsidR="00FD12C0" w:rsidRPr="0017335F">
        <w:t>MSAC supported fee of $1,100 for DNA and RNA testing</w:t>
      </w:r>
      <w:r w:rsidR="00FD12C0" w:rsidDel="00FD12C0">
        <w:t xml:space="preserve"> </w:t>
      </w:r>
    </w:p>
    <w:tbl>
      <w:tblPr>
        <w:tblStyle w:val="TableGrid"/>
        <w:tblW w:w="0" w:type="auto"/>
        <w:tblLook w:val="04A0" w:firstRow="1" w:lastRow="0" w:firstColumn="1" w:lastColumn="0" w:noHBand="0" w:noVBand="1"/>
      </w:tblPr>
      <w:tblGrid>
        <w:gridCol w:w="3230"/>
        <w:gridCol w:w="1529"/>
        <w:gridCol w:w="1334"/>
        <w:gridCol w:w="1311"/>
        <w:gridCol w:w="1612"/>
      </w:tblGrid>
      <w:tr w:rsidR="00CF0F58" w:rsidRPr="0044448D" w14:paraId="162AE738" w14:textId="77777777" w:rsidTr="005A0FB8">
        <w:tc>
          <w:tcPr>
            <w:tcW w:w="3230" w:type="dxa"/>
          </w:tcPr>
          <w:p w14:paraId="0E5AC105" w14:textId="77777777" w:rsidR="00CF0F58" w:rsidRPr="0044448D" w:rsidRDefault="00CF0F58" w:rsidP="00947725">
            <w:pPr>
              <w:rPr>
                <w:rFonts w:ascii="Arial Narrow" w:hAnsi="Arial Narrow"/>
                <w:b/>
                <w:bCs/>
                <w:sz w:val="20"/>
                <w:szCs w:val="20"/>
              </w:rPr>
            </w:pPr>
            <w:r>
              <w:rPr>
                <w:rFonts w:ascii="Arial Narrow" w:hAnsi="Arial Narrow"/>
                <w:b/>
                <w:bCs/>
                <w:sz w:val="20"/>
                <w:szCs w:val="20"/>
              </w:rPr>
              <w:t>Bommier et al (2021) NGS panel after other tests, expert review</w:t>
            </w:r>
          </w:p>
        </w:tc>
        <w:tc>
          <w:tcPr>
            <w:tcW w:w="1529" w:type="dxa"/>
          </w:tcPr>
          <w:p w14:paraId="4AAB8CB2" w14:textId="08D073E9" w:rsidR="00CF0F58" w:rsidRPr="0044448D" w:rsidRDefault="00F2322A" w:rsidP="00947725">
            <w:pPr>
              <w:pStyle w:val="Tabletext0"/>
              <w:jc w:val="center"/>
              <w:rPr>
                <w:b/>
                <w:bCs/>
              </w:rPr>
            </w:pPr>
            <w:r>
              <w:rPr>
                <w:b/>
                <w:bCs/>
              </w:rPr>
              <w:t>46-gene NGS panel</w:t>
            </w:r>
          </w:p>
        </w:tc>
        <w:tc>
          <w:tcPr>
            <w:tcW w:w="1334" w:type="dxa"/>
          </w:tcPr>
          <w:p w14:paraId="32416520" w14:textId="4E7EDC83" w:rsidR="00CF0F58" w:rsidRPr="0044448D" w:rsidRDefault="00CD713A" w:rsidP="00947725">
            <w:pPr>
              <w:pStyle w:val="Tabletext0"/>
              <w:jc w:val="center"/>
              <w:rPr>
                <w:b/>
                <w:bCs/>
              </w:rPr>
            </w:pPr>
            <w:r>
              <w:rPr>
                <w:rFonts w:cs="Calibri"/>
                <w:b/>
                <w:bCs/>
                <w:color w:val="000000"/>
              </w:rPr>
              <w:t>Comparator (no NGS testing)</w:t>
            </w:r>
          </w:p>
        </w:tc>
        <w:tc>
          <w:tcPr>
            <w:tcW w:w="1311" w:type="dxa"/>
          </w:tcPr>
          <w:p w14:paraId="11D15C03" w14:textId="77777777" w:rsidR="00CF0F58" w:rsidRPr="0044448D" w:rsidRDefault="00CF0F58" w:rsidP="00947725">
            <w:pPr>
              <w:pStyle w:val="Tabletext0"/>
              <w:jc w:val="center"/>
              <w:rPr>
                <w:b/>
                <w:bCs/>
              </w:rPr>
            </w:pPr>
            <w:r w:rsidRPr="0044448D">
              <w:rPr>
                <w:b/>
                <w:bCs/>
              </w:rPr>
              <w:t>Increment</w:t>
            </w:r>
          </w:p>
        </w:tc>
        <w:tc>
          <w:tcPr>
            <w:tcW w:w="1612" w:type="dxa"/>
          </w:tcPr>
          <w:p w14:paraId="27C39B56" w14:textId="339C5B87" w:rsidR="00CF0F58" w:rsidRPr="00AF0C3D" w:rsidRDefault="0017335F" w:rsidP="00947725">
            <w:pPr>
              <w:pStyle w:val="Tabletext0"/>
              <w:jc w:val="center"/>
              <w:rPr>
                <w:b/>
                <w:bCs/>
              </w:rPr>
            </w:pPr>
            <w:r w:rsidRPr="0017335F">
              <w:rPr>
                <w:rFonts w:cs="Calibri"/>
                <w:b/>
                <w:bCs/>
                <w:color w:val="000000"/>
              </w:rPr>
              <w:t>MSAC supported fee of $1,100 for DNA and RNA testing</w:t>
            </w:r>
          </w:p>
        </w:tc>
      </w:tr>
      <w:tr w:rsidR="00B904D2" w:rsidRPr="0044448D" w14:paraId="4A523921" w14:textId="77777777" w:rsidTr="005A0FB8">
        <w:tc>
          <w:tcPr>
            <w:tcW w:w="3230" w:type="dxa"/>
          </w:tcPr>
          <w:p w14:paraId="06F512EF" w14:textId="77777777" w:rsidR="00B904D2" w:rsidRPr="0044448D" w:rsidRDefault="00B904D2" w:rsidP="00B904D2">
            <w:pPr>
              <w:pStyle w:val="Tabletext0"/>
              <w:jc w:val="left"/>
            </w:pPr>
            <w:r w:rsidRPr="0044448D">
              <w:t>Cost of testing</w:t>
            </w:r>
          </w:p>
        </w:tc>
        <w:tc>
          <w:tcPr>
            <w:tcW w:w="1529" w:type="dxa"/>
          </w:tcPr>
          <w:p w14:paraId="02E40829" w14:textId="10700876" w:rsidR="002E6C2E" w:rsidRPr="0017335F" w:rsidRDefault="002E6C2E" w:rsidP="00B904D2">
            <w:pPr>
              <w:pStyle w:val="Tabletext0"/>
              <w:jc w:val="center"/>
            </w:pPr>
            <w:r w:rsidRPr="0017335F">
              <w:rPr>
                <w:rFonts w:cs="Calibri"/>
                <w:color w:val="000000"/>
              </w:rPr>
              <w:t>$1,100</w:t>
            </w:r>
          </w:p>
        </w:tc>
        <w:tc>
          <w:tcPr>
            <w:tcW w:w="1334" w:type="dxa"/>
          </w:tcPr>
          <w:p w14:paraId="0119BC41" w14:textId="4FC93398" w:rsidR="00B904D2" w:rsidRPr="0017335F" w:rsidRDefault="00F2322A" w:rsidP="00B904D2">
            <w:pPr>
              <w:pStyle w:val="Tabletext0"/>
              <w:jc w:val="center"/>
            </w:pPr>
            <w:r w:rsidRPr="0017335F">
              <w:t>$</w:t>
            </w:r>
            <w:r w:rsidR="00B904D2" w:rsidRPr="0017335F">
              <w:t>0</w:t>
            </w:r>
          </w:p>
        </w:tc>
        <w:tc>
          <w:tcPr>
            <w:tcW w:w="1311" w:type="dxa"/>
          </w:tcPr>
          <w:p w14:paraId="5357B54C" w14:textId="3501561C" w:rsidR="002E6C2E" w:rsidRPr="0017335F" w:rsidRDefault="002E6C2E" w:rsidP="00B904D2">
            <w:pPr>
              <w:pStyle w:val="Tabletext0"/>
              <w:jc w:val="center"/>
            </w:pPr>
            <w:r w:rsidRPr="0017335F">
              <w:rPr>
                <w:rFonts w:cs="Calibri"/>
                <w:color w:val="000000"/>
              </w:rPr>
              <w:t>$1,100</w:t>
            </w:r>
          </w:p>
        </w:tc>
        <w:tc>
          <w:tcPr>
            <w:tcW w:w="1612" w:type="dxa"/>
          </w:tcPr>
          <w:p w14:paraId="66D31179" w14:textId="7DED11ED" w:rsidR="00B904D2" w:rsidRPr="0044448D" w:rsidRDefault="0045406B" w:rsidP="00B904D2">
            <w:pPr>
              <w:pStyle w:val="Tabletext0"/>
              <w:jc w:val="center"/>
            </w:pPr>
            <w:r>
              <w:t>-</w:t>
            </w:r>
          </w:p>
        </w:tc>
      </w:tr>
      <w:tr w:rsidR="00B904D2" w:rsidRPr="0044448D" w14:paraId="2C9F5D36" w14:textId="77777777" w:rsidTr="00947725">
        <w:tc>
          <w:tcPr>
            <w:tcW w:w="9016" w:type="dxa"/>
            <w:gridSpan w:val="5"/>
          </w:tcPr>
          <w:p w14:paraId="4F668F96" w14:textId="77777777" w:rsidR="00B904D2" w:rsidRPr="0044448D" w:rsidRDefault="00B904D2" w:rsidP="00B904D2">
            <w:pPr>
              <w:pStyle w:val="Tabletext0"/>
              <w:jc w:val="left"/>
              <w:rPr>
                <w:i/>
                <w:iCs/>
              </w:rPr>
            </w:pPr>
            <w:r w:rsidRPr="0044448D">
              <w:rPr>
                <w:i/>
                <w:iCs/>
              </w:rPr>
              <w:t>Effectiveness measures:</w:t>
            </w:r>
          </w:p>
        </w:tc>
      </w:tr>
      <w:tr w:rsidR="00BA3B66" w:rsidRPr="0044448D" w14:paraId="23768CDA" w14:textId="77777777" w:rsidTr="005A0FB8">
        <w:tc>
          <w:tcPr>
            <w:tcW w:w="3230" w:type="dxa"/>
          </w:tcPr>
          <w:p w14:paraId="78C7B3C9" w14:textId="67A4BED2" w:rsidR="00BA3B66" w:rsidRPr="0044448D" w:rsidRDefault="00BA3B66" w:rsidP="00BA3B66">
            <w:pPr>
              <w:pStyle w:val="Tabletext0"/>
              <w:jc w:val="left"/>
            </w:pPr>
            <w:r>
              <w:t>Proportion of patients with a change in diagnosis</w:t>
            </w:r>
          </w:p>
        </w:tc>
        <w:tc>
          <w:tcPr>
            <w:tcW w:w="1529" w:type="dxa"/>
            <w:vAlign w:val="center"/>
          </w:tcPr>
          <w:p w14:paraId="204917B0" w14:textId="539AD001" w:rsidR="00BA3B66" w:rsidRPr="0044448D" w:rsidRDefault="00BA3B66" w:rsidP="00BA3B66">
            <w:pPr>
              <w:pStyle w:val="Tabletext0"/>
              <w:jc w:val="center"/>
            </w:pPr>
            <w:r>
              <w:rPr>
                <w:rFonts w:cs="Calibri"/>
                <w:color w:val="000000"/>
              </w:rPr>
              <w:t>0.105</w:t>
            </w:r>
          </w:p>
        </w:tc>
        <w:tc>
          <w:tcPr>
            <w:tcW w:w="1334" w:type="dxa"/>
            <w:vAlign w:val="center"/>
          </w:tcPr>
          <w:p w14:paraId="2F1E838B" w14:textId="7EFEB4A2" w:rsidR="00BA3B66" w:rsidRPr="0044448D" w:rsidRDefault="00BA3B66" w:rsidP="00BA3B66">
            <w:pPr>
              <w:pStyle w:val="Tabletext0"/>
              <w:jc w:val="center"/>
            </w:pPr>
            <w:r>
              <w:rPr>
                <w:rFonts w:cs="Calibri"/>
                <w:color w:val="000000"/>
              </w:rPr>
              <w:t>0</w:t>
            </w:r>
          </w:p>
        </w:tc>
        <w:tc>
          <w:tcPr>
            <w:tcW w:w="1311" w:type="dxa"/>
            <w:vAlign w:val="center"/>
          </w:tcPr>
          <w:p w14:paraId="40A945B6" w14:textId="0DAF8214" w:rsidR="00BA3B66" w:rsidRPr="0044448D" w:rsidRDefault="00BA3B66" w:rsidP="00BA3B66">
            <w:pPr>
              <w:pStyle w:val="Tabletext0"/>
              <w:jc w:val="center"/>
            </w:pPr>
            <w:r>
              <w:rPr>
                <w:rFonts w:cs="Calibri"/>
                <w:color w:val="000000"/>
              </w:rPr>
              <w:t>0.105</w:t>
            </w:r>
          </w:p>
        </w:tc>
        <w:tc>
          <w:tcPr>
            <w:tcW w:w="1612" w:type="dxa"/>
            <w:vAlign w:val="center"/>
          </w:tcPr>
          <w:p w14:paraId="38E42545" w14:textId="32EF7D7A" w:rsidR="00BA3B66" w:rsidRPr="0017335F" w:rsidRDefault="00AF0C3D" w:rsidP="00BA3B66">
            <w:pPr>
              <w:pStyle w:val="Tabletext0"/>
              <w:jc w:val="center"/>
            </w:pPr>
            <w:r w:rsidRPr="0017335F">
              <w:rPr>
                <w:rFonts w:cs="Calibri"/>
                <w:color w:val="000000"/>
              </w:rPr>
              <w:t>$10,4</w:t>
            </w:r>
            <w:r w:rsidR="007139D1" w:rsidRPr="0017335F">
              <w:rPr>
                <w:rFonts w:cs="Calibri"/>
                <w:color w:val="000000"/>
              </w:rPr>
              <w:t>96</w:t>
            </w:r>
          </w:p>
        </w:tc>
      </w:tr>
      <w:tr w:rsidR="00BA3B66" w:rsidRPr="0044448D" w14:paraId="69B66C92" w14:textId="77777777" w:rsidTr="005A0FB8">
        <w:tc>
          <w:tcPr>
            <w:tcW w:w="3230" w:type="dxa"/>
          </w:tcPr>
          <w:p w14:paraId="1606574C" w14:textId="550FEC75" w:rsidR="00BA3B66" w:rsidRPr="0044448D" w:rsidRDefault="00BA3B66" w:rsidP="00BA3B66">
            <w:pPr>
              <w:pStyle w:val="Tabletext0"/>
              <w:jc w:val="left"/>
            </w:pPr>
            <w:r>
              <w:t xml:space="preserve">Proportion of patients where NGS </w:t>
            </w:r>
            <w:r w:rsidRPr="00620FC9">
              <w:t xml:space="preserve">strengthened the suspected histological diagnosis </w:t>
            </w:r>
          </w:p>
        </w:tc>
        <w:tc>
          <w:tcPr>
            <w:tcW w:w="1529" w:type="dxa"/>
            <w:vAlign w:val="center"/>
          </w:tcPr>
          <w:p w14:paraId="0C4FB8C2" w14:textId="127AB8EF" w:rsidR="00BA3B66" w:rsidRPr="0044448D" w:rsidRDefault="00BA3B66" w:rsidP="00BA3B66">
            <w:pPr>
              <w:pStyle w:val="Tabletext0"/>
              <w:jc w:val="center"/>
            </w:pPr>
            <w:r>
              <w:rPr>
                <w:rFonts w:cs="Calibri"/>
                <w:color w:val="000000"/>
              </w:rPr>
              <w:t>0.629</w:t>
            </w:r>
          </w:p>
        </w:tc>
        <w:tc>
          <w:tcPr>
            <w:tcW w:w="1334" w:type="dxa"/>
            <w:vAlign w:val="center"/>
          </w:tcPr>
          <w:p w14:paraId="696F9C27" w14:textId="14491EB9" w:rsidR="00BA3B66" w:rsidRPr="0044448D" w:rsidRDefault="00BA3B66" w:rsidP="00BA3B66">
            <w:pPr>
              <w:pStyle w:val="Tabletext0"/>
              <w:jc w:val="center"/>
            </w:pPr>
            <w:r>
              <w:rPr>
                <w:rFonts w:cs="Calibri"/>
                <w:color w:val="000000"/>
              </w:rPr>
              <w:t>0</w:t>
            </w:r>
          </w:p>
        </w:tc>
        <w:tc>
          <w:tcPr>
            <w:tcW w:w="1311" w:type="dxa"/>
            <w:vAlign w:val="center"/>
          </w:tcPr>
          <w:p w14:paraId="79C66E6A" w14:textId="46BCCF18" w:rsidR="00BA3B66" w:rsidRPr="0044448D" w:rsidRDefault="00BA3B66" w:rsidP="00BA3B66">
            <w:pPr>
              <w:pStyle w:val="Tabletext0"/>
              <w:jc w:val="center"/>
            </w:pPr>
            <w:r>
              <w:rPr>
                <w:rFonts w:cs="Calibri"/>
                <w:color w:val="000000"/>
              </w:rPr>
              <w:t>0.629</w:t>
            </w:r>
          </w:p>
        </w:tc>
        <w:tc>
          <w:tcPr>
            <w:tcW w:w="1612" w:type="dxa"/>
            <w:vAlign w:val="center"/>
          </w:tcPr>
          <w:p w14:paraId="4C86C813" w14:textId="65997B8D" w:rsidR="00BA3B66" w:rsidRPr="0017335F" w:rsidRDefault="00AF0C3D" w:rsidP="00BA3B66">
            <w:pPr>
              <w:pStyle w:val="Tabletext0"/>
              <w:jc w:val="center"/>
            </w:pPr>
            <w:r w:rsidRPr="0017335F">
              <w:rPr>
                <w:rFonts w:cs="Calibri"/>
                <w:color w:val="000000"/>
              </w:rPr>
              <w:t>$1,7</w:t>
            </w:r>
            <w:r w:rsidR="007139D1" w:rsidRPr="0017335F">
              <w:rPr>
                <w:rFonts w:cs="Calibri"/>
                <w:color w:val="000000"/>
              </w:rPr>
              <w:t>49</w:t>
            </w:r>
          </w:p>
        </w:tc>
      </w:tr>
      <w:tr w:rsidR="00BA3B66" w:rsidRPr="0044448D" w14:paraId="225CE990" w14:textId="77777777" w:rsidTr="005A0FB8">
        <w:tc>
          <w:tcPr>
            <w:tcW w:w="3230" w:type="dxa"/>
          </w:tcPr>
          <w:p w14:paraId="16701DEB" w14:textId="15271642" w:rsidR="00BA3B66" w:rsidRPr="003C0FCA" w:rsidRDefault="00BA3B66" w:rsidP="00BA3B66">
            <w:pPr>
              <w:pStyle w:val="Tabletext0"/>
              <w:jc w:val="left"/>
              <w:rPr>
                <w:vertAlign w:val="superscript"/>
              </w:rPr>
            </w:pPr>
            <w:r>
              <w:t>Proportion of patients with change or confirmation/strengthening of diagnosis</w:t>
            </w:r>
          </w:p>
        </w:tc>
        <w:tc>
          <w:tcPr>
            <w:tcW w:w="1529" w:type="dxa"/>
            <w:vAlign w:val="center"/>
          </w:tcPr>
          <w:p w14:paraId="66388408" w14:textId="42D0FCD6" w:rsidR="00BA3B66" w:rsidRDefault="00BA3B66" w:rsidP="00BA3B66">
            <w:pPr>
              <w:pStyle w:val="Tabletext0"/>
              <w:jc w:val="center"/>
            </w:pPr>
            <w:r>
              <w:rPr>
                <w:rFonts w:cs="Calibri"/>
                <w:color w:val="000000"/>
              </w:rPr>
              <w:t>0.734</w:t>
            </w:r>
          </w:p>
        </w:tc>
        <w:tc>
          <w:tcPr>
            <w:tcW w:w="1334" w:type="dxa"/>
            <w:vAlign w:val="center"/>
          </w:tcPr>
          <w:p w14:paraId="212E0192" w14:textId="66E61E6A" w:rsidR="00BA3B66" w:rsidRDefault="00BA3B66" w:rsidP="00BA3B66">
            <w:pPr>
              <w:pStyle w:val="Tabletext0"/>
              <w:jc w:val="center"/>
            </w:pPr>
            <w:r>
              <w:rPr>
                <w:rFonts w:cs="Calibri"/>
                <w:color w:val="000000"/>
              </w:rPr>
              <w:t> </w:t>
            </w:r>
          </w:p>
        </w:tc>
        <w:tc>
          <w:tcPr>
            <w:tcW w:w="1311" w:type="dxa"/>
            <w:vAlign w:val="center"/>
          </w:tcPr>
          <w:p w14:paraId="7CFF0FA2" w14:textId="4CA73B14" w:rsidR="00BA3B66" w:rsidRPr="0044448D" w:rsidRDefault="00BA3B66" w:rsidP="00BA3B66">
            <w:pPr>
              <w:pStyle w:val="Tabletext0"/>
              <w:jc w:val="center"/>
            </w:pPr>
            <w:r>
              <w:rPr>
                <w:rFonts w:cs="Calibri"/>
                <w:color w:val="000000"/>
              </w:rPr>
              <w:t>0.734</w:t>
            </w:r>
          </w:p>
        </w:tc>
        <w:tc>
          <w:tcPr>
            <w:tcW w:w="1612" w:type="dxa"/>
            <w:vAlign w:val="center"/>
          </w:tcPr>
          <w:p w14:paraId="6007B2A2" w14:textId="6A79E6E4" w:rsidR="00BA3B66" w:rsidRPr="0017335F" w:rsidRDefault="00AF0C3D" w:rsidP="00BA3B66">
            <w:pPr>
              <w:pStyle w:val="Tabletext0"/>
              <w:jc w:val="center"/>
            </w:pPr>
            <w:r w:rsidRPr="0017335F">
              <w:rPr>
                <w:rFonts w:cs="Calibri"/>
                <w:color w:val="000000"/>
              </w:rPr>
              <w:t>$1,49</w:t>
            </w:r>
            <w:r w:rsidR="007139D1" w:rsidRPr="0017335F">
              <w:rPr>
                <w:rFonts w:cs="Calibri"/>
                <w:color w:val="000000"/>
              </w:rPr>
              <w:t>9</w:t>
            </w:r>
          </w:p>
        </w:tc>
      </w:tr>
      <w:tr w:rsidR="00BA3B66" w:rsidRPr="0044448D" w14:paraId="5AECE351" w14:textId="77777777" w:rsidTr="005A0FB8">
        <w:tc>
          <w:tcPr>
            <w:tcW w:w="3230" w:type="dxa"/>
          </w:tcPr>
          <w:p w14:paraId="617904B0" w14:textId="2E662C68" w:rsidR="00BA3B66" w:rsidRPr="00512733" w:rsidRDefault="00BA3B66" w:rsidP="00BA3B66">
            <w:pPr>
              <w:pStyle w:val="Tabletext0"/>
              <w:jc w:val="left"/>
            </w:pPr>
            <w:r>
              <w:t>Proportion of patients where the management altered where change in diagnosis</w:t>
            </w:r>
          </w:p>
        </w:tc>
        <w:tc>
          <w:tcPr>
            <w:tcW w:w="1529" w:type="dxa"/>
            <w:vAlign w:val="center"/>
          </w:tcPr>
          <w:p w14:paraId="7AB5C9CC" w14:textId="72E83C5E" w:rsidR="00BA3B66" w:rsidRDefault="00BA3B66" w:rsidP="00BA3B66">
            <w:pPr>
              <w:pStyle w:val="Tabletext0"/>
              <w:jc w:val="center"/>
            </w:pPr>
            <w:r>
              <w:rPr>
                <w:rFonts w:cs="Calibri"/>
                <w:color w:val="000000"/>
              </w:rPr>
              <w:t>0.083</w:t>
            </w:r>
          </w:p>
        </w:tc>
        <w:tc>
          <w:tcPr>
            <w:tcW w:w="1334" w:type="dxa"/>
            <w:vAlign w:val="center"/>
          </w:tcPr>
          <w:p w14:paraId="2B0B8C99" w14:textId="69DB483C" w:rsidR="00BA3B66" w:rsidRDefault="00BA3B66" w:rsidP="00BA3B66">
            <w:pPr>
              <w:pStyle w:val="Tabletext0"/>
              <w:jc w:val="center"/>
            </w:pPr>
            <w:r>
              <w:rPr>
                <w:rFonts w:cs="Calibri"/>
                <w:color w:val="000000"/>
              </w:rPr>
              <w:t> </w:t>
            </w:r>
          </w:p>
        </w:tc>
        <w:tc>
          <w:tcPr>
            <w:tcW w:w="1311" w:type="dxa"/>
            <w:vAlign w:val="center"/>
          </w:tcPr>
          <w:p w14:paraId="751D9C3A" w14:textId="6E62478F" w:rsidR="00BA3B66" w:rsidRPr="0044448D" w:rsidRDefault="00BA3B66" w:rsidP="00BA3B66">
            <w:pPr>
              <w:pStyle w:val="Tabletext0"/>
              <w:jc w:val="center"/>
            </w:pPr>
            <w:r>
              <w:rPr>
                <w:rFonts w:cs="Calibri"/>
                <w:color w:val="000000"/>
              </w:rPr>
              <w:t>0.083</w:t>
            </w:r>
          </w:p>
        </w:tc>
        <w:tc>
          <w:tcPr>
            <w:tcW w:w="1612" w:type="dxa"/>
            <w:vAlign w:val="center"/>
          </w:tcPr>
          <w:p w14:paraId="0BFF4453" w14:textId="491EE860" w:rsidR="00BA3B66" w:rsidRPr="0017335F" w:rsidRDefault="00AF0C3D" w:rsidP="00BA3B66">
            <w:pPr>
              <w:pStyle w:val="Tabletext0"/>
              <w:jc w:val="center"/>
            </w:pPr>
            <w:r w:rsidRPr="0017335F">
              <w:rPr>
                <w:rFonts w:cs="Calibri"/>
                <w:color w:val="000000"/>
              </w:rPr>
              <w:t>$13,</w:t>
            </w:r>
            <w:r w:rsidR="007139D1" w:rsidRPr="0017335F">
              <w:rPr>
                <w:rFonts w:cs="Calibri"/>
                <w:color w:val="000000"/>
              </w:rPr>
              <w:t>258</w:t>
            </w:r>
          </w:p>
        </w:tc>
      </w:tr>
      <w:tr w:rsidR="00BA3B66" w:rsidRPr="0044448D" w14:paraId="4F73DEEF" w14:textId="77777777" w:rsidTr="005A0FB8">
        <w:tc>
          <w:tcPr>
            <w:tcW w:w="3230" w:type="dxa"/>
          </w:tcPr>
          <w:p w14:paraId="4CD978FC" w14:textId="5DB0240B" w:rsidR="00BA3B66" w:rsidRDefault="00BA3B66" w:rsidP="00BA3B66">
            <w:pPr>
              <w:pStyle w:val="Tabletext0"/>
              <w:jc w:val="left"/>
            </w:pPr>
            <w:r>
              <w:t>Proportion of patients with confirmed exclusion of malignancy where residual uncertainty</w:t>
            </w:r>
          </w:p>
        </w:tc>
        <w:tc>
          <w:tcPr>
            <w:tcW w:w="1529" w:type="dxa"/>
            <w:vAlign w:val="center"/>
          </w:tcPr>
          <w:p w14:paraId="4E033E3A" w14:textId="42D9DD3B" w:rsidR="00BA3B66" w:rsidRDefault="00BA3B66" w:rsidP="00BA3B66">
            <w:pPr>
              <w:pStyle w:val="Tabletext0"/>
              <w:jc w:val="center"/>
            </w:pPr>
            <w:r>
              <w:rPr>
                <w:rFonts w:cs="Calibri"/>
                <w:color w:val="000000"/>
              </w:rPr>
              <w:t>0.079</w:t>
            </w:r>
          </w:p>
        </w:tc>
        <w:tc>
          <w:tcPr>
            <w:tcW w:w="1334" w:type="dxa"/>
            <w:vAlign w:val="center"/>
          </w:tcPr>
          <w:p w14:paraId="6D771960" w14:textId="63CC31B6" w:rsidR="00BA3B66" w:rsidRDefault="00BA3B66" w:rsidP="00BA3B66">
            <w:pPr>
              <w:pStyle w:val="Tabletext0"/>
              <w:jc w:val="center"/>
            </w:pPr>
            <w:r>
              <w:rPr>
                <w:rFonts w:cs="Calibri"/>
                <w:color w:val="000000"/>
              </w:rPr>
              <w:t> </w:t>
            </w:r>
          </w:p>
        </w:tc>
        <w:tc>
          <w:tcPr>
            <w:tcW w:w="1311" w:type="dxa"/>
            <w:vAlign w:val="center"/>
          </w:tcPr>
          <w:p w14:paraId="0D155DB5" w14:textId="190C1719" w:rsidR="00BA3B66" w:rsidRPr="0044448D" w:rsidRDefault="00BA3B66" w:rsidP="00BA3B66">
            <w:pPr>
              <w:pStyle w:val="Tabletext0"/>
              <w:jc w:val="center"/>
            </w:pPr>
            <w:r>
              <w:rPr>
                <w:rFonts w:cs="Calibri"/>
                <w:color w:val="000000"/>
              </w:rPr>
              <w:t>0.079</w:t>
            </w:r>
          </w:p>
        </w:tc>
        <w:tc>
          <w:tcPr>
            <w:tcW w:w="1612" w:type="dxa"/>
            <w:vAlign w:val="center"/>
          </w:tcPr>
          <w:p w14:paraId="07B8968A" w14:textId="510B9B99" w:rsidR="00BA3B66" w:rsidRPr="0017335F" w:rsidRDefault="00AF0C3D" w:rsidP="00BA3B66">
            <w:pPr>
              <w:pStyle w:val="Tabletext0"/>
              <w:jc w:val="center"/>
            </w:pPr>
            <w:r w:rsidRPr="0017335F">
              <w:rPr>
                <w:rFonts w:cs="Calibri"/>
                <w:color w:val="000000"/>
              </w:rPr>
              <w:t>$13,9</w:t>
            </w:r>
            <w:r w:rsidR="007139D1" w:rsidRPr="0017335F">
              <w:rPr>
                <w:rFonts w:cs="Calibri"/>
                <w:color w:val="000000"/>
              </w:rPr>
              <w:t>94</w:t>
            </w:r>
          </w:p>
        </w:tc>
      </w:tr>
    </w:tbl>
    <w:p w14:paraId="30318635" w14:textId="64A24CA7" w:rsidR="005A0FB8" w:rsidRDefault="005A0FB8" w:rsidP="00F60AC2">
      <w:pPr>
        <w:pStyle w:val="TableFooter"/>
      </w:pPr>
      <w:r>
        <w:t>Source DCAR calculations was updated based on MSAC’s advice</w:t>
      </w:r>
    </w:p>
    <w:p w14:paraId="44CF9158" w14:textId="43084AFC" w:rsidR="00CF0F58" w:rsidRDefault="00CF0F58" w:rsidP="00CF0F58">
      <w:pPr>
        <w:pStyle w:val="Heading5"/>
      </w:pPr>
      <w:r>
        <w:t>Jajosky et al 2021 Cost-effectiveness of routine NGS testing of patients with suspected low-grade lymphoproliferative disorders, including 16 patients where other tests likely to be inconclusive</w:t>
      </w:r>
    </w:p>
    <w:p w14:paraId="5F93F6E0" w14:textId="455D19B8" w:rsidR="00CF0F58" w:rsidRDefault="00CF0F58" w:rsidP="00CF0F58">
      <w:pPr>
        <w:pStyle w:val="Caption"/>
      </w:pPr>
      <w:r>
        <w:t xml:space="preserve">Table </w:t>
      </w:r>
      <w:fldSimple w:instr=" SEQ Table \* ARABIC ">
        <w:r w:rsidR="00A165AD">
          <w:rPr>
            <w:noProof/>
          </w:rPr>
          <w:t>19</w:t>
        </w:r>
      </w:fldSimple>
      <w:r w:rsidRPr="002959E8">
        <w:t xml:space="preserve"> </w:t>
      </w:r>
      <w:r>
        <w:t>Cost-effectiveness analysis of an NGS lymphoid panel used routinely to diagnose patients with a low-grade lymphoproliferative disorder including those unlikely to be diagnosed with conventional testing</w:t>
      </w:r>
      <w:r w:rsidR="00FD12C0">
        <w:t xml:space="preserve"> (as per outcomes reported in Jajosky et al 2021) at the </w:t>
      </w:r>
      <w:r w:rsidR="00FD12C0" w:rsidRPr="0017335F">
        <w:t>MSAC supported fee of $1,100 for DNA and RNA testing</w:t>
      </w:r>
    </w:p>
    <w:tbl>
      <w:tblPr>
        <w:tblStyle w:val="TableGrid"/>
        <w:tblW w:w="5000" w:type="pct"/>
        <w:tblLook w:val="04A0" w:firstRow="1" w:lastRow="0" w:firstColumn="1" w:lastColumn="0" w:noHBand="0" w:noVBand="1"/>
      </w:tblPr>
      <w:tblGrid>
        <w:gridCol w:w="3599"/>
        <w:gridCol w:w="1311"/>
        <w:gridCol w:w="1217"/>
        <w:gridCol w:w="1311"/>
        <w:gridCol w:w="1578"/>
      </w:tblGrid>
      <w:tr w:rsidR="00CD713A" w14:paraId="3B40947F" w14:textId="77777777" w:rsidTr="005A0FB8">
        <w:tc>
          <w:tcPr>
            <w:tcW w:w="1996" w:type="pct"/>
          </w:tcPr>
          <w:p w14:paraId="4A72DBDF" w14:textId="191FB8C3" w:rsidR="00CD713A" w:rsidRDefault="00CD713A" w:rsidP="00CD713A">
            <w:pPr>
              <w:pStyle w:val="Tabletext0"/>
            </w:pPr>
            <w:r>
              <w:rPr>
                <w:rFonts w:cs="Calibri"/>
                <w:b/>
                <w:bCs/>
                <w:color w:val="000000"/>
                <w:lang w:eastAsia="en-GB"/>
              </w:rPr>
              <w:t>Jajosky et al (2021)</w:t>
            </w:r>
            <w:r w:rsidRPr="00522D64">
              <w:rPr>
                <w:rFonts w:cs="Calibri"/>
                <w:b/>
                <w:bCs/>
                <w:color w:val="000000"/>
                <w:lang w:eastAsia="en-GB"/>
              </w:rPr>
              <w:t xml:space="preserve"> </w:t>
            </w:r>
            <w:r w:rsidR="008B599D" w:rsidRPr="00522D64">
              <w:rPr>
                <w:rFonts w:cs="Calibri"/>
                <w:b/>
                <w:bCs/>
                <w:color w:val="000000"/>
                <w:lang w:eastAsia="en-GB"/>
              </w:rPr>
              <w:t xml:space="preserve">NGS </w:t>
            </w:r>
            <w:r w:rsidR="008B599D">
              <w:rPr>
                <w:rFonts w:cs="Calibri"/>
                <w:b/>
                <w:bCs/>
                <w:color w:val="000000"/>
                <w:lang w:eastAsia="en-GB"/>
              </w:rPr>
              <w:t xml:space="preserve">Routine </w:t>
            </w:r>
            <w:r w:rsidR="008B599D" w:rsidRPr="00522D64">
              <w:rPr>
                <w:rFonts w:cs="Calibri"/>
                <w:b/>
                <w:bCs/>
                <w:color w:val="000000"/>
                <w:lang w:eastAsia="en-GB"/>
              </w:rPr>
              <w:t xml:space="preserve">panel testing </w:t>
            </w:r>
            <w:r w:rsidR="008B599D">
              <w:rPr>
                <w:rFonts w:cs="Calibri"/>
                <w:b/>
                <w:bCs/>
                <w:color w:val="000000"/>
                <w:lang w:eastAsia="en-GB"/>
              </w:rPr>
              <w:t>as part of initial work-up</w:t>
            </w:r>
          </w:p>
        </w:tc>
        <w:tc>
          <w:tcPr>
            <w:tcW w:w="727" w:type="pct"/>
            <w:vAlign w:val="center"/>
          </w:tcPr>
          <w:p w14:paraId="3369D474" w14:textId="179E9357" w:rsidR="00CD713A" w:rsidRDefault="00F2322A" w:rsidP="00CD713A">
            <w:pPr>
              <w:pStyle w:val="Tabletext0"/>
              <w:rPr>
                <w:rFonts w:cs="Calibri"/>
                <w:b/>
                <w:bCs/>
                <w:color w:val="000000"/>
                <w:lang w:eastAsia="en-GB"/>
              </w:rPr>
            </w:pPr>
            <w:r>
              <w:rPr>
                <w:b/>
                <w:bCs/>
              </w:rPr>
              <w:t>31-gene NGS panel</w:t>
            </w:r>
          </w:p>
        </w:tc>
        <w:tc>
          <w:tcPr>
            <w:tcW w:w="675" w:type="pct"/>
            <w:vAlign w:val="center"/>
          </w:tcPr>
          <w:p w14:paraId="7E0822D4" w14:textId="4545D372" w:rsidR="00CD713A" w:rsidRDefault="00CD713A" w:rsidP="00CD713A">
            <w:pPr>
              <w:pStyle w:val="Tabletext0"/>
              <w:rPr>
                <w:rFonts w:cs="Calibri"/>
                <w:b/>
                <w:bCs/>
                <w:color w:val="000000"/>
                <w:lang w:eastAsia="en-GB"/>
              </w:rPr>
            </w:pPr>
            <w:r>
              <w:rPr>
                <w:rFonts w:cs="Calibri"/>
                <w:b/>
                <w:bCs/>
                <w:color w:val="000000"/>
              </w:rPr>
              <w:t>Comparator (no NGS)</w:t>
            </w:r>
          </w:p>
        </w:tc>
        <w:tc>
          <w:tcPr>
            <w:tcW w:w="727" w:type="pct"/>
            <w:vAlign w:val="center"/>
          </w:tcPr>
          <w:p w14:paraId="192D242A" w14:textId="77777777" w:rsidR="00CD713A" w:rsidRDefault="00CD713A" w:rsidP="00CD713A">
            <w:pPr>
              <w:pStyle w:val="Tabletext0"/>
              <w:rPr>
                <w:rFonts w:cs="Calibri"/>
                <w:b/>
                <w:bCs/>
                <w:color w:val="000000"/>
                <w:lang w:eastAsia="en-GB"/>
              </w:rPr>
            </w:pPr>
            <w:r>
              <w:rPr>
                <w:rFonts w:cs="Calibri"/>
                <w:b/>
                <w:bCs/>
                <w:color w:val="000000"/>
              </w:rPr>
              <w:t>Increment</w:t>
            </w:r>
          </w:p>
        </w:tc>
        <w:tc>
          <w:tcPr>
            <w:tcW w:w="875" w:type="pct"/>
            <w:vAlign w:val="center"/>
          </w:tcPr>
          <w:p w14:paraId="73D1308D" w14:textId="71CEFFBC" w:rsidR="00CD713A" w:rsidRPr="00AF0C3D" w:rsidRDefault="00C7361F" w:rsidP="00CD713A">
            <w:pPr>
              <w:pStyle w:val="Tabletext0"/>
              <w:rPr>
                <w:rFonts w:cs="Calibri"/>
                <w:b/>
                <w:bCs/>
                <w:color w:val="000000"/>
                <w:lang w:eastAsia="en-GB"/>
              </w:rPr>
            </w:pPr>
            <w:r w:rsidRPr="0017335F">
              <w:rPr>
                <w:rFonts w:cs="Calibri"/>
                <w:b/>
                <w:bCs/>
                <w:color w:val="000000"/>
              </w:rPr>
              <w:t>MSAC supported fee of $1,100 for DNA and RNA testing</w:t>
            </w:r>
          </w:p>
        </w:tc>
      </w:tr>
      <w:tr w:rsidR="00CD713A" w14:paraId="0B3D923A" w14:textId="77777777" w:rsidTr="005A0FB8">
        <w:tc>
          <w:tcPr>
            <w:tcW w:w="1996" w:type="pct"/>
          </w:tcPr>
          <w:p w14:paraId="378DAEF8" w14:textId="77777777" w:rsidR="00CD713A" w:rsidRDefault="00CD713A" w:rsidP="00CD713A">
            <w:pPr>
              <w:pStyle w:val="Tabletext0"/>
            </w:pPr>
            <w:r w:rsidRPr="0044448D">
              <w:t>Cost of testing</w:t>
            </w:r>
          </w:p>
        </w:tc>
        <w:tc>
          <w:tcPr>
            <w:tcW w:w="727" w:type="pct"/>
          </w:tcPr>
          <w:p w14:paraId="517E29F9" w14:textId="04915163" w:rsidR="002E6C2E" w:rsidRPr="00C7361F" w:rsidRDefault="002E6C2E" w:rsidP="00CD713A">
            <w:pPr>
              <w:pStyle w:val="Tabletext0"/>
            </w:pPr>
            <w:r w:rsidRPr="00C7361F">
              <w:rPr>
                <w:rFonts w:cs="Calibri"/>
                <w:color w:val="000000"/>
              </w:rPr>
              <w:t>$1,100</w:t>
            </w:r>
          </w:p>
        </w:tc>
        <w:tc>
          <w:tcPr>
            <w:tcW w:w="675" w:type="pct"/>
            <w:vAlign w:val="center"/>
          </w:tcPr>
          <w:p w14:paraId="701D130A" w14:textId="3C49BA84" w:rsidR="00CD713A" w:rsidRPr="00C7361F" w:rsidRDefault="00CD713A" w:rsidP="00CD713A">
            <w:pPr>
              <w:pStyle w:val="Tabletext0"/>
            </w:pPr>
            <w:r w:rsidRPr="00C7361F">
              <w:rPr>
                <w:rFonts w:cs="Calibri"/>
                <w:color w:val="000000"/>
              </w:rPr>
              <w:t> $0</w:t>
            </w:r>
          </w:p>
        </w:tc>
        <w:tc>
          <w:tcPr>
            <w:tcW w:w="727" w:type="pct"/>
          </w:tcPr>
          <w:p w14:paraId="267061D1" w14:textId="56DBCFEC" w:rsidR="002E6C2E" w:rsidRPr="00C7361F" w:rsidRDefault="002E6C2E" w:rsidP="00CD713A">
            <w:pPr>
              <w:pStyle w:val="Tabletext0"/>
            </w:pPr>
            <w:r w:rsidRPr="00C7361F">
              <w:rPr>
                <w:rFonts w:cs="Calibri"/>
                <w:color w:val="000000"/>
              </w:rPr>
              <w:t>$1,100</w:t>
            </w:r>
          </w:p>
        </w:tc>
        <w:tc>
          <w:tcPr>
            <w:tcW w:w="875" w:type="pct"/>
          </w:tcPr>
          <w:p w14:paraId="40655A14" w14:textId="7E5EC3FF" w:rsidR="00CD713A" w:rsidRDefault="0045406B" w:rsidP="00CD713A">
            <w:pPr>
              <w:pStyle w:val="Tabletext0"/>
            </w:pPr>
            <w:r>
              <w:t>-</w:t>
            </w:r>
          </w:p>
        </w:tc>
      </w:tr>
      <w:tr w:rsidR="00B904D2" w14:paraId="3B95DCA2" w14:textId="77777777" w:rsidTr="005A0FB8">
        <w:tc>
          <w:tcPr>
            <w:tcW w:w="1996" w:type="pct"/>
          </w:tcPr>
          <w:p w14:paraId="541F7032" w14:textId="77777777" w:rsidR="00B904D2" w:rsidRDefault="00B904D2" w:rsidP="00B904D2">
            <w:pPr>
              <w:pStyle w:val="Tabletext0"/>
            </w:pPr>
            <w:r w:rsidRPr="0044448D">
              <w:rPr>
                <w:i/>
                <w:iCs/>
              </w:rPr>
              <w:t>Effectiveness measures:</w:t>
            </w:r>
          </w:p>
        </w:tc>
        <w:tc>
          <w:tcPr>
            <w:tcW w:w="727" w:type="pct"/>
          </w:tcPr>
          <w:p w14:paraId="551FFFAF" w14:textId="77777777" w:rsidR="00B904D2" w:rsidRDefault="00B904D2" w:rsidP="00B904D2">
            <w:pPr>
              <w:pStyle w:val="Tabletext0"/>
            </w:pPr>
          </w:p>
        </w:tc>
        <w:tc>
          <w:tcPr>
            <w:tcW w:w="675" w:type="pct"/>
          </w:tcPr>
          <w:p w14:paraId="47A0CE64" w14:textId="77777777" w:rsidR="00B904D2" w:rsidRDefault="00B904D2" w:rsidP="00B904D2">
            <w:pPr>
              <w:pStyle w:val="Tabletext0"/>
            </w:pPr>
          </w:p>
        </w:tc>
        <w:tc>
          <w:tcPr>
            <w:tcW w:w="727" w:type="pct"/>
          </w:tcPr>
          <w:p w14:paraId="7F1AA8CB" w14:textId="77777777" w:rsidR="00B904D2" w:rsidRDefault="00B904D2" w:rsidP="00B904D2">
            <w:pPr>
              <w:pStyle w:val="Tabletext0"/>
            </w:pPr>
          </w:p>
        </w:tc>
        <w:tc>
          <w:tcPr>
            <w:tcW w:w="875" w:type="pct"/>
          </w:tcPr>
          <w:p w14:paraId="3CCA651D" w14:textId="77777777" w:rsidR="00B904D2" w:rsidRDefault="00B904D2" w:rsidP="00B904D2">
            <w:pPr>
              <w:pStyle w:val="Tabletext0"/>
            </w:pPr>
          </w:p>
        </w:tc>
      </w:tr>
      <w:tr w:rsidR="00BA3B66" w14:paraId="2514FEED" w14:textId="77777777" w:rsidTr="005A0FB8">
        <w:tc>
          <w:tcPr>
            <w:tcW w:w="1996" w:type="pct"/>
          </w:tcPr>
          <w:p w14:paraId="7F3DF72F" w14:textId="79F85ADB" w:rsidR="00BA3B66" w:rsidRDefault="00BA3B66" w:rsidP="00BA3B66">
            <w:pPr>
              <w:pStyle w:val="Tabletext0"/>
            </w:pPr>
            <w:r>
              <w:t>Proportion of patients with ≥1 clinically significant variant</w:t>
            </w:r>
          </w:p>
        </w:tc>
        <w:tc>
          <w:tcPr>
            <w:tcW w:w="727" w:type="pct"/>
            <w:vAlign w:val="center"/>
          </w:tcPr>
          <w:p w14:paraId="0740B918" w14:textId="3A86621A" w:rsidR="00BA3B66" w:rsidRDefault="00BA3B66" w:rsidP="00BA3B66">
            <w:pPr>
              <w:pStyle w:val="Tabletext0"/>
            </w:pPr>
            <w:r>
              <w:rPr>
                <w:rFonts w:cs="Calibri"/>
                <w:color w:val="000000"/>
              </w:rPr>
              <w:t>0.626</w:t>
            </w:r>
          </w:p>
        </w:tc>
        <w:tc>
          <w:tcPr>
            <w:tcW w:w="675" w:type="pct"/>
            <w:vAlign w:val="center"/>
          </w:tcPr>
          <w:p w14:paraId="59097A4D" w14:textId="3189F80B" w:rsidR="00BA3B66" w:rsidRDefault="00BA3B66" w:rsidP="00BA3B66">
            <w:pPr>
              <w:pStyle w:val="Tabletext0"/>
            </w:pPr>
            <w:r>
              <w:rPr>
                <w:rFonts w:cs="Calibri"/>
                <w:color w:val="000000"/>
              </w:rPr>
              <w:t> </w:t>
            </w:r>
          </w:p>
        </w:tc>
        <w:tc>
          <w:tcPr>
            <w:tcW w:w="727" w:type="pct"/>
            <w:vAlign w:val="center"/>
          </w:tcPr>
          <w:p w14:paraId="5BA5B8BC" w14:textId="5B896E86" w:rsidR="00BA3B66" w:rsidRDefault="00BA3B66" w:rsidP="00BA3B66">
            <w:pPr>
              <w:pStyle w:val="Tabletext0"/>
            </w:pPr>
            <w:r>
              <w:rPr>
                <w:rFonts w:cs="Calibri"/>
                <w:color w:val="000000"/>
              </w:rPr>
              <w:t>0.626</w:t>
            </w:r>
          </w:p>
        </w:tc>
        <w:tc>
          <w:tcPr>
            <w:tcW w:w="875" w:type="pct"/>
            <w:vAlign w:val="center"/>
          </w:tcPr>
          <w:p w14:paraId="7FACD930" w14:textId="633013E0" w:rsidR="00BA3B66" w:rsidRPr="00C7361F" w:rsidRDefault="0002580C" w:rsidP="00BA3B66">
            <w:pPr>
              <w:pStyle w:val="Tabletext0"/>
            </w:pPr>
            <w:r w:rsidRPr="00C7361F">
              <w:rPr>
                <w:rFonts w:cs="Calibri"/>
                <w:color w:val="000000"/>
              </w:rPr>
              <w:t>$1,7</w:t>
            </w:r>
            <w:r w:rsidR="007139D1" w:rsidRPr="00C7361F">
              <w:rPr>
                <w:rFonts w:cs="Calibri"/>
                <w:color w:val="000000"/>
              </w:rPr>
              <w:t>58</w:t>
            </w:r>
          </w:p>
        </w:tc>
      </w:tr>
      <w:tr w:rsidR="00BA3B66" w14:paraId="7E209E59" w14:textId="77777777" w:rsidTr="005A0FB8">
        <w:tc>
          <w:tcPr>
            <w:tcW w:w="1996" w:type="pct"/>
          </w:tcPr>
          <w:p w14:paraId="31848092" w14:textId="0AE131A0" w:rsidR="00BA3B66" w:rsidRDefault="00BA3B66" w:rsidP="00BA3B66">
            <w:pPr>
              <w:pStyle w:val="Tabletext0"/>
            </w:pPr>
            <w:r>
              <w:t>* Proportion of patients receiving a diagnosis where not previously possible</w:t>
            </w:r>
          </w:p>
        </w:tc>
        <w:tc>
          <w:tcPr>
            <w:tcW w:w="727" w:type="pct"/>
            <w:vAlign w:val="center"/>
          </w:tcPr>
          <w:p w14:paraId="43453CE7" w14:textId="403DD75A" w:rsidR="00BA3B66" w:rsidRDefault="00BA3B66" w:rsidP="00BA3B66">
            <w:pPr>
              <w:pStyle w:val="Tabletext0"/>
            </w:pPr>
            <w:r>
              <w:rPr>
                <w:rFonts w:cs="Calibri"/>
                <w:color w:val="000000"/>
              </w:rPr>
              <w:t>0.625</w:t>
            </w:r>
          </w:p>
        </w:tc>
        <w:tc>
          <w:tcPr>
            <w:tcW w:w="675" w:type="pct"/>
            <w:vAlign w:val="center"/>
          </w:tcPr>
          <w:p w14:paraId="523E37EB" w14:textId="5C7D74ED" w:rsidR="00BA3B66" w:rsidRDefault="00BA3B66" w:rsidP="00BA3B66">
            <w:pPr>
              <w:pStyle w:val="Tabletext0"/>
            </w:pPr>
            <w:r>
              <w:rPr>
                <w:rFonts w:cs="Calibri"/>
                <w:color w:val="000000"/>
              </w:rPr>
              <w:t> </w:t>
            </w:r>
          </w:p>
        </w:tc>
        <w:tc>
          <w:tcPr>
            <w:tcW w:w="727" w:type="pct"/>
            <w:vAlign w:val="center"/>
          </w:tcPr>
          <w:p w14:paraId="37F40F95" w14:textId="72D16490" w:rsidR="00BA3B66" w:rsidRDefault="00BA3B66" w:rsidP="00BA3B66">
            <w:pPr>
              <w:pStyle w:val="Tabletext0"/>
            </w:pPr>
            <w:r>
              <w:rPr>
                <w:rFonts w:cs="Calibri"/>
                <w:color w:val="000000"/>
              </w:rPr>
              <w:t>0.625</w:t>
            </w:r>
          </w:p>
        </w:tc>
        <w:tc>
          <w:tcPr>
            <w:tcW w:w="875" w:type="pct"/>
            <w:vAlign w:val="center"/>
          </w:tcPr>
          <w:p w14:paraId="29069F79" w14:textId="09B36CE8" w:rsidR="00BA3B66" w:rsidRPr="00C7361F" w:rsidRDefault="0002580C" w:rsidP="00BA3B66">
            <w:pPr>
              <w:pStyle w:val="Tabletext0"/>
            </w:pPr>
            <w:r w:rsidRPr="00C7361F">
              <w:rPr>
                <w:rFonts w:cs="Calibri"/>
                <w:color w:val="000000"/>
              </w:rPr>
              <w:t>$1,7</w:t>
            </w:r>
            <w:r w:rsidR="007139D1" w:rsidRPr="00C7361F">
              <w:rPr>
                <w:rFonts w:cs="Calibri"/>
                <w:color w:val="000000"/>
              </w:rPr>
              <w:t>60</w:t>
            </w:r>
          </w:p>
        </w:tc>
      </w:tr>
      <w:tr w:rsidR="00BA3B66" w14:paraId="208F3EA9" w14:textId="77777777" w:rsidTr="005A0FB8">
        <w:tc>
          <w:tcPr>
            <w:tcW w:w="1996" w:type="pct"/>
          </w:tcPr>
          <w:p w14:paraId="4467C1C8" w14:textId="46F2B728" w:rsidR="00BA3B66" w:rsidRDefault="00BA3B66" w:rsidP="00BA3B66">
            <w:pPr>
              <w:pStyle w:val="Tabletext0"/>
            </w:pPr>
            <w:r>
              <w:t>Proportion of patients where diagnosis assisted (new or increased certainty)</w:t>
            </w:r>
          </w:p>
        </w:tc>
        <w:tc>
          <w:tcPr>
            <w:tcW w:w="727" w:type="pct"/>
            <w:vAlign w:val="center"/>
          </w:tcPr>
          <w:p w14:paraId="5B81DC76" w14:textId="71656763" w:rsidR="00BA3B66" w:rsidRDefault="00BA3B66" w:rsidP="00BA3B66">
            <w:pPr>
              <w:pStyle w:val="Tabletext0"/>
            </w:pPr>
            <w:r>
              <w:rPr>
                <w:rFonts w:cs="Calibri"/>
                <w:color w:val="000000"/>
              </w:rPr>
              <w:t>0.252</w:t>
            </w:r>
          </w:p>
        </w:tc>
        <w:tc>
          <w:tcPr>
            <w:tcW w:w="675" w:type="pct"/>
            <w:vAlign w:val="center"/>
          </w:tcPr>
          <w:p w14:paraId="1FF38DA9" w14:textId="5404874C" w:rsidR="00BA3B66" w:rsidRDefault="00BA3B66" w:rsidP="00BA3B66">
            <w:pPr>
              <w:pStyle w:val="Tabletext0"/>
            </w:pPr>
            <w:r>
              <w:rPr>
                <w:rFonts w:cs="Calibri"/>
                <w:color w:val="000000"/>
              </w:rPr>
              <w:t> </w:t>
            </w:r>
          </w:p>
        </w:tc>
        <w:tc>
          <w:tcPr>
            <w:tcW w:w="727" w:type="pct"/>
            <w:vAlign w:val="center"/>
          </w:tcPr>
          <w:p w14:paraId="5D8E4A5C" w14:textId="1475527A" w:rsidR="00BA3B66" w:rsidRDefault="00BA3B66" w:rsidP="00BA3B66">
            <w:pPr>
              <w:pStyle w:val="Tabletext0"/>
            </w:pPr>
            <w:r>
              <w:rPr>
                <w:rFonts w:cs="Calibri"/>
                <w:color w:val="000000"/>
              </w:rPr>
              <w:t>0.252</w:t>
            </w:r>
          </w:p>
        </w:tc>
        <w:tc>
          <w:tcPr>
            <w:tcW w:w="875" w:type="pct"/>
            <w:vAlign w:val="center"/>
          </w:tcPr>
          <w:p w14:paraId="36C78D94" w14:textId="4009CE42" w:rsidR="00BA3B66" w:rsidRPr="00C7361F" w:rsidRDefault="0002580C" w:rsidP="00BA3B66">
            <w:pPr>
              <w:pStyle w:val="Tabletext0"/>
            </w:pPr>
            <w:r w:rsidRPr="00C7361F">
              <w:rPr>
                <w:rFonts w:cs="Calibri"/>
                <w:color w:val="000000"/>
              </w:rPr>
              <w:t>$4,3</w:t>
            </w:r>
            <w:r w:rsidR="007139D1" w:rsidRPr="00C7361F">
              <w:rPr>
                <w:rFonts w:cs="Calibri"/>
                <w:color w:val="000000"/>
              </w:rPr>
              <w:t>70</w:t>
            </w:r>
          </w:p>
        </w:tc>
      </w:tr>
      <w:tr w:rsidR="00BA3B66" w14:paraId="52B9C35E" w14:textId="77777777" w:rsidTr="005A0FB8">
        <w:tc>
          <w:tcPr>
            <w:tcW w:w="1996" w:type="pct"/>
          </w:tcPr>
          <w:p w14:paraId="32638F58" w14:textId="2BD87360" w:rsidR="00BA3B66" w:rsidRDefault="00BA3B66" w:rsidP="00BA3B66">
            <w:pPr>
              <w:pStyle w:val="Tabletext0"/>
            </w:pPr>
            <w:r>
              <w:t xml:space="preserve">Proportion of patients receiving prognostic information </w:t>
            </w:r>
          </w:p>
        </w:tc>
        <w:tc>
          <w:tcPr>
            <w:tcW w:w="727" w:type="pct"/>
            <w:vAlign w:val="center"/>
          </w:tcPr>
          <w:p w14:paraId="307EF46B" w14:textId="6D4FB282" w:rsidR="00BA3B66" w:rsidRDefault="00BA3B66" w:rsidP="00BA3B66">
            <w:pPr>
              <w:pStyle w:val="Tabletext0"/>
            </w:pPr>
            <w:r>
              <w:rPr>
                <w:rFonts w:cs="Calibri"/>
                <w:color w:val="000000"/>
              </w:rPr>
              <w:t>0.340</w:t>
            </w:r>
          </w:p>
        </w:tc>
        <w:tc>
          <w:tcPr>
            <w:tcW w:w="675" w:type="pct"/>
            <w:vAlign w:val="center"/>
          </w:tcPr>
          <w:p w14:paraId="1173715C" w14:textId="3D6B5E44" w:rsidR="00BA3B66" w:rsidRDefault="00BA3B66" w:rsidP="00BA3B66">
            <w:pPr>
              <w:pStyle w:val="Tabletext0"/>
            </w:pPr>
            <w:r>
              <w:rPr>
                <w:rFonts w:cs="Calibri"/>
                <w:color w:val="000000"/>
              </w:rPr>
              <w:t> </w:t>
            </w:r>
          </w:p>
        </w:tc>
        <w:tc>
          <w:tcPr>
            <w:tcW w:w="727" w:type="pct"/>
            <w:vAlign w:val="center"/>
          </w:tcPr>
          <w:p w14:paraId="14D08AA6" w14:textId="7A1FDF29" w:rsidR="00BA3B66" w:rsidRDefault="00BA3B66" w:rsidP="00BA3B66">
            <w:pPr>
              <w:pStyle w:val="Tabletext0"/>
            </w:pPr>
            <w:r>
              <w:rPr>
                <w:rFonts w:cs="Calibri"/>
                <w:color w:val="000000"/>
              </w:rPr>
              <w:t>0.340</w:t>
            </w:r>
          </w:p>
        </w:tc>
        <w:tc>
          <w:tcPr>
            <w:tcW w:w="875" w:type="pct"/>
            <w:vAlign w:val="center"/>
          </w:tcPr>
          <w:p w14:paraId="1F63CCF0" w14:textId="10C3403E" w:rsidR="00BA3B66" w:rsidRPr="00C7361F" w:rsidRDefault="0002580C" w:rsidP="00BA3B66">
            <w:pPr>
              <w:pStyle w:val="Tabletext0"/>
            </w:pPr>
            <w:r w:rsidRPr="00C7361F">
              <w:rPr>
                <w:rFonts w:cs="Calibri"/>
                <w:color w:val="000000"/>
              </w:rPr>
              <w:t>$3,2</w:t>
            </w:r>
            <w:r w:rsidR="007139D1" w:rsidRPr="00C7361F">
              <w:rPr>
                <w:rFonts w:cs="Calibri"/>
                <w:color w:val="000000"/>
              </w:rPr>
              <w:t>34</w:t>
            </w:r>
          </w:p>
        </w:tc>
      </w:tr>
      <w:tr w:rsidR="00BA3B66" w14:paraId="3822880D" w14:textId="77777777" w:rsidTr="005A0FB8">
        <w:tc>
          <w:tcPr>
            <w:tcW w:w="1996" w:type="pct"/>
          </w:tcPr>
          <w:p w14:paraId="3B88BF1F" w14:textId="02D7774C" w:rsidR="00BA3B66" w:rsidRDefault="00BA3B66" w:rsidP="00BA3B66">
            <w:pPr>
              <w:pStyle w:val="Tabletext0"/>
            </w:pPr>
            <w:r>
              <w:lastRenderedPageBreak/>
              <w:t>Proportion of patients receiving result identifying an approved therapy</w:t>
            </w:r>
            <w:r w:rsidRPr="00620FC9">
              <w:t xml:space="preserve"> </w:t>
            </w:r>
          </w:p>
        </w:tc>
        <w:tc>
          <w:tcPr>
            <w:tcW w:w="727" w:type="pct"/>
            <w:vAlign w:val="center"/>
          </w:tcPr>
          <w:p w14:paraId="0818D72A" w14:textId="1468760A" w:rsidR="00BA3B66" w:rsidRDefault="00BA3B66" w:rsidP="00BA3B66">
            <w:pPr>
              <w:pStyle w:val="Tabletext0"/>
            </w:pPr>
            <w:r>
              <w:rPr>
                <w:rFonts w:cs="Calibri"/>
                <w:color w:val="000000"/>
              </w:rPr>
              <w:t>0.184</w:t>
            </w:r>
          </w:p>
        </w:tc>
        <w:tc>
          <w:tcPr>
            <w:tcW w:w="675" w:type="pct"/>
            <w:vAlign w:val="center"/>
          </w:tcPr>
          <w:p w14:paraId="3C032400" w14:textId="3E242059" w:rsidR="00BA3B66" w:rsidRDefault="00BA3B66" w:rsidP="00BA3B66">
            <w:pPr>
              <w:pStyle w:val="Tabletext0"/>
            </w:pPr>
            <w:r>
              <w:rPr>
                <w:rFonts w:cs="Calibri"/>
                <w:color w:val="000000"/>
              </w:rPr>
              <w:t> </w:t>
            </w:r>
          </w:p>
        </w:tc>
        <w:tc>
          <w:tcPr>
            <w:tcW w:w="727" w:type="pct"/>
            <w:vAlign w:val="center"/>
          </w:tcPr>
          <w:p w14:paraId="5F88E140" w14:textId="2B01ED30" w:rsidR="00BA3B66" w:rsidRDefault="00BA3B66" w:rsidP="00BA3B66">
            <w:pPr>
              <w:pStyle w:val="Tabletext0"/>
            </w:pPr>
            <w:r>
              <w:rPr>
                <w:rFonts w:cs="Calibri"/>
                <w:color w:val="000000"/>
              </w:rPr>
              <w:t>0.184</w:t>
            </w:r>
          </w:p>
        </w:tc>
        <w:tc>
          <w:tcPr>
            <w:tcW w:w="875" w:type="pct"/>
            <w:vAlign w:val="center"/>
          </w:tcPr>
          <w:p w14:paraId="21363882" w14:textId="0A2ED228" w:rsidR="00BA3B66" w:rsidRPr="00C7361F" w:rsidRDefault="0002580C" w:rsidP="00BA3B66">
            <w:pPr>
              <w:pStyle w:val="Tabletext0"/>
            </w:pPr>
            <w:r w:rsidRPr="00C7361F">
              <w:rPr>
                <w:rFonts w:cs="Calibri"/>
                <w:color w:val="000000"/>
              </w:rPr>
              <w:t>$5,9</w:t>
            </w:r>
            <w:r w:rsidR="007139D1" w:rsidRPr="00C7361F">
              <w:rPr>
                <w:rFonts w:cs="Calibri"/>
                <w:color w:val="000000"/>
              </w:rPr>
              <w:t>89</w:t>
            </w:r>
          </w:p>
        </w:tc>
      </w:tr>
      <w:tr w:rsidR="00BA3B66" w14:paraId="479DF29B" w14:textId="77777777" w:rsidTr="005A0FB8">
        <w:tc>
          <w:tcPr>
            <w:tcW w:w="1996" w:type="pct"/>
          </w:tcPr>
          <w:p w14:paraId="1FCA36BD" w14:textId="1F4190A6" w:rsidR="00BA3B66" w:rsidRDefault="00BA3B66" w:rsidP="00BA3B66">
            <w:pPr>
              <w:pStyle w:val="Tabletext0"/>
            </w:pPr>
            <w:r>
              <w:t>Proportion of patients receiving result identifying an off-label or investigational therapy</w:t>
            </w:r>
          </w:p>
        </w:tc>
        <w:tc>
          <w:tcPr>
            <w:tcW w:w="727" w:type="pct"/>
            <w:vAlign w:val="center"/>
          </w:tcPr>
          <w:p w14:paraId="2BA2A63C" w14:textId="69F15DD7" w:rsidR="00BA3B66" w:rsidRDefault="00BA3B66" w:rsidP="00BA3B66">
            <w:pPr>
              <w:pStyle w:val="Tabletext0"/>
            </w:pPr>
            <w:r>
              <w:rPr>
                <w:rFonts w:cs="Calibri"/>
                <w:color w:val="000000"/>
              </w:rPr>
              <w:t>0.177</w:t>
            </w:r>
          </w:p>
        </w:tc>
        <w:tc>
          <w:tcPr>
            <w:tcW w:w="675" w:type="pct"/>
            <w:vAlign w:val="center"/>
          </w:tcPr>
          <w:p w14:paraId="19D020C5" w14:textId="711886DD" w:rsidR="00BA3B66" w:rsidRDefault="00BA3B66" w:rsidP="00BA3B66">
            <w:pPr>
              <w:pStyle w:val="Tabletext0"/>
            </w:pPr>
            <w:r>
              <w:rPr>
                <w:rFonts w:cs="Calibri"/>
                <w:color w:val="000000"/>
              </w:rPr>
              <w:t> </w:t>
            </w:r>
          </w:p>
        </w:tc>
        <w:tc>
          <w:tcPr>
            <w:tcW w:w="727" w:type="pct"/>
            <w:vAlign w:val="center"/>
          </w:tcPr>
          <w:p w14:paraId="6085D84B" w14:textId="336FB593" w:rsidR="00BA3B66" w:rsidRDefault="00BA3B66" w:rsidP="00BA3B66">
            <w:pPr>
              <w:pStyle w:val="Tabletext0"/>
            </w:pPr>
            <w:r>
              <w:rPr>
                <w:rFonts w:cs="Calibri"/>
                <w:color w:val="000000"/>
              </w:rPr>
              <w:t>0.177</w:t>
            </w:r>
          </w:p>
        </w:tc>
        <w:tc>
          <w:tcPr>
            <w:tcW w:w="875" w:type="pct"/>
            <w:vAlign w:val="center"/>
          </w:tcPr>
          <w:p w14:paraId="09C78DF7" w14:textId="465583D0" w:rsidR="00BA3B66" w:rsidRPr="00C7361F" w:rsidRDefault="0002580C" w:rsidP="00BA3B66">
            <w:pPr>
              <w:pStyle w:val="Tabletext0"/>
            </w:pPr>
            <w:r w:rsidRPr="00C7361F">
              <w:rPr>
                <w:rFonts w:cs="Calibri"/>
                <w:color w:val="000000"/>
              </w:rPr>
              <w:t>$6,</w:t>
            </w:r>
            <w:r w:rsidR="007139D1" w:rsidRPr="00C7361F">
              <w:rPr>
                <w:rFonts w:cs="Calibri"/>
                <w:color w:val="000000"/>
              </w:rPr>
              <w:t>219</w:t>
            </w:r>
          </w:p>
        </w:tc>
      </w:tr>
      <w:tr w:rsidR="00BA3B66" w14:paraId="678B9DDD" w14:textId="77777777" w:rsidTr="005A0FB8">
        <w:tc>
          <w:tcPr>
            <w:tcW w:w="1996" w:type="pct"/>
          </w:tcPr>
          <w:p w14:paraId="1170EECA" w14:textId="701C426B" w:rsidR="00BA3B66" w:rsidRDefault="00BA3B66" w:rsidP="00BA3B66">
            <w:pPr>
              <w:pStyle w:val="Tabletext0"/>
            </w:pPr>
            <w:r>
              <w:t>Proportion of patients receiving a result and management altered where change in diagnosis</w:t>
            </w:r>
          </w:p>
        </w:tc>
        <w:tc>
          <w:tcPr>
            <w:tcW w:w="727" w:type="pct"/>
            <w:vAlign w:val="center"/>
          </w:tcPr>
          <w:p w14:paraId="348583FD" w14:textId="07843878" w:rsidR="00BA3B66" w:rsidRDefault="00BA3B66" w:rsidP="00BA3B66">
            <w:pPr>
              <w:pStyle w:val="Tabletext0"/>
            </w:pPr>
            <w:r>
              <w:rPr>
                <w:rFonts w:cs="Calibri"/>
                <w:color w:val="000000"/>
              </w:rPr>
              <w:t>0.517</w:t>
            </w:r>
          </w:p>
        </w:tc>
        <w:tc>
          <w:tcPr>
            <w:tcW w:w="675" w:type="pct"/>
            <w:vAlign w:val="center"/>
          </w:tcPr>
          <w:p w14:paraId="01255B21" w14:textId="51F4D114" w:rsidR="00BA3B66" w:rsidRDefault="00BA3B66" w:rsidP="00BA3B66">
            <w:pPr>
              <w:pStyle w:val="Tabletext0"/>
            </w:pPr>
            <w:r>
              <w:rPr>
                <w:rFonts w:cs="Calibri"/>
                <w:color w:val="000000"/>
              </w:rPr>
              <w:t> </w:t>
            </w:r>
          </w:p>
        </w:tc>
        <w:tc>
          <w:tcPr>
            <w:tcW w:w="727" w:type="pct"/>
            <w:vAlign w:val="center"/>
          </w:tcPr>
          <w:p w14:paraId="1125A8C7" w14:textId="50544E11" w:rsidR="00BA3B66" w:rsidRDefault="00BA3B66" w:rsidP="00BA3B66">
            <w:pPr>
              <w:pStyle w:val="Tabletext0"/>
            </w:pPr>
            <w:r>
              <w:rPr>
                <w:rFonts w:cs="Calibri"/>
                <w:color w:val="000000"/>
              </w:rPr>
              <w:t>0.517</w:t>
            </w:r>
          </w:p>
        </w:tc>
        <w:tc>
          <w:tcPr>
            <w:tcW w:w="875" w:type="pct"/>
            <w:vAlign w:val="center"/>
          </w:tcPr>
          <w:p w14:paraId="6CC89F13" w14:textId="55A2D47D" w:rsidR="00BA3B66" w:rsidRPr="00C7361F" w:rsidRDefault="0002580C" w:rsidP="00BA3B66">
            <w:pPr>
              <w:pStyle w:val="Tabletext0"/>
            </w:pPr>
            <w:r w:rsidRPr="00C7361F">
              <w:rPr>
                <w:rFonts w:cs="Calibri"/>
                <w:color w:val="000000"/>
              </w:rPr>
              <w:t>$2,1</w:t>
            </w:r>
            <w:r w:rsidR="007139D1" w:rsidRPr="00C7361F">
              <w:rPr>
                <w:rFonts w:cs="Calibri"/>
                <w:color w:val="000000"/>
              </w:rPr>
              <w:t>28</w:t>
            </w:r>
          </w:p>
        </w:tc>
      </w:tr>
    </w:tbl>
    <w:p w14:paraId="419A3038" w14:textId="3D99741D" w:rsidR="005A0FB8" w:rsidRDefault="005A0FB8" w:rsidP="00624B27">
      <w:pPr>
        <w:pStyle w:val="TableFooter"/>
      </w:pPr>
      <w:r>
        <w:t>Source DCAR calculations was updated based on MSAC’s advice</w:t>
      </w:r>
    </w:p>
    <w:p w14:paraId="4899D6EA" w14:textId="4FAD2CBD" w:rsidR="00CF0F58" w:rsidRDefault="00624B27" w:rsidP="00624B27">
      <w:pPr>
        <w:pStyle w:val="TableFooter"/>
      </w:pPr>
      <w:r>
        <w:t>* 10/16 patients were given a diagnosis where this was not previously possible</w:t>
      </w:r>
    </w:p>
    <w:p w14:paraId="50D69B49" w14:textId="77777777" w:rsidR="00CF0F58" w:rsidRDefault="00CF0F58" w:rsidP="00CF0F58">
      <w:pPr>
        <w:pStyle w:val="Heading5"/>
      </w:pPr>
      <w:r>
        <w:t xml:space="preserve">Jajosky et al 2021 Routine NGS panel testing of samples </w:t>
      </w:r>
      <w:proofErr w:type="gramStart"/>
      <w:r>
        <w:t>where</w:t>
      </w:r>
      <w:proofErr w:type="gramEnd"/>
      <w:r>
        <w:t xml:space="preserve"> suspected chronic lymphocytic leukaemia </w:t>
      </w:r>
    </w:p>
    <w:p w14:paraId="40375A9C" w14:textId="457344E3" w:rsidR="00CF0F58" w:rsidRDefault="00CF0F58" w:rsidP="00CF0F58">
      <w:pPr>
        <w:pStyle w:val="Caption"/>
      </w:pPr>
      <w:r>
        <w:t xml:space="preserve">Table </w:t>
      </w:r>
      <w:fldSimple w:instr=" SEQ Table \* ARABIC ">
        <w:r w:rsidR="00A165AD">
          <w:rPr>
            <w:noProof/>
          </w:rPr>
          <w:t>20</w:t>
        </w:r>
      </w:fldSimple>
      <w:r w:rsidRPr="00A024B9">
        <w:t xml:space="preserve"> </w:t>
      </w:r>
      <w:r>
        <w:t>Cost-effectiveness analysis of an NGS lymphoid panel used routinely in patients with chronic lymphocytic leukaemia</w:t>
      </w:r>
      <w:r w:rsidR="00A165AD">
        <w:t xml:space="preserve"> (as per outcomes reported in Jajosky et al 2021)</w:t>
      </w:r>
      <w:r>
        <w:t xml:space="preserve"> </w:t>
      </w:r>
      <w:r w:rsidR="00FD12C0">
        <w:t xml:space="preserve">at the </w:t>
      </w:r>
      <w:r w:rsidR="00FD12C0" w:rsidRPr="0017335F">
        <w:t>MSAC supported fee of $1,100 for DNA and RNA testing</w:t>
      </w:r>
    </w:p>
    <w:tbl>
      <w:tblPr>
        <w:tblStyle w:val="TableGrid"/>
        <w:tblW w:w="5000" w:type="pct"/>
        <w:tblLook w:val="04A0" w:firstRow="1" w:lastRow="0" w:firstColumn="1" w:lastColumn="0" w:noHBand="0" w:noVBand="1"/>
      </w:tblPr>
      <w:tblGrid>
        <w:gridCol w:w="3609"/>
        <w:gridCol w:w="1352"/>
        <w:gridCol w:w="1352"/>
        <w:gridCol w:w="1053"/>
        <w:gridCol w:w="1650"/>
      </w:tblGrid>
      <w:tr w:rsidR="00CD713A" w14:paraId="6BC2469F" w14:textId="77777777" w:rsidTr="00020E89">
        <w:tc>
          <w:tcPr>
            <w:tcW w:w="2001" w:type="pct"/>
          </w:tcPr>
          <w:p w14:paraId="269BF774" w14:textId="77777777" w:rsidR="00CD713A" w:rsidRDefault="00CD713A" w:rsidP="00020E89">
            <w:pPr>
              <w:pStyle w:val="Tabletext0"/>
              <w:keepNext/>
            </w:pPr>
            <w:r>
              <w:rPr>
                <w:rFonts w:cs="Calibri"/>
                <w:b/>
                <w:bCs/>
                <w:color w:val="000000"/>
                <w:lang w:eastAsia="en-GB"/>
              </w:rPr>
              <w:t>Jajosky et al 2021</w:t>
            </w:r>
            <w:r w:rsidRPr="00522D64">
              <w:rPr>
                <w:rFonts w:cs="Calibri"/>
                <w:b/>
                <w:bCs/>
                <w:color w:val="000000"/>
                <w:lang w:eastAsia="en-GB"/>
              </w:rPr>
              <w:t xml:space="preserve"> NGS panel testing</w:t>
            </w:r>
            <w:r>
              <w:rPr>
                <w:rFonts w:cs="Calibri"/>
                <w:b/>
                <w:bCs/>
                <w:color w:val="000000"/>
                <w:lang w:eastAsia="en-GB"/>
              </w:rPr>
              <w:t xml:space="preserve"> </w:t>
            </w:r>
            <w:r w:rsidRPr="000511D7">
              <w:rPr>
                <w:b/>
                <w:bCs/>
              </w:rPr>
              <w:t>Chronic lymphocytic leukaemia</w:t>
            </w:r>
          </w:p>
        </w:tc>
        <w:tc>
          <w:tcPr>
            <w:tcW w:w="750" w:type="pct"/>
            <w:vAlign w:val="center"/>
          </w:tcPr>
          <w:p w14:paraId="4870DC61" w14:textId="29A4ACE0" w:rsidR="00CD713A" w:rsidRDefault="00F2322A" w:rsidP="00020E89">
            <w:pPr>
              <w:pStyle w:val="Tabletext0"/>
              <w:keepNext/>
              <w:rPr>
                <w:rFonts w:cs="Calibri"/>
                <w:b/>
                <w:bCs/>
                <w:color w:val="000000"/>
                <w:lang w:eastAsia="en-GB"/>
              </w:rPr>
            </w:pPr>
            <w:r>
              <w:rPr>
                <w:rFonts w:cs="Calibri"/>
                <w:b/>
                <w:bCs/>
                <w:color w:val="000000"/>
              </w:rPr>
              <w:t>31-gene NGS panel</w:t>
            </w:r>
          </w:p>
        </w:tc>
        <w:tc>
          <w:tcPr>
            <w:tcW w:w="750" w:type="pct"/>
            <w:vAlign w:val="center"/>
          </w:tcPr>
          <w:p w14:paraId="2CC35AC5" w14:textId="4A0A4539" w:rsidR="00CD713A" w:rsidRDefault="00CD713A" w:rsidP="00020E89">
            <w:pPr>
              <w:pStyle w:val="Tabletext0"/>
              <w:keepNext/>
              <w:rPr>
                <w:rFonts w:cs="Calibri"/>
                <w:b/>
                <w:bCs/>
                <w:color w:val="000000"/>
                <w:lang w:eastAsia="en-GB"/>
              </w:rPr>
            </w:pPr>
            <w:r>
              <w:rPr>
                <w:rFonts w:cs="Calibri"/>
                <w:b/>
                <w:bCs/>
                <w:color w:val="000000"/>
              </w:rPr>
              <w:t>Comparator (no NGS)</w:t>
            </w:r>
          </w:p>
        </w:tc>
        <w:tc>
          <w:tcPr>
            <w:tcW w:w="584" w:type="pct"/>
            <w:vAlign w:val="center"/>
          </w:tcPr>
          <w:p w14:paraId="5D7DEFC3" w14:textId="77777777" w:rsidR="00CD713A" w:rsidRDefault="00CD713A" w:rsidP="00020E89">
            <w:pPr>
              <w:pStyle w:val="Tabletext0"/>
              <w:keepNext/>
              <w:rPr>
                <w:rFonts w:cs="Calibri"/>
                <w:b/>
                <w:bCs/>
                <w:color w:val="000000"/>
                <w:lang w:eastAsia="en-GB"/>
              </w:rPr>
            </w:pPr>
            <w:r>
              <w:rPr>
                <w:rFonts w:cs="Calibri"/>
                <w:b/>
                <w:bCs/>
                <w:color w:val="000000"/>
              </w:rPr>
              <w:t>Increment</w:t>
            </w:r>
          </w:p>
        </w:tc>
        <w:tc>
          <w:tcPr>
            <w:tcW w:w="915" w:type="pct"/>
            <w:vAlign w:val="center"/>
          </w:tcPr>
          <w:p w14:paraId="4363EE85" w14:textId="4D5FC650" w:rsidR="00CD713A" w:rsidRPr="00AF0C3D" w:rsidRDefault="00C7361F" w:rsidP="00020E89">
            <w:pPr>
              <w:pStyle w:val="Tabletext0"/>
              <w:keepNext/>
              <w:rPr>
                <w:rFonts w:cs="Calibri"/>
                <w:b/>
                <w:bCs/>
                <w:color w:val="000000"/>
                <w:lang w:eastAsia="en-GB"/>
              </w:rPr>
            </w:pPr>
            <w:r w:rsidRPr="0017335F">
              <w:rPr>
                <w:rFonts w:cs="Calibri"/>
                <w:b/>
                <w:bCs/>
                <w:color w:val="000000"/>
              </w:rPr>
              <w:t>MSAC supported fee of $1,100 for DNA and RNA testing</w:t>
            </w:r>
          </w:p>
        </w:tc>
      </w:tr>
      <w:tr w:rsidR="00A97CD4" w14:paraId="43DD652A" w14:textId="77777777" w:rsidTr="00020E89">
        <w:tc>
          <w:tcPr>
            <w:tcW w:w="2001" w:type="pct"/>
          </w:tcPr>
          <w:p w14:paraId="5440C42A" w14:textId="22225BB8" w:rsidR="00A97CD4" w:rsidRDefault="00F15618" w:rsidP="00020E89">
            <w:pPr>
              <w:pStyle w:val="Tabletext0"/>
              <w:keepNext/>
            </w:pPr>
            <w:r>
              <w:t>Cost of testing</w:t>
            </w:r>
          </w:p>
        </w:tc>
        <w:tc>
          <w:tcPr>
            <w:tcW w:w="750" w:type="pct"/>
            <w:vAlign w:val="center"/>
          </w:tcPr>
          <w:p w14:paraId="53B26349" w14:textId="6E47D682" w:rsidR="002E6C2E" w:rsidRPr="005A0FB8" w:rsidRDefault="002E6C2E" w:rsidP="00020E89">
            <w:pPr>
              <w:pStyle w:val="Tabletext0"/>
              <w:keepNext/>
              <w:rPr>
                <w:rFonts w:cs="Calibri"/>
                <w:color w:val="000000"/>
              </w:rPr>
            </w:pPr>
            <w:r w:rsidRPr="005A0FB8">
              <w:rPr>
                <w:rFonts w:cs="Calibri"/>
                <w:color w:val="000000"/>
              </w:rPr>
              <w:t>$1,100</w:t>
            </w:r>
          </w:p>
        </w:tc>
        <w:tc>
          <w:tcPr>
            <w:tcW w:w="750" w:type="pct"/>
            <w:vAlign w:val="center"/>
          </w:tcPr>
          <w:p w14:paraId="7D97D42A" w14:textId="06C117EA" w:rsidR="00A97CD4" w:rsidRPr="005A0FB8" w:rsidRDefault="00A97CD4" w:rsidP="00020E89">
            <w:pPr>
              <w:pStyle w:val="Tabletext0"/>
              <w:keepNext/>
              <w:rPr>
                <w:rFonts w:cs="Calibri"/>
                <w:color w:val="000000"/>
              </w:rPr>
            </w:pPr>
            <w:r w:rsidRPr="005A0FB8">
              <w:rPr>
                <w:rFonts w:cs="Calibri"/>
                <w:color w:val="000000"/>
              </w:rPr>
              <w:t> $0</w:t>
            </w:r>
          </w:p>
        </w:tc>
        <w:tc>
          <w:tcPr>
            <w:tcW w:w="584" w:type="pct"/>
            <w:vAlign w:val="center"/>
          </w:tcPr>
          <w:p w14:paraId="44B337A2" w14:textId="54FD2533" w:rsidR="002E6C2E" w:rsidRPr="005A0FB8" w:rsidRDefault="002E6C2E" w:rsidP="00020E89">
            <w:pPr>
              <w:pStyle w:val="Tabletext0"/>
              <w:keepNext/>
              <w:rPr>
                <w:rFonts w:cs="Calibri"/>
                <w:color w:val="000000"/>
              </w:rPr>
            </w:pPr>
            <w:r w:rsidRPr="005A0FB8">
              <w:rPr>
                <w:rFonts w:cs="Calibri"/>
                <w:color w:val="000000"/>
              </w:rPr>
              <w:t>$1,100</w:t>
            </w:r>
          </w:p>
        </w:tc>
        <w:tc>
          <w:tcPr>
            <w:tcW w:w="915" w:type="pct"/>
            <w:vAlign w:val="center"/>
          </w:tcPr>
          <w:p w14:paraId="2A6A1CBE" w14:textId="079664A0" w:rsidR="00A97CD4" w:rsidRDefault="00A97CD4" w:rsidP="00020E89">
            <w:pPr>
              <w:pStyle w:val="Tabletext0"/>
              <w:keepNext/>
              <w:rPr>
                <w:rFonts w:cs="Calibri"/>
                <w:color w:val="000000"/>
              </w:rPr>
            </w:pPr>
            <w:r>
              <w:rPr>
                <w:rFonts w:cs="Calibri"/>
                <w:color w:val="000000"/>
              </w:rPr>
              <w:t> </w:t>
            </w:r>
            <w:r w:rsidR="0045406B">
              <w:rPr>
                <w:rFonts w:cs="Calibri"/>
                <w:color w:val="000000"/>
              </w:rPr>
              <w:t>-</w:t>
            </w:r>
          </w:p>
        </w:tc>
      </w:tr>
      <w:tr w:rsidR="00BA3B66" w14:paraId="09DD42FA" w14:textId="77777777" w:rsidTr="00020E89">
        <w:tc>
          <w:tcPr>
            <w:tcW w:w="2001" w:type="pct"/>
          </w:tcPr>
          <w:p w14:paraId="171C2798" w14:textId="418B1A44" w:rsidR="00BA3B66" w:rsidRDefault="00BA3B66" w:rsidP="00BA3B66">
            <w:pPr>
              <w:pStyle w:val="Tabletext0"/>
            </w:pPr>
            <w:r>
              <w:t>Proportion of patients with ≥1 clinically significant variant</w:t>
            </w:r>
          </w:p>
        </w:tc>
        <w:tc>
          <w:tcPr>
            <w:tcW w:w="750" w:type="pct"/>
            <w:vAlign w:val="center"/>
          </w:tcPr>
          <w:p w14:paraId="2E27A000" w14:textId="56762CAD" w:rsidR="00BA3B66" w:rsidRDefault="00BA3B66" w:rsidP="00BA3B66">
            <w:pPr>
              <w:pStyle w:val="Tabletext0"/>
            </w:pPr>
            <w:r>
              <w:rPr>
                <w:rFonts w:cs="Calibri"/>
                <w:color w:val="000000"/>
              </w:rPr>
              <w:t>0.651</w:t>
            </w:r>
          </w:p>
        </w:tc>
        <w:tc>
          <w:tcPr>
            <w:tcW w:w="750" w:type="pct"/>
            <w:vAlign w:val="center"/>
          </w:tcPr>
          <w:p w14:paraId="4131F92A" w14:textId="2FEE1FB6" w:rsidR="00BA3B66" w:rsidRDefault="00BA3B66" w:rsidP="00BA3B66">
            <w:pPr>
              <w:pStyle w:val="Tabletext0"/>
            </w:pPr>
            <w:r>
              <w:rPr>
                <w:rFonts w:cs="Calibri"/>
                <w:color w:val="000000"/>
              </w:rPr>
              <w:t> </w:t>
            </w:r>
          </w:p>
        </w:tc>
        <w:tc>
          <w:tcPr>
            <w:tcW w:w="584" w:type="pct"/>
            <w:vAlign w:val="center"/>
          </w:tcPr>
          <w:p w14:paraId="35309FF1" w14:textId="7DD35BB0" w:rsidR="00BA3B66" w:rsidRDefault="00BA3B66" w:rsidP="00BA3B66">
            <w:pPr>
              <w:pStyle w:val="Tabletext0"/>
            </w:pPr>
            <w:r>
              <w:rPr>
                <w:rFonts w:cs="Calibri"/>
                <w:color w:val="000000"/>
              </w:rPr>
              <w:t>0.651</w:t>
            </w:r>
          </w:p>
        </w:tc>
        <w:tc>
          <w:tcPr>
            <w:tcW w:w="915" w:type="pct"/>
            <w:vAlign w:val="center"/>
          </w:tcPr>
          <w:p w14:paraId="2574B8AB" w14:textId="45711DE4" w:rsidR="00BA3B66" w:rsidRPr="005A0FB8" w:rsidRDefault="0002580C" w:rsidP="00BA3B66">
            <w:pPr>
              <w:pStyle w:val="Tabletext0"/>
            </w:pPr>
            <w:r w:rsidRPr="005A0FB8">
              <w:rPr>
                <w:rFonts w:cs="Calibri"/>
                <w:color w:val="000000"/>
              </w:rPr>
              <w:t>$1,</w:t>
            </w:r>
            <w:r w:rsidR="007139D1" w:rsidRPr="005A0FB8">
              <w:rPr>
                <w:rFonts w:cs="Calibri"/>
                <w:color w:val="000000"/>
              </w:rPr>
              <w:t>89</w:t>
            </w:r>
            <w:r w:rsidRPr="005A0FB8">
              <w:rPr>
                <w:rFonts w:cs="Calibri"/>
                <w:color w:val="000000"/>
              </w:rPr>
              <w:t>9</w:t>
            </w:r>
          </w:p>
        </w:tc>
      </w:tr>
      <w:tr w:rsidR="00BA3B66" w14:paraId="69A2AA3F" w14:textId="77777777" w:rsidTr="00020E89">
        <w:tc>
          <w:tcPr>
            <w:tcW w:w="2001" w:type="pct"/>
          </w:tcPr>
          <w:p w14:paraId="085F35E8" w14:textId="2B2DE80D" w:rsidR="00BA3B66" w:rsidRDefault="00BA3B66" w:rsidP="00BA3B66">
            <w:pPr>
              <w:pStyle w:val="Tabletext0"/>
            </w:pPr>
            <w:r>
              <w:t>Proportion of patients receiving a change in diagnosis</w:t>
            </w:r>
          </w:p>
        </w:tc>
        <w:tc>
          <w:tcPr>
            <w:tcW w:w="750" w:type="pct"/>
            <w:vAlign w:val="center"/>
          </w:tcPr>
          <w:p w14:paraId="47A3CAE4" w14:textId="5CC904A8" w:rsidR="00BA3B66" w:rsidRDefault="00BA3B66" w:rsidP="00BA3B66">
            <w:pPr>
              <w:pStyle w:val="Tabletext0"/>
            </w:pPr>
            <w:r>
              <w:rPr>
                <w:rFonts w:cs="Calibri"/>
                <w:color w:val="000000"/>
              </w:rPr>
              <w:t>0.000</w:t>
            </w:r>
          </w:p>
        </w:tc>
        <w:tc>
          <w:tcPr>
            <w:tcW w:w="750" w:type="pct"/>
            <w:vAlign w:val="center"/>
          </w:tcPr>
          <w:p w14:paraId="71AB5CD9" w14:textId="5F7037B8" w:rsidR="00BA3B66" w:rsidRDefault="00BA3B66" w:rsidP="00BA3B66">
            <w:pPr>
              <w:pStyle w:val="Tabletext0"/>
            </w:pPr>
            <w:r>
              <w:rPr>
                <w:rFonts w:cs="Calibri"/>
                <w:color w:val="000000"/>
              </w:rPr>
              <w:t> </w:t>
            </w:r>
          </w:p>
        </w:tc>
        <w:tc>
          <w:tcPr>
            <w:tcW w:w="584" w:type="pct"/>
            <w:vAlign w:val="center"/>
          </w:tcPr>
          <w:p w14:paraId="5615F0BC" w14:textId="4B800022" w:rsidR="00BA3B66" w:rsidRDefault="00BA3B66" w:rsidP="00BA3B66">
            <w:pPr>
              <w:pStyle w:val="Tabletext0"/>
            </w:pPr>
            <w:r>
              <w:rPr>
                <w:rFonts w:cs="Calibri"/>
                <w:color w:val="000000"/>
              </w:rPr>
              <w:t>0.000</w:t>
            </w:r>
          </w:p>
        </w:tc>
        <w:tc>
          <w:tcPr>
            <w:tcW w:w="915" w:type="pct"/>
            <w:vAlign w:val="center"/>
          </w:tcPr>
          <w:p w14:paraId="22C13889" w14:textId="204A3E0C" w:rsidR="00BA3B66" w:rsidRPr="005A0FB8" w:rsidRDefault="00BA3B66" w:rsidP="00BA3B66">
            <w:pPr>
              <w:pStyle w:val="Tabletext0"/>
            </w:pPr>
            <w:r w:rsidRPr="005A0FB8">
              <w:rPr>
                <w:rFonts w:cs="Calibri"/>
                <w:color w:val="000000"/>
              </w:rPr>
              <w:t>N/A</w:t>
            </w:r>
          </w:p>
        </w:tc>
      </w:tr>
      <w:tr w:rsidR="00BA3B66" w14:paraId="61F408D1" w14:textId="77777777" w:rsidTr="00020E89">
        <w:tc>
          <w:tcPr>
            <w:tcW w:w="2001" w:type="pct"/>
          </w:tcPr>
          <w:p w14:paraId="206A21DC" w14:textId="0188B33E" w:rsidR="00BA3B66" w:rsidRDefault="00BA3B66" w:rsidP="00BA3B66">
            <w:pPr>
              <w:pStyle w:val="Tabletext0"/>
            </w:pPr>
            <w:r>
              <w:t xml:space="preserve">Proportion of patients receiving prognostic information </w:t>
            </w:r>
          </w:p>
        </w:tc>
        <w:tc>
          <w:tcPr>
            <w:tcW w:w="750" w:type="pct"/>
            <w:vAlign w:val="center"/>
          </w:tcPr>
          <w:p w14:paraId="22A1A8C6" w14:textId="70CB7738" w:rsidR="00BA3B66" w:rsidRDefault="00BA3B66" w:rsidP="00BA3B66">
            <w:pPr>
              <w:pStyle w:val="Tabletext0"/>
            </w:pPr>
            <w:r>
              <w:rPr>
                <w:rFonts w:cs="Calibri"/>
                <w:color w:val="000000"/>
              </w:rPr>
              <w:t>0.628</w:t>
            </w:r>
          </w:p>
        </w:tc>
        <w:tc>
          <w:tcPr>
            <w:tcW w:w="750" w:type="pct"/>
            <w:vAlign w:val="center"/>
          </w:tcPr>
          <w:p w14:paraId="2ED48215" w14:textId="2B247498" w:rsidR="00BA3B66" w:rsidRDefault="00BA3B66" w:rsidP="00BA3B66">
            <w:pPr>
              <w:pStyle w:val="Tabletext0"/>
            </w:pPr>
            <w:r>
              <w:rPr>
                <w:rFonts w:cs="Calibri"/>
                <w:color w:val="000000"/>
              </w:rPr>
              <w:t> </w:t>
            </w:r>
          </w:p>
        </w:tc>
        <w:tc>
          <w:tcPr>
            <w:tcW w:w="584" w:type="pct"/>
            <w:vAlign w:val="center"/>
          </w:tcPr>
          <w:p w14:paraId="298F246A" w14:textId="158B893D" w:rsidR="00BA3B66" w:rsidRDefault="00BA3B66" w:rsidP="00BA3B66">
            <w:pPr>
              <w:pStyle w:val="Tabletext0"/>
            </w:pPr>
            <w:r>
              <w:rPr>
                <w:rFonts w:cs="Calibri"/>
                <w:color w:val="000000"/>
              </w:rPr>
              <w:t>0.628</w:t>
            </w:r>
          </w:p>
        </w:tc>
        <w:tc>
          <w:tcPr>
            <w:tcW w:w="915" w:type="pct"/>
            <w:vAlign w:val="center"/>
          </w:tcPr>
          <w:p w14:paraId="7374C69A" w14:textId="2DE09D31" w:rsidR="00BA3B66" w:rsidRPr="005A0FB8" w:rsidRDefault="0002580C" w:rsidP="00BA3B66">
            <w:pPr>
              <w:pStyle w:val="Tabletext0"/>
            </w:pPr>
            <w:r w:rsidRPr="005A0FB8">
              <w:rPr>
                <w:rFonts w:cs="Calibri"/>
                <w:color w:val="000000"/>
              </w:rPr>
              <w:t>$1,7</w:t>
            </w:r>
            <w:r w:rsidR="007139D1" w:rsidRPr="005A0FB8">
              <w:rPr>
                <w:rFonts w:cs="Calibri"/>
                <w:color w:val="000000"/>
              </w:rPr>
              <w:t>52</w:t>
            </w:r>
          </w:p>
        </w:tc>
      </w:tr>
      <w:tr w:rsidR="00BA3B66" w14:paraId="2E5AEBC8" w14:textId="77777777" w:rsidTr="00020E89">
        <w:tc>
          <w:tcPr>
            <w:tcW w:w="2001" w:type="pct"/>
          </w:tcPr>
          <w:p w14:paraId="6A0311F7" w14:textId="64B231BB" w:rsidR="00BA3B66" w:rsidRDefault="00BA3B66" w:rsidP="00BA3B66">
            <w:pPr>
              <w:pStyle w:val="Tabletext0"/>
            </w:pPr>
            <w:r>
              <w:t xml:space="preserve">Proportion of patients receiving result directing therapy </w:t>
            </w:r>
          </w:p>
        </w:tc>
        <w:tc>
          <w:tcPr>
            <w:tcW w:w="750" w:type="pct"/>
            <w:vAlign w:val="center"/>
          </w:tcPr>
          <w:p w14:paraId="12D51AFB" w14:textId="79A80809" w:rsidR="00BA3B66" w:rsidRDefault="00BA3B66" w:rsidP="00BA3B66">
            <w:pPr>
              <w:pStyle w:val="Tabletext0"/>
            </w:pPr>
            <w:r>
              <w:rPr>
                <w:rFonts w:cs="Calibri"/>
                <w:color w:val="000000"/>
              </w:rPr>
              <w:t>0.140</w:t>
            </w:r>
          </w:p>
        </w:tc>
        <w:tc>
          <w:tcPr>
            <w:tcW w:w="750" w:type="pct"/>
            <w:vAlign w:val="center"/>
          </w:tcPr>
          <w:p w14:paraId="1478D864" w14:textId="187ED205" w:rsidR="00BA3B66" w:rsidRDefault="00BA3B66" w:rsidP="00BA3B66">
            <w:pPr>
              <w:pStyle w:val="Tabletext0"/>
            </w:pPr>
            <w:r>
              <w:rPr>
                <w:rFonts w:cs="Calibri"/>
                <w:color w:val="000000"/>
              </w:rPr>
              <w:t> </w:t>
            </w:r>
          </w:p>
        </w:tc>
        <w:tc>
          <w:tcPr>
            <w:tcW w:w="584" w:type="pct"/>
            <w:vAlign w:val="center"/>
          </w:tcPr>
          <w:p w14:paraId="7B12398F" w14:textId="786D5AA1" w:rsidR="00BA3B66" w:rsidRDefault="00BA3B66" w:rsidP="00BA3B66">
            <w:pPr>
              <w:pStyle w:val="Tabletext0"/>
            </w:pPr>
            <w:r>
              <w:rPr>
                <w:rFonts w:cs="Calibri"/>
                <w:color w:val="000000"/>
              </w:rPr>
              <w:t>0.140</w:t>
            </w:r>
          </w:p>
        </w:tc>
        <w:tc>
          <w:tcPr>
            <w:tcW w:w="915" w:type="pct"/>
            <w:vAlign w:val="center"/>
          </w:tcPr>
          <w:p w14:paraId="05371CDD" w14:textId="56A1ECD3" w:rsidR="00BA3B66" w:rsidRPr="005A0FB8" w:rsidRDefault="0002580C" w:rsidP="00BA3B66">
            <w:pPr>
              <w:pStyle w:val="Tabletext0"/>
            </w:pPr>
            <w:r w:rsidRPr="005A0FB8">
              <w:rPr>
                <w:rFonts w:cs="Calibri"/>
                <w:color w:val="000000"/>
              </w:rPr>
              <w:t>$7,8</w:t>
            </w:r>
            <w:r w:rsidR="007139D1" w:rsidRPr="005A0FB8">
              <w:rPr>
                <w:rFonts w:cs="Calibri"/>
                <w:color w:val="000000"/>
              </w:rPr>
              <w:t>83</w:t>
            </w:r>
          </w:p>
        </w:tc>
      </w:tr>
      <w:tr w:rsidR="00BA3B66" w14:paraId="7B0B6B6B" w14:textId="77777777" w:rsidTr="00020E89">
        <w:tc>
          <w:tcPr>
            <w:tcW w:w="2001" w:type="pct"/>
          </w:tcPr>
          <w:p w14:paraId="7114128C" w14:textId="3874EB1E" w:rsidR="00BA3B66" w:rsidRDefault="00BA3B66" w:rsidP="00BA3B66">
            <w:pPr>
              <w:pStyle w:val="Tabletext0"/>
            </w:pPr>
            <w:r>
              <w:t>Proportion of patients receiving result identified an investigational therapy</w:t>
            </w:r>
          </w:p>
        </w:tc>
        <w:tc>
          <w:tcPr>
            <w:tcW w:w="750" w:type="pct"/>
            <w:vAlign w:val="center"/>
          </w:tcPr>
          <w:p w14:paraId="2A187C39" w14:textId="4A13CA8D" w:rsidR="00BA3B66" w:rsidRDefault="00BA3B66" w:rsidP="00BA3B66">
            <w:pPr>
              <w:pStyle w:val="Tabletext0"/>
            </w:pPr>
            <w:r>
              <w:rPr>
                <w:rFonts w:cs="Calibri"/>
                <w:color w:val="000000"/>
              </w:rPr>
              <w:t>0.326</w:t>
            </w:r>
          </w:p>
        </w:tc>
        <w:tc>
          <w:tcPr>
            <w:tcW w:w="750" w:type="pct"/>
            <w:vAlign w:val="center"/>
          </w:tcPr>
          <w:p w14:paraId="086257D3" w14:textId="00547DF5" w:rsidR="00BA3B66" w:rsidRDefault="00BA3B66" w:rsidP="00BA3B66">
            <w:pPr>
              <w:pStyle w:val="Tabletext0"/>
            </w:pPr>
            <w:r>
              <w:rPr>
                <w:rFonts w:cs="Calibri"/>
                <w:color w:val="000000"/>
              </w:rPr>
              <w:t> </w:t>
            </w:r>
          </w:p>
        </w:tc>
        <w:tc>
          <w:tcPr>
            <w:tcW w:w="584" w:type="pct"/>
            <w:vAlign w:val="center"/>
          </w:tcPr>
          <w:p w14:paraId="3FCFE736" w14:textId="393412ED" w:rsidR="00BA3B66" w:rsidRDefault="00BA3B66" w:rsidP="00BA3B66">
            <w:pPr>
              <w:pStyle w:val="Tabletext0"/>
            </w:pPr>
            <w:r>
              <w:rPr>
                <w:rFonts w:cs="Calibri"/>
                <w:color w:val="000000"/>
              </w:rPr>
              <w:t>0.326</w:t>
            </w:r>
          </w:p>
        </w:tc>
        <w:tc>
          <w:tcPr>
            <w:tcW w:w="915" w:type="pct"/>
            <w:vAlign w:val="center"/>
          </w:tcPr>
          <w:p w14:paraId="25E5C6E1" w14:textId="5D322495" w:rsidR="00BA3B66" w:rsidRPr="005A0FB8" w:rsidRDefault="0002580C" w:rsidP="00BA3B66">
            <w:pPr>
              <w:pStyle w:val="Tabletext0"/>
            </w:pPr>
            <w:r w:rsidRPr="005A0FB8">
              <w:rPr>
                <w:rFonts w:cs="Calibri"/>
                <w:color w:val="000000"/>
              </w:rPr>
              <w:t>$3,3</w:t>
            </w:r>
            <w:r w:rsidR="007139D1" w:rsidRPr="005A0FB8">
              <w:rPr>
                <w:rFonts w:cs="Calibri"/>
                <w:color w:val="000000"/>
              </w:rPr>
              <w:t>79</w:t>
            </w:r>
          </w:p>
        </w:tc>
      </w:tr>
    </w:tbl>
    <w:p w14:paraId="33A54662" w14:textId="51E16A05" w:rsidR="005A0FB8" w:rsidRDefault="005A0FB8" w:rsidP="00F60AC2">
      <w:pPr>
        <w:pStyle w:val="TableFooter"/>
      </w:pPr>
      <w:r>
        <w:t>Source DCAR calculations was updated based on MSAC’s advice</w:t>
      </w:r>
    </w:p>
    <w:p w14:paraId="5E4EF224" w14:textId="62F38795" w:rsidR="00030DC6" w:rsidRDefault="00030DC6" w:rsidP="00030DC6">
      <w:pPr>
        <w:pStyle w:val="Heading5"/>
      </w:pPr>
      <w:r w:rsidRPr="00030DC6">
        <w:t xml:space="preserve">Vicente-Garces et al 2022 NGS testing in children, </w:t>
      </w:r>
      <w:proofErr w:type="gramStart"/>
      <w:r w:rsidRPr="00030DC6">
        <w:t>adolescents</w:t>
      </w:r>
      <w:proofErr w:type="gramEnd"/>
      <w:r w:rsidRPr="00030DC6">
        <w:t xml:space="preserve"> and young adults with acute leukaemia</w:t>
      </w:r>
    </w:p>
    <w:p w14:paraId="40B2E1BC" w14:textId="298AC157" w:rsidR="00D024DD" w:rsidRPr="00D024DD" w:rsidRDefault="00030DC6" w:rsidP="00D024DD">
      <w:r>
        <w:t xml:space="preserve">In this analysis, the testing was performed after other </w:t>
      </w:r>
      <w:proofErr w:type="gramStart"/>
      <w:r>
        <w:t>testing</w:t>
      </w:r>
      <w:proofErr w:type="gramEnd"/>
      <w:r>
        <w:t xml:space="preserve"> and it is likely that the reported detection of variants may have been greater if the testing had been done </w:t>
      </w:r>
      <w:r w:rsidR="00A97CD4">
        <w:t>during the diagnostic work-up (and may have reduced use of other genetic tests)</w:t>
      </w:r>
      <w:r>
        <w:t>.</w:t>
      </w:r>
      <w:r w:rsidR="00D024DD">
        <w:br w:type="page"/>
      </w:r>
    </w:p>
    <w:p w14:paraId="248F43A8" w14:textId="72945CA4" w:rsidR="00030DC6" w:rsidRDefault="00030DC6" w:rsidP="00030DC6">
      <w:pPr>
        <w:pStyle w:val="Caption"/>
      </w:pPr>
      <w:r>
        <w:lastRenderedPageBreak/>
        <w:t xml:space="preserve">Table </w:t>
      </w:r>
      <w:fldSimple w:instr=" SEQ Table \* ARABIC ">
        <w:r w:rsidR="00A165AD">
          <w:rPr>
            <w:noProof/>
          </w:rPr>
          <w:t>21</w:t>
        </w:r>
      </w:fldSimple>
      <w:r w:rsidRPr="002E0BFE">
        <w:t xml:space="preserve"> </w:t>
      </w:r>
      <w:r>
        <w:t>Cost-effectiveness analysis of an NGS lymphoid panel used after other testing in paediatric and young adults with acute leukaemia</w:t>
      </w:r>
      <w:r w:rsidR="00A165AD">
        <w:t xml:space="preserve"> (as per outcomes reported in Vincente-Garces 2022) at the </w:t>
      </w:r>
      <w:r w:rsidR="00A165AD" w:rsidRPr="0017335F">
        <w:t>MSAC supported fee of $1,100 for DNA and RNA testing</w:t>
      </w:r>
    </w:p>
    <w:tbl>
      <w:tblPr>
        <w:tblStyle w:val="TableGrid"/>
        <w:tblW w:w="5000" w:type="pct"/>
        <w:tblLook w:val="04A0" w:firstRow="1" w:lastRow="0" w:firstColumn="1" w:lastColumn="0" w:noHBand="0" w:noVBand="1"/>
      </w:tblPr>
      <w:tblGrid>
        <w:gridCol w:w="3380"/>
        <w:gridCol w:w="1359"/>
        <w:gridCol w:w="1358"/>
        <w:gridCol w:w="1311"/>
        <w:gridCol w:w="1608"/>
      </w:tblGrid>
      <w:tr w:rsidR="00F201D0" w14:paraId="1E010453" w14:textId="77777777" w:rsidTr="005A0FB8">
        <w:trPr>
          <w:tblHeader/>
        </w:trPr>
        <w:tc>
          <w:tcPr>
            <w:tcW w:w="1874" w:type="pct"/>
          </w:tcPr>
          <w:p w14:paraId="272342C0" w14:textId="77777777" w:rsidR="00F201D0" w:rsidRDefault="00F201D0" w:rsidP="00F201D0">
            <w:pPr>
              <w:pStyle w:val="Tabletext0"/>
            </w:pPr>
            <w:r>
              <w:rPr>
                <w:rFonts w:cs="Calibri"/>
                <w:b/>
                <w:bCs/>
                <w:color w:val="000000"/>
                <w:lang w:eastAsia="en-GB"/>
              </w:rPr>
              <w:t>Vicente-Garces 2022</w:t>
            </w:r>
            <w:r w:rsidRPr="00522D64">
              <w:rPr>
                <w:rFonts w:cs="Calibri"/>
                <w:b/>
                <w:bCs/>
                <w:color w:val="000000"/>
                <w:lang w:eastAsia="en-GB"/>
              </w:rPr>
              <w:t xml:space="preserve"> NGS panel testing</w:t>
            </w:r>
            <w:r>
              <w:rPr>
                <w:rFonts w:cs="Calibri"/>
                <w:b/>
                <w:bCs/>
                <w:color w:val="000000"/>
                <w:lang w:eastAsia="en-GB"/>
              </w:rPr>
              <w:t xml:space="preserve"> after other testing in </w:t>
            </w:r>
            <w:r>
              <w:rPr>
                <w:b/>
                <w:bCs/>
                <w:color w:val="000000"/>
              </w:rPr>
              <w:t>a</w:t>
            </w:r>
            <w:r>
              <w:rPr>
                <w:b/>
                <w:bCs/>
              </w:rPr>
              <w:t>cute leukaemia</w:t>
            </w:r>
          </w:p>
        </w:tc>
        <w:tc>
          <w:tcPr>
            <w:tcW w:w="753" w:type="pct"/>
            <w:vAlign w:val="center"/>
          </w:tcPr>
          <w:p w14:paraId="0EC47481" w14:textId="52430AB2" w:rsidR="00F201D0" w:rsidRDefault="00B55FB6" w:rsidP="00F201D0">
            <w:pPr>
              <w:pStyle w:val="Tabletext0"/>
              <w:rPr>
                <w:rFonts w:cs="Calibri"/>
                <w:b/>
                <w:bCs/>
                <w:color w:val="000000"/>
                <w:lang w:eastAsia="en-GB"/>
              </w:rPr>
            </w:pPr>
            <w:r>
              <w:rPr>
                <w:rFonts w:cs="Calibri"/>
                <w:b/>
                <w:bCs/>
                <w:color w:val="000000"/>
              </w:rPr>
              <w:t>52-gene NGS panel</w:t>
            </w:r>
          </w:p>
        </w:tc>
        <w:tc>
          <w:tcPr>
            <w:tcW w:w="753" w:type="pct"/>
            <w:vAlign w:val="center"/>
          </w:tcPr>
          <w:p w14:paraId="21B6278C" w14:textId="4F56E74F" w:rsidR="00F201D0" w:rsidRDefault="00F201D0" w:rsidP="00F201D0">
            <w:pPr>
              <w:pStyle w:val="Tabletext0"/>
              <w:rPr>
                <w:rFonts w:cs="Calibri"/>
                <w:b/>
                <w:bCs/>
                <w:color w:val="000000"/>
                <w:lang w:eastAsia="en-GB"/>
              </w:rPr>
            </w:pPr>
            <w:r>
              <w:rPr>
                <w:rFonts w:cs="Calibri"/>
                <w:b/>
                <w:bCs/>
                <w:color w:val="000000"/>
              </w:rPr>
              <w:t>Comparator (no NGS)</w:t>
            </w:r>
          </w:p>
        </w:tc>
        <w:tc>
          <w:tcPr>
            <w:tcW w:w="727" w:type="pct"/>
            <w:vAlign w:val="center"/>
          </w:tcPr>
          <w:p w14:paraId="6417DF8D" w14:textId="77777777" w:rsidR="00F201D0" w:rsidRDefault="00F201D0" w:rsidP="00F201D0">
            <w:pPr>
              <w:pStyle w:val="Tabletext0"/>
              <w:rPr>
                <w:rFonts w:cs="Calibri"/>
                <w:b/>
                <w:bCs/>
                <w:color w:val="000000"/>
                <w:lang w:eastAsia="en-GB"/>
              </w:rPr>
            </w:pPr>
            <w:r>
              <w:rPr>
                <w:rFonts w:cs="Calibri"/>
                <w:b/>
                <w:bCs/>
                <w:color w:val="000000"/>
              </w:rPr>
              <w:t>Increment</w:t>
            </w:r>
          </w:p>
        </w:tc>
        <w:tc>
          <w:tcPr>
            <w:tcW w:w="892" w:type="pct"/>
            <w:vAlign w:val="center"/>
          </w:tcPr>
          <w:p w14:paraId="02E81F2F" w14:textId="5F2B7033" w:rsidR="00F201D0" w:rsidRPr="00AF0C3D" w:rsidRDefault="005A0FB8" w:rsidP="00F201D0">
            <w:pPr>
              <w:pStyle w:val="Tabletext0"/>
              <w:rPr>
                <w:rFonts w:cs="Calibri"/>
                <w:b/>
                <w:bCs/>
                <w:color w:val="000000"/>
                <w:lang w:eastAsia="en-GB"/>
              </w:rPr>
            </w:pPr>
            <w:r w:rsidRPr="0017335F">
              <w:rPr>
                <w:rFonts w:cs="Calibri"/>
                <w:b/>
                <w:bCs/>
                <w:color w:val="000000"/>
              </w:rPr>
              <w:t>MSAC supported fee of $1,100 for DNA and RNA testing</w:t>
            </w:r>
          </w:p>
        </w:tc>
      </w:tr>
      <w:tr w:rsidR="00B55FB6" w14:paraId="5251CB03" w14:textId="77777777" w:rsidTr="005A0FB8">
        <w:tc>
          <w:tcPr>
            <w:tcW w:w="1874" w:type="pct"/>
            <w:vAlign w:val="center"/>
          </w:tcPr>
          <w:p w14:paraId="280FAB1D" w14:textId="180273A0" w:rsidR="00B55FB6" w:rsidRDefault="00B55FB6" w:rsidP="00B55FB6">
            <w:pPr>
              <w:pStyle w:val="Tabletext0"/>
            </w:pPr>
            <w:r>
              <w:rPr>
                <w:rFonts w:cs="Calibri"/>
                <w:color w:val="000000"/>
              </w:rPr>
              <w:t>Cost of testing</w:t>
            </w:r>
          </w:p>
        </w:tc>
        <w:tc>
          <w:tcPr>
            <w:tcW w:w="753" w:type="pct"/>
            <w:vAlign w:val="center"/>
          </w:tcPr>
          <w:p w14:paraId="7C244289" w14:textId="59CBDE22" w:rsidR="002E6C2E" w:rsidRPr="005A0FB8" w:rsidRDefault="002E6C2E" w:rsidP="00B55FB6">
            <w:pPr>
              <w:pStyle w:val="Tabletext0"/>
            </w:pPr>
            <w:r w:rsidRPr="005A0FB8">
              <w:rPr>
                <w:rFonts w:cs="Calibri"/>
                <w:color w:val="000000"/>
              </w:rPr>
              <w:t>$1,100</w:t>
            </w:r>
          </w:p>
        </w:tc>
        <w:tc>
          <w:tcPr>
            <w:tcW w:w="753" w:type="pct"/>
            <w:vAlign w:val="center"/>
          </w:tcPr>
          <w:p w14:paraId="16197B28" w14:textId="7ED3B0FB" w:rsidR="00B55FB6" w:rsidRPr="005A0FB8" w:rsidRDefault="00B55FB6" w:rsidP="00B55FB6">
            <w:pPr>
              <w:pStyle w:val="Tabletext0"/>
            </w:pPr>
            <w:r w:rsidRPr="005A0FB8">
              <w:rPr>
                <w:rFonts w:cs="Calibri"/>
                <w:color w:val="000000"/>
              </w:rPr>
              <w:t> $0</w:t>
            </w:r>
          </w:p>
        </w:tc>
        <w:tc>
          <w:tcPr>
            <w:tcW w:w="727" w:type="pct"/>
            <w:vAlign w:val="center"/>
          </w:tcPr>
          <w:p w14:paraId="6A966AE5" w14:textId="4456551D" w:rsidR="002E6C2E" w:rsidRPr="005A0FB8" w:rsidRDefault="002E6C2E" w:rsidP="00B55FB6">
            <w:pPr>
              <w:pStyle w:val="Tabletext0"/>
            </w:pPr>
            <w:r w:rsidRPr="005A0FB8">
              <w:rPr>
                <w:rFonts w:cs="Calibri"/>
                <w:color w:val="000000"/>
              </w:rPr>
              <w:t>$1,100</w:t>
            </w:r>
          </w:p>
        </w:tc>
        <w:tc>
          <w:tcPr>
            <w:tcW w:w="892" w:type="pct"/>
            <w:vAlign w:val="center"/>
          </w:tcPr>
          <w:p w14:paraId="278FCA54" w14:textId="4BBF6D51" w:rsidR="00B55FB6" w:rsidRDefault="00B55FB6" w:rsidP="00B55FB6">
            <w:pPr>
              <w:pStyle w:val="Tabletext0"/>
            </w:pPr>
            <w:r>
              <w:rPr>
                <w:rFonts w:cs="Calibri"/>
                <w:color w:val="000000"/>
              </w:rPr>
              <w:t> </w:t>
            </w:r>
            <w:r w:rsidR="0045406B">
              <w:rPr>
                <w:rFonts w:cs="Calibri"/>
                <w:color w:val="000000"/>
              </w:rPr>
              <w:t>-</w:t>
            </w:r>
          </w:p>
        </w:tc>
      </w:tr>
      <w:tr w:rsidR="00BA3B66" w14:paraId="600FF3FE" w14:textId="77777777" w:rsidTr="005A0FB8">
        <w:tc>
          <w:tcPr>
            <w:tcW w:w="1874" w:type="pct"/>
          </w:tcPr>
          <w:p w14:paraId="26E60B68" w14:textId="5E1ACA94" w:rsidR="00BA3B66" w:rsidRDefault="00BA3B66" w:rsidP="00BA3B66">
            <w:pPr>
              <w:pStyle w:val="Tabletext0"/>
            </w:pPr>
            <w:r>
              <w:t>Proportion of patients with ≥1 clinically significant variant</w:t>
            </w:r>
          </w:p>
        </w:tc>
        <w:tc>
          <w:tcPr>
            <w:tcW w:w="753" w:type="pct"/>
            <w:vAlign w:val="center"/>
          </w:tcPr>
          <w:p w14:paraId="62505C09" w14:textId="5ECD917A" w:rsidR="00BA3B66" w:rsidRDefault="00BA3B66" w:rsidP="00BA3B66">
            <w:pPr>
              <w:pStyle w:val="Tabletext0"/>
            </w:pPr>
            <w:r>
              <w:rPr>
                <w:rFonts w:cs="Calibri"/>
                <w:color w:val="000000"/>
              </w:rPr>
              <w:t>0.684</w:t>
            </w:r>
          </w:p>
        </w:tc>
        <w:tc>
          <w:tcPr>
            <w:tcW w:w="753" w:type="pct"/>
            <w:vAlign w:val="center"/>
          </w:tcPr>
          <w:p w14:paraId="3FE7BB82" w14:textId="0C8702F0" w:rsidR="00BA3B66" w:rsidRDefault="00BA3B66" w:rsidP="00BA3B66">
            <w:pPr>
              <w:pStyle w:val="Tabletext0"/>
            </w:pPr>
          </w:p>
        </w:tc>
        <w:tc>
          <w:tcPr>
            <w:tcW w:w="727" w:type="pct"/>
            <w:vAlign w:val="center"/>
          </w:tcPr>
          <w:p w14:paraId="381135D4" w14:textId="0887CF84" w:rsidR="00BA3B66" w:rsidRDefault="00BA3B66" w:rsidP="00BA3B66">
            <w:pPr>
              <w:pStyle w:val="Tabletext0"/>
            </w:pPr>
            <w:r>
              <w:rPr>
                <w:rFonts w:cs="Calibri"/>
                <w:color w:val="000000"/>
              </w:rPr>
              <w:t>0.684</w:t>
            </w:r>
          </w:p>
        </w:tc>
        <w:tc>
          <w:tcPr>
            <w:tcW w:w="892" w:type="pct"/>
            <w:vAlign w:val="center"/>
          </w:tcPr>
          <w:p w14:paraId="074AEA6C" w14:textId="75983F28" w:rsidR="00BA3B66" w:rsidRPr="005A0FB8" w:rsidRDefault="0002580C" w:rsidP="00BA3B66">
            <w:pPr>
              <w:pStyle w:val="Tabletext0"/>
            </w:pPr>
            <w:r w:rsidRPr="005A0FB8">
              <w:rPr>
                <w:rFonts w:cs="Calibri"/>
                <w:color w:val="000000"/>
              </w:rPr>
              <w:t>$1,</w:t>
            </w:r>
            <w:r w:rsidR="007139D1" w:rsidRPr="005A0FB8">
              <w:rPr>
                <w:rFonts w:cs="Calibri"/>
                <w:color w:val="000000"/>
              </w:rPr>
              <w:t>608</w:t>
            </w:r>
          </w:p>
        </w:tc>
      </w:tr>
      <w:tr w:rsidR="00BA3B66" w14:paraId="664B5D87" w14:textId="77777777" w:rsidTr="005A0FB8">
        <w:tc>
          <w:tcPr>
            <w:tcW w:w="1874" w:type="pct"/>
          </w:tcPr>
          <w:p w14:paraId="5F105168" w14:textId="0A34AF6F" w:rsidR="00BA3B66" w:rsidRDefault="00BA3B66" w:rsidP="00BA3B66">
            <w:pPr>
              <w:pStyle w:val="Tabletext0"/>
            </w:pPr>
            <w:r>
              <w:t>Proportion of patients receiving a change/refinement in diagnosis</w:t>
            </w:r>
          </w:p>
        </w:tc>
        <w:tc>
          <w:tcPr>
            <w:tcW w:w="753" w:type="pct"/>
            <w:vAlign w:val="center"/>
          </w:tcPr>
          <w:p w14:paraId="100FDF79" w14:textId="316C6EF1" w:rsidR="00BA3B66" w:rsidRDefault="00BA3B66" w:rsidP="00BA3B66">
            <w:pPr>
              <w:pStyle w:val="Tabletext0"/>
            </w:pPr>
            <w:r>
              <w:rPr>
                <w:rFonts w:cs="Calibri"/>
                <w:color w:val="000000"/>
              </w:rPr>
              <w:t>0.408</w:t>
            </w:r>
          </w:p>
        </w:tc>
        <w:tc>
          <w:tcPr>
            <w:tcW w:w="753" w:type="pct"/>
            <w:vAlign w:val="center"/>
          </w:tcPr>
          <w:p w14:paraId="4BFCCC85" w14:textId="2CAA846E" w:rsidR="00BA3B66" w:rsidRDefault="00BA3B66" w:rsidP="00BA3B66">
            <w:pPr>
              <w:pStyle w:val="Tabletext0"/>
            </w:pPr>
          </w:p>
        </w:tc>
        <w:tc>
          <w:tcPr>
            <w:tcW w:w="727" w:type="pct"/>
            <w:vAlign w:val="center"/>
          </w:tcPr>
          <w:p w14:paraId="3C3EE08F" w14:textId="203409E0" w:rsidR="00BA3B66" w:rsidRDefault="00BA3B66" w:rsidP="00BA3B66">
            <w:pPr>
              <w:pStyle w:val="Tabletext0"/>
            </w:pPr>
            <w:r>
              <w:rPr>
                <w:rFonts w:cs="Calibri"/>
                <w:color w:val="000000"/>
              </w:rPr>
              <w:t>0.408</w:t>
            </w:r>
          </w:p>
        </w:tc>
        <w:tc>
          <w:tcPr>
            <w:tcW w:w="892" w:type="pct"/>
            <w:vAlign w:val="center"/>
          </w:tcPr>
          <w:p w14:paraId="5339AA69" w14:textId="12997BC7" w:rsidR="00BA3B66" w:rsidRPr="005A0FB8" w:rsidRDefault="0002580C" w:rsidP="00BA3B66">
            <w:pPr>
              <w:pStyle w:val="Tabletext0"/>
            </w:pPr>
            <w:r w:rsidRPr="005A0FB8">
              <w:rPr>
                <w:rFonts w:cs="Calibri"/>
                <w:color w:val="000000"/>
              </w:rPr>
              <w:t>$2,6</w:t>
            </w:r>
            <w:r w:rsidR="007139D1" w:rsidRPr="005A0FB8">
              <w:rPr>
                <w:rFonts w:cs="Calibri"/>
                <w:color w:val="000000"/>
              </w:rPr>
              <w:t>97</w:t>
            </w:r>
          </w:p>
        </w:tc>
      </w:tr>
      <w:tr w:rsidR="00BA3B66" w14:paraId="7DE8FB4D" w14:textId="77777777" w:rsidTr="005A0FB8">
        <w:tc>
          <w:tcPr>
            <w:tcW w:w="1874" w:type="pct"/>
          </w:tcPr>
          <w:p w14:paraId="744FE6A5" w14:textId="47472610" w:rsidR="00BA3B66" w:rsidRDefault="00BA3B66" w:rsidP="00BA3B66">
            <w:pPr>
              <w:pStyle w:val="Tabletext0"/>
            </w:pPr>
            <w:r>
              <w:t xml:space="preserve">Proportion of patients receiving prognostic information </w:t>
            </w:r>
          </w:p>
        </w:tc>
        <w:tc>
          <w:tcPr>
            <w:tcW w:w="753" w:type="pct"/>
            <w:vAlign w:val="center"/>
          </w:tcPr>
          <w:p w14:paraId="385049A5" w14:textId="438E8220" w:rsidR="00BA3B66" w:rsidRDefault="00BA3B66" w:rsidP="00BA3B66">
            <w:pPr>
              <w:pStyle w:val="Tabletext0"/>
            </w:pPr>
            <w:r>
              <w:rPr>
                <w:rFonts w:cs="Calibri"/>
                <w:color w:val="000000"/>
              </w:rPr>
              <w:t>0.697</w:t>
            </w:r>
          </w:p>
        </w:tc>
        <w:tc>
          <w:tcPr>
            <w:tcW w:w="753" w:type="pct"/>
            <w:vAlign w:val="center"/>
          </w:tcPr>
          <w:p w14:paraId="7B260299" w14:textId="7581288D" w:rsidR="00BA3B66" w:rsidRDefault="00BA3B66" w:rsidP="00BA3B66">
            <w:pPr>
              <w:pStyle w:val="Tabletext0"/>
            </w:pPr>
          </w:p>
        </w:tc>
        <w:tc>
          <w:tcPr>
            <w:tcW w:w="727" w:type="pct"/>
            <w:vAlign w:val="center"/>
          </w:tcPr>
          <w:p w14:paraId="7C3EA89B" w14:textId="30862603" w:rsidR="00BA3B66" w:rsidRDefault="00BA3B66" w:rsidP="00BA3B66">
            <w:pPr>
              <w:pStyle w:val="Tabletext0"/>
            </w:pPr>
            <w:r>
              <w:rPr>
                <w:rFonts w:cs="Calibri"/>
                <w:color w:val="000000"/>
              </w:rPr>
              <w:t>0.697</w:t>
            </w:r>
          </w:p>
        </w:tc>
        <w:tc>
          <w:tcPr>
            <w:tcW w:w="892" w:type="pct"/>
            <w:vAlign w:val="center"/>
          </w:tcPr>
          <w:p w14:paraId="0AD73A6C" w14:textId="2B0AC9AC" w:rsidR="00BA3B66" w:rsidRPr="005A0FB8" w:rsidRDefault="0002580C" w:rsidP="00BA3B66">
            <w:pPr>
              <w:pStyle w:val="Tabletext0"/>
            </w:pPr>
            <w:r w:rsidRPr="005A0FB8">
              <w:rPr>
                <w:rFonts w:cs="Calibri"/>
                <w:color w:val="000000"/>
              </w:rPr>
              <w:t>$1,</w:t>
            </w:r>
            <w:r w:rsidR="007139D1" w:rsidRPr="005A0FB8">
              <w:rPr>
                <w:rFonts w:cs="Calibri"/>
                <w:color w:val="000000"/>
              </w:rPr>
              <w:t>577</w:t>
            </w:r>
          </w:p>
        </w:tc>
      </w:tr>
      <w:tr w:rsidR="00BA3B66" w14:paraId="48A4DA8D" w14:textId="77777777" w:rsidTr="005A0FB8">
        <w:tc>
          <w:tcPr>
            <w:tcW w:w="1874" w:type="pct"/>
          </w:tcPr>
          <w:p w14:paraId="6DFDB068" w14:textId="0842B062" w:rsidR="00BA3B66" w:rsidRDefault="00BA3B66" w:rsidP="00BA3B66">
            <w:pPr>
              <w:pStyle w:val="Tabletext0"/>
            </w:pPr>
            <w:r>
              <w:t>Proportion of patients where germline variant identified</w:t>
            </w:r>
          </w:p>
        </w:tc>
        <w:tc>
          <w:tcPr>
            <w:tcW w:w="753" w:type="pct"/>
            <w:vAlign w:val="center"/>
          </w:tcPr>
          <w:p w14:paraId="3865744D" w14:textId="662D6871" w:rsidR="00BA3B66" w:rsidRDefault="00BA3B66" w:rsidP="00BA3B66">
            <w:pPr>
              <w:pStyle w:val="Tabletext0"/>
            </w:pPr>
            <w:r>
              <w:rPr>
                <w:rFonts w:cs="Calibri"/>
                <w:color w:val="000000"/>
              </w:rPr>
              <w:t>0.066</w:t>
            </w:r>
          </w:p>
        </w:tc>
        <w:tc>
          <w:tcPr>
            <w:tcW w:w="753" w:type="pct"/>
            <w:vAlign w:val="center"/>
          </w:tcPr>
          <w:p w14:paraId="272B84D1" w14:textId="10A06CF8" w:rsidR="00BA3B66" w:rsidRDefault="00BA3B66" w:rsidP="00BA3B66">
            <w:pPr>
              <w:pStyle w:val="Tabletext0"/>
            </w:pPr>
          </w:p>
        </w:tc>
        <w:tc>
          <w:tcPr>
            <w:tcW w:w="727" w:type="pct"/>
            <w:vAlign w:val="center"/>
          </w:tcPr>
          <w:p w14:paraId="4B930D68" w14:textId="507C2B39" w:rsidR="00BA3B66" w:rsidRDefault="00BA3B66" w:rsidP="00BA3B66">
            <w:pPr>
              <w:pStyle w:val="Tabletext0"/>
            </w:pPr>
            <w:r>
              <w:rPr>
                <w:rFonts w:cs="Calibri"/>
                <w:color w:val="000000"/>
              </w:rPr>
              <w:t>0.066</w:t>
            </w:r>
          </w:p>
        </w:tc>
        <w:tc>
          <w:tcPr>
            <w:tcW w:w="892" w:type="pct"/>
            <w:vAlign w:val="center"/>
          </w:tcPr>
          <w:p w14:paraId="6376338F" w14:textId="19208881" w:rsidR="00BA3B66" w:rsidRPr="005A0FB8" w:rsidRDefault="0002580C" w:rsidP="00BA3B66">
            <w:pPr>
              <w:pStyle w:val="Tabletext0"/>
            </w:pPr>
            <w:r w:rsidRPr="005A0FB8">
              <w:rPr>
                <w:rFonts w:cs="Calibri"/>
                <w:color w:val="000000"/>
              </w:rPr>
              <w:t>$16,</w:t>
            </w:r>
            <w:r w:rsidR="00383299" w:rsidRPr="005A0FB8">
              <w:rPr>
                <w:rFonts w:cs="Calibri"/>
                <w:color w:val="000000"/>
              </w:rPr>
              <w:t>720</w:t>
            </w:r>
          </w:p>
        </w:tc>
      </w:tr>
      <w:tr w:rsidR="00BA3B66" w14:paraId="15399272" w14:textId="77777777" w:rsidTr="005A0FB8">
        <w:tc>
          <w:tcPr>
            <w:tcW w:w="1874" w:type="pct"/>
          </w:tcPr>
          <w:p w14:paraId="776138BF" w14:textId="0BADC734" w:rsidR="00BA3B66" w:rsidRDefault="00BA3B66" w:rsidP="00BA3B66">
            <w:pPr>
              <w:pStyle w:val="Tabletext0"/>
            </w:pPr>
            <w:r>
              <w:t xml:space="preserve">Proportion of patients receiving result directing therapy </w:t>
            </w:r>
          </w:p>
        </w:tc>
        <w:tc>
          <w:tcPr>
            <w:tcW w:w="753" w:type="pct"/>
            <w:vAlign w:val="center"/>
          </w:tcPr>
          <w:p w14:paraId="67CAFC4F" w14:textId="12E48D8D" w:rsidR="00BA3B66" w:rsidRDefault="00BA3B66" w:rsidP="00BA3B66">
            <w:pPr>
              <w:pStyle w:val="Tabletext0"/>
            </w:pPr>
            <w:r>
              <w:rPr>
                <w:rFonts w:cs="Calibri"/>
                <w:color w:val="000000"/>
              </w:rPr>
              <w:t>0.408</w:t>
            </w:r>
          </w:p>
        </w:tc>
        <w:tc>
          <w:tcPr>
            <w:tcW w:w="753" w:type="pct"/>
            <w:vAlign w:val="center"/>
          </w:tcPr>
          <w:p w14:paraId="713E4587" w14:textId="5190929C" w:rsidR="00BA3B66" w:rsidRDefault="00BA3B66" w:rsidP="00BA3B66">
            <w:pPr>
              <w:pStyle w:val="Tabletext0"/>
            </w:pPr>
          </w:p>
        </w:tc>
        <w:tc>
          <w:tcPr>
            <w:tcW w:w="727" w:type="pct"/>
            <w:vAlign w:val="center"/>
          </w:tcPr>
          <w:p w14:paraId="7CFE3C48" w14:textId="33217BB6" w:rsidR="00BA3B66" w:rsidRDefault="00BA3B66" w:rsidP="00BA3B66">
            <w:pPr>
              <w:pStyle w:val="Tabletext0"/>
            </w:pPr>
            <w:r>
              <w:rPr>
                <w:rFonts w:cs="Calibri"/>
                <w:color w:val="000000"/>
              </w:rPr>
              <w:t>0.408</w:t>
            </w:r>
          </w:p>
        </w:tc>
        <w:tc>
          <w:tcPr>
            <w:tcW w:w="892" w:type="pct"/>
            <w:vAlign w:val="center"/>
          </w:tcPr>
          <w:p w14:paraId="405B9A41" w14:textId="5CF7B77C" w:rsidR="00BA3B66" w:rsidRPr="005A0FB8" w:rsidRDefault="0002580C" w:rsidP="00BA3B66">
            <w:pPr>
              <w:pStyle w:val="Tabletext0"/>
            </w:pPr>
            <w:r w:rsidRPr="005A0FB8">
              <w:rPr>
                <w:rFonts w:cs="Calibri"/>
                <w:color w:val="000000"/>
              </w:rPr>
              <w:t>$2,6</w:t>
            </w:r>
            <w:r w:rsidR="00383299" w:rsidRPr="005A0FB8">
              <w:rPr>
                <w:rFonts w:cs="Calibri"/>
                <w:color w:val="000000"/>
              </w:rPr>
              <w:t>97</w:t>
            </w:r>
          </w:p>
        </w:tc>
      </w:tr>
    </w:tbl>
    <w:p w14:paraId="16247ABB" w14:textId="77B409F1" w:rsidR="005A0FB8" w:rsidRDefault="005A0FB8" w:rsidP="00F60AC2">
      <w:pPr>
        <w:pStyle w:val="TableFooter"/>
      </w:pPr>
      <w:r>
        <w:t>Source DCAR calculations was updated based on MSAC’s advice</w:t>
      </w:r>
    </w:p>
    <w:p w14:paraId="36510580" w14:textId="5290C00C" w:rsidR="00D9421D" w:rsidRDefault="00D9421D" w:rsidP="00D9421D">
      <w:pPr>
        <w:pStyle w:val="Heading4"/>
      </w:pPr>
      <w:r>
        <w:t>Summary and comments on cost-effectiveness of a myeloid panel</w:t>
      </w:r>
    </w:p>
    <w:p w14:paraId="5E6A0625" w14:textId="090E034D" w:rsidR="00CF0F58" w:rsidRDefault="00D9421D" w:rsidP="00CF0F58">
      <w:r>
        <w:t xml:space="preserve">NGS testing critically supports pathologists to establish the correct diagnosis, whether used initially (Jajosky et al, 2021) or if uncertainty remains after all other tests and reviews (Bommier et al, 2021). The invaluable role of the prognostic and predictive impact for the management of CLL is clearly demonstrated by Jajosky et al (2021) and patients cannot be managed appropriately without knowing the </w:t>
      </w:r>
      <w:r w:rsidR="00994693">
        <w:t xml:space="preserve">variant </w:t>
      </w:r>
      <w:r>
        <w:t xml:space="preserve">status of genes such as </w:t>
      </w:r>
      <w:r w:rsidRPr="00D9421D">
        <w:rPr>
          <w:i/>
          <w:iCs/>
        </w:rPr>
        <w:t>TP53</w:t>
      </w:r>
      <w:r>
        <w:t xml:space="preserve">. </w:t>
      </w:r>
      <w:r w:rsidR="00140B4F">
        <w:t>The potential to identify therapeutic options is clearly demonstrated in all three studies, as is the overall contribution across all the domains. Patients may receive informative results across multiple domains</w:t>
      </w:r>
      <w:r w:rsidR="002A0F66">
        <w:t>, and Vicente-Garces (2022) identified the potential to detect familial predisposition affecting cancer risk and the safe use of medicines</w:t>
      </w:r>
      <w:r w:rsidR="00140B4F">
        <w:t>.</w:t>
      </w:r>
    </w:p>
    <w:p w14:paraId="25AE2BAC" w14:textId="6D94F403" w:rsidR="00772829" w:rsidRPr="00CE28E3" w:rsidRDefault="00C36633" w:rsidP="002A18BE">
      <w:pPr>
        <w:pStyle w:val="Heading2"/>
        <w:numPr>
          <w:ilvl w:val="0"/>
          <w:numId w:val="0"/>
        </w:numPr>
      </w:pPr>
      <w:bookmarkStart w:id="36" w:name="_Toc111754805"/>
      <w:r>
        <w:t>1</w:t>
      </w:r>
      <w:r w:rsidR="00FA4672">
        <w:t>4</w:t>
      </w:r>
      <w:r>
        <w:t>.</w:t>
      </w:r>
      <w:r>
        <w:tab/>
      </w:r>
      <w:r w:rsidR="00772829" w:rsidRPr="00A6693F">
        <w:t>Financial/budgetary impacts</w:t>
      </w:r>
      <w:bookmarkEnd w:id="36"/>
    </w:p>
    <w:p w14:paraId="7A7DE596" w14:textId="609E1D4F" w:rsidR="00D428B9" w:rsidRDefault="00A6693F" w:rsidP="00240E17">
      <w:r>
        <w:t xml:space="preserve">An epidemiological </w:t>
      </w:r>
      <w:r w:rsidR="00D428B9" w:rsidRPr="00330A0A">
        <w:t xml:space="preserve">approach </w:t>
      </w:r>
      <w:r>
        <w:t xml:space="preserve">was </w:t>
      </w:r>
      <w:r w:rsidR="00D428B9" w:rsidRPr="00330A0A">
        <w:t>used to estimate the uptake of the proposed technology</w:t>
      </w:r>
      <w:r w:rsidR="00C57FC9">
        <w:t xml:space="preserve">, and the proportion of testing known in terms of </w:t>
      </w:r>
      <w:proofErr w:type="gramStart"/>
      <w:r w:rsidR="00C57FC9">
        <w:t>myeloid:lymphoid</w:t>
      </w:r>
      <w:proofErr w:type="gramEnd"/>
      <w:r w:rsidR="00C57FC9">
        <w:t xml:space="preserve"> panel testing ratio plus the out-of-hospital testing rate are known as this </w:t>
      </w:r>
      <w:r>
        <w:t>is already established</w:t>
      </w:r>
      <w:r w:rsidR="00C57FC9">
        <w:t xml:space="preserve"> as the standard of care</w:t>
      </w:r>
      <w:r>
        <w:t xml:space="preserve"> for some Australian patients.</w:t>
      </w:r>
    </w:p>
    <w:p w14:paraId="2CD7539D" w14:textId="64AB8226" w:rsidR="004B759A" w:rsidRPr="00330A0A" w:rsidRDefault="004B759A" w:rsidP="00240E17">
      <w:r>
        <w:t>The data presented in the following tables for ‘</w:t>
      </w:r>
      <w:r w:rsidRPr="002E6C2E">
        <w:t>Number of people who receive NGS panel test (includes incident and prevalent population)</w:t>
      </w:r>
      <w:r>
        <w:t>’ represents an estimate of the sum of patients to be tested with either the myeloid panel test or the lymphoid panel test.</w:t>
      </w:r>
      <w:r w:rsidR="008C260D">
        <w:t xml:space="preserve"> The </w:t>
      </w:r>
      <w:r w:rsidR="008C260D">
        <w:rPr>
          <w:color w:val="000000" w:themeColor="text1"/>
        </w:rPr>
        <w:t xml:space="preserve">Peter MacCallum Cancer Centre advised the </w:t>
      </w:r>
      <w:r w:rsidR="008C260D">
        <w:t xml:space="preserve">HTA group </w:t>
      </w:r>
      <w:r w:rsidR="008C260D">
        <w:rPr>
          <w:color w:val="000000" w:themeColor="text1"/>
        </w:rPr>
        <w:t>that it tests</w:t>
      </w:r>
      <w:r w:rsidR="008C260D">
        <w:rPr>
          <w:rFonts w:cs="Calibri"/>
        </w:rPr>
        <w:t xml:space="preserve"> 5,000-6,000 samples a year of which the breakdown is probably 70% myeloid/30% lymphoid. </w:t>
      </w:r>
      <w:r w:rsidR="00044C60" w:rsidRPr="00044C60">
        <w:rPr>
          <w:rFonts w:cs="Calibri"/>
        </w:rPr>
        <w:t xml:space="preserve">Given the earlier estimate that 5000 tests were performed at the Peter MacCallum Cancer Centre in 2021, and that this is the only reported site to offer a lymphoid panel, this suggests that these figures are from that centre. This clearly indicates that the myeloid panel is used more frequently (although myeloid malignancies account for only 25% of all haematological cancers), especially as this was the only testing offered at other sites. </w:t>
      </w:r>
      <w:r w:rsidR="008C260D">
        <w:rPr>
          <w:rFonts w:cs="Calibri"/>
        </w:rPr>
        <w:t xml:space="preserve">This percentage breakdown can be used to inform the likely utilisation of the two new MBS items, AAAA for NGS testing with a myeloid panel and BBBB for NGS testing with a lymphoid panel. </w:t>
      </w:r>
    </w:p>
    <w:p w14:paraId="4FE2390F" w14:textId="19E894C1" w:rsidR="0072578A" w:rsidRDefault="00D428B9" w:rsidP="00330A0A">
      <w:r w:rsidRPr="00CE28E3">
        <w:t xml:space="preserve">The financial implications to the </w:t>
      </w:r>
      <w:r w:rsidR="00A6693F">
        <w:t>MBS</w:t>
      </w:r>
      <w:r w:rsidRPr="00CE28E3">
        <w:t xml:space="preserve"> resulting from the proposed listing of </w:t>
      </w:r>
      <w:r w:rsidR="00A6693F">
        <w:t xml:space="preserve">NGS panel testing for the characterisation of </w:t>
      </w:r>
      <w:r w:rsidR="00240E17">
        <w:t>haematological malignancies</w:t>
      </w:r>
      <w:r w:rsidRPr="00CE28E3">
        <w:t xml:space="preserve"> are summarised </w:t>
      </w:r>
      <w:r w:rsidR="00574A67">
        <w:t>below</w:t>
      </w:r>
      <w:r w:rsidR="00DA6C44">
        <w:t>.</w:t>
      </w:r>
    </w:p>
    <w:p w14:paraId="2707D98E" w14:textId="2646F7F9" w:rsidR="00713099" w:rsidRDefault="00B72BA8" w:rsidP="00B72BA8">
      <w:bookmarkStart w:id="37" w:name="_Hlk68276814"/>
      <w:proofErr w:type="gramStart"/>
      <w:r>
        <w:lastRenderedPageBreak/>
        <w:t>All of</w:t>
      </w:r>
      <w:proofErr w:type="gramEnd"/>
      <w:r>
        <w:t xml:space="preserve"> the following tables are based on the 85% benefit incorporating the Greatest Permissible Gap</w:t>
      </w:r>
      <w:r w:rsidR="0065325D">
        <w:t xml:space="preserve"> (GPG)</w:t>
      </w:r>
      <w:r>
        <w:t>.</w:t>
      </w:r>
      <w:r w:rsidR="0065325D">
        <w:t xml:space="preserve"> </w:t>
      </w:r>
      <w:r w:rsidR="00574A67">
        <w:t>However, t</w:t>
      </w:r>
      <w:r w:rsidR="0065325D" w:rsidRPr="0046019B">
        <w:t>he GPG is indexed annually on 1 November in line with the Consumer Price Index (CPI) (June quarter)</w:t>
      </w:r>
      <w:r w:rsidR="0065325D">
        <w:t>, resulting in a reduction of the 85% benefit each year. For example, the 85% benefit used in Table 2</w:t>
      </w:r>
      <w:r w:rsidR="00574A67">
        <w:t>2</w:t>
      </w:r>
      <w:r w:rsidR="0065325D">
        <w:t xml:space="preserve"> will become $8</w:t>
      </w:r>
      <w:r w:rsidR="00574A67">
        <w:t xml:space="preserve">34.70 </w:t>
      </w:r>
      <w:r w:rsidR="0065325D">
        <w:t>from 1 November 2022 and will reduce again by a currently unknown amount, the following year</w:t>
      </w:r>
      <w:r w:rsidR="00713099">
        <w:t>.</w:t>
      </w:r>
    </w:p>
    <w:p w14:paraId="59E71D0F" w14:textId="0BA3E2D4" w:rsidR="00B72BA8" w:rsidRPr="00EC5853" w:rsidRDefault="00144D9E" w:rsidP="00B72BA8">
      <w:r>
        <w:t>The financial estimates were also calculated</w:t>
      </w:r>
      <w:r w:rsidR="00713099">
        <w:t xml:space="preserve"> based on the </w:t>
      </w:r>
      <w:r>
        <w:t xml:space="preserve">MSAC-supported </w:t>
      </w:r>
      <w:r w:rsidR="00713099">
        <w:t>85% benefit</w:t>
      </w:r>
      <w:r>
        <w:t xml:space="preserve"> ($1,00</w:t>
      </w:r>
      <w:r w:rsidR="00B815BD">
        <w:t>6.80</w:t>
      </w:r>
      <w:r>
        <w:t>)</w:t>
      </w:r>
      <w:r w:rsidR="00713099">
        <w:t xml:space="preserve"> incorporating the GPG of $93.20 from 1 November 2022</w:t>
      </w:r>
      <w:r>
        <w:t xml:space="preserve"> (Table 2</w:t>
      </w:r>
      <w:r w:rsidR="00A165AD">
        <w:t>2</w:t>
      </w:r>
      <w:r>
        <w:t>).</w:t>
      </w:r>
    </w:p>
    <w:p w14:paraId="67B6DF0B" w14:textId="7C44061E" w:rsidR="009D6AF1" w:rsidRDefault="009D6AF1" w:rsidP="009D6AF1">
      <w:pPr>
        <w:pStyle w:val="Caption"/>
      </w:pPr>
      <w:r w:rsidRPr="00B72BA8">
        <w:t xml:space="preserve">Table </w:t>
      </w:r>
      <w:fldSimple w:instr=" SEQ Table \* ARABIC ">
        <w:r w:rsidR="00A165AD">
          <w:rPr>
            <w:noProof/>
          </w:rPr>
          <w:t>22</w:t>
        </w:r>
      </w:fldSimple>
      <w:r w:rsidRPr="00B72BA8">
        <w:t xml:space="preserve"> Net financial implications </w:t>
      </w:r>
      <w:r w:rsidR="00713099">
        <w:t xml:space="preserve">- </w:t>
      </w:r>
      <w:r w:rsidRPr="00F60AC2">
        <w:t>MSAC supported 85% benefit</w:t>
      </w:r>
      <w:r w:rsidR="002E6C2E" w:rsidRPr="00F60AC2">
        <w:t xml:space="preserve"> for DNA and RNA panel testing</w:t>
      </w:r>
      <w:r w:rsidRPr="00F60AC2">
        <w:t xml:space="preserve"> ($1,00</w:t>
      </w:r>
      <w:r w:rsidR="00383299" w:rsidRPr="00F60AC2">
        <w:t>6.80</w:t>
      </w:r>
      <w:r w:rsidR="005752B7" w:rsidRPr="00F60AC2">
        <w:t>)</w:t>
      </w:r>
    </w:p>
    <w:tbl>
      <w:tblPr>
        <w:tblStyle w:val="TableGrid1"/>
        <w:tblW w:w="9341" w:type="dxa"/>
        <w:tblCellMar>
          <w:left w:w="28" w:type="dxa"/>
          <w:right w:w="28" w:type="dxa"/>
        </w:tblCellMar>
        <w:tblLook w:val="04A0" w:firstRow="1" w:lastRow="0" w:firstColumn="1" w:lastColumn="0" w:noHBand="0" w:noVBand="1"/>
      </w:tblPr>
      <w:tblGrid>
        <w:gridCol w:w="2459"/>
        <w:gridCol w:w="1147"/>
        <w:gridCol w:w="1147"/>
        <w:gridCol w:w="1147"/>
        <w:gridCol w:w="1147"/>
        <w:gridCol w:w="1147"/>
        <w:gridCol w:w="1147"/>
      </w:tblGrid>
      <w:tr w:rsidR="00CA11A1" w:rsidRPr="00E976AB" w14:paraId="1D63EDEA" w14:textId="77777777" w:rsidTr="00020E89">
        <w:trPr>
          <w:cnfStyle w:val="100000000000" w:firstRow="1" w:lastRow="0" w:firstColumn="0" w:lastColumn="0" w:oddVBand="0" w:evenVBand="0" w:oddHBand="0" w:evenHBand="0" w:firstRowFirstColumn="0" w:firstRowLastColumn="0" w:lastRowFirstColumn="0" w:lastRowLastColumn="0"/>
          <w:trHeight w:val="340"/>
          <w:tblHeader/>
        </w:trPr>
        <w:tc>
          <w:tcPr>
            <w:tcW w:w="245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86319A8" w14:textId="77777777" w:rsidR="00CA11A1" w:rsidRPr="00E976AB" w:rsidRDefault="00CA11A1" w:rsidP="009E1F5B">
            <w:pPr>
              <w:spacing w:before="0" w:after="0"/>
              <w:rPr>
                <w:rFonts w:ascii="Arial Narrow" w:hAnsi="Arial Narrow" w:cs="Calibri"/>
                <w:b/>
                <w:bCs/>
                <w:color w:val="000000"/>
                <w:szCs w:val="20"/>
              </w:rPr>
            </w:pPr>
          </w:p>
        </w:tc>
        <w:tc>
          <w:tcPr>
            <w:tcW w:w="1147" w:type="dxa"/>
            <w:tcBorders>
              <w:top w:val="single" w:sz="8" w:space="0" w:color="auto"/>
              <w:left w:val="nil"/>
              <w:bottom w:val="single" w:sz="8" w:space="0" w:color="auto"/>
              <w:right w:val="single" w:sz="8" w:space="0" w:color="auto"/>
            </w:tcBorders>
            <w:shd w:val="clear" w:color="auto" w:fill="auto"/>
            <w:vAlign w:val="center"/>
            <w:hideMark/>
          </w:tcPr>
          <w:p w14:paraId="5CDBF98E" w14:textId="77777777" w:rsidR="00CA11A1" w:rsidRPr="00E976AB" w:rsidRDefault="00CA11A1" w:rsidP="009E1F5B">
            <w:pPr>
              <w:spacing w:before="0" w:after="0"/>
              <w:jc w:val="right"/>
              <w:rPr>
                <w:rFonts w:ascii="Arial Narrow" w:hAnsi="Arial Narrow" w:cs="Calibri"/>
                <w:b/>
                <w:bCs/>
                <w:color w:val="000000"/>
                <w:szCs w:val="20"/>
              </w:rPr>
            </w:pPr>
            <w:r w:rsidRPr="00E976AB">
              <w:rPr>
                <w:rFonts w:ascii="Arial Narrow" w:hAnsi="Arial Narrow" w:cs="Calibri"/>
                <w:b/>
                <w:bCs/>
                <w:color w:val="000000"/>
                <w:szCs w:val="20"/>
              </w:rPr>
              <w:t>2023</w:t>
            </w:r>
          </w:p>
        </w:tc>
        <w:tc>
          <w:tcPr>
            <w:tcW w:w="1147" w:type="dxa"/>
            <w:tcBorders>
              <w:top w:val="single" w:sz="8" w:space="0" w:color="auto"/>
              <w:left w:val="nil"/>
              <w:bottom w:val="single" w:sz="8" w:space="0" w:color="auto"/>
              <w:right w:val="single" w:sz="8" w:space="0" w:color="auto"/>
            </w:tcBorders>
            <w:shd w:val="clear" w:color="auto" w:fill="auto"/>
            <w:vAlign w:val="center"/>
            <w:hideMark/>
          </w:tcPr>
          <w:p w14:paraId="7E019DE8" w14:textId="77777777" w:rsidR="00CA11A1" w:rsidRPr="00E976AB" w:rsidRDefault="00CA11A1" w:rsidP="009E1F5B">
            <w:pPr>
              <w:spacing w:before="0" w:after="0"/>
              <w:jc w:val="right"/>
              <w:rPr>
                <w:rFonts w:ascii="Arial Narrow" w:hAnsi="Arial Narrow" w:cs="Calibri"/>
                <w:b/>
                <w:bCs/>
                <w:color w:val="000000"/>
                <w:szCs w:val="20"/>
              </w:rPr>
            </w:pPr>
            <w:r w:rsidRPr="00E976AB">
              <w:rPr>
                <w:rFonts w:ascii="Arial Narrow" w:hAnsi="Arial Narrow" w:cs="Calibri"/>
                <w:b/>
                <w:bCs/>
                <w:color w:val="000000"/>
                <w:szCs w:val="20"/>
              </w:rPr>
              <w:t>2024</w:t>
            </w:r>
          </w:p>
        </w:tc>
        <w:tc>
          <w:tcPr>
            <w:tcW w:w="1147" w:type="dxa"/>
            <w:tcBorders>
              <w:top w:val="single" w:sz="8" w:space="0" w:color="auto"/>
              <w:left w:val="nil"/>
              <w:bottom w:val="single" w:sz="8" w:space="0" w:color="auto"/>
              <w:right w:val="single" w:sz="8" w:space="0" w:color="auto"/>
            </w:tcBorders>
            <w:shd w:val="clear" w:color="auto" w:fill="auto"/>
            <w:vAlign w:val="center"/>
            <w:hideMark/>
          </w:tcPr>
          <w:p w14:paraId="1F13BC54" w14:textId="77777777" w:rsidR="00CA11A1" w:rsidRPr="00E976AB" w:rsidRDefault="00CA11A1" w:rsidP="009E1F5B">
            <w:pPr>
              <w:spacing w:before="0" w:after="0"/>
              <w:jc w:val="right"/>
              <w:rPr>
                <w:rFonts w:ascii="Arial Narrow" w:hAnsi="Arial Narrow" w:cs="Calibri"/>
                <w:b/>
                <w:bCs/>
                <w:color w:val="000000"/>
                <w:szCs w:val="20"/>
              </w:rPr>
            </w:pPr>
            <w:r w:rsidRPr="00E976AB">
              <w:rPr>
                <w:rFonts w:ascii="Arial Narrow" w:hAnsi="Arial Narrow" w:cs="Calibri"/>
                <w:b/>
                <w:bCs/>
                <w:color w:val="000000"/>
                <w:szCs w:val="20"/>
              </w:rPr>
              <w:t>2025</w:t>
            </w:r>
          </w:p>
        </w:tc>
        <w:tc>
          <w:tcPr>
            <w:tcW w:w="1147" w:type="dxa"/>
            <w:tcBorders>
              <w:top w:val="single" w:sz="8" w:space="0" w:color="auto"/>
              <w:left w:val="nil"/>
              <w:bottom w:val="single" w:sz="8" w:space="0" w:color="auto"/>
              <w:right w:val="single" w:sz="8" w:space="0" w:color="auto"/>
            </w:tcBorders>
            <w:shd w:val="clear" w:color="auto" w:fill="auto"/>
            <w:vAlign w:val="center"/>
            <w:hideMark/>
          </w:tcPr>
          <w:p w14:paraId="532C9D7C" w14:textId="77777777" w:rsidR="00CA11A1" w:rsidRPr="00E976AB" w:rsidRDefault="00CA11A1" w:rsidP="009E1F5B">
            <w:pPr>
              <w:spacing w:before="0" w:after="0"/>
              <w:jc w:val="right"/>
              <w:rPr>
                <w:rFonts w:ascii="Arial Narrow" w:hAnsi="Arial Narrow" w:cs="Calibri"/>
                <w:b/>
                <w:bCs/>
                <w:color w:val="000000"/>
                <w:szCs w:val="20"/>
              </w:rPr>
            </w:pPr>
            <w:r w:rsidRPr="00E976AB">
              <w:rPr>
                <w:rFonts w:ascii="Arial Narrow" w:hAnsi="Arial Narrow" w:cs="Calibri"/>
                <w:b/>
                <w:bCs/>
                <w:color w:val="000000"/>
                <w:szCs w:val="20"/>
              </w:rPr>
              <w:t>2026</w:t>
            </w:r>
          </w:p>
        </w:tc>
        <w:tc>
          <w:tcPr>
            <w:tcW w:w="1147" w:type="dxa"/>
            <w:tcBorders>
              <w:top w:val="single" w:sz="8" w:space="0" w:color="auto"/>
              <w:left w:val="nil"/>
              <w:bottom w:val="single" w:sz="8" w:space="0" w:color="auto"/>
              <w:right w:val="single" w:sz="8" w:space="0" w:color="auto"/>
            </w:tcBorders>
            <w:shd w:val="clear" w:color="auto" w:fill="auto"/>
            <w:vAlign w:val="center"/>
            <w:hideMark/>
          </w:tcPr>
          <w:p w14:paraId="71A27603" w14:textId="77777777" w:rsidR="00CA11A1" w:rsidRPr="00E976AB" w:rsidRDefault="00CA11A1" w:rsidP="009E1F5B">
            <w:pPr>
              <w:spacing w:before="0" w:after="0"/>
              <w:jc w:val="right"/>
              <w:rPr>
                <w:rFonts w:ascii="Arial Narrow" w:hAnsi="Arial Narrow" w:cs="Calibri"/>
                <w:b/>
                <w:bCs/>
                <w:color w:val="000000"/>
                <w:szCs w:val="20"/>
              </w:rPr>
            </w:pPr>
            <w:r w:rsidRPr="00E976AB">
              <w:rPr>
                <w:rFonts w:ascii="Arial Narrow" w:hAnsi="Arial Narrow" w:cs="Calibri"/>
                <w:b/>
                <w:bCs/>
                <w:color w:val="000000"/>
                <w:szCs w:val="20"/>
              </w:rPr>
              <w:t>2027</w:t>
            </w:r>
          </w:p>
        </w:tc>
        <w:tc>
          <w:tcPr>
            <w:tcW w:w="1147" w:type="dxa"/>
            <w:tcBorders>
              <w:top w:val="single" w:sz="8" w:space="0" w:color="auto"/>
              <w:left w:val="nil"/>
              <w:bottom w:val="single" w:sz="8" w:space="0" w:color="auto"/>
              <w:right w:val="single" w:sz="8" w:space="0" w:color="auto"/>
            </w:tcBorders>
            <w:shd w:val="clear" w:color="auto" w:fill="auto"/>
            <w:vAlign w:val="center"/>
            <w:hideMark/>
          </w:tcPr>
          <w:p w14:paraId="00963460" w14:textId="77777777" w:rsidR="00CA11A1" w:rsidRPr="00E976AB" w:rsidRDefault="00CA11A1" w:rsidP="009E1F5B">
            <w:pPr>
              <w:spacing w:before="0" w:after="0"/>
              <w:jc w:val="right"/>
              <w:rPr>
                <w:rFonts w:ascii="Arial Narrow" w:hAnsi="Arial Narrow" w:cs="Calibri"/>
                <w:b/>
                <w:bCs/>
                <w:color w:val="000000"/>
                <w:szCs w:val="20"/>
              </w:rPr>
            </w:pPr>
            <w:r w:rsidRPr="00E976AB">
              <w:rPr>
                <w:rFonts w:ascii="Arial Narrow" w:hAnsi="Arial Narrow" w:cs="Calibri"/>
                <w:b/>
                <w:bCs/>
                <w:color w:val="000000"/>
                <w:szCs w:val="20"/>
              </w:rPr>
              <w:t>2028</w:t>
            </w:r>
          </w:p>
        </w:tc>
      </w:tr>
      <w:tr w:rsidR="00CA11A1" w:rsidRPr="00E976AB" w14:paraId="42A5F131" w14:textId="77777777" w:rsidTr="00020E89">
        <w:trPr>
          <w:trHeight w:val="133"/>
        </w:trPr>
        <w:tc>
          <w:tcPr>
            <w:tcW w:w="9341" w:type="dxa"/>
            <w:gridSpan w:val="7"/>
            <w:tcBorders>
              <w:top w:val="single" w:sz="8" w:space="0" w:color="auto"/>
              <w:left w:val="single" w:sz="8" w:space="0" w:color="auto"/>
              <w:bottom w:val="single" w:sz="8" w:space="0" w:color="auto"/>
              <w:right w:val="single" w:sz="8" w:space="0" w:color="000000"/>
            </w:tcBorders>
            <w:shd w:val="clear" w:color="auto" w:fill="auto"/>
            <w:vAlign w:val="center"/>
            <w:hideMark/>
          </w:tcPr>
          <w:p w14:paraId="1DAAF5D7" w14:textId="384C083D" w:rsidR="00CA11A1" w:rsidRPr="00E976AB" w:rsidRDefault="00CA11A1" w:rsidP="009E1F5B">
            <w:pPr>
              <w:spacing w:before="0" w:after="0"/>
              <w:rPr>
                <w:rFonts w:ascii="Arial Narrow" w:hAnsi="Arial Narrow" w:cs="Calibri"/>
                <w:b/>
                <w:bCs/>
                <w:color w:val="000000"/>
                <w:szCs w:val="20"/>
              </w:rPr>
            </w:pPr>
            <w:r w:rsidRPr="00E976AB">
              <w:rPr>
                <w:rFonts w:ascii="Arial Narrow" w:hAnsi="Arial Narrow" w:cs="Calibri"/>
                <w:b/>
                <w:bCs/>
                <w:color w:val="000000"/>
                <w:szCs w:val="20"/>
              </w:rPr>
              <w:t>Estimated use and cost of the proposed health technology</w:t>
            </w:r>
            <w:r>
              <w:rPr>
                <w:rFonts w:ascii="Arial Narrow" w:hAnsi="Arial Narrow" w:cs="Calibri"/>
                <w:b/>
                <w:bCs/>
                <w:color w:val="000000"/>
                <w:szCs w:val="20"/>
              </w:rPr>
              <w:t xml:space="preserve"> at </w:t>
            </w:r>
            <w:r w:rsidRPr="00CA11A1">
              <w:rPr>
                <w:rFonts w:ascii="Arial Narrow" w:hAnsi="Arial Narrow" w:cs="Calibri"/>
                <w:b/>
                <w:bCs/>
                <w:color w:val="000000"/>
                <w:szCs w:val="20"/>
              </w:rPr>
              <w:t>MSAC supported 85% benefit ($1,000)</w:t>
            </w:r>
          </w:p>
        </w:tc>
      </w:tr>
      <w:tr w:rsidR="00CA11A1" w:rsidRPr="00E976AB" w14:paraId="521BDC9E" w14:textId="77777777" w:rsidTr="00020E89">
        <w:trPr>
          <w:trHeight w:val="448"/>
        </w:trPr>
        <w:tc>
          <w:tcPr>
            <w:tcW w:w="2459" w:type="dxa"/>
            <w:tcBorders>
              <w:top w:val="nil"/>
              <w:left w:val="single" w:sz="8" w:space="0" w:color="auto"/>
              <w:bottom w:val="single" w:sz="8" w:space="0" w:color="auto"/>
              <w:right w:val="single" w:sz="8" w:space="0" w:color="auto"/>
            </w:tcBorders>
            <w:shd w:val="clear" w:color="auto" w:fill="auto"/>
            <w:vAlign w:val="center"/>
            <w:hideMark/>
          </w:tcPr>
          <w:p w14:paraId="7322A9D8" w14:textId="77777777" w:rsidR="00CA11A1" w:rsidRPr="00E976AB" w:rsidRDefault="00CA11A1" w:rsidP="009E1F5B">
            <w:pPr>
              <w:spacing w:before="0" w:after="0"/>
              <w:rPr>
                <w:rFonts w:ascii="Arial Narrow" w:hAnsi="Arial Narrow" w:cs="Calibri"/>
                <w:color w:val="000000"/>
                <w:szCs w:val="20"/>
              </w:rPr>
            </w:pPr>
            <w:r w:rsidRPr="00E976AB">
              <w:rPr>
                <w:rFonts w:ascii="Arial Narrow" w:hAnsi="Arial Narrow" w:cs="Calibri"/>
                <w:color w:val="000000"/>
                <w:szCs w:val="20"/>
              </w:rPr>
              <w:t>Number of people with suspected condition</w:t>
            </w:r>
            <w:r w:rsidRPr="00BD020D">
              <w:rPr>
                <w:rFonts w:ascii="Arial Narrow" w:hAnsi="Arial Narrow" w:cs="Calibri"/>
                <w:color w:val="000000"/>
                <w:szCs w:val="20"/>
              </w:rPr>
              <w:t xml:space="preserve"> or past diagnosis</w:t>
            </w:r>
          </w:p>
        </w:tc>
        <w:tc>
          <w:tcPr>
            <w:tcW w:w="1147" w:type="dxa"/>
            <w:tcBorders>
              <w:top w:val="nil"/>
              <w:left w:val="nil"/>
              <w:bottom w:val="single" w:sz="8" w:space="0" w:color="auto"/>
              <w:right w:val="single" w:sz="8" w:space="0" w:color="auto"/>
            </w:tcBorders>
            <w:shd w:val="clear" w:color="auto" w:fill="auto"/>
            <w:vAlign w:val="center"/>
            <w:hideMark/>
          </w:tcPr>
          <w:p w14:paraId="13DABF1A"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75,595</w:t>
            </w:r>
          </w:p>
        </w:tc>
        <w:tc>
          <w:tcPr>
            <w:tcW w:w="1147" w:type="dxa"/>
            <w:tcBorders>
              <w:top w:val="nil"/>
              <w:left w:val="nil"/>
              <w:bottom w:val="single" w:sz="8" w:space="0" w:color="auto"/>
              <w:right w:val="single" w:sz="8" w:space="0" w:color="auto"/>
            </w:tcBorders>
            <w:shd w:val="clear" w:color="auto" w:fill="auto"/>
            <w:vAlign w:val="center"/>
            <w:hideMark/>
          </w:tcPr>
          <w:p w14:paraId="49E21732"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76,763</w:t>
            </w:r>
          </w:p>
        </w:tc>
        <w:tc>
          <w:tcPr>
            <w:tcW w:w="1147" w:type="dxa"/>
            <w:tcBorders>
              <w:top w:val="nil"/>
              <w:left w:val="nil"/>
              <w:bottom w:val="single" w:sz="8" w:space="0" w:color="auto"/>
              <w:right w:val="single" w:sz="8" w:space="0" w:color="auto"/>
            </w:tcBorders>
            <w:shd w:val="clear" w:color="auto" w:fill="auto"/>
            <w:vAlign w:val="center"/>
            <w:hideMark/>
          </w:tcPr>
          <w:p w14:paraId="01A0AF56"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77,955</w:t>
            </w:r>
          </w:p>
        </w:tc>
        <w:tc>
          <w:tcPr>
            <w:tcW w:w="1147" w:type="dxa"/>
            <w:tcBorders>
              <w:top w:val="nil"/>
              <w:left w:val="nil"/>
              <w:bottom w:val="single" w:sz="8" w:space="0" w:color="auto"/>
              <w:right w:val="single" w:sz="8" w:space="0" w:color="auto"/>
            </w:tcBorders>
            <w:shd w:val="clear" w:color="auto" w:fill="auto"/>
            <w:vAlign w:val="center"/>
            <w:hideMark/>
          </w:tcPr>
          <w:p w14:paraId="0C732560"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79,171</w:t>
            </w:r>
          </w:p>
        </w:tc>
        <w:tc>
          <w:tcPr>
            <w:tcW w:w="1147" w:type="dxa"/>
            <w:tcBorders>
              <w:top w:val="nil"/>
              <w:left w:val="nil"/>
              <w:bottom w:val="single" w:sz="8" w:space="0" w:color="auto"/>
              <w:right w:val="single" w:sz="8" w:space="0" w:color="auto"/>
            </w:tcBorders>
            <w:shd w:val="clear" w:color="auto" w:fill="auto"/>
            <w:vAlign w:val="center"/>
            <w:hideMark/>
          </w:tcPr>
          <w:p w14:paraId="386D9105"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80,413</w:t>
            </w:r>
          </w:p>
        </w:tc>
        <w:tc>
          <w:tcPr>
            <w:tcW w:w="1147" w:type="dxa"/>
            <w:tcBorders>
              <w:top w:val="nil"/>
              <w:left w:val="nil"/>
              <w:bottom w:val="single" w:sz="8" w:space="0" w:color="auto"/>
              <w:right w:val="single" w:sz="8" w:space="0" w:color="auto"/>
            </w:tcBorders>
            <w:shd w:val="clear" w:color="auto" w:fill="auto"/>
            <w:vAlign w:val="center"/>
            <w:hideMark/>
          </w:tcPr>
          <w:p w14:paraId="5E61342F"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81,682</w:t>
            </w:r>
          </w:p>
        </w:tc>
      </w:tr>
      <w:tr w:rsidR="00CA11A1" w:rsidRPr="00E976AB" w14:paraId="39D3A46B" w14:textId="77777777" w:rsidTr="00020E89">
        <w:trPr>
          <w:trHeight w:val="601"/>
        </w:trPr>
        <w:tc>
          <w:tcPr>
            <w:tcW w:w="2459" w:type="dxa"/>
            <w:tcBorders>
              <w:top w:val="nil"/>
              <w:left w:val="single" w:sz="8" w:space="0" w:color="auto"/>
              <w:bottom w:val="single" w:sz="8" w:space="0" w:color="auto"/>
              <w:right w:val="single" w:sz="8" w:space="0" w:color="auto"/>
            </w:tcBorders>
            <w:shd w:val="clear" w:color="auto" w:fill="auto"/>
            <w:vAlign w:val="center"/>
            <w:hideMark/>
          </w:tcPr>
          <w:p w14:paraId="11EB88AC" w14:textId="77777777" w:rsidR="00CA11A1" w:rsidRPr="00E976AB" w:rsidRDefault="00CA11A1" w:rsidP="009E1F5B">
            <w:pPr>
              <w:spacing w:before="0" w:after="0"/>
              <w:rPr>
                <w:rFonts w:ascii="Arial Narrow" w:hAnsi="Arial Narrow" w:cs="Calibri"/>
                <w:color w:val="000000"/>
                <w:szCs w:val="20"/>
              </w:rPr>
            </w:pPr>
            <w:r w:rsidRPr="00E976AB">
              <w:rPr>
                <w:rFonts w:ascii="Arial Narrow" w:hAnsi="Arial Narrow" w:cs="Calibri"/>
                <w:color w:val="000000"/>
                <w:szCs w:val="20"/>
              </w:rPr>
              <w:t>Number of people eligible for NGS panel test</w:t>
            </w:r>
          </w:p>
        </w:tc>
        <w:tc>
          <w:tcPr>
            <w:tcW w:w="1147" w:type="dxa"/>
            <w:tcBorders>
              <w:top w:val="nil"/>
              <w:left w:val="nil"/>
              <w:bottom w:val="single" w:sz="8" w:space="0" w:color="auto"/>
              <w:right w:val="single" w:sz="8" w:space="0" w:color="auto"/>
            </w:tcBorders>
            <w:shd w:val="clear" w:color="auto" w:fill="auto"/>
            <w:vAlign w:val="center"/>
            <w:hideMark/>
          </w:tcPr>
          <w:p w14:paraId="13E6D7D9"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59,131</w:t>
            </w:r>
          </w:p>
        </w:tc>
        <w:tc>
          <w:tcPr>
            <w:tcW w:w="1147" w:type="dxa"/>
            <w:tcBorders>
              <w:top w:val="nil"/>
              <w:left w:val="nil"/>
              <w:bottom w:val="single" w:sz="8" w:space="0" w:color="auto"/>
              <w:right w:val="single" w:sz="8" w:space="0" w:color="auto"/>
            </w:tcBorders>
            <w:shd w:val="clear" w:color="auto" w:fill="auto"/>
            <w:vAlign w:val="center"/>
            <w:hideMark/>
          </w:tcPr>
          <w:p w14:paraId="19F35D80"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60,071</w:t>
            </w:r>
          </w:p>
        </w:tc>
        <w:tc>
          <w:tcPr>
            <w:tcW w:w="1147" w:type="dxa"/>
            <w:tcBorders>
              <w:top w:val="nil"/>
              <w:left w:val="nil"/>
              <w:bottom w:val="single" w:sz="8" w:space="0" w:color="auto"/>
              <w:right w:val="single" w:sz="8" w:space="0" w:color="auto"/>
            </w:tcBorders>
            <w:shd w:val="clear" w:color="auto" w:fill="auto"/>
            <w:vAlign w:val="center"/>
            <w:hideMark/>
          </w:tcPr>
          <w:p w14:paraId="2856BDC9"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61,030</w:t>
            </w:r>
          </w:p>
        </w:tc>
        <w:tc>
          <w:tcPr>
            <w:tcW w:w="1147" w:type="dxa"/>
            <w:tcBorders>
              <w:top w:val="nil"/>
              <w:left w:val="nil"/>
              <w:bottom w:val="single" w:sz="8" w:space="0" w:color="auto"/>
              <w:right w:val="single" w:sz="8" w:space="0" w:color="auto"/>
            </w:tcBorders>
            <w:shd w:val="clear" w:color="auto" w:fill="auto"/>
            <w:vAlign w:val="center"/>
            <w:hideMark/>
          </w:tcPr>
          <w:p w14:paraId="22BB8A09"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62,011</w:t>
            </w:r>
          </w:p>
        </w:tc>
        <w:tc>
          <w:tcPr>
            <w:tcW w:w="1147" w:type="dxa"/>
            <w:tcBorders>
              <w:top w:val="nil"/>
              <w:left w:val="nil"/>
              <w:bottom w:val="single" w:sz="8" w:space="0" w:color="auto"/>
              <w:right w:val="single" w:sz="8" w:space="0" w:color="auto"/>
            </w:tcBorders>
            <w:shd w:val="clear" w:color="auto" w:fill="auto"/>
            <w:vAlign w:val="center"/>
            <w:hideMark/>
          </w:tcPr>
          <w:p w14:paraId="0FAB2FB9"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63,011</w:t>
            </w:r>
          </w:p>
        </w:tc>
        <w:tc>
          <w:tcPr>
            <w:tcW w:w="1147" w:type="dxa"/>
            <w:tcBorders>
              <w:top w:val="nil"/>
              <w:left w:val="nil"/>
              <w:bottom w:val="single" w:sz="8" w:space="0" w:color="auto"/>
              <w:right w:val="single" w:sz="8" w:space="0" w:color="auto"/>
            </w:tcBorders>
            <w:shd w:val="clear" w:color="auto" w:fill="auto"/>
            <w:vAlign w:val="center"/>
            <w:hideMark/>
          </w:tcPr>
          <w:p w14:paraId="35528561"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64,034</w:t>
            </w:r>
          </w:p>
        </w:tc>
      </w:tr>
      <w:tr w:rsidR="00CA11A1" w:rsidRPr="00E976AB" w14:paraId="0F3C4942" w14:textId="77777777" w:rsidTr="00020E89">
        <w:trPr>
          <w:trHeight w:val="60"/>
        </w:trPr>
        <w:tc>
          <w:tcPr>
            <w:tcW w:w="2459" w:type="dxa"/>
            <w:tcBorders>
              <w:top w:val="nil"/>
              <w:left w:val="single" w:sz="8" w:space="0" w:color="auto"/>
              <w:bottom w:val="single" w:sz="8" w:space="0" w:color="auto"/>
              <w:right w:val="single" w:sz="8" w:space="0" w:color="auto"/>
            </w:tcBorders>
            <w:shd w:val="clear" w:color="auto" w:fill="auto"/>
            <w:vAlign w:val="center"/>
            <w:hideMark/>
          </w:tcPr>
          <w:p w14:paraId="07576FF8" w14:textId="77777777" w:rsidR="00CA11A1" w:rsidRPr="00E976AB" w:rsidRDefault="00CA11A1" w:rsidP="009E1F5B">
            <w:pPr>
              <w:spacing w:before="0" w:after="0"/>
              <w:rPr>
                <w:rFonts w:ascii="Arial Narrow" w:hAnsi="Arial Narrow" w:cs="Calibri"/>
                <w:color w:val="000000"/>
                <w:szCs w:val="20"/>
              </w:rPr>
            </w:pPr>
            <w:r w:rsidRPr="00E976AB">
              <w:rPr>
                <w:rFonts w:ascii="Arial Narrow" w:hAnsi="Arial Narrow" w:cs="Calibri"/>
                <w:color w:val="000000"/>
                <w:szCs w:val="20"/>
              </w:rPr>
              <w:t>Number of people who receive NGS panel test</w:t>
            </w:r>
            <w:r>
              <w:rPr>
                <w:rFonts w:ascii="Arial Narrow" w:hAnsi="Arial Narrow" w:cs="Calibri"/>
                <w:color w:val="000000"/>
                <w:szCs w:val="20"/>
              </w:rPr>
              <w:t xml:space="preserve"> </w:t>
            </w:r>
            <w:r w:rsidRPr="00BD020D">
              <w:rPr>
                <w:rFonts w:ascii="Arial Narrow" w:hAnsi="Arial Narrow" w:cs="Calibri"/>
                <w:color w:val="000000"/>
                <w:szCs w:val="20"/>
              </w:rPr>
              <w:t>(includes incident and prevalent population)</w:t>
            </w:r>
          </w:p>
        </w:tc>
        <w:tc>
          <w:tcPr>
            <w:tcW w:w="1147" w:type="dxa"/>
            <w:tcBorders>
              <w:top w:val="nil"/>
              <w:left w:val="nil"/>
              <w:bottom w:val="single" w:sz="8" w:space="0" w:color="auto"/>
              <w:right w:val="single" w:sz="8" w:space="0" w:color="auto"/>
            </w:tcBorders>
            <w:shd w:val="clear" w:color="auto" w:fill="auto"/>
            <w:vAlign w:val="center"/>
            <w:hideMark/>
          </w:tcPr>
          <w:p w14:paraId="406F416E"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10,545</w:t>
            </w:r>
          </w:p>
        </w:tc>
        <w:tc>
          <w:tcPr>
            <w:tcW w:w="1147" w:type="dxa"/>
            <w:tcBorders>
              <w:top w:val="nil"/>
              <w:left w:val="nil"/>
              <w:bottom w:val="single" w:sz="8" w:space="0" w:color="auto"/>
              <w:right w:val="single" w:sz="8" w:space="0" w:color="auto"/>
            </w:tcBorders>
            <w:shd w:val="clear" w:color="auto" w:fill="auto"/>
            <w:vAlign w:val="center"/>
            <w:hideMark/>
          </w:tcPr>
          <w:p w14:paraId="072DE59E"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10,828</w:t>
            </w:r>
          </w:p>
        </w:tc>
        <w:tc>
          <w:tcPr>
            <w:tcW w:w="1147" w:type="dxa"/>
            <w:tcBorders>
              <w:top w:val="nil"/>
              <w:left w:val="nil"/>
              <w:bottom w:val="single" w:sz="8" w:space="0" w:color="auto"/>
              <w:right w:val="single" w:sz="8" w:space="0" w:color="auto"/>
            </w:tcBorders>
            <w:shd w:val="clear" w:color="auto" w:fill="auto"/>
            <w:vAlign w:val="center"/>
            <w:hideMark/>
          </w:tcPr>
          <w:p w14:paraId="06CE8AE9"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11,118</w:t>
            </w:r>
          </w:p>
        </w:tc>
        <w:tc>
          <w:tcPr>
            <w:tcW w:w="1147" w:type="dxa"/>
            <w:tcBorders>
              <w:top w:val="nil"/>
              <w:left w:val="nil"/>
              <w:bottom w:val="single" w:sz="8" w:space="0" w:color="auto"/>
              <w:right w:val="single" w:sz="8" w:space="0" w:color="auto"/>
            </w:tcBorders>
            <w:shd w:val="clear" w:color="auto" w:fill="auto"/>
            <w:vAlign w:val="center"/>
            <w:hideMark/>
          </w:tcPr>
          <w:p w14:paraId="3CB3BC13"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11,417</w:t>
            </w:r>
          </w:p>
        </w:tc>
        <w:tc>
          <w:tcPr>
            <w:tcW w:w="1147" w:type="dxa"/>
            <w:tcBorders>
              <w:top w:val="nil"/>
              <w:left w:val="nil"/>
              <w:bottom w:val="single" w:sz="8" w:space="0" w:color="auto"/>
              <w:right w:val="single" w:sz="8" w:space="0" w:color="auto"/>
            </w:tcBorders>
            <w:shd w:val="clear" w:color="auto" w:fill="auto"/>
            <w:vAlign w:val="center"/>
            <w:hideMark/>
          </w:tcPr>
          <w:p w14:paraId="5642FDEB"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11,725</w:t>
            </w:r>
          </w:p>
        </w:tc>
        <w:tc>
          <w:tcPr>
            <w:tcW w:w="1147" w:type="dxa"/>
            <w:tcBorders>
              <w:top w:val="nil"/>
              <w:left w:val="nil"/>
              <w:bottom w:val="single" w:sz="8" w:space="0" w:color="auto"/>
              <w:right w:val="single" w:sz="8" w:space="0" w:color="auto"/>
            </w:tcBorders>
            <w:shd w:val="clear" w:color="auto" w:fill="auto"/>
            <w:vAlign w:val="center"/>
            <w:hideMark/>
          </w:tcPr>
          <w:p w14:paraId="6313F21E"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12,041</w:t>
            </w:r>
          </w:p>
        </w:tc>
      </w:tr>
      <w:tr w:rsidR="00CA11A1" w:rsidRPr="00E976AB" w14:paraId="27CDB797" w14:textId="77777777" w:rsidTr="00020E89">
        <w:trPr>
          <w:trHeight w:val="455"/>
        </w:trPr>
        <w:tc>
          <w:tcPr>
            <w:tcW w:w="2459" w:type="dxa"/>
            <w:tcBorders>
              <w:top w:val="nil"/>
              <w:left w:val="single" w:sz="8" w:space="0" w:color="auto"/>
              <w:bottom w:val="single" w:sz="8" w:space="0" w:color="auto"/>
              <w:right w:val="single" w:sz="8" w:space="0" w:color="auto"/>
            </w:tcBorders>
            <w:shd w:val="clear" w:color="auto" w:fill="auto"/>
            <w:vAlign w:val="center"/>
            <w:hideMark/>
          </w:tcPr>
          <w:p w14:paraId="16D33315" w14:textId="77777777" w:rsidR="00CA11A1" w:rsidRPr="00E976AB" w:rsidRDefault="00CA11A1" w:rsidP="009E1F5B">
            <w:pPr>
              <w:spacing w:before="0" w:after="0"/>
              <w:rPr>
                <w:rFonts w:ascii="Arial Narrow" w:hAnsi="Arial Narrow" w:cs="Calibri"/>
                <w:color w:val="000000"/>
                <w:szCs w:val="20"/>
              </w:rPr>
            </w:pPr>
            <w:r w:rsidRPr="00E976AB">
              <w:rPr>
                <w:rFonts w:ascii="Arial Narrow" w:hAnsi="Arial Narrow" w:cs="Calibri"/>
                <w:color w:val="000000"/>
                <w:szCs w:val="20"/>
              </w:rPr>
              <w:t>Cost to the MBS (with appropriate copayments excluded)</w:t>
            </w:r>
          </w:p>
        </w:tc>
        <w:tc>
          <w:tcPr>
            <w:tcW w:w="1147" w:type="dxa"/>
            <w:tcBorders>
              <w:top w:val="nil"/>
              <w:left w:val="nil"/>
              <w:bottom w:val="single" w:sz="8" w:space="0" w:color="auto"/>
              <w:right w:val="single" w:sz="8" w:space="0" w:color="auto"/>
            </w:tcBorders>
            <w:shd w:val="clear" w:color="auto" w:fill="auto"/>
            <w:vAlign w:val="center"/>
            <w:hideMark/>
          </w:tcPr>
          <w:p w14:paraId="3F5B78C2" w14:textId="6A594860" w:rsidR="00CA11A1" w:rsidRPr="00CA11A1" w:rsidRDefault="00CA11A1" w:rsidP="009E1F5B">
            <w:pPr>
              <w:spacing w:before="0" w:after="0"/>
              <w:jc w:val="right"/>
              <w:rPr>
                <w:rFonts w:ascii="Arial Narrow" w:hAnsi="Arial Narrow" w:cs="Calibri"/>
                <w:i/>
                <w:iCs/>
                <w:color w:val="000000"/>
                <w:szCs w:val="20"/>
              </w:rPr>
            </w:pPr>
            <w:r w:rsidRPr="00CA11A1">
              <w:rPr>
                <w:rFonts w:ascii="Arial Narrow" w:hAnsi="Arial Narrow" w:cs="Calibri"/>
                <w:i/>
                <w:iCs/>
                <w:color w:val="000000"/>
                <w:szCs w:val="20"/>
              </w:rPr>
              <w:t>$</w:t>
            </w:r>
            <w:r w:rsidR="00383299">
              <w:rPr>
                <w:rFonts w:ascii="Arial Narrow" w:hAnsi="Arial Narrow" w:cs="Calibri"/>
                <w:i/>
                <w:iCs/>
                <w:color w:val="000000"/>
                <w:szCs w:val="20"/>
              </w:rPr>
              <w:t>10,616706</w:t>
            </w:r>
          </w:p>
        </w:tc>
        <w:tc>
          <w:tcPr>
            <w:tcW w:w="1147" w:type="dxa"/>
            <w:tcBorders>
              <w:top w:val="nil"/>
              <w:left w:val="nil"/>
              <w:bottom w:val="single" w:sz="8" w:space="0" w:color="auto"/>
              <w:right w:val="single" w:sz="8" w:space="0" w:color="auto"/>
            </w:tcBorders>
            <w:shd w:val="clear" w:color="auto" w:fill="auto"/>
            <w:vAlign w:val="center"/>
            <w:hideMark/>
          </w:tcPr>
          <w:p w14:paraId="333472EF" w14:textId="3CFF05EA" w:rsidR="00CA11A1" w:rsidRPr="00CA11A1" w:rsidRDefault="00CA11A1" w:rsidP="009E1F5B">
            <w:pPr>
              <w:spacing w:before="0" w:after="0"/>
              <w:jc w:val="right"/>
              <w:rPr>
                <w:rFonts w:ascii="Arial Narrow" w:hAnsi="Arial Narrow" w:cs="Calibri"/>
                <w:i/>
                <w:iCs/>
                <w:color w:val="000000"/>
                <w:szCs w:val="20"/>
              </w:rPr>
            </w:pPr>
            <w:r w:rsidRPr="00CA11A1">
              <w:rPr>
                <w:rFonts w:ascii="Arial Narrow" w:hAnsi="Arial Narrow" w:cs="Calibri"/>
                <w:i/>
                <w:iCs/>
                <w:color w:val="000000"/>
                <w:szCs w:val="20"/>
              </w:rPr>
              <w:t>$</w:t>
            </w:r>
            <w:r w:rsidR="00383299">
              <w:rPr>
                <w:rFonts w:ascii="Arial Narrow" w:hAnsi="Arial Narrow" w:cs="Calibri"/>
                <w:i/>
                <w:iCs/>
                <w:color w:val="000000"/>
                <w:szCs w:val="20"/>
              </w:rPr>
              <w:t>10,901,630</w:t>
            </w:r>
          </w:p>
        </w:tc>
        <w:tc>
          <w:tcPr>
            <w:tcW w:w="1147" w:type="dxa"/>
            <w:tcBorders>
              <w:top w:val="nil"/>
              <w:left w:val="nil"/>
              <w:bottom w:val="single" w:sz="8" w:space="0" w:color="auto"/>
              <w:right w:val="single" w:sz="8" w:space="0" w:color="auto"/>
            </w:tcBorders>
            <w:shd w:val="clear" w:color="auto" w:fill="auto"/>
            <w:vAlign w:val="center"/>
            <w:hideMark/>
          </w:tcPr>
          <w:p w14:paraId="7E2A0719" w14:textId="54A3A6B2" w:rsidR="00CA11A1" w:rsidRPr="00CA11A1" w:rsidRDefault="00CA11A1" w:rsidP="009E1F5B">
            <w:pPr>
              <w:spacing w:before="0" w:after="0"/>
              <w:jc w:val="right"/>
              <w:rPr>
                <w:rFonts w:ascii="Arial Narrow" w:hAnsi="Arial Narrow" w:cs="Calibri"/>
                <w:i/>
                <w:iCs/>
                <w:color w:val="000000"/>
                <w:szCs w:val="20"/>
              </w:rPr>
            </w:pPr>
            <w:r w:rsidRPr="00CA11A1">
              <w:rPr>
                <w:rFonts w:ascii="Arial Narrow" w:hAnsi="Arial Narrow" w:cs="Calibri"/>
                <w:i/>
                <w:iCs/>
                <w:color w:val="000000"/>
                <w:szCs w:val="20"/>
              </w:rPr>
              <w:t>$</w:t>
            </w:r>
            <w:r w:rsidR="00383299">
              <w:rPr>
                <w:rFonts w:ascii="Arial Narrow" w:hAnsi="Arial Narrow" w:cs="Calibri"/>
                <w:i/>
                <w:iCs/>
                <w:color w:val="000000"/>
                <w:szCs w:val="20"/>
              </w:rPr>
              <w:t>11,139,602</w:t>
            </w:r>
          </w:p>
        </w:tc>
        <w:tc>
          <w:tcPr>
            <w:tcW w:w="1147" w:type="dxa"/>
            <w:tcBorders>
              <w:top w:val="nil"/>
              <w:left w:val="nil"/>
              <w:bottom w:val="single" w:sz="8" w:space="0" w:color="auto"/>
              <w:right w:val="single" w:sz="8" w:space="0" w:color="auto"/>
            </w:tcBorders>
            <w:shd w:val="clear" w:color="auto" w:fill="auto"/>
            <w:vAlign w:val="center"/>
            <w:hideMark/>
          </w:tcPr>
          <w:p w14:paraId="2D5F46D7" w14:textId="4C42B282" w:rsidR="00CA11A1" w:rsidRPr="00CA11A1" w:rsidRDefault="00CA11A1" w:rsidP="009E1F5B">
            <w:pPr>
              <w:spacing w:before="0" w:after="0"/>
              <w:jc w:val="right"/>
              <w:rPr>
                <w:rFonts w:ascii="Arial Narrow" w:hAnsi="Arial Narrow" w:cs="Calibri"/>
                <w:i/>
                <w:iCs/>
                <w:color w:val="000000"/>
                <w:szCs w:val="20"/>
              </w:rPr>
            </w:pPr>
            <w:r w:rsidRPr="00CA11A1">
              <w:rPr>
                <w:rFonts w:ascii="Arial Narrow" w:hAnsi="Arial Narrow" w:cs="Calibri"/>
                <w:i/>
                <w:iCs/>
                <w:color w:val="000000"/>
                <w:szCs w:val="20"/>
              </w:rPr>
              <w:t>$</w:t>
            </w:r>
            <w:r w:rsidR="00383299">
              <w:rPr>
                <w:rFonts w:ascii="Arial Narrow" w:hAnsi="Arial Narrow" w:cs="Calibri"/>
                <w:i/>
                <w:iCs/>
                <w:color w:val="000000"/>
                <w:szCs w:val="20"/>
              </w:rPr>
              <w:t>11,494,636</w:t>
            </w:r>
          </w:p>
        </w:tc>
        <w:tc>
          <w:tcPr>
            <w:tcW w:w="1147" w:type="dxa"/>
            <w:tcBorders>
              <w:top w:val="nil"/>
              <w:left w:val="nil"/>
              <w:bottom w:val="single" w:sz="8" w:space="0" w:color="auto"/>
              <w:right w:val="single" w:sz="8" w:space="0" w:color="auto"/>
            </w:tcBorders>
            <w:shd w:val="clear" w:color="auto" w:fill="auto"/>
            <w:vAlign w:val="center"/>
            <w:hideMark/>
          </w:tcPr>
          <w:p w14:paraId="3B2D6A37" w14:textId="585CD5E5" w:rsidR="00CA11A1" w:rsidRPr="00CA11A1" w:rsidRDefault="00CA11A1" w:rsidP="009E1F5B">
            <w:pPr>
              <w:spacing w:before="0" w:after="0"/>
              <w:jc w:val="right"/>
              <w:rPr>
                <w:rFonts w:ascii="Arial Narrow" w:hAnsi="Arial Narrow" w:cs="Calibri"/>
                <w:i/>
                <w:iCs/>
                <w:color w:val="000000"/>
                <w:szCs w:val="20"/>
              </w:rPr>
            </w:pPr>
            <w:r w:rsidRPr="00CA11A1">
              <w:rPr>
                <w:rFonts w:ascii="Arial Narrow" w:hAnsi="Arial Narrow" w:cs="Calibri"/>
                <w:i/>
                <w:iCs/>
                <w:color w:val="000000"/>
                <w:szCs w:val="20"/>
              </w:rPr>
              <w:t>$</w:t>
            </w:r>
            <w:r w:rsidR="00383299">
              <w:rPr>
                <w:rFonts w:ascii="Arial Narrow" w:hAnsi="Arial Narrow" w:cs="Calibri"/>
                <w:i/>
                <w:iCs/>
                <w:color w:val="000000"/>
                <w:szCs w:val="20"/>
              </w:rPr>
              <w:t>11,804,730</w:t>
            </w:r>
          </w:p>
        </w:tc>
        <w:tc>
          <w:tcPr>
            <w:tcW w:w="1147" w:type="dxa"/>
            <w:tcBorders>
              <w:top w:val="nil"/>
              <w:left w:val="nil"/>
              <w:bottom w:val="single" w:sz="8" w:space="0" w:color="auto"/>
              <w:right w:val="single" w:sz="8" w:space="0" w:color="auto"/>
            </w:tcBorders>
            <w:shd w:val="clear" w:color="auto" w:fill="auto"/>
            <w:vAlign w:val="center"/>
            <w:hideMark/>
          </w:tcPr>
          <w:p w14:paraId="58509E17" w14:textId="48EF406D" w:rsidR="00CA11A1" w:rsidRPr="00CA11A1" w:rsidRDefault="00CA11A1" w:rsidP="009E1F5B">
            <w:pPr>
              <w:spacing w:before="0" w:after="0"/>
              <w:jc w:val="right"/>
              <w:rPr>
                <w:rFonts w:ascii="Arial Narrow" w:hAnsi="Arial Narrow" w:cs="Calibri"/>
                <w:i/>
                <w:iCs/>
                <w:color w:val="000000"/>
                <w:szCs w:val="20"/>
              </w:rPr>
            </w:pPr>
            <w:r w:rsidRPr="00CA11A1">
              <w:rPr>
                <w:rFonts w:ascii="Arial Narrow" w:hAnsi="Arial Narrow" w:cs="Calibri"/>
                <w:i/>
                <w:iCs/>
                <w:color w:val="000000"/>
                <w:szCs w:val="20"/>
              </w:rPr>
              <w:t>$1</w:t>
            </w:r>
            <w:r w:rsidR="00383299">
              <w:rPr>
                <w:rFonts w:ascii="Arial Narrow" w:hAnsi="Arial Narrow" w:cs="Calibri"/>
                <w:i/>
                <w:iCs/>
                <w:color w:val="000000"/>
                <w:szCs w:val="20"/>
              </w:rPr>
              <w:t>2,122,879</w:t>
            </w:r>
          </w:p>
        </w:tc>
      </w:tr>
      <w:tr w:rsidR="00CA11A1" w:rsidRPr="00E976AB" w14:paraId="64002842" w14:textId="77777777" w:rsidTr="00020E89">
        <w:trPr>
          <w:trHeight w:val="60"/>
        </w:trPr>
        <w:tc>
          <w:tcPr>
            <w:tcW w:w="9341" w:type="dxa"/>
            <w:gridSpan w:val="7"/>
            <w:tcBorders>
              <w:top w:val="single" w:sz="8" w:space="0" w:color="auto"/>
              <w:left w:val="single" w:sz="8" w:space="0" w:color="auto"/>
              <w:bottom w:val="single" w:sz="8" w:space="0" w:color="auto"/>
              <w:right w:val="single" w:sz="8" w:space="0" w:color="000000"/>
            </w:tcBorders>
            <w:shd w:val="clear" w:color="auto" w:fill="auto"/>
            <w:vAlign w:val="center"/>
            <w:hideMark/>
          </w:tcPr>
          <w:p w14:paraId="1A08F087" w14:textId="77777777" w:rsidR="00CA11A1" w:rsidRPr="00E976AB" w:rsidRDefault="00CA11A1" w:rsidP="009E1F5B">
            <w:pPr>
              <w:spacing w:before="0" w:after="0"/>
              <w:rPr>
                <w:rFonts w:ascii="Arial Narrow" w:hAnsi="Arial Narrow" w:cs="Calibri"/>
                <w:b/>
                <w:bCs/>
                <w:color w:val="000000"/>
                <w:szCs w:val="20"/>
              </w:rPr>
            </w:pPr>
            <w:r w:rsidRPr="00E976AB">
              <w:rPr>
                <w:rFonts w:ascii="Arial Narrow" w:hAnsi="Arial Narrow" w:cs="Calibri"/>
                <w:b/>
                <w:bCs/>
                <w:color w:val="000000"/>
                <w:szCs w:val="20"/>
              </w:rPr>
              <w:t>Change in use and cost of other health technologies</w:t>
            </w:r>
          </w:p>
        </w:tc>
      </w:tr>
      <w:tr w:rsidR="00CA11A1" w:rsidRPr="00E976AB" w14:paraId="5146C319" w14:textId="77777777" w:rsidTr="00020E89">
        <w:trPr>
          <w:trHeight w:val="644"/>
        </w:trPr>
        <w:tc>
          <w:tcPr>
            <w:tcW w:w="2459" w:type="dxa"/>
            <w:tcBorders>
              <w:top w:val="nil"/>
              <w:left w:val="single" w:sz="8" w:space="0" w:color="auto"/>
              <w:bottom w:val="single" w:sz="8" w:space="0" w:color="auto"/>
              <w:right w:val="single" w:sz="8" w:space="0" w:color="auto"/>
            </w:tcBorders>
            <w:shd w:val="clear" w:color="auto" w:fill="auto"/>
            <w:vAlign w:val="center"/>
            <w:hideMark/>
          </w:tcPr>
          <w:p w14:paraId="7515552C" w14:textId="77777777" w:rsidR="00CA11A1" w:rsidRPr="00E976AB" w:rsidRDefault="00CA11A1" w:rsidP="009E1F5B">
            <w:pPr>
              <w:spacing w:before="0" w:after="0"/>
              <w:rPr>
                <w:rFonts w:ascii="Arial Narrow" w:hAnsi="Arial Narrow" w:cs="Calibri"/>
                <w:color w:val="000000"/>
                <w:szCs w:val="20"/>
              </w:rPr>
            </w:pPr>
            <w:r w:rsidRPr="00E976AB">
              <w:rPr>
                <w:rFonts w:ascii="Arial Narrow" w:hAnsi="Arial Narrow" w:cs="Calibri"/>
                <w:color w:val="000000"/>
                <w:szCs w:val="20"/>
              </w:rPr>
              <w:t>Change in costs to MBS of change in other genetic tests</w:t>
            </w:r>
            <w:r>
              <w:rPr>
                <w:rFonts w:ascii="Arial Narrow" w:hAnsi="Arial Narrow" w:cs="Calibri"/>
                <w:color w:val="000000"/>
                <w:szCs w:val="20"/>
              </w:rPr>
              <w:t>*</w:t>
            </w:r>
            <w:r w:rsidRPr="00E976AB">
              <w:rPr>
                <w:rFonts w:ascii="Arial Narrow" w:hAnsi="Arial Narrow" w:cs="Calibri"/>
                <w:color w:val="000000"/>
                <w:szCs w:val="20"/>
              </w:rPr>
              <w:t xml:space="preserve"> with NGS </w:t>
            </w:r>
          </w:p>
        </w:tc>
        <w:tc>
          <w:tcPr>
            <w:tcW w:w="1147" w:type="dxa"/>
            <w:tcBorders>
              <w:top w:val="nil"/>
              <w:left w:val="nil"/>
              <w:bottom w:val="single" w:sz="8" w:space="0" w:color="auto"/>
              <w:right w:val="single" w:sz="8" w:space="0" w:color="auto"/>
            </w:tcBorders>
            <w:shd w:val="clear" w:color="auto" w:fill="auto"/>
            <w:vAlign w:val="center"/>
            <w:hideMark/>
          </w:tcPr>
          <w:p w14:paraId="4E717A16"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3,794,414</w:t>
            </w:r>
          </w:p>
        </w:tc>
        <w:tc>
          <w:tcPr>
            <w:tcW w:w="1147" w:type="dxa"/>
            <w:tcBorders>
              <w:top w:val="nil"/>
              <w:left w:val="nil"/>
              <w:bottom w:val="single" w:sz="8" w:space="0" w:color="auto"/>
              <w:right w:val="single" w:sz="8" w:space="0" w:color="auto"/>
            </w:tcBorders>
            <w:shd w:val="clear" w:color="auto" w:fill="auto"/>
            <w:vAlign w:val="center"/>
            <w:hideMark/>
          </w:tcPr>
          <w:p w14:paraId="726576A1"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4,268,716</w:t>
            </w:r>
          </w:p>
        </w:tc>
        <w:tc>
          <w:tcPr>
            <w:tcW w:w="1147" w:type="dxa"/>
            <w:tcBorders>
              <w:top w:val="nil"/>
              <w:left w:val="nil"/>
              <w:bottom w:val="single" w:sz="8" w:space="0" w:color="auto"/>
              <w:right w:val="single" w:sz="8" w:space="0" w:color="auto"/>
            </w:tcBorders>
            <w:shd w:val="clear" w:color="auto" w:fill="auto"/>
            <w:vAlign w:val="center"/>
            <w:hideMark/>
          </w:tcPr>
          <w:p w14:paraId="3984FA1F"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4,802,305</w:t>
            </w:r>
          </w:p>
        </w:tc>
        <w:tc>
          <w:tcPr>
            <w:tcW w:w="1147" w:type="dxa"/>
            <w:tcBorders>
              <w:top w:val="nil"/>
              <w:left w:val="nil"/>
              <w:bottom w:val="single" w:sz="8" w:space="0" w:color="auto"/>
              <w:right w:val="single" w:sz="8" w:space="0" w:color="auto"/>
            </w:tcBorders>
            <w:shd w:val="clear" w:color="auto" w:fill="auto"/>
            <w:vAlign w:val="center"/>
            <w:hideMark/>
          </w:tcPr>
          <w:p w14:paraId="3D7C4603"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5,402,594</w:t>
            </w:r>
          </w:p>
        </w:tc>
        <w:tc>
          <w:tcPr>
            <w:tcW w:w="1147" w:type="dxa"/>
            <w:tcBorders>
              <w:top w:val="nil"/>
              <w:left w:val="nil"/>
              <w:bottom w:val="single" w:sz="8" w:space="0" w:color="auto"/>
              <w:right w:val="single" w:sz="8" w:space="0" w:color="auto"/>
            </w:tcBorders>
            <w:shd w:val="clear" w:color="auto" w:fill="auto"/>
            <w:vAlign w:val="center"/>
            <w:hideMark/>
          </w:tcPr>
          <w:p w14:paraId="6396B741"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6,077,918</w:t>
            </w:r>
          </w:p>
        </w:tc>
        <w:tc>
          <w:tcPr>
            <w:tcW w:w="1147" w:type="dxa"/>
            <w:tcBorders>
              <w:top w:val="nil"/>
              <w:left w:val="nil"/>
              <w:bottom w:val="single" w:sz="8" w:space="0" w:color="auto"/>
              <w:right w:val="single" w:sz="8" w:space="0" w:color="auto"/>
            </w:tcBorders>
            <w:shd w:val="clear" w:color="auto" w:fill="auto"/>
            <w:vAlign w:val="center"/>
            <w:hideMark/>
          </w:tcPr>
          <w:p w14:paraId="28013479" w14:textId="77777777" w:rsidR="00CA11A1" w:rsidRPr="00E976AB" w:rsidRDefault="00CA11A1" w:rsidP="009E1F5B">
            <w:pPr>
              <w:spacing w:before="0" w:after="0"/>
              <w:jc w:val="right"/>
              <w:rPr>
                <w:rFonts w:ascii="Arial Narrow" w:hAnsi="Arial Narrow" w:cs="Calibri"/>
                <w:color w:val="000000"/>
                <w:szCs w:val="20"/>
              </w:rPr>
            </w:pPr>
            <w:r>
              <w:rPr>
                <w:rFonts w:ascii="Arial Narrow" w:hAnsi="Arial Narrow" w:cs="Calibri"/>
                <w:color w:val="000000"/>
                <w:szCs w:val="20"/>
              </w:rPr>
              <w:t>-$6,837,658</w:t>
            </w:r>
          </w:p>
        </w:tc>
      </w:tr>
      <w:tr w:rsidR="00CA11A1" w:rsidRPr="00E976AB" w14:paraId="6E02AE85" w14:textId="77777777" w:rsidTr="00020E89">
        <w:trPr>
          <w:trHeight w:val="275"/>
        </w:trPr>
        <w:tc>
          <w:tcPr>
            <w:tcW w:w="2459" w:type="dxa"/>
            <w:tcBorders>
              <w:top w:val="nil"/>
              <w:left w:val="single" w:sz="8" w:space="0" w:color="auto"/>
              <w:bottom w:val="single" w:sz="8" w:space="0" w:color="auto"/>
              <w:right w:val="single" w:sz="8" w:space="0" w:color="auto"/>
            </w:tcBorders>
            <w:shd w:val="clear" w:color="auto" w:fill="auto"/>
            <w:vAlign w:val="center"/>
            <w:hideMark/>
          </w:tcPr>
          <w:p w14:paraId="22B77851" w14:textId="77777777" w:rsidR="00CA11A1" w:rsidRPr="00E976AB" w:rsidRDefault="00CA11A1" w:rsidP="00CA11A1">
            <w:pPr>
              <w:spacing w:before="0" w:after="0"/>
              <w:rPr>
                <w:rFonts w:ascii="Arial Narrow" w:hAnsi="Arial Narrow" w:cs="Calibri"/>
                <w:b/>
                <w:bCs/>
                <w:color w:val="000000"/>
                <w:szCs w:val="20"/>
              </w:rPr>
            </w:pPr>
            <w:r w:rsidRPr="00E976AB">
              <w:rPr>
                <w:rFonts w:ascii="Arial Narrow" w:hAnsi="Arial Narrow" w:cs="Calibri"/>
                <w:b/>
                <w:bCs/>
                <w:color w:val="000000"/>
                <w:szCs w:val="20"/>
              </w:rPr>
              <w:t>Net financial impact to the MBS</w:t>
            </w:r>
          </w:p>
        </w:tc>
        <w:tc>
          <w:tcPr>
            <w:tcW w:w="1147" w:type="dxa"/>
            <w:tcBorders>
              <w:top w:val="nil"/>
              <w:left w:val="nil"/>
              <w:bottom w:val="single" w:sz="8" w:space="0" w:color="auto"/>
              <w:right w:val="single" w:sz="8" w:space="0" w:color="auto"/>
            </w:tcBorders>
            <w:shd w:val="clear" w:color="auto" w:fill="auto"/>
            <w:vAlign w:val="center"/>
            <w:hideMark/>
          </w:tcPr>
          <w:p w14:paraId="738F73EB" w14:textId="7EC0C92B" w:rsidR="00CA11A1" w:rsidRPr="00CA11A1" w:rsidRDefault="00CA11A1" w:rsidP="00CA11A1">
            <w:pPr>
              <w:spacing w:before="0" w:after="0"/>
              <w:jc w:val="right"/>
              <w:rPr>
                <w:rFonts w:ascii="Arial Narrow" w:hAnsi="Arial Narrow" w:cs="Calibri"/>
                <w:i/>
                <w:iCs/>
                <w:color w:val="000000"/>
                <w:szCs w:val="20"/>
              </w:rPr>
            </w:pPr>
            <w:r w:rsidRPr="00CA11A1">
              <w:rPr>
                <w:rFonts w:ascii="Arial Narrow" w:hAnsi="Arial Narrow" w:cs="Calibri"/>
                <w:i/>
                <w:iCs/>
                <w:color w:val="000000"/>
                <w:szCs w:val="20"/>
              </w:rPr>
              <w:t>$6,</w:t>
            </w:r>
            <w:r w:rsidR="00383299">
              <w:rPr>
                <w:rFonts w:ascii="Arial Narrow" w:hAnsi="Arial Narrow" w:cs="Calibri"/>
                <w:i/>
                <w:iCs/>
                <w:color w:val="000000"/>
                <w:szCs w:val="20"/>
              </w:rPr>
              <w:t>822,292</w:t>
            </w:r>
          </w:p>
        </w:tc>
        <w:tc>
          <w:tcPr>
            <w:tcW w:w="1147" w:type="dxa"/>
            <w:tcBorders>
              <w:top w:val="nil"/>
              <w:left w:val="nil"/>
              <w:bottom w:val="single" w:sz="8" w:space="0" w:color="auto"/>
              <w:right w:val="single" w:sz="8" w:space="0" w:color="auto"/>
            </w:tcBorders>
            <w:shd w:val="clear" w:color="auto" w:fill="auto"/>
            <w:vAlign w:val="center"/>
            <w:hideMark/>
          </w:tcPr>
          <w:p w14:paraId="615EFCEC" w14:textId="70170C24" w:rsidR="00CA11A1" w:rsidRPr="00CA11A1" w:rsidRDefault="00CA11A1" w:rsidP="00CA11A1">
            <w:pPr>
              <w:spacing w:before="0" w:after="0"/>
              <w:jc w:val="right"/>
              <w:rPr>
                <w:rFonts w:ascii="Arial Narrow" w:hAnsi="Arial Narrow" w:cs="Calibri"/>
                <w:i/>
                <w:iCs/>
                <w:color w:val="000000"/>
                <w:szCs w:val="20"/>
              </w:rPr>
            </w:pPr>
            <w:r w:rsidRPr="00CA11A1">
              <w:rPr>
                <w:rFonts w:ascii="Arial Narrow" w:hAnsi="Arial Narrow" w:cs="Calibri"/>
                <w:i/>
                <w:iCs/>
                <w:color w:val="000000"/>
                <w:szCs w:val="20"/>
              </w:rPr>
              <w:t>$6,</w:t>
            </w:r>
            <w:r w:rsidR="00383299">
              <w:rPr>
                <w:rFonts w:ascii="Arial Narrow" w:hAnsi="Arial Narrow" w:cs="Calibri"/>
                <w:i/>
                <w:iCs/>
                <w:color w:val="000000"/>
                <w:szCs w:val="20"/>
              </w:rPr>
              <w:t>632914</w:t>
            </w:r>
          </w:p>
        </w:tc>
        <w:tc>
          <w:tcPr>
            <w:tcW w:w="1147" w:type="dxa"/>
            <w:tcBorders>
              <w:top w:val="nil"/>
              <w:left w:val="nil"/>
              <w:bottom w:val="single" w:sz="8" w:space="0" w:color="auto"/>
              <w:right w:val="single" w:sz="8" w:space="0" w:color="auto"/>
            </w:tcBorders>
            <w:shd w:val="clear" w:color="auto" w:fill="auto"/>
            <w:vAlign w:val="center"/>
            <w:hideMark/>
          </w:tcPr>
          <w:p w14:paraId="1419E1FF" w14:textId="72B0F7A0" w:rsidR="00CA11A1" w:rsidRPr="00CA11A1" w:rsidRDefault="00CA11A1" w:rsidP="00CA11A1">
            <w:pPr>
              <w:spacing w:before="0" w:after="0"/>
              <w:jc w:val="right"/>
              <w:rPr>
                <w:rFonts w:ascii="Arial Narrow" w:hAnsi="Arial Narrow" w:cs="Calibri"/>
                <w:i/>
                <w:iCs/>
                <w:color w:val="000000"/>
                <w:szCs w:val="20"/>
              </w:rPr>
            </w:pPr>
            <w:r w:rsidRPr="00CA11A1">
              <w:rPr>
                <w:rFonts w:ascii="Arial Narrow" w:hAnsi="Arial Narrow" w:cs="Calibri"/>
                <w:i/>
                <w:iCs/>
                <w:color w:val="000000"/>
                <w:szCs w:val="20"/>
              </w:rPr>
              <w:t>$6,</w:t>
            </w:r>
            <w:r w:rsidR="00383299">
              <w:rPr>
                <w:rFonts w:ascii="Arial Narrow" w:hAnsi="Arial Narrow" w:cs="Calibri"/>
                <w:i/>
                <w:iCs/>
                <w:color w:val="000000"/>
                <w:szCs w:val="20"/>
              </w:rPr>
              <w:t>391,297</w:t>
            </w:r>
          </w:p>
        </w:tc>
        <w:tc>
          <w:tcPr>
            <w:tcW w:w="1147" w:type="dxa"/>
            <w:tcBorders>
              <w:top w:val="nil"/>
              <w:left w:val="nil"/>
              <w:bottom w:val="single" w:sz="8" w:space="0" w:color="auto"/>
              <w:right w:val="single" w:sz="8" w:space="0" w:color="auto"/>
            </w:tcBorders>
            <w:shd w:val="clear" w:color="auto" w:fill="auto"/>
            <w:vAlign w:val="center"/>
            <w:hideMark/>
          </w:tcPr>
          <w:p w14:paraId="3FFFBB91" w14:textId="744EBED5" w:rsidR="00CA11A1" w:rsidRPr="00CA11A1" w:rsidRDefault="00CA11A1" w:rsidP="00CA11A1">
            <w:pPr>
              <w:spacing w:before="0" w:after="0"/>
              <w:jc w:val="right"/>
              <w:rPr>
                <w:rFonts w:ascii="Arial Narrow" w:hAnsi="Arial Narrow" w:cs="Calibri"/>
                <w:i/>
                <w:iCs/>
                <w:color w:val="000000"/>
                <w:szCs w:val="20"/>
              </w:rPr>
            </w:pPr>
            <w:r w:rsidRPr="00CA11A1">
              <w:rPr>
                <w:rFonts w:ascii="Arial Narrow" w:hAnsi="Arial Narrow" w:cs="Calibri"/>
                <w:i/>
                <w:iCs/>
                <w:color w:val="000000"/>
                <w:szCs w:val="20"/>
              </w:rPr>
              <w:t>$6,0</w:t>
            </w:r>
            <w:r w:rsidR="00383299">
              <w:rPr>
                <w:rFonts w:ascii="Arial Narrow" w:hAnsi="Arial Narrow" w:cs="Calibri"/>
                <w:i/>
                <w:iCs/>
                <w:color w:val="000000"/>
                <w:szCs w:val="20"/>
              </w:rPr>
              <w:t>92,042</w:t>
            </w:r>
          </w:p>
        </w:tc>
        <w:tc>
          <w:tcPr>
            <w:tcW w:w="1147" w:type="dxa"/>
            <w:tcBorders>
              <w:top w:val="nil"/>
              <w:left w:val="nil"/>
              <w:bottom w:val="single" w:sz="8" w:space="0" w:color="auto"/>
              <w:right w:val="single" w:sz="8" w:space="0" w:color="auto"/>
            </w:tcBorders>
            <w:shd w:val="clear" w:color="auto" w:fill="auto"/>
            <w:vAlign w:val="center"/>
            <w:hideMark/>
          </w:tcPr>
          <w:p w14:paraId="50CB91E6" w14:textId="23CF52AE" w:rsidR="00CA11A1" w:rsidRPr="00CA11A1" w:rsidRDefault="00CA11A1" w:rsidP="00CA11A1">
            <w:pPr>
              <w:spacing w:before="0" w:after="0"/>
              <w:jc w:val="right"/>
              <w:rPr>
                <w:rFonts w:ascii="Arial Narrow" w:hAnsi="Arial Narrow" w:cs="Calibri"/>
                <w:i/>
                <w:iCs/>
                <w:color w:val="000000"/>
                <w:szCs w:val="20"/>
              </w:rPr>
            </w:pPr>
            <w:r w:rsidRPr="00CA11A1">
              <w:rPr>
                <w:rFonts w:ascii="Arial Narrow" w:hAnsi="Arial Narrow" w:cs="Calibri"/>
                <w:i/>
                <w:iCs/>
                <w:color w:val="000000"/>
                <w:szCs w:val="20"/>
              </w:rPr>
              <w:t>$5,</w:t>
            </w:r>
            <w:r w:rsidR="00383299">
              <w:rPr>
                <w:rFonts w:ascii="Arial Narrow" w:hAnsi="Arial Narrow" w:cs="Calibri"/>
                <w:i/>
                <w:iCs/>
                <w:color w:val="000000"/>
                <w:szCs w:val="20"/>
              </w:rPr>
              <w:t>726,812</w:t>
            </w:r>
          </w:p>
        </w:tc>
        <w:tc>
          <w:tcPr>
            <w:tcW w:w="1147" w:type="dxa"/>
            <w:tcBorders>
              <w:top w:val="nil"/>
              <w:left w:val="nil"/>
              <w:bottom w:val="single" w:sz="8" w:space="0" w:color="auto"/>
              <w:right w:val="single" w:sz="8" w:space="0" w:color="auto"/>
            </w:tcBorders>
            <w:shd w:val="clear" w:color="auto" w:fill="auto"/>
            <w:vAlign w:val="center"/>
            <w:hideMark/>
          </w:tcPr>
          <w:p w14:paraId="2CA917CC" w14:textId="7EF10974" w:rsidR="00CA11A1" w:rsidRPr="00CA11A1" w:rsidRDefault="00CA11A1" w:rsidP="00CA11A1">
            <w:pPr>
              <w:spacing w:before="0" w:after="0"/>
              <w:jc w:val="right"/>
              <w:rPr>
                <w:rFonts w:ascii="Arial Narrow" w:hAnsi="Arial Narrow" w:cs="Calibri"/>
                <w:i/>
                <w:iCs/>
                <w:color w:val="000000"/>
                <w:szCs w:val="20"/>
              </w:rPr>
            </w:pPr>
            <w:r w:rsidRPr="00CA11A1">
              <w:rPr>
                <w:rFonts w:ascii="Arial Narrow" w:hAnsi="Arial Narrow" w:cs="Calibri"/>
                <w:i/>
                <w:iCs/>
                <w:color w:val="000000"/>
                <w:szCs w:val="20"/>
              </w:rPr>
              <w:t>$5,2</w:t>
            </w:r>
            <w:r w:rsidR="00383299">
              <w:rPr>
                <w:rFonts w:ascii="Arial Narrow" w:hAnsi="Arial Narrow" w:cs="Calibri"/>
                <w:i/>
                <w:iCs/>
                <w:color w:val="000000"/>
                <w:szCs w:val="20"/>
              </w:rPr>
              <w:t>85,221</w:t>
            </w:r>
          </w:p>
        </w:tc>
      </w:tr>
    </w:tbl>
    <w:p w14:paraId="27FF7C4C" w14:textId="13780187" w:rsidR="005A0FB8" w:rsidRDefault="005A0FB8" w:rsidP="00CA11A1">
      <w:pPr>
        <w:pStyle w:val="TableFooter"/>
      </w:pPr>
      <w:r>
        <w:t>Source DCAR calculations was updated based on MSAC’s advice</w:t>
      </w:r>
    </w:p>
    <w:p w14:paraId="77EE141B" w14:textId="63EA20F6" w:rsidR="00CA11A1" w:rsidRDefault="00CA11A1" w:rsidP="00CA11A1">
      <w:pPr>
        <w:pStyle w:val="TableFooter"/>
      </w:pPr>
      <w:r>
        <w:t>Out-of-hospital testing rate 70% for myeloid malignancies, 90% for lymphoid malignancies</w:t>
      </w:r>
    </w:p>
    <w:p w14:paraId="03865051" w14:textId="77777777" w:rsidR="00CA11A1" w:rsidRDefault="00CA11A1" w:rsidP="00CA11A1">
      <w:pPr>
        <w:pStyle w:val="TableFooter"/>
      </w:pPr>
      <w:r w:rsidRPr="00F73F2B">
        <w:t>*</w:t>
      </w:r>
      <w:r>
        <w:t>MBS Items</w:t>
      </w:r>
      <w:r w:rsidRPr="000E1E3E">
        <w:t xml:space="preserve"> 73290, 73326, 73314, </w:t>
      </w:r>
      <w:r>
        <w:t xml:space="preserve">73343, </w:t>
      </w:r>
      <w:r w:rsidRPr="000E1E3E">
        <w:t>73364, 73365, 73366, 73367, 73368, 73369 and 77370</w:t>
      </w:r>
    </w:p>
    <w:p w14:paraId="764BD005" w14:textId="31A8050C" w:rsidR="009D6AF1" w:rsidRDefault="00CA11A1" w:rsidP="00B72BA8">
      <w:pPr>
        <w:pStyle w:val="TableFooter"/>
      </w:pPr>
      <w:r>
        <w:t>**Estimated testing rate at 50% testing rate for incident population and 5% per annum for prevalent population and all where malignancy excluded</w:t>
      </w:r>
    </w:p>
    <w:p w14:paraId="7838A9FF" w14:textId="06142121" w:rsidR="00772829" w:rsidRPr="00CE28E3" w:rsidRDefault="00C36633" w:rsidP="002A18BE">
      <w:pPr>
        <w:pStyle w:val="Heading2"/>
        <w:numPr>
          <w:ilvl w:val="0"/>
          <w:numId w:val="0"/>
        </w:numPr>
      </w:pPr>
      <w:bookmarkStart w:id="38" w:name="_Toc111754806"/>
      <w:bookmarkEnd w:id="37"/>
      <w:r>
        <w:t>1</w:t>
      </w:r>
      <w:r w:rsidR="00FA4672">
        <w:t>5</w:t>
      </w:r>
      <w:r>
        <w:t>.</w:t>
      </w:r>
      <w:r>
        <w:tab/>
      </w:r>
      <w:r w:rsidR="00772829" w:rsidRPr="00624B27">
        <w:t xml:space="preserve">Other relevant </w:t>
      </w:r>
      <w:r w:rsidR="00FA5766" w:rsidRPr="00624B27">
        <w:t>information</w:t>
      </w:r>
      <w:bookmarkEnd w:id="38"/>
    </w:p>
    <w:p w14:paraId="30DE9625" w14:textId="4EE8CFA5" w:rsidR="00772829" w:rsidRDefault="00E976AB" w:rsidP="00DF39E9">
      <w:pPr>
        <w:pStyle w:val="Instructionaltext"/>
        <w:rPr>
          <w:color w:val="000000" w:themeColor="text1"/>
        </w:rPr>
      </w:pPr>
      <w:r w:rsidRPr="00E976AB">
        <w:rPr>
          <w:color w:val="000000" w:themeColor="text1"/>
        </w:rPr>
        <w:t>Nil.</w:t>
      </w:r>
    </w:p>
    <w:p w14:paraId="5399A8CF" w14:textId="77777777" w:rsidR="00FA4672" w:rsidRPr="008A2C9F" w:rsidRDefault="00FA4672" w:rsidP="00FA4672">
      <w:pPr>
        <w:pStyle w:val="Heading2"/>
        <w:numPr>
          <w:ilvl w:val="0"/>
          <w:numId w:val="0"/>
        </w:numPr>
      </w:pPr>
      <w:r>
        <w:t>16.</w:t>
      </w:r>
      <w:r>
        <w:tab/>
        <w:t>Key issues from ESC to MSAC</w:t>
      </w:r>
    </w:p>
    <w:tbl>
      <w:tblPr>
        <w:tblStyle w:val="TableGrid"/>
        <w:tblW w:w="9209" w:type="dxa"/>
        <w:tblInd w:w="-147" w:type="dxa"/>
        <w:tblLook w:val="04A0" w:firstRow="1" w:lastRow="0" w:firstColumn="1" w:lastColumn="0" w:noHBand="0" w:noVBand="1"/>
      </w:tblPr>
      <w:tblGrid>
        <w:gridCol w:w="9209"/>
      </w:tblGrid>
      <w:tr w:rsidR="00FA4672" w:rsidRPr="00525765" w14:paraId="6D577A61" w14:textId="77777777" w:rsidTr="009E1F5B">
        <w:tc>
          <w:tcPr>
            <w:tcW w:w="9209" w:type="dxa"/>
          </w:tcPr>
          <w:p w14:paraId="6A395DC6" w14:textId="77777777" w:rsidR="00FA4672" w:rsidRPr="00525765" w:rsidRDefault="00FA4672" w:rsidP="009E1F5B">
            <w:pPr>
              <w:spacing w:before="240" w:after="240"/>
              <w:rPr>
                <w:rFonts w:eastAsia="Calibri"/>
                <w:b/>
                <w:bCs/>
                <w:sz w:val="24"/>
              </w:rPr>
            </w:pPr>
            <w:bookmarkStart w:id="39" w:name="_Hlk69734340"/>
            <w:r w:rsidRPr="00525765">
              <w:rPr>
                <w:rFonts w:eastAsia="Calibri"/>
                <w:b/>
                <w:bCs/>
                <w:sz w:val="24"/>
              </w:rPr>
              <w:t>Main issues for MSAC consideration</w:t>
            </w:r>
          </w:p>
          <w:p w14:paraId="35CF74AF" w14:textId="77777777" w:rsidR="00FA4672" w:rsidRDefault="00FA4672" w:rsidP="009E1F5B">
            <w:pPr>
              <w:rPr>
                <w:rFonts w:eastAsia="Calibri"/>
                <w:b/>
              </w:rPr>
            </w:pPr>
            <w:r w:rsidRPr="00525765">
              <w:rPr>
                <w:rFonts w:eastAsia="Calibri"/>
                <w:b/>
              </w:rPr>
              <w:t>Clinical issues:</w:t>
            </w:r>
          </w:p>
          <w:p w14:paraId="72BC2BCC" w14:textId="77777777" w:rsidR="00FA4672" w:rsidRPr="00EB2E08" w:rsidRDefault="00FA4672" w:rsidP="009E1F5B">
            <w:pPr>
              <w:ind w:left="113" w:hanging="113"/>
              <w:rPr>
                <w:rFonts w:eastAsia="Calibri"/>
                <w:bCs/>
              </w:rPr>
            </w:pPr>
            <w:r>
              <w:rPr>
                <w:rFonts w:eastAsia="Calibri"/>
                <w:bCs/>
              </w:rPr>
              <w:t>Clinical effectiveness and safety</w:t>
            </w:r>
            <w:r w:rsidRPr="00EB2E08">
              <w:rPr>
                <w:rFonts w:eastAsia="Calibri"/>
                <w:bCs/>
              </w:rPr>
              <w:t xml:space="preserve"> </w:t>
            </w:r>
            <w:r w:rsidRPr="00EB2E08">
              <w:rPr>
                <w:rFonts w:eastAsia="Calibri"/>
              </w:rPr>
              <w:t>–</w:t>
            </w:r>
            <w:r w:rsidRPr="00EB2E08">
              <w:rPr>
                <w:rFonts w:eastAsia="Calibri"/>
                <w:bCs/>
              </w:rPr>
              <w:t xml:space="preserve"> The evidence from several case series studies predominantly at moderate risk of bias demonstrated that NGS panel testing </w:t>
            </w:r>
            <w:r>
              <w:rPr>
                <w:rFonts w:eastAsia="Calibri"/>
                <w:bCs/>
              </w:rPr>
              <w:t xml:space="preserve">has </w:t>
            </w:r>
            <w:r w:rsidRPr="00EB2E08">
              <w:rPr>
                <w:rFonts w:eastAsia="Calibri"/>
                <w:bCs/>
              </w:rPr>
              <w:t>superior</w:t>
            </w:r>
            <w:r>
              <w:rPr>
                <w:rFonts w:eastAsia="Calibri"/>
                <w:bCs/>
              </w:rPr>
              <w:t xml:space="preserve"> effectiveness and non-inferior safety</w:t>
            </w:r>
            <w:r w:rsidRPr="00EB2E08">
              <w:rPr>
                <w:rFonts w:eastAsia="Calibri"/>
                <w:bCs/>
              </w:rPr>
              <w:t xml:space="preserve"> compared with no NGS panel testing</w:t>
            </w:r>
            <w:r>
              <w:rPr>
                <w:rFonts w:eastAsia="Calibri"/>
                <w:bCs/>
              </w:rPr>
              <w:t xml:space="preserve"> </w:t>
            </w:r>
            <w:r>
              <w:t xml:space="preserve">in suspected haematological malignancies of myeloid, </w:t>
            </w:r>
            <w:proofErr w:type="gramStart"/>
            <w:r>
              <w:t>lymphoid</w:t>
            </w:r>
            <w:proofErr w:type="gramEnd"/>
            <w:r>
              <w:t xml:space="preserve"> or uncertain lineage </w:t>
            </w:r>
            <w:r w:rsidRPr="00CE28E3">
              <w:t>results</w:t>
            </w:r>
            <w:r w:rsidRPr="00EB2E08">
              <w:rPr>
                <w:rFonts w:eastAsia="Calibri"/>
                <w:bCs/>
              </w:rPr>
              <w:t xml:space="preserve">. Molecular testing in addition to other haematological testing is </w:t>
            </w:r>
            <w:r>
              <w:rPr>
                <w:rFonts w:eastAsia="Calibri"/>
                <w:bCs/>
              </w:rPr>
              <w:t xml:space="preserve">now </w:t>
            </w:r>
            <w:r w:rsidRPr="00EB2E08">
              <w:rPr>
                <w:rFonts w:eastAsia="Calibri"/>
                <w:bCs/>
              </w:rPr>
              <w:t xml:space="preserve">a standard requirement to </w:t>
            </w:r>
            <w:r>
              <w:rPr>
                <w:rFonts w:eastAsia="Calibri"/>
                <w:bCs/>
              </w:rPr>
              <w:t xml:space="preserve">accurately </w:t>
            </w:r>
            <w:r w:rsidRPr="00EB2E08">
              <w:rPr>
                <w:rFonts w:eastAsia="Calibri"/>
                <w:bCs/>
              </w:rPr>
              <w:t xml:space="preserve">diagnose </w:t>
            </w:r>
            <w:r>
              <w:rPr>
                <w:rFonts w:eastAsia="Calibri"/>
                <w:bCs/>
              </w:rPr>
              <w:t xml:space="preserve">and comprehensively characterise </w:t>
            </w:r>
            <w:r w:rsidRPr="00EB2E08">
              <w:rPr>
                <w:rFonts w:eastAsia="Calibri"/>
                <w:bCs/>
              </w:rPr>
              <w:t>many haematological malignancies</w:t>
            </w:r>
            <w:r>
              <w:rPr>
                <w:rFonts w:eastAsia="Calibri"/>
                <w:bCs/>
              </w:rPr>
              <w:t>, and to exclude some other differential diagnoses</w:t>
            </w:r>
            <w:r w:rsidRPr="00EB2E08">
              <w:rPr>
                <w:rFonts w:eastAsia="Calibri"/>
                <w:bCs/>
              </w:rPr>
              <w:t>.</w:t>
            </w:r>
          </w:p>
          <w:p w14:paraId="37E9233A" w14:textId="77777777" w:rsidR="00FA4672" w:rsidRPr="00EB2E08" w:rsidRDefault="00FA4672" w:rsidP="009E1F5B">
            <w:pPr>
              <w:ind w:left="113" w:hanging="113"/>
              <w:rPr>
                <w:rFonts w:eastAsia="Calibri"/>
                <w:bCs/>
              </w:rPr>
            </w:pPr>
            <w:r>
              <w:rPr>
                <w:rFonts w:eastAsia="Calibri"/>
                <w:bCs/>
              </w:rPr>
              <w:t>Germline variants and test outcomes</w:t>
            </w:r>
            <w:r w:rsidRPr="00EB2E08">
              <w:rPr>
                <w:rFonts w:eastAsia="Calibri"/>
                <w:bCs/>
              </w:rPr>
              <w:t xml:space="preserve"> </w:t>
            </w:r>
            <w:r w:rsidRPr="00EB2E08">
              <w:rPr>
                <w:rFonts w:eastAsia="Calibri"/>
              </w:rPr>
              <w:t xml:space="preserve">– </w:t>
            </w:r>
            <w:r w:rsidRPr="00EB2E08">
              <w:rPr>
                <w:rFonts w:eastAsia="Calibri"/>
                <w:bCs/>
              </w:rPr>
              <w:t>The main safety</w:t>
            </w:r>
            <w:r>
              <w:rPr>
                <w:rFonts w:eastAsia="Calibri"/>
                <w:bCs/>
              </w:rPr>
              <w:t xml:space="preserve"> </w:t>
            </w:r>
            <w:r w:rsidRPr="00824F1D">
              <w:rPr>
                <w:rFonts w:eastAsia="Calibri"/>
                <w:bCs/>
              </w:rPr>
              <w:t xml:space="preserve">and effectiveness </w:t>
            </w:r>
            <w:r w:rsidRPr="00EB2E08">
              <w:rPr>
                <w:rFonts w:eastAsia="Calibri"/>
                <w:bCs/>
              </w:rPr>
              <w:t xml:space="preserve">issue is the unintended identification of germline variants. The Applicant has acknowledged the need for an additional </w:t>
            </w:r>
            <w:r w:rsidRPr="00EB2E08">
              <w:rPr>
                <w:rFonts w:eastAsia="Calibri"/>
                <w:bCs/>
              </w:rPr>
              <w:lastRenderedPageBreak/>
              <w:t>application to evaluate germline testing. Although outside the intent of this application</w:t>
            </w:r>
            <w:r>
              <w:rPr>
                <w:rFonts w:eastAsia="Calibri"/>
                <w:bCs/>
              </w:rPr>
              <w:t xml:space="preserve"> for somatic NGS panel testing</w:t>
            </w:r>
            <w:r w:rsidRPr="00EB2E08">
              <w:rPr>
                <w:rFonts w:eastAsia="Calibri"/>
                <w:bCs/>
              </w:rPr>
              <w:t>, MSAC may wish to consider whether a generic MBS items for cascade testing for blood relatives, and identification of somatic versus germline variants be created to allow predictive testing given the rate of expansion of clinically relevant pathogenic/likely pathogenic variants being identified across all malignancies.</w:t>
            </w:r>
          </w:p>
          <w:p w14:paraId="05F93420" w14:textId="77777777" w:rsidR="00FA4672" w:rsidRPr="00EB2E08" w:rsidRDefault="00FA4672" w:rsidP="009E1F5B">
            <w:pPr>
              <w:ind w:left="113" w:hanging="113"/>
              <w:rPr>
                <w:rFonts w:eastAsia="Calibri"/>
                <w:bCs/>
              </w:rPr>
            </w:pPr>
            <w:r w:rsidRPr="00EB2E08">
              <w:rPr>
                <w:rFonts w:eastAsia="Calibri"/>
                <w:bCs/>
              </w:rPr>
              <w:t xml:space="preserve">MBS item panel size and test methodology </w:t>
            </w:r>
            <w:r w:rsidRPr="00EB2E08">
              <w:rPr>
                <w:rFonts w:eastAsia="Calibri"/>
              </w:rPr>
              <w:t xml:space="preserve">– </w:t>
            </w:r>
            <w:r w:rsidRPr="00EB2E08">
              <w:rPr>
                <w:rFonts w:eastAsia="Calibri"/>
                <w:bCs/>
              </w:rPr>
              <w:t>The optimal panel size or composition is not described given the changing evidence base</w:t>
            </w:r>
            <w:r>
              <w:rPr>
                <w:rFonts w:eastAsia="Calibri"/>
                <w:bCs/>
              </w:rPr>
              <w:t>. The panel size and composition will need to be sufficient for testing of common and rare forms of haematological malignancy</w:t>
            </w:r>
            <w:r w:rsidRPr="00EB2E08">
              <w:rPr>
                <w:rFonts w:eastAsia="Calibri"/>
                <w:bCs/>
              </w:rPr>
              <w:t xml:space="preserve">. However, the panel size is almost certain to increase in the </w:t>
            </w:r>
            <w:proofErr w:type="gramStart"/>
            <w:r w:rsidRPr="00EB2E08">
              <w:rPr>
                <w:rFonts w:eastAsia="Calibri"/>
                <w:bCs/>
              </w:rPr>
              <w:t>future, and</w:t>
            </w:r>
            <w:proofErr w:type="gramEnd"/>
            <w:r w:rsidRPr="00EB2E08">
              <w:rPr>
                <w:rFonts w:eastAsia="Calibri"/>
                <w:bCs/>
              </w:rPr>
              <w:t xml:space="preserve"> will likely require RNA analysis as well as DNA. </w:t>
            </w:r>
          </w:p>
          <w:p w14:paraId="4451711D" w14:textId="77777777" w:rsidR="00FA4672" w:rsidRDefault="00FA4672" w:rsidP="00B56755">
            <w:pPr>
              <w:pStyle w:val="ListParagraph"/>
              <w:numPr>
                <w:ilvl w:val="0"/>
                <w:numId w:val="26"/>
              </w:numPr>
              <w:rPr>
                <w:rFonts w:eastAsia="Calibri"/>
                <w:bCs/>
              </w:rPr>
            </w:pPr>
            <w:r>
              <w:rPr>
                <w:rFonts w:eastAsia="Calibri"/>
                <w:bCs/>
              </w:rPr>
              <w:t>It was reiterated that the WHO Classification includes genes which have been confirmed to have diagnostic and/or prognostic, and/or predictive utility. This Classification is proposed by the Applicant as the reference for determining the panel composition.</w:t>
            </w:r>
          </w:p>
          <w:p w14:paraId="036D35F0" w14:textId="77777777" w:rsidR="00FA4672" w:rsidRDefault="00FA4672" w:rsidP="00B56755">
            <w:pPr>
              <w:pStyle w:val="ListParagraph"/>
              <w:numPr>
                <w:ilvl w:val="0"/>
                <w:numId w:val="26"/>
              </w:numPr>
              <w:rPr>
                <w:rFonts w:eastAsia="Calibri"/>
                <w:bCs/>
              </w:rPr>
            </w:pPr>
            <w:r>
              <w:rPr>
                <w:rFonts w:eastAsia="Calibri"/>
                <w:bCs/>
              </w:rPr>
              <w:t>Genes with established clinical utility, but not included in the WHO Classification, have been identified by the Assessment Group</w:t>
            </w:r>
          </w:p>
          <w:p w14:paraId="0FBAE7D8" w14:textId="7839E749" w:rsidR="00FA4672" w:rsidRPr="00EB2E08" w:rsidRDefault="00FA4672" w:rsidP="00B56755">
            <w:pPr>
              <w:pStyle w:val="ListParagraph"/>
              <w:numPr>
                <w:ilvl w:val="0"/>
                <w:numId w:val="26"/>
              </w:numPr>
              <w:rPr>
                <w:rFonts w:eastAsia="Calibri"/>
                <w:bCs/>
              </w:rPr>
            </w:pPr>
            <w:r w:rsidRPr="00C87C51">
              <w:rPr>
                <w:rFonts w:eastAsia="Calibri"/>
                <w:bCs/>
              </w:rPr>
              <w:t>Currently, identifying a</w:t>
            </w:r>
            <w:r>
              <w:rPr>
                <w:rFonts w:eastAsia="Calibri"/>
                <w:bCs/>
              </w:rPr>
              <w:t xml:space="preserve"> maximal </w:t>
            </w:r>
            <w:r w:rsidRPr="00C87C51">
              <w:rPr>
                <w:rFonts w:eastAsia="Calibri"/>
                <w:bCs/>
              </w:rPr>
              <w:t>panel</w:t>
            </w:r>
            <w:r>
              <w:rPr>
                <w:rFonts w:eastAsia="Calibri"/>
                <w:bCs/>
              </w:rPr>
              <w:t xml:space="preserve"> composition</w:t>
            </w:r>
            <w:r w:rsidRPr="00C87C51">
              <w:rPr>
                <w:rFonts w:eastAsia="Calibri"/>
                <w:bCs/>
              </w:rPr>
              <w:t xml:space="preserve"> is not critical, although there should be a minimum requirement for </w:t>
            </w:r>
            <w:r>
              <w:rPr>
                <w:rFonts w:eastAsia="Calibri"/>
                <w:bCs/>
              </w:rPr>
              <w:t>genes with established clinical utility</w:t>
            </w:r>
            <w:r w:rsidRPr="00C87C51">
              <w:rPr>
                <w:rFonts w:eastAsia="Calibri"/>
                <w:bCs/>
              </w:rPr>
              <w:t xml:space="preserve"> to be included. This </w:t>
            </w:r>
            <w:r>
              <w:rPr>
                <w:rFonts w:eastAsia="Calibri"/>
                <w:bCs/>
              </w:rPr>
              <w:t>may</w:t>
            </w:r>
            <w:r w:rsidRPr="00C87C51">
              <w:rPr>
                <w:rFonts w:eastAsia="Calibri"/>
                <w:bCs/>
              </w:rPr>
              <w:t xml:space="preserve"> vary by clinical setting (</w:t>
            </w:r>
            <w:proofErr w:type="gramStart"/>
            <w:r w:rsidRPr="00C87C51">
              <w:rPr>
                <w:rFonts w:eastAsia="Calibri"/>
                <w:bCs/>
              </w:rPr>
              <w:t>e.g.</w:t>
            </w:r>
            <w:proofErr w:type="gramEnd"/>
            <w:r w:rsidRPr="00C87C51">
              <w:rPr>
                <w:rFonts w:eastAsia="Calibri"/>
                <w:bCs/>
              </w:rPr>
              <w:t> </w:t>
            </w:r>
            <w:r>
              <w:rPr>
                <w:rFonts w:eastAsia="Calibri"/>
                <w:bCs/>
              </w:rPr>
              <w:t>children and young adults</w:t>
            </w:r>
            <w:r w:rsidRPr="00C87C51">
              <w:rPr>
                <w:rFonts w:eastAsia="Calibri"/>
                <w:bCs/>
              </w:rPr>
              <w:t xml:space="preserve"> vs</w:t>
            </w:r>
            <w:r>
              <w:rPr>
                <w:rFonts w:eastAsia="Calibri"/>
                <w:bCs/>
              </w:rPr>
              <w:t>.</w:t>
            </w:r>
            <w:r w:rsidRPr="00C87C51">
              <w:rPr>
                <w:rFonts w:eastAsia="Calibri"/>
                <w:bCs/>
              </w:rPr>
              <w:t xml:space="preserve"> adult). There are currently no local guidelines or Australian data to inform these key </w:t>
            </w:r>
            <w:r>
              <w:rPr>
                <w:rFonts w:eastAsia="Calibri"/>
                <w:bCs/>
              </w:rPr>
              <w:t>genes</w:t>
            </w:r>
            <w:r w:rsidRPr="00C87C51">
              <w:rPr>
                <w:rFonts w:eastAsia="Calibri"/>
                <w:bCs/>
              </w:rPr>
              <w:t>, but MSAC may wish to align them with WHO diagnostic guidelines and other recognised expert guidance about prognosis and management options</w:t>
            </w:r>
            <w:r>
              <w:rPr>
                <w:rFonts w:eastAsia="Calibri"/>
                <w:bCs/>
              </w:rPr>
              <w:t xml:space="preserve">, noting </w:t>
            </w:r>
            <w:r w:rsidRPr="007449BE">
              <w:rPr>
                <w:rFonts w:eastAsia="Calibri"/>
                <w:bCs/>
              </w:rPr>
              <w:t>the WHO guideline</w:t>
            </w:r>
            <w:r>
              <w:rPr>
                <w:rFonts w:eastAsia="Calibri"/>
                <w:bCs/>
              </w:rPr>
              <w:t xml:space="preserve"> was </w:t>
            </w:r>
            <w:r w:rsidRPr="007449BE">
              <w:rPr>
                <w:rFonts w:eastAsia="Calibri"/>
                <w:bCs/>
              </w:rPr>
              <w:t xml:space="preserve">updated 6 years </w:t>
            </w:r>
            <w:r>
              <w:rPr>
                <w:rFonts w:eastAsia="Calibri"/>
                <w:bCs/>
              </w:rPr>
              <w:t xml:space="preserve">after the previous </w:t>
            </w:r>
            <w:r w:rsidRPr="007449BE">
              <w:rPr>
                <w:rFonts w:eastAsia="Calibri"/>
                <w:bCs/>
              </w:rPr>
              <w:t>version</w:t>
            </w:r>
            <w:r>
              <w:rPr>
                <w:rFonts w:eastAsia="Calibri"/>
                <w:bCs/>
              </w:rPr>
              <w:t>.</w:t>
            </w:r>
          </w:p>
          <w:p w14:paraId="105D1107" w14:textId="606AD4AD" w:rsidR="00FA4672" w:rsidRPr="00EB2E08" w:rsidRDefault="00FA4672" w:rsidP="009E1F5B">
            <w:pPr>
              <w:ind w:left="113" w:hanging="113"/>
              <w:rPr>
                <w:rFonts w:eastAsia="Calibri"/>
                <w:bCs/>
              </w:rPr>
            </w:pPr>
            <w:r>
              <w:rPr>
                <w:rFonts w:eastAsia="Calibri"/>
                <w:bCs/>
              </w:rPr>
              <w:t xml:space="preserve">Implementation </w:t>
            </w:r>
            <w:r w:rsidRPr="00EB2E08">
              <w:rPr>
                <w:rFonts w:eastAsia="Calibri"/>
              </w:rPr>
              <w:t>–</w:t>
            </w:r>
            <w:r>
              <w:rPr>
                <w:rFonts w:eastAsia="Calibri"/>
                <w:bCs/>
              </w:rPr>
              <w:t xml:space="preserve"> </w:t>
            </w:r>
            <w:r w:rsidRPr="00EB2E08">
              <w:rPr>
                <w:rFonts w:eastAsia="Calibri"/>
                <w:bCs/>
              </w:rPr>
              <w:t>MSAC may wish to consider a test directory to define the minimum gene list and as a reference for updating the panel as new variants are identified.</w:t>
            </w:r>
          </w:p>
          <w:p w14:paraId="5D62FEED" w14:textId="77777777" w:rsidR="00FA4672" w:rsidRPr="00EB2E08" w:rsidRDefault="00FA4672" w:rsidP="009E1F5B">
            <w:pPr>
              <w:ind w:left="113" w:hanging="113"/>
              <w:rPr>
                <w:rFonts w:eastAsia="Calibri"/>
                <w:bCs/>
              </w:rPr>
            </w:pPr>
            <w:r w:rsidRPr="00EB2E08">
              <w:rPr>
                <w:rFonts w:eastAsia="Calibri"/>
                <w:bCs/>
              </w:rPr>
              <w:t xml:space="preserve">MBS item fee justification </w:t>
            </w:r>
            <w:r w:rsidRPr="00EB2E08">
              <w:rPr>
                <w:rFonts w:eastAsia="Calibri"/>
              </w:rPr>
              <w:t>–</w:t>
            </w:r>
            <w:r w:rsidRPr="00EB2E08">
              <w:rPr>
                <w:rFonts w:eastAsia="Calibri"/>
                <w:bCs/>
              </w:rPr>
              <w:t xml:space="preserve"> the fee for a next-generation sequencing (NGS) panel of genes with established clinical utility will depend on the size of the panel and the complexity of the tests (depending on the clinical context). MSAC may wish to review the proposed fee ($927.90) to ensure it is futureproofed.</w:t>
            </w:r>
          </w:p>
          <w:p w14:paraId="39DAAB94" w14:textId="77777777" w:rsidR="00FA4672" w:rsidRDefault="00FA4672" w:rsidP="009E1F5B">
            <w:pPr>
              <w:keepNext/>
              <w:ind w:left="113" w:hanging="113"/>
              <w:rPr>
                <w:rFonts w:eastAsia="Calibri"/>
                <w:bCs/>
              </w:rPr>
            </w:pPr>
            <w:r>
              <w:rPr>
                <w:rFonts w:eastAsia="Calibri"/>
                <w:bCs/>
              </w:rPr>
              <w:t xml:space="preserve">Equity in access to NGS panel testing </w:t>
            </w:r>
            <w:r w:rsidRPr="00EB2E08">
              <w:rPr>
                <w:rFonts w:eastAsia="Calibri"/>
              </w:rPr>
              <w:t>–</w:t>
            </w:r>
            <w:r>
              <w:rPr>
                <w:rFonts w:eastAsia="Calibri"/>
                <w:bCs/>
              </w:rPr>
              <w:t xml:space="preserve"> is currently limited and predominantly only funded by philanthropy.</w:t>
            </w:r>
          </w:p>
          <w:p w14:paraId="14F532AC" w14:textId="77777777" w:rsidR="00FA4672" w:rsidRDefault="00FA4672" w:rsidP="009E1F5B">
            <w:pPr>
              <w:keepNext/>
              <w:rPr>
                <w:rFonts w:eastAsia="Calibri"/>
                <w:b/>
              </w:rPr>
            </w:pPr>
            <w:r w:rsidRPr="00525765">
              <w:rPr>
                <w:rFonts w:eastAsia="Calibri"/>
                <w:b/>
              </w:rPr>
              <w:t>Economic issues:</w:t>
            </w:r>
          </w:p>
          <w:p w14:paraId="1DA5A529" w14:textId="7C21A446" w:rsidR="00FA4672" w:rsidRPr="00EB710E" w:rsidRDefault="00FA4672" w:rsidP="00B56755">
            <w:pPr>
              <w:keepNext/>
              <w:numPr>
                <w:ilvl w:val="0"/>
                <w:numId w:val="25"/>
              </w:numPr>
              <w:rPr>
                <w:rFonts w:eastAsia="Calibri"/>
                <w:bCs/>
              </w:rPr>
            </w:pPr>
            <w:r>
              <w:rPr>
                <w:rFonts w:eastAsia="Calibri"/>
                <w:bCs/>
              </w:rPr>
              <w:t xml:space="preserve">The ICERs presented are consistent with the approach taken in other somatic gene panel applications considered by MSAC, which reflect the multiplicity of test purpose. </w:t>
            </w:r>
            <w:r w:rsidRPr="0089247D">
              <w:rPr>
                <w:rFonts w:eastAsia="Calibri"/>
                <w:bCs/>
              </w:rPr>
              <w:t xml:space="preserve">However, </w:t>
            </w:r>
            <w:r w:rsidRPr="00EB710E">
              <w:rPr>
                <w:rFonts w:eastAsia="Calibri"/>
                <w:bCs/>
              </w:rPr>
              <w:t>the ICERs are not likely to be overly informative for MSAC decision-making due to the heterogenous and potentially overlapping populations,</w:t>
            </w:r>
            <w:r>
              <w:rPr>
                <w:rFonts w:eastAsia="Calibri"/>
                <w:bCs/>
              </w:rPr>
              <w:t xml:space="preserve"> </w:t>
            </w:r>
            <w:r w:rsidRPr="0089247D">
              <w:rPr>
                <w:rFonts w:eastAsia="Calibri"/>
                <w:bCs/>
              </w:rPr>
              <w:t>the lack of synthesised evidence,</w:t>
            </w:r>
            <w:r>
              <w:rPr>
                <w:rFonts w:eastAsia="Calibri"/>
                <w:bCs/>
              </w:rPr>
              <w:t xml:space="preserve"> </w:t>
            </w:r>
            <w:r>
              <w:t>and the lack of direct comparative evidence for the use of single gene tests and gene panels.</w:t>
            </w:r>
          </w:p>
          <w:p w14:paraId="76BDE3F8" w14:textId="77777777" w:rsidR="00FA4672" w:rsidRDefault="00FA4672" w:rsidP="009E1F5B">
            <w:pPr>
              <w:keepNext/>
              <w:rPr>
                <w:rFonts w:eastAsia="Calibri"/>
                <w:b/>
              </w:rPr>
            </w:pPr>
            <w:r w:rsidRPr="00525765">
              <w:rPr>
                <w:rFonts w:eastAsia="Calibri"/>
                <w:b/>
              </w:rPr>
              <w:t>Financial issues:</w:t>
            </w:r>
          </w:p>
          <w:p w14:paraId="6DDF8545" w14:textId="77777777" w:rsidR="00FA4672" w:rsidRDefault="00FA4672" w:rsidP="00B56755">
            <w:pPr>
              <w:pStyle w:val="ListParagraph"/>
              <w:keepNext/>
              <w:numPr>
                <w:ilvl w:val="0"/>
                <w:numId w:val="27"/>
              </w:numPr>
              <w:ind w:left="357" w:hanging="357"/>
              <w:rPr>
                <w:rFonts w:eastAsia="Calibri"/>
                <w:bCs/>
              </w:rPr>
            </w:pPr>
            <w:r w:rsidRPr="00C87C51">
              <w:rPr>
                <w:rFonts w:eastAsia="Calibri"/>
                <w:bCs/>
              </w:rPr>
              <w:t>The proposed utilisation (50% of patients with suspected haematological malignancy) may be underestimated, thus underestimating the financial impact. There may be cost offsets due to this testing replacing other types of tests, and more appropriate use of therapeutics. However, the estimated cost offsets are highly uncertain, as they are based on data from a single centre in Victoria.</w:t>
            </w:r>
          </w:p>
          <w:p w14:paraId="3308A2BA" w14:textId="77777777" w:rsidR="00FA4672" w:rsidRPr="00DF7727" w:rsidRDefault="00FA4672" w:rsidP="00B56755">
            <w:pPr>
              <w:pStyle w:val="ListParagraph"/>
              <w:keepNext/>
              <w:numPr>
                <w:ilvl w:val="0"/>
                <w:numId w:val="27"/>
              </w:numPr>
              <w:ind w:left="357" w:hanging="357"/>
            </w:pPr>
            <w:r>
              <w:rPr>
                <w:rFonts w:eastAsia="Calibri"/>
                <w:bCs/>
              </w:rPr>
              <w:t xml:space="preserve">The net total cost of NGS-based gene panel testing for approximately 10,000 individuals in Year 1 is estimated to be $5.1m, which reduces to $3.3m at Year 6 (estimate of 12,000 patients) due to the reduction in the prevalent pool of patients who may require testing, and assumption regarding the extent of cost offsets being </w:t>
            </w:r>
            <w:proofErr w:type="gramStart"/>
            <w:r>
              <w:rPr>
                <w:rFonts w:eastAsia="Calibri"/>
                <w:bCs/>
              </w:rPr>
              <w:t>similar to</w:t>
            </w:r>
            <w:proofErr w:type="gramEnd"/>
            <w:r>
              <w:rPr>
                <w:rFonts w:eastAsia="Calibri"/>
                <w:bCs/>
              </w:rPr>
              <w:t xml:space="preserve"> current V</w:t>
            </w:r>
            <w:r>
              <w:t>ictorian utilisation data, which is currently philanthropically funded.</w:t>
            </w:r>
          </w:p>
        </w:tc>
      </w:tr>
    </w:tbl>
    <w:bookmarkEnd w:id="39"/>
    <w:p w14:paraId="7FE4A7D5" w14:textId="77777777" w:rsidR="00FA4672" w:rsidRDefault="00FA4672" w:rsidP="00FA4672">
      <w:pPr>
        <w:keepNext/>
        <w:keepLines/>
        <w:rPr>
          <w:rStyle w:val="Strong"/>
        </w:rPr>
      </w:pPr>
      <w:r w:rsidRPr="00194327">
        <w:rPr>
          <w:rStyle w:val="Strong"/>
        </w:rPr>
        <w:lastRenderedPageBreak/>
        <w:t>ESC discussion</w:t>
      </w:r>
    </w:p>
    <w:p w14:paraId="020780EE" w14:textId="77777777" w:rsidR="00FA4672" w:rsidRDefault="00FA4672" w:rsidP="00FA4672">
      <w:pPr>
        <w:keepNext/>
        <w:keepLines/>
      </w:pPr>
      <w:r w:rsidRPr="00624E42">
        <w:t xml:space="preserve">ESC noted that this application from the </w:t>
      </w:r>
      <w:r w:rsidRPr="00464468">
        <w:t xml:space="preserve">Royal College of Pathologists of Australasia </w:t>
      </w:r>
      <w:r>
        <w:t>(</w:t>
      </w:r>
      <w:r w:rsidRPr="00624E42">
        <w:t>RCPA</w:t>
      </w:r>
      <w:r>
        <w:t>)</w:t>
      </w:r>
      <w:r w:rsidRPr="00624E42">
        <w:t xml:space="preserve"> was for Medicare Benefits Schedule </w:t>
      </w:r>
      <w:r>
        <w:t xml:space="preserve">(MBS) </w:t>
      </w:r>
      <w:r w:rsidRPr="00624E42">
        <w:t xml:space="preserve">listing of </w:t>
      </w:r>
      <w:r>
        <w:t xml:space="preserve">next-generation sequencing (NGS) gene panel </w:t>
      </w:r>
      <w:r w:rsidRPr="00624E42">
        <w:t>testing for variants associated with haematological malignancies to establish a definitive diagnosis</w:t>
      </w:r>
      <w:r>
        <w:t xml:space="preserve"> that cannot be established by conventional testing alone.</w:t>
      </w:r>
    </w:p>
    <w:p w14:paraId="74E9E953" w14:textId="77777777" w:rsidR="00FA4672" w:rsidRDefault="00FA4672" w:rsidP="00FA4672">
      <w:r>
        <w:t xml:space="preserve">ESC noted that haematological malignancies are a broad group of cancers, and the numerous subtypes, that include </w:t>
      </w:r>
      <w:r w:rsidRPr="00591976">
        <w:t xml:space="preserve">myelodysplastic syndromes, myeloproliferative neoplasms, </w:t>
      </w:r>
      <w:r>
        <w:t>myelofibrosis</w:t>
      </w:r>
      <w:r w:rsidRPr="00591976">
        <w:t>, acute/chronic leukaemia</w:t>
      </w:r>
      <w:r>
        <w:t>s</w:t>
      </w:r>
      <w:r w:rsidRPr="00591976">
        <w:t>, myeloma</w:t>
      </w:r>
      <w:r>
        <w:t>s and</w:t>
      </w:r>
      <w:r w:rsidRPr="00591976">
        <w:t xml:space="preserve"> Hodgkin/non-Hodgkin lymphoma</w:t>
      </w:r>
      <w:r>
        <w:t>s. ESC noted that the Ratified PICO simplified the testing for the eligible conditions to cancers of myeloid or lymphoid origin, but that nearly all haematological malignancies are encompassed by the application,  including some m</w:t>
      </w:r>
      <w:r w:rsidRPr="00BB66D4">
        <w:t>yeloproliferative disorder</w:t>
      </w:r>
      <w:r>
        <w:t xml:space="preserve">s for which there are other existing MBS items , for example: MBS item 73399 characterisation of variants in at least 20 genes including  </w:t>
      </w:r>
      <w:r w:rsidRPr="00C37046">
        <w:t>Janus kinase 2</w:t>
      </w:r>
      <w:r>
        <w:t xml:space="preserve"> (</w:t>
      </w:r>
      <w:r>
        <w:rPr>
          <w:i/>
          <w:iCs/>
        </w:rPr>
        <w:t>JAK</w:t>
      </w:r>
      <w:r w:rsidRPr="004838D3">
        <w:rPr>
          <w:i/>
          <w:iCs/>
        </w:rPr>
        <w:t>2</w:t>
      </w:r>
      <w:r>
        <w:rPr>
          <w:i/>
          <w:iCs/>
        </w:rPr>
        <w:t xml:space="preserve">), </w:t>
      </w:r>
      <w:r>
        <w:t>calreticulin (</w:t>
      </w:r>
      <w:r>
        <w:rPr>
          <w:i/>
          <w:iCs/>
        </w:rPr>
        <w:t xml:space="preserve">CALR) </w:t>
      </w:r>
      <w:r w:rsidRPr="00C37046">
        <w:t>and</w:t>
      </w:r>
      <w:r>
        <w:rPr>
          <w:i/>
          <w:iCs/>
        </w:rPr>
        <w:t xml:space="preserve"> </w:t>
      </w:r>
      <w:r w:rsidRPr="00C37046">
        <w:t>myeloproliferative leukaemia</w:t>
      </w:r>
      <w:r>
        <w:rPr>
          <w:i/>
          <w:iCs/>
        </w:rPr>
        <w:t xml:space="preserve"> (MPL)</w:t>
      </w:r>
      <w:r>
        <w:t xml:space="preserve"> testing in primary myelofibrosis; </w:t>
      </w:r>
      <w:hyperlink r:id="rId23" w:history="1">
        <w:r w:rsidRPr="00DB4080">
          <w:rPr>
            <w:rStyle w:val="Hyperlink"/>
          </w:rPr>
          <w:t>PSD 1532</w:t>
        </w:r>
      </w:hyperlink>
      <w:r>
        <w:t>).</w:t>
      </w:r>
    </w:p>
    <w:p w14:paraId="4CA8FE34" w14:textId="77777777" w:rsidR="00FA4672" w:rsidRDefault="00FA4672" w:rsidP="00FA4672">
      <w:pPr>
        <w:rPr>
          <w:highlight w:val="yellow"/>
        </w:rPr>
      </w:pPr>
      <w:r>
        <w:t>ESC noted that the categorisation of the broad range of diseases is making it increasingly difficult to define, diagnose and treat haematological malignancies without molecular testing, and that the fif</w:t>
      </w:r>
      <w:r w:rsidRPr="00236B5C">
        <w:t xml:space="preserve">th edition of the World Health Organization </w:t>
      </w:r>
      <w:r>
        <w:t xml:space="preserve">(WHO) </w:t>
      </w:r>
      <w:r w:rsidRPr="00236B5C">
        <w:t xml:space="preserve">Classification </w:t>
      </w:r>
      <w:r w:rsidRPr="00A15C9C">
        <w:t>of Haematolymphoid Tumours 2022</w:t>
      </w:r>
      <w:r>
        <w:t xml:space="preserve"> recommends molecular testing for establishing a comprehensive diagnosis</w:t>
      </w:r>
      <w:r w:rsidRPr="00A15C9C">
        <w:t>. ESC noted that</w:t>
      </w:r>
      <w:r>
        <w:t>,</w:t>
      </w:r>
      <w:r w:rsidRPr="00A15C9C">
        <w:t xml:space="preserve"> </w:t>
      </w:r>
      <w:r>
        <w:t xml:space="preserve">in August 2019, </w:t>
      </w:r>
      <w:r w:rsidRPr="00A15C9C">
        <w:t>MSAC supported</w:t>
      </w:r>
      <w:r>
        <w:t xml:space="preserve"> </w:t>
      </w:r>
      <w:r w:rsidRPr="00A15C9C">
        <w:t xml:space="preserve">genetic testing for diagnosing a </w:t>
      </w:r>
      <w:r>
        <w:t>limited</w:t>
      </w:r>
      <w:r w:rsidRPr="00A15C9C">
        <w:t xml:space="preserve"> number of lymphoid neoplasms, and for prognostic testing in patients with myeloma</w:t>
      </w:r>
      <w:r>
        <w:t xml:space="preserve"> (</w:t>
      </w:r>
      <w:hyperlink r:id="rId24" w:history="1">
        <w:r>
          <w:rPr>
            <w:rStyle w:val="Hyperlink"/>
          </w:rPr>
          <w:t>PSD 1526</w:t>
        </w:r>
      </w:hyperlink>
      <w:r w:rsidRPr="004838D3">
        <w:t>)</w:t>
      </w:r>
      <w:r w:rsidRPr="00A15C9C">
        <w:t>.</w:t>
      </w:r>
    </w:p>
    <w:p w14:paraId="0A2CF4C6" w14:textId="77777777" w:rsidR="00FA4672" w:rsidRDefault="00FA4672" w:rsidP="00FA4672">
      <w:r w:rsidRPr="009A5999">
        <w:t xml:space="preserve">ESC noted that </w:t>
      </w:r>
      <w:r>
        <w:t xml:space="preserve">from the targeted consultation </w:t>
      </w:r>
      <w:r w:rsidRPr="009A5999">
        <w:t>several organisations supported the application</w:t>
      </w:r>
      <w:r>
        <w:t>. Respondents stated that</w:t>
      </w:r>
      <w:r w:rsidRPr="009A5999">
        <w:t xml:space="preserve"> genetic testing for these types of malignancies is now standard of care. As a result, </w:t>
      </w:r>
      <w:r>
        <w:t xml:space="preserve">respondents claimed that </w:t>
      </w:r>
      <w:r w:rsidRPr="009A5999">
        <w:t xml:space="preserve">there </w:t>
      </w:r>
      <w:r>
        <w:t>would be</w:t>
      </w:r>
      <w:r w:rsidRPr="009A5999">
        <w:t xml:space="preserve"> equity and access issues</w:t>
      </w:r>
      <w:r>
        <w:t xml:space="preserve"> if this testing is not publicly funded</w:t>
      </w:r>
      <w:r w:rsidRPr="009A5999">
        <w:t>.</w:t>
      </w:r>
      <w:r>
        <w:t xml:space="preserve"> Consultation feedback also considered that the proposed fee ($800) </w:t>
      </w:r>
      <w:r w:rsidRPr="009A5999">
        <w:t>was too low</w:t>
      </w:r>
      <w:r>
        <w:t xml:space="preserve"> (but did not propose an alternative). However, the Departmental-contracted assessment report (DCAR) proposed a revised fee of $927.90 based on expert opinion which was confirmed by the applicant in the pre-ESC response.  ESC noted that this fee was calculated as $840 plus the Greatest Permissible Gap (GPG) and is broadly consistent with the fee proposed for the glioblastoma 25-gene panel (</w:t>
      </w:r>
      <w:hyperlink r:id="rId25" w:history="1">
        <w:r w:rsidRPr="00970BE2">
          <w:rPr>
            <w:rStyle w:val="Hyperlink"/>
          </w:rPr>
          <w:t>PSD 1709</w:t>
        </w:r>
      </w:hyperlink>
      <w:r>
        <w:t>)</w:t>
      </w:r>
      <w:r w:rsidRPr="009A5999">
        <w:t>.</w:t>
      </w:r>
      <w:r>
        <w:t xml:space="preserve"> However, ESC noted that the Department is currently establishing a genetic test fee matrix to guide future decisions on fees for proposed MBS </w:t>
      </w:r>
      <w:r w:rsidRPr="00020527">
        <w:t>items. MSAC may wish to consider the fee to ensure it is appropriate</w:t>
      </w:r>
      <w:r>
        <w:t xml:space="preserve"> based on the proposed panel composition</w:t>
      </w:r>
      <w:r w:rsidRPr="00020527">
        <w:t>.</w:t>
      </w:r>
    </w:p>
    <w:p w14:paraId="79B70846" w14:textId="3B424410" w:rsidR="00FA4672" w:rsidRPr="00D56C17" w:rsidRDefault="00FA4672" w:rsidP="00FA4672">
      <w:pPr>
        <w:rPr>
          <w:rFonts w:ascii="Calibri" w:hAnsi="Calibri"/>
          <w:szCs w:val="22"/>
          <w:lang w:eastAsia="en-AU"/>
        </w:rPr>
      </w:pPr>
      <w:r>
        <w:t>ESC discussed consumer issues such as whether testing may identify variants that may occur at varying frequencies across different groups of patients according to their demographic origin. ESC queried whether data on this were available from the current testing done in Peter MacCallum Cancer Centre in Victoria.</w:t>
      </w:r>
    </w:p>
    <w:p w14:paraId="7DC5560B" w14:textId="77777777" w:rsidR="00FA4672" w:rsidRDefault="00FA4672" w:rsidP="00FA4672">
      <w:r w:rsidRPr="009A5999">
        <w:t>ESC not</w:t>
      </w:r>
      <w:r>
        <w:t>e</w:t>
      </w:r>
      <w:r w:rsidRPr="009A5999">
        <w:t>d</w:t>
      </w:r>
      <w:r>
        <w:t xml:space="preserve"> the clinical management algorithms include other MBS-funded clinical investigations such as blood counts, biopsy and bone marrow aspirate, and some single gene testing. The NGS panel would be used as clinically necessary, depending on the suspected malignancy and clinical context. Although the genetic testing would provide a definite comprehensive diagnosis (</w:t>
      </w:r>
      <w:proofErr w:type="gramStart"/>
      <w:r>
        <w:t>i.e.</w:t>
      </w:r>
      <w:proofErr w:type="gramEnd"/>
      <w:r>
        <w:t xml:space="preserve"> confirmation of suspected diagnosis, refinement of a diagnosis or refute the diagnosis of a malignant condition), it will, if based on the WHO Classification additionally provide prognostic value and identify targeted treatment or management change. The proposed test is not to be used for measurable residual disease monitoring.</w:t>
      </w:r>
    </w:p>
    <w:p w14:paraId="1682E480" w14:textId="77777777" w:rsidR="00FA4672" w:rsidRDefault="00FA4672" w:rsidP="00FA4672">
      <w:r>
        <w:t>ESC noted that, consistent with PASC, that the comparator is no NGS panel testing.</w:t>
      </w:r>
    </w:p>
    <w:p w14:paraId="3684C9C2" w14:textId="77777777" w:rsidR="00FA4672" w:rsidRDefault="00FA4672" w:rsidP="00FA4672">
      <w:r>
        <w:t xml:space="preserve">Other diagnostic options include </w:t>
      </w:r>
      <w:r w:rsidRPr="00EC262E">
        <w:t>morphology, flow cytometry, cytogenetics</w:t>
      </w:r>
      <w:r>
        <w:t xml:space="preserve">, individual molecular </w:t>
      </w:r>
      <w:proofErr w:type="gramStart"/>
      <w:r>
        <w:t>tests</w:t>
      </w:r>
      <w:proofErr w:type="gramEnd"/>
      <w:r>
        <w:t xml:space="preserve"> and</w:t>
      </w:r>
      <w:r w:rsidRPr="00EC262E">
        <w:t xml:space="preserve"> fluorescence in situ hybridisation (FISH</w:t>
      </w:r>
      <w:r>
        <w:t>).  These tests provide a working diagnosis of a haematological malignancy. ESC noted the sequential nature of this testing delays diagnosis and therapy, contributing to patient anxiety. ESC noted that there may be some cost offsets related to the replacement of existing MBS items for these tests, and that these were considered by the DCAR in the modelled budget impact.</w:t>
      </w:r>
    </w:p>
    <w:p w14:paraId="1F3CE75A" w14:textId="77777777" w:rsidR="00FA4672" w:rsidRDefault="00FA4672" w:rsidP="00FA4672">
      <w:r>
        <w:lastRenderedPageBreak/>
        <w:t>ESC noted that the proposed MBS item descriptor is for either a myeloid or lymphoid somatic NGS panel of at least 25 genes, with a separate minimum gene composition for each.  ESC noted that the number of genes is certain to increase as more relevant genes are identified, and that the descriptor and fee may need to be reconsidered in the future. ESC advised that a test directory and mechanism for updating the genes included on the panel would be necessary. ESC noted that the DCAR added g</w:t>
      </w:r>
      <w:r w:rsidRPr="0089247D">
        <w:t>enes with established clinical utility, but not included in the WHO Classification</w:t>
      </w:r>
      <w:r>
        <w:t>. ESC considered that it was not critical to identify an exact and universal myeloid or lymphoid gene panel as the clinical context may differ (</w:t>
      </w:r>
      <w:proofErr w:type="gramStart"/>
      <w:r>
        <w:t>e.g.</w:t>
      </w:r>
      <w:proofErr w:type="gramEnd"/>
      <w:r>
        <w:t xml:space="preserve"> infant/paediatric- versus adult-onset conditions), although a minimum requirement for key variants should be included. ESC noted that there are no local guidelines or Australian data to inform such a list of key variants, but that the WHO diagnostic criteria and other expert guidance (</w:t>
      </w:r>
      <w:proofErr w:type="gramStart"/>
      <w:r>
        <w:t>e.g.</w:t>
      </w:r>
      <w:proofErr w:type="gramEnd"/>
      <w:r>
        <w:t xml:space="preserve"> </w:t>
      </w:r>
      <w:r w:rsidRPr="002565E8">
        <w:t>European LeukemiaNet</w:t>
      </w:r>
      <w:r>
        <w:t xml:space="preserve">, </w:t>
      </w:r>
      <w:r w:rsidRPr="002565E8">
        <w:t>National Comprehensive Cancer Network</w:t>
      </w:r>
      <w:r>
        <w:t xml:space="preserve">, </w:t>
      </w:r>
      <w:r w:rsidRPr="002565E8">
        <w:t>NHS England</w:t>
      </w:r>
      <w:r>
        <w:t>) could be used to ascertain the minimum panel genes</w:t>
      </w:r>
      <w:r w:rsidRPr="002565E8">
        <w:t xml:space="preserve"> </w:t>
      </w:r>
      <w:r>
        <w:t>for prognosis and treatment selection. ESC noted that future variants would likely require RNA analysis in addition to DNA analysis.</w:t>
      </w:r>
    </w:p>
    <w:p w14:paraId="7E84334B" w14:textId="77777777" w:rsidR="00FA4672" w:rsidRDefault="00FA4672" w:rsidP="00FA4672">
      <w:r>
        <w:t xml:space="preserve">ESC considered that an NGS virtual panel was more suitable than whole genome sequencing (WGS) for this type of testing, as WGS would yield much unnecessary data and prolong the turnaround time for the test (already 3–4 weeks), thus delaying patient diagnosis, </w:t>
      </w:r>
      <w:proofErr w:type="gramStart"/>
      <w:r>
        <w:t>prognostication</w:t>
      </w:r>
      <w:proofErr w:type="gramEnd"/>
      <w:r>
        <w:t xml:space="preserve"> or management change.</w:t>
      </w:r>
    </w:p>
    <w:p w14:paraId="30B0CF04" w14:textId="77777777" w:rsidR="00FA4672" w:rsidRDefault="00FA4672" w:rsidP="00FA4672">
      <w:r>
        <w:t>ESC discussed including the phrase “clinically suspected” and queried whether it could lead to leakage to a broader population, noting that the proposed test would not be used in patients where the diagnosis can be categorically determined by other tests. Although ESC considered the scope of testing to be uncertain, it concluded that haematologists are unlikely to order the testing unnecessarily when there are other prior tests that are more suitable for diagnosing the conditions not covered by this testing.</w:t>
      </w:r>
    </w:p>
    <w:p w14:paraId="0A028F38" w14:textId="77777777" w:rsidR="00FA4672" w:rsidRDefault="00FA4672" w:rsidP="00FA4672">
      <w:r>
        <w:t>ESC suggested the following amendments (in italics and strikethrough) to the proposed revised MBS descriptor in the pre-ESC response:</w:t>
      </w:r>
    </w:p>
    <w:p w14:paraId="1F3D04C1" w14:textId="77777777" w:rsidR="00FA4672" w:rsidRDefault="00FA4672" w:rsidP="00FA4672">
      <w:pPr>
        <w:pStyle w:val="Quote"/>
        <w:rPr>
          <w:color w:val="FF0000"/>
        </w:rPr>
      </w:pPr>
      <w:bookmarkStart w:id="40" w:name="_Hlk117342749"/>
      <w:r w:rsidRPr="00074881">
        <w:t xml:space="preserve">Characterisation of </w:t>
      </w:r>
      <w:r w:rsidRPr="00824F1D">
        <w:rPr>
          <w:strike/>
        </w:rPr>
        <w:t>gene</w:t>
      </w:r>
      <w:r w:rsidRPr="00074881">
        <w:t xml:space="preserve"> variant(s), </w:t>
      </w:r>
      <w:r>
        <w:rPr>
          <w:i/>
          <w:iCs/>
        </w:rPr>
        <w:t xml:space="preserve">in a panel of at least 25 genes, </w:t>
      </w:r>
      <w:r w:rsidRPr="00074881">
        <w:t xml:space="preserve">requested by a specialist or consultant physician, </w:t>
      </w:r>
      <w:r w:rsidRPr="00824F1D">
        <w:rPr>
          <w:i/>
          <w:iCs/>
        </w:rPr>
        <w:t>to determine the diagnosis, prognosis and</w:t>
      </w:r>
      <w:r>
        <w:rPr>
          <w:i/>
          <w:iCs/>
        </w:rPr>
        <w:t>/or</w:t>
      </w:r>
      <w:r w:rsidRPr="00824F1D">
        <w:rPr>
          <w:i/>
          <w:iCs/>
        </w:rPr>
        <w:t xml:space="preserve"> management of </w:t>
      </w:r>
      <w:r w:rsidRPr="00824F1D">
        <w:rPr>
          <w:strike/>
        </w:rPr>
        <w:t>in</w:t>
      </w:r>
      <w:r w:rsidRPr="00074881">
        <w:t xml:space="preserve"> a patient presenting with a </w:t>
      </w:r>
      <w:r>
        <w:rPr>
          <w:i/>
          <w:iCs/>
        </w:rPr>
        <w:t xml:space="preserve">clinically suspected </w:t>
      </w:r>
      <w:r w:rsidRPr="00074881">
        <w:t>haematological malignancy of</w:t>
      </w:r>
      <w:r>
        <w:t>:</w:t>
      </w:r>
      <w:r w:rsidRPr="00074881">
        <w:t xml:space="preserve"> myeloid origin</w:t>
      </w:r>
      <w:r>
        <w:t xml:space="preserve"> (Item number AAAA); lymphoid origin (Item number BBBB)</w:t>
      </w:r>
      <w:r w:rsidRPr="00074881">
        <w:t xml:space="preserve"> </w:t>
      </w:r>
      <w:r w:rsidRPr="00824F1D">
        <w:rPr>
          <w:strike/>
        </w:rPr>
        <w:t>that includes at least 25 genes from the exemplar list</w:t>
      </w:r>
      <w:r w:rsidRPr="00074881">
        <w:t>.</w:t>
      </w:r>
    </w:p>
    <w:p w14:paraId="02EC1671" w14:textId="77777777" w:rsidR="00FA4672" w:rsidRDefault="00FA4672" w:rsidP="00FA4672">
      <w:pPr>
        <w:pStyle w:val="Quote"/>
      </w:pPr>
      <w:r>
        <w:t xml:space="preserve">Applicable once per diagnostic episode at </w:t>
      </w:r>
      <w:r w:rsidRPr="00824F1D">
        <w:rPr>
          <w:strike/>
        </w:rPr>
        <w:t xml:space="preserve">initial </w:t>
      </w:r>
      <w:r>
        <w:t xml:space="preserve">diagnosis, </w:t>
      </w:r>
      <w:r w:rsidRPr="00824F1D">
        <w:rPr>
          <w:i/>
          <w:iCs/>
        </w:rPr>
        <w:t>disease progression</w:t>
      </w:r>
      <w:r>
        <w:t xml:space="preserve"> or </w:t>
      </w:r>
      <w:r w:rsidRPr="00824F1D">
        <w:rPr>
          <w:strike/>
        </w:rPr>
        <w:t xml:space="preserve">at disease </w:t>
      </w:r>
      <w:r>
        <w:t>relapse</w:t>
      </w:r>
    </w:p>
    <w:bookmarkEnd w:id="40"/>
    <w:p w14:paraId="3625949D" w14:textId="6B59AC3B" w:rsidR="00FA4672" w:rsidRDefault="00FA4672" w:rsidP="00FA4672">
      <w:r>
        <w:t>ESC noted that a small number of patients covered by MBS item 73399 may develop secondary myelofibrosis and may need genetic testing which would be in the scope of the proposed MBS items.</w:t>
      </w:r>
    </w:p>
    <w:p w14:paraId="5AC32147" w14:textId="77777777" w:rsidR="00FA4672" w:rsidRDefault="00FA4672" w:rsidP="00FA4672">
      <w:r>
        <w:t xml:space="preserve">ESC noted that the DCAR’s clinical effectiveness and safety data came from three studies comprising prospective and retrospective case series for the myeloid panel, and three studies comprising retrospective case series for the lymphoid panel. ESC acknowledged the DCAR’s concerns of limited generalisability of the study by Pillonel et al (2020) in lymphoid malignancies (due to the larger panel size of 68 genes than the proposed minimum panel size of </w:t>
      </w:r>
      <w:r w:rsidRPr="00BA30CB">
        <w:rPr>
          <w:rFonts w:cstheme="minorHAnsi"/>
          <w:color w:val="000000" w:themeColor="text1"/>
        </w:rPr>
        <w:t>at least 25 genes</w:t>
      </w:r>
      <w:r>
        <w:t xml:space="preserve"> in MBS item BBBB) but considered, on balance, this study was also relevant for MSAC’s consideration (see Table 6). Overall, ESC noted most of the case series had moderate risk of bias.</w:t>
      </w:r>
    </w:p>
    <w:p w14:paraId="0AE09443" w14:textId="77777777" w:rsidR="00FA4672" w:rsidRDefault="00FA4672" w:rsidP="00FA4672">
      <w:r>
        <w:t xml:space="preserve">ESC considered the </w:t>
      </w:r>
      <w:r w:rsidRPr="00824F1D">
        <w:t>main safety and effectiveness issue</w:t>
      </w:r>
      <w:r w:rsidRPr="002565E8">
        <w:t xml:space="preserve"> to be </w:t>
      </w:r>
      <w:r>
        <w:t xml:space="preserve">the identification of </w:t>
      </w:r>
      <w:r w:rsidRPr="002565E8">
        <w:t>incidental germline variants that may impact family members;</w:t>
      </w:r>
      <w:r>
        <w:t xml:space="preserve"> w</w:t>
      </w:r>
      <w:r w:rsidRPr="00312A18">
        <w:t>ith increased somatic testing, potential germline variants will be identified, and these have implications for the safety and efficacy of medicines, transplant donor screening, familial risk identification and management</w:t>
      </w:r>
      <w:r>
        <w:t xml:space="preserve">. ESC noted that where heritable variants are identified, cascade testing was out of scope for this application, and suggested that </w:t>
      </w:r>
      <w:r w:rsidRPr="00312A18">
        <w:t>MSAC may wish to consider whether a generic MBS item for cascade testing for blood relatives be created to allow predictive testing given the rate of expansion of clinically relevant pathogenic/likely pathogenic variants being identified across all malignancies</w:t>
      </w:r>
      <w:r>
        <w:t xml:space="preserve">, but to date </w:t>
      </w:r>
      <w:r>
        <w:lastRenderedPageBreak/>
        <w:t xml:space="preserve">no evidence has been assessed to support these tests. Any identified germline variants may also adversely impact bone marrow donor status. </w:t>
      </w:r>
      <w:r w:rsidRPr="002565E8">
        <w:t>ESC agreed with consultation feedback that systems that include genetic counselling and informed consent should be in place for such testing. ESC considered that a</w:t>
      </w:r>
      <w:r>
        <w:t xml:space="preserve"> too-small panel may miss some very rare diagnoses which </w:t>
      </w:r>
      <w:r w:rsidRPr="002565E8">
        <w:t>may also be a safety issue. However, ESC considered</w:t>
      </w:r>
      <w:r>
        <w:t xml:space="preserve"> the benefits to likely outweigh any safety issues.</w:t>
      </w:r>
    </w:p>
    <w:p w14:paraId="64A47E4B" w14:textId="6A3147DF" w:rsidR="00FA4672" w:rsidRPr="009A5999" w:rsidRDefault="00FA4672" w:rsidP="00FA4672">
      <w:r>
        <w:t xml:space="preserve">ESC agreed with the clinical claim of superior effectiveness compared with no NGS panel testing, as the NGS panel testing demonstrated it provides diagnostic, </w:t>
      </w:r>
      <w:proofErr w:type="gramStart"/>
      <w:r>
        <w:t>prognostic</w:t>
      </w:r>
      <w:proofErr w:type="gramEnd"/>
      <w:r>
        <w:t xml:space="preserve"> and treatment decision-making information. In particular, the study by Pillonel et al (2020) supported genetic testing for lymphoid diagnosis but used a much larger gene panel size of 68 genes. However, ESC considered that this demonstrated the resolution of diagnostic challenges, as there are several subtypes of some malignancies. For example, in lymphoid malignancies there are no </w:t>
      </w:r>
      <w:r w:rsidRPr="00C271C6">
        <w:t xml:space="preserve">core set of genes </w:t>
      </w:r>
      <w:r>
        <w:t xml:space="preserve">that </w:t>
      </w:r>
      <w:r w:rsidRPr="00C271C6">
        <w:t>can be identified/readily defined as these are diverse, heterogeneous conditions and a large panel is required to differentiate between the conditions efficiently</w:t>
      </w:r>
      <w:r>
        <w:t>.</w:t>
      </w:r>
    </w:p>
    <w:p w14:paraId="158DE6AE" w14:textId="77777777" w:rsidR="00FA4672" w:rsidRPr="00824F1D" w:rsidRDefault="00FA4672" w:rsidP="00FA4672">
      <w:pPr>
        <w:rPr>
          <w:rFonts w:eastAsia="Calibri"/>
          <w:bCs/>
        </w:rPr>
      </w:pPr>
      <w:r>
        <w:t>ESC noted that the economic evaluation was a simple cost-effectiveness analysis (see Table 14). ESC noted the resulting incremental cost-effectiveness ratios (ICERs) ranged from about $700 to about $53,000 per change in diagnosis (see Tables 15–21), noting that the genes in the WHO Classification do not just have diagnostic utility. The ICERs presented reflect the multiplicity of the proposed testing, which estimates for other utilities (</w:t>
      </w:r>
      <w:proofErr w:type="gramStart"/>
      <w:r>
        <w:t>i.e.</w:t>
      </w:r>
      <w:proofErr w:type="gramEnd"/>
      <w:r>
        <w:t xml:space="preserve"> prognostic value and/or predictive value, beyond diagnostic utility) being lower than that described for diagnosis alone.</w:t>
      </w:r>
      <w:r w:rsidRPr="001B1E9D">
        <w:t xml:space="preserve"> </w:t>
      </w:r>
      <w:r>
        <w:t xml:space="preserve"> ESC also noted that the results were more favourable when considered across multiple domains (diagnosis, prognosis, </w:t>
      </w:r>
      <w:proofErr w:type="gramStart"/>
      <w:r>
        <w:t>treatment</w:t>
      </w:r>
      <w:proofErr w:type="gramEnd"/>
      <w:r>
        <w:t xml:space="preserve"> and management) with ICERs ranging from $526</w:t>
      </w:r>
      <w:r w:rsidRPr="00AC1FF9">
        <w:t>–</w:t>
      </w:r>
      <w:r>
        <w:t xml:space="preserve">$849 per informative result.  Despite the approach of the economics being </w:t>
      </w:r>
      <w:r w:rsidRPr="001B1E9D">
        <w:t>consistent with other somatic gene panel applications considered by MSAC</w:t>
      </w:r>
      <w:r>
        <w:t>, ESC advised that, in this case, the ICERs were of limited value for decision-making due to the very heterogenous and potentially overlapping populations</w:t>
      </w:r>
      <w:r>
        <w:rPr>
          <w:rFonts w:eastAsia="Calibri"/>
          <w:bCs/>
        </w:rPr>
        <w:t xml:space="preserve"> and </w:t>
      </w:r>
      <w:r w:rsidRPr="00C87C51">
        <w:rPr>
          <w:rFonts w:eastAsia="Calibri"/>
          <w:bCs/>
        </w:rPr>
        <w:t>the lack of synthesised evidence</w:t>
      </w:r>
      <w:r>
        <w:rPr>
          <w:rFonts w:eastAsia="Calibri"/>
          <w:bCs/>
        </w:rPr>
        <w:t xml:space="preserve">. ESC also considered other limitations </w:t>
      </w:r>
      <w:proofErr w:type="gramStart"/>
      <w:r>
        <w:rPr>
          <w:rFonts w:eastAsia="Calibri"/>
          <w:bCs/>
        </w:rPr>
        <w:t>were:</w:t>
      </w:r>
      <w:proofErr w:type="gramEnd"/>
      <w:r>
        <w:rPr>
          <w:rFonts w:eastAsia="Calibri"/>
          <w:bCs/>
        </w:rPr>
        <w:t xml:space="preserve"> </w:t>
      </w:r>
      <w:r>
        <w:t>the lack of direct comparative evidence for cumulative yield from other existing genetic tests (e.g. single gene tests and gene panels), although these may also be performed as prior tests both in the intervention and comparator arm; and</w:t>
      </w:r>
      <w:r>
        <w:rPr>
          <w:rFonts w:eastAsia="Calibri"/>
          <w:bCs/>
        </w:rPr>
        <w:t xml:space="preserve"> </w:t>
      </w:r>
      <w:r>
        <w:t>the estimation of the cost of the comparator to be zero. ESC considered the cost of the comparator would depend on the clinical context which is complicated due to the heterogenous patient population; however, a pragmatic approach would suggest the costs of any comparative profiling would be considerable.</w:t>
      </w:r>
    </w:p>
    <w:p w14:paraId="7FD7561B" w14:textId="5C93D9E1" w:rsidR="00FA4672" w:rsidRDefault="00FA4672" w:rsidP="00FA4672">
      <w:r>
        <w:t>ESC noted that an epidemiological approach (incidence and prevalence of blood cancer data from the Australian Institute for Health and Welfare) was used to estimate utilisation. This included proportions of myeloid (20%) and lymphoid (70%) lineage and “other” (10%), but ESC noted that these are likely to require different testing rates.)</w:t>
      </w:r>
      <w:r w:rsidDel="00CB3B99">
        <w:t xml:space="preserve"> </w:t>
      </w:r>
      <w:r>
        <w:t xml:space="preserve">ESC noted a key source of uncertainty in the estimation of the budget impact was the assumption that 50% of people with haematological malignancies would be eligible for testing and access NGS panel testing based on the applicant’s clinical judgment. ESC queried whether this assumption was based on data from the </w:t>
      </w:r>
      <w:r w:rsidRPr="00D90EC4">
        <w:t>Peter MacCallum Cancer Centre</w:t>
      </w:r>
      <w:r>
        <w:t xml:space="preserve"> (Victoria), where genetic panel testing has been philanthropically reimbursed. Although data were collected from a large cohort of approximately 5,000 patients, ESC noted that there could be state-by-state variation in utilisation, making the 50% estimate uncertain. ESC agreed that using a 3.1% growth in incidence population and 1% growth in prevalence population, as done in the DCAR, was appropriate. ESC agreed with the DCAR that 5% repeat testing in the prevalent population is reasonable.  However, ESC questioned whether the 5% of the prevalent population and 1.65% of those who were ruled out having a malignancy by expert opinion were included in the original 50% utilisation </w:t>
      </w:r>
      <w:r w:rsidR="008350AF">
        <w:t>estimate but</w:t>
      </w:r>
      <w:r>
        <w:t xml:space="preserve"> advised that this is not of great concern if the 50% estimate is already uncertain. The lymphoma registry was established in 2016 and, since then, only 10% of patients have been reported to have received molecular testing; ESC queried if there was underreporting in this data analysis.  Overall, </w:t>
      </w:r>
      <w:bookmarkStart w:id="41" w:name="_Hlk117419383"/>
      <w:r>
        <w:t>ESC considered the applicant’s assumption of a 50% testing population to be highly uncertain and likely an underestimate</w:t>
      </w:r>
      <w:bookmarkEnd w:id="41"/>
      <w:r>
        <w:t xml:space="preserve">. </w:t>
      </w:r>
      <w:bookmarkStart w:id="42" w:name="_Hlk117420138"/>
      <w:r>
        <w:t xml:space="preserve">These uncertainties may result in demand that is nearly double the current utilisation estimates, although there may be capacity constraints in performing NGS testing </w:t>
      </w:r>
      <w:bookmarkEnd w:id="42"/>
      <w:r>
        <w:t>more broadly. ESC noted the pre-ESC response that the prevalent population will decrease over time as testing becomes more accessible.</w:t>
      </w:r>
    </w:p>
    <w:p w14:paraId="030F5328" w14:textId="77777777" w:rsidR="00FA4672" w:rsidRDefault="00FA4672" w:rsidP="00FA4672">
      <w:r>
        <w:lastRenderedPageBreak/>
        <w:t>ESC noted the estimated financial impact (85% rebate=$840 accounting for the GPG), including cost offsets, was $5.2 million in Year 1 to $3.3 million in Year 6 (see Table 22). ESC noted the cost offsets were due to the replacement of some existing MBS-reimbursed tests (</w:t>
      </w:r>
      <w:proofErr w:type="gramStart"/>
      <w:r>
        <w:t>e.g.</w:t>
      </w:r>
      <w:proofErr w:type="gramEnd"/>
      <w:r>
        <w:t xml:space="preserve"> single gene tests), including those described in MSAC PSDs for applications 1526 and 1532. However, ESC considered the extent of cost offsets were highly uncertain as the DCAR assumed that all utilisation is related to current testing patterns in Victoria, and it was shown that there are inconsistent state-by-state usage trends.</w:t>
      </w:r>
    </w:p>
    <w:p w14:paraId="7DF5D70E" w14:textId="77777777" w:rsidR="00FA4672" w:rsidRDefault="00FA4672" w:rsidP="00FA4672">
      <w:r>
        <w:t>ESC noted that laboratory workload, reporting, and quality assurance may become an issue if listed, especially for the lymphoid cancers. However, ESC considered that laboratories would likely expand to include the necessary testing given the accepted place of genetic testing in informing a comprehensive diagnosis. Associated services such as genetic counselling may also be affected by the introduction of the test, particularly once expanded to include germline variants.</w:t>
      </w:r>
    </w:p>
    <w:p w14:paraId="5B4836C3" w14:textId="77777777" w:rsidR="00FA4672" w:rsidRPr="0038753E" w:rsidRDefault="00FA4672" w:rsidP="00FA4672">
      <w:r>
        <w:t>ESC also noted that there is a need for a diagnostic test registry in Australia; work on this is currently underway.</w:t>
      </w:r>
    </w:p>
    <w:p w14:paraId="147CEE40" w14:textId="15BB54BB" w:rsidR="00FA4672" w:rsidRDefault="00FA4672" w:rsidP="00FA4672">
      <w:pPr>
        <w:pStyle w:val="Heading2"/>
        <w:numPr>
          <w:ilvl w:val="0"/>
          <w:numId w:val="0"/>
        </w:numPr>
      </w:pPr>
      <w:r>
        <w:t>17.</w:t>
      </w:r>
      <w:r>
        <w:tab/>
        <w:t>Applicant comments on MSAC’s Public Summary Document</w:t>
      </w:r>
    </w:p>
    <w:p w14:paraId="4EAE5217" w14:textId="42F9485C" w:rsidR="009E1F5B" w:rsidRDefault="009E1F5B" w:rsidP="009E1F5B">
      <w:r w:rsidRPr="009E1F5B">
        <w:t xml:space="preserve">The College’s Working Party would like to express their delight in MSAC approving public funding </w:t>
      </w:r>
      <w:r>
        <w:t>g</w:t>
      </w:r>
      <w:r w:rsidRPr="009E1F5B">
        <w:t xml:space="preserve">enetic testing for variants associated with haematological </w:t>
      </w:r>
      <w:proofErr w:type="gramStart"/>
      <w:r w:rsidRPr="009E1F5B">
        <w:t>malignancies, and</w:t>
      </w:r>
      <w:proofErr w:type="gramEnd"/>
      <w:r w:rsidRPr="009E1F5B">
        <w:t xml:space="preserve"> would like to take this opportunity to thank the Department for its assistance throughout the assessment process. The College and Fellows have </w:t>
      </w:r>
      <w:r w:rsidR="00E80073">
        <w:t>only minor</w:t>
      </w:r>
      <w:r w:rsidRPr="009E1F5B">
        <w:t xml:space="preserve"> comments to make on the PSD for Application 1</w:t>
      </w:r>
      <w:r w:rsidR="00E80073">
        <w:t>684</w:t>
      </w:r>
      <w:r w:rsidRPr="009E1F5B">
        <w:t>.</w:t>
      </w:r>
    </w:p>
    <w:p w14:paraId="61283E50" w14:textId="5721FCEA" w:rsidR="00E80073" w:rsidRDefault="00E80073" w:rsidP="009E1F5B">
      <w:r>
        <w:t xml:space="preserve">Firstly, the College would like to reiterate that </w:t>
      </w:r>
      <w:r w:rsidRPr="00E80073">
        <w:t xml:space="preserve">an optimal panel size or composition </w:t>
      </w:r>
      <w:r>
        <w:t>wa</w:t>
      </w:r>
      <w:r w:rsidRPr="00E80073">
        <w:t xml:space="preserve">s not described </w:t>
      </w:r>
      <w:r>
        <w:t xml:space="preserve">in the application </w:t>
      </w:r>
      <w:r w:rsidRPr="00E80073">
        <w:t>given the changing evidence base</w:t>
      </w:r>
      <w:r>
        <w:t xml:space="preserve">, with the </w:t>
      </w:r>
      <w:r w:rsidRPr="00E80073">
        <w:t xml:space="preserve">proposed minimum of 25 genes </w:t>
      </w:r>
      <w:r>
        <w:t>being</w:t>
      </w:r>
      <w:r w:rsidRPr="00E80073">
        <w:t xml:space="preserve"> intended to be agnostic to a specific list of genes </w:t>
      </w:r>
      <w:proofErr w:type="gramStart"/>
      <w:r w:rsidRPr="00E80073">
        <w:t>in order to</w:t>
      </w:r>
      <w:proofErr w:type="gramEnd"/>
      <w:r w:rsidRPr="00E80073">
        <w:t xml:space="preserve"> future-proof the item </w:t>
      </w:r>
      <w:r>
        <w:t>given that</w:t>
      </w:r>
      <w:r w:rsidRPr="00E80073">
        <w:t xml:space="preserve"> relevant genes change over time.</w:t>
      </w:r>
      <w:r>
        <w:t xml:space="preserve"> Selection of genes will depend </w:t>
      </w:r>
      <w:r w:rsidRPr="00E80073">
        <w:t>on clinical presentation and clinician/pathologist judgement.</w:t>
      </w:r>
      <w:r>
        <w:t xml:space="preserve"> T</w:t>
      </w:r>
      <w:r w:rsidRPr="00E80073">
        <w:t>he application referenced the WHO classification of haematological malignancies used by clinicians and pathologists to classify and manage patients</w:t>
      </w:r>
      <w:r>
        <w:t>; however</w:t>
      </w:r>
      <w:r w:rsidRPr="00E80073">
        <w:t>, the Department may wish to reference NHS England’s National Genomic Test Directory for Cancer, which specifies genomic tests by the technology by which they are available, and the patients who will be eligible to access to a test.</w:t>
      </w:r>
    </w:p>
    <w:p w14:paraId="078E7337" w14:textId="120F080E" w:rsidR="00E80073" w:rsidRPr="009E1F5B" w:rsidRDefault="00B33546" w:rsidP="009E1F5B">
      <w:r>
        <w:t xml:space="preserve">In closing, whilst germline testing did not form part of this current application due to the complexity of including somatic and germline variant testing, the College </w:t>
      </w:r>
      <w:r w:rsidR="00F36EC0">
        <w:t>would be</w:t>
      </w:r>
      <w:r>
        <w:t xml:space="preserve"> largely supportive </w:t>
      </w:r>
      <w:r w:rsidR="00F36EC0">
        <w:t xml:space="preserve">of an application for </w:t>
      </w:r>
      <w:r w:rsidR="00F36EC0" w:rsidRPr="00B33546">
        <w:t>cascade testing for heritable variants</w:t>
      </w:r>
      <w:r w:rsidR="00F36EC0">
        <w:t>.</w:t>
      </w:r>
    </w:p>
    <w:p w14:paraId="23B180C3" w14:textId="77777777" w:rsidR="00FA4672" w:rsidRDefault="00FA4672" w:rsidP="00FA4672">
      <w:pPr>
        <w:pStyle w:val="Heading2"/>
        <w:numPr>
          <w:ilvl w:val="0"/>
          <w:numId w:val="0"/>
        </w:numPr>
      </w:pPr>
      <w:r>
        <w:t>18.</w:t>
      </w:r>
      <w:r>
        <w:tab/>
        <w:t>Further information on MSAC</w:t>
      </w:r>
    </w:p>
    <w:p w14:paraId="1F5064D7" w14:textId="7642B95C" w:rsidR="00FA4672" w:rsidRPr="00032B4F" w:rsidRDefault="00FA4672" w:rsidP="00032B4F">
      <w:pPr>
        <w:pStyle w:val="BodyText"/>
        <w:rPr>
          <w:rFonts w:ascii="Franklin Gothic Book" w:hAnsi="Franklin Gothic Book" w:cstheme="minorBidi"/>
          <w:b w:val="0"/>
          <w:bCs/>
          <w:i w:val="0"/>
          <w:iCs/>
          <w:sz w:val="22"/>
        </w:rPr>
      </w:pPr>
      <w:r w:rsidRPr="00F309FA">
        <w:rPr>
          <w:rFonts w:ascii="Franklin Gothic Book" w:hAnsi="Franklin Gothic Book"/>
          <w:b w:val="0"/>
          <w:bCs/>
          <w:i w:val="0"/>
          <w:iCs/>
          <w:sz w:val="22"/>
        </w:rPr>
        <w:t xml:space="preserve">MSAC Terms of Reference and other information are available on the MSAC Website: </w:t>
      </w:r>
      <w:hyperlink r:id="rId26" w:tooltip="Link to the MSAC website" w:history="1">
        <w:r w:rsidRPr="00F309FA">
          <w:rPr>
            <w:rStyle w:val="Hyperlink"/>
            <w:rFonts w:ascii="Franklin Gothic Book" w:hAnsi="Franklin Gothic Book"/>
            <w:b w:val="0"/>
            <w:bCs/>
            <w:i w:val="0"/>
            <w:iCs/>
            <w:sz w:val="22"/>
          </w:rPr>
          <w:t>visit the MSAC website</w:t>
        </w:r>
      </w:hyperlink>
    </w:p>
    <w:sectPr w:rsidR="00FA4672" w:rsidRPr="00032B4F" w:rsidSect="0038753E">
      <w:footerReference w:type="even" r:id="rId27"/>
      <w:footerReference w:type="default" r:id="rId28"/>
      <w:type w:val="oddPag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E185FB" w14:textId="77777777" w:rsidR="009E1F5B" w:rsidRDefault="009E1F5B" w:rsidP="00B62DF2">
      <w:r>
        <w:separator/>
      </w:r>
    </w:p>
  </w:endnote>
  <w:endnote w:type="continuationSeparator" w:id="0">
    <w:p w14:paraId="2317BD67" w14:textId="77777777" w:rsidR="009E1F5B" w:rsidRDefault="009E1F5B" w:rsidP="00B62DF2">
      <w:r>
        <w:continuationSeparator/>
      </w:r>
    </w:p>
  </w:endnote>
  <w:endnote w:type="continuationNotice" w:id="1">
    <w:p w14:paraId="38CDDFCB" w14:textId="77777777" w:rsidR="009E1F5B" w:rsidRDefault="009E1F5B">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
    <w:panose1 w:val="020B060402020203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7251974"/>
      <w:docPartObj>
        <w:docPartGallery w:val="Page Numbers (Bottom of Page)"/>
        <w:docPartUnique/>
      </w:docPartObj>
    </w:sdtPr>
    <w:sdtEndPr>
      <w:rPr>
        <w:noProof/>
      </w:rPr>
    </w:sdtEndPr>
    <w:sdtContent>
      <w:p w14:paraId="2A3DF2F6" w14:textId="737E952F" w:rsidR="009E1F5B" w:rsidRDefault="009E1F5B" w:rsidP="008267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9706900"/>
      <w:docPartObj>
        <w:docPartGallery w:val="Page Numbers (Bottom of Page)"/>
        <w:docPartUnique/>
      </w:docPartObj>
    </w:sdtPr>
    <w:sdtEndPr>
      <w:rPr>
        <w:noProof/>
      </w:rPr>
    </w:sdtEndPr>
    <w:sdtContent>
      <w:p w14:paraId="5A137FC5" w14:textId="261F19C1" w:rsidR="009E1F5B" w:rsidRDefault="009E1F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15C0E46" w14:textId="77777777" w:rsidR="009E1F5B" w:rsidRDefault="009E1F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DF25A8" w14:textId="77777777" w:rsidR="009E1F5B" w:rsidRDefault="009E1F5B" w:rsidP="00B62DF2">
      <w:r>
        <w:separator/>
      </w:r>
    </w:p>
  </w:footnote>
  <w:footnote w:type="continuationSeparator" w:id="0">
    <w:p w14:paraId="3EBFE5C9" w14:textId="77777777" w:rsidR="009E1F5B" w:rsidRDefault="009E1F5B" w:rsidP="00B62DF2">
      <w:r>
        <w:continuationSeparator/>
      </w:r>
    </w:p>
  </w:footnote>
  <w:footnote w:type="continuationNotice" w:id="1">
    <w:p w14:paraId="2510DD36" w14:textId="77777777" w:rsidR="009E1F5B" w:rsidRDefault="009E1F5B">
      <w:pPr>
        <w:spacing w:before="0" w:after="0"/>
      </w:pPr>
    </w:p>
  </w:footnote>
  <w:footnote w:id="2">
    <w:p w14:paraId="6A60E152" w14:textId="7A08B15F" w:rsidR="009E1F5B" w:rsidRDefault="009E1F5B" w:rsidP="00E45237">
      <w:pPr>
        <w:pStyle w:val="FootnoteText"/>
      </w:pPr>
      <w:r>
        <w:rPr>
          <w:rStyle w:val="FootnoteReference"/>
        </w:rPr>
        <w:footnoteRef/>
      </w:r>
      <w:r>
        <w:t xml:space="preserve"> </w:t>
      </w:r>
      <w:hyperlink r:id="rId1" w:history="1">
        <w:r w:rsidRPr="00813214">
          <w:rPr>
            <w:rStyle w:val="Hyperlink"/>
          </w:rPr>
          <w:t>https://panelapp.agha.umccr.org</w:t>
        </w:r>
      </w:hyperlink>
      <w:r>
        <w:t xml:space="preserve"> accessed 12 June 2022</w:t>
      </w:r>
    </w:p>
  </w:footnote>
  <w:footnote w:id="3">
    <w:p w14:paraId="21B0F396" w14:textId="37862C3B" w:rsidR="009E1F5B" w:rsidRDefault="009E1F5B" w:rsidP="00C5416A">
      <w:pPr>
        <w:pStyle w:val="FootnoteText"/>
        <w:jc w:val="left"/>
      </w:pPr>
      <w:r>
        <w:rPr>
          <w:rStyle w:val="FootnoteReference"/>
        </w:rPr>
        <w:footnoteRef/>
      </w:r>
      <w:r>
        <w:t xml:space="preserve"> </w:t>
      </w:r>
      <w:hyperlink r:id="rId2" w:history="1">
        <w:r w:rsidRPr="00DA6977">
          <w:rPr>
            <w:rStyle w:val="Hyperlink"/>
          </w:rPr>
          <w:t>https://www.mayocliniclabs.com/~/media/it-mmfiles/special-instructions/Targeted_Genes_Interrogated_by_OncoHeme_Next-Generation_Sequencing.pdf</w:t>
        </w:r>
      </w:hyperlink>
      <w:r>
        <w:t xml:space="preserve"> accessed 12 June 2022</w:t>
      </w:r>
    </w:p>
  </w:footnote>
  <w:footnote w:id="4">
    <w:p w14:paraId="5789EF29" w14:textId="6B99F04D" w:rsidR="009E1F5B" w:rsidRDefault="009E1F5B" w:rsidP="00611C7A">
      <w:pPr>
        <w:pStyle w:val="FootnoteText"/>
      </w:pPr>
      <w:r>
        <w:rPr>
          <w:rStyle w:val="FootnoteReference"/>
        </w:rPr>
        <w:footnoteRef/>
      </w:r>
      <w:r>
        <w:t xml:space="preserve"> </w:t>
      </w:r>
      <w:r>
        <w:fldChar w:fldCharType="begin"/>
      </w:r>
      <w:r>
        <w:instrText xml:space="preserve"> ADDIN EN.CITE &lt;EndNote&gt;&lt;Cite&gt;&lt;Author&gt;Tawana&lt;/Author&gt;&lt;Year&gt;2022&lt;/Year&gt;&lt;RecNum&gt;226&lt;/RecNum&gt;&lt;DisplayText&gt;1.&amp;#x9;Tawana K, Brown AL, Churpek JE. Integrating germline variant assessment into routine clinical practice for myelodysplastic syndrome and acute myeloid leukaemia: current strategies and challenges. British Journal of Haematology. 2022;196(6):1293-310.&lt;/DisplayText&gt;&lt;record&gt;&lt;rec-number&gt;226&lt;/rec-number&gt;&lt;foreign-keys&gt;&lt;key app="EN" db-id="e59x25rzq0x9a8edpv8vf5d6asx0ddpepvs0" timestamp="1655708265" guid="e830fb1b-bf9e-42d2-b6f3-4cb971140d08"&gt;226&lt;/key&gt;&lt;/foreign-keys&gt;&lt;ref-type name="Journal Article"&gt;17&lt;/ref-type&gt;&lt;contributors&gt;&lt;authors&gt;&lt;author&gt;Tawana, Kiran&lt;/author&gt;&lt;author&gt;Brown, Anna L.&lt;/author&gt;&lt;author&gt;Churpek, Jane E.&lt;/author&gt;&lt;/authors&gt;&lt;/contributors&gt;&lt;titles&gt;&lt;title&gt;Integrating germline variant assessment into routine clinical practice for myelodysplastic syndrome and acute myeloid leukaemia: current strategies and challenges&lt;/title&gt;&lt;secondary-title&gt;British Journal of Haematology&lt;/secondary-title&gt;&lt;/titles&gt;&lt;periodical&gt;&lt;full-title&gt;British Journal of Haematology&lt;/full-title&gt;&lt;/periodical&gt;&lt;pages&gt;1293-1310&lt;/pages&gt;&lt;volume&gt;196&lt;/volume&gt;&lt;number&gt;6&lt;/number&gt;&lt;dates&gt;&lt;year&gt;2022&lt;/year&gt;&lt;/dates&gt;&lt;isbn&gt;0007-1048&lt;/isbn&gt;&lt;urls&gt;&lt;related-urls&gt;&lt;url&gt;https://onlinelibrary.wiley.com/doi/abs/10.1111/bjh.17855&lt;/url&gt;&lt;/related-urls&gt;&lt;/urls&gt;&lt;electronic-resource-num&gt;https://doi.org/10.1111/bjh.17855&lt;/electronic-resource-num&gt;&lt;/record&gt;&lt;/Cite&gt;&lt;/EndNote&gt;</w:instrText>
      </w:r>
      <w:r>
        <w:fldChar w:fldCharType="separate"/>
      </w:r>
      <w:r>
        <w:rPr>
          <w:noProof/>
        </w:rPr>
        <w:t>1.</w:t>
      </w:r>
      <w:r>
        <w:rPr>
          <w:noProof/>
        </w:rPr>
        <w:tab/>
        <w:t>Tawana K, Brown AL, Churpek JE. Integrating germline variant assessment into routine clinical practice for myelodysplastic syndrome and acute myeloid leukaemia: current strategies and challenges. British Journal of Haematology. 2022;196(6):1293-310.</w:t>
      </w:r>
      <w:r>
        <w:fldChar w:fldCharType="end"/>
      </w:r>
    </w:p>
  </w:footnote>
  <w:footnote w:id="5">
    <w:p w14:paraId="185686E3" w14:textId="38B0260A" w:rsidR="009E1F5B" w:rsidRDefault="009E1F5B" w:rsidP="00206C0C">
      <w:pPr>
        <w:pStyle w:val="FootnoteText"/>
      </w:pPr>
      <w:r>
        <w:rPr>
          <w:rStyle w:val="FootnoteReference"/>
        </w:rPr>
        <w:footnoteRef/>
      </w:r>
      <w:r>
        <w:t xml:space="preserve"> </w:t>
      </w:r>
      <w:r>
        <w:fldChar w:fldCharType="begin">
          <w:fldData xml:space="preserve">PEVuZE5vdGU+PENpdGU+PEF1dGhvcj5TaW5naGFsPC9BdXRob3I+PFllYXI+MjAyMTwvWWVhcj48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=
</w:fldData>
        </w:fldChar>
      </w:r>
      <w:r>
        <w:instrText xml:space="preserve"> ADDIN EN.CITE </w:instrText>
      </w:r>
      <w:r>
        <w:fldChar w:fldCharType="begin">
          <w:fldData xml:space="preserve">PEVuZE5vdGU+PENpdGU+PEF1dGhvcj5TaW5naGFsPC9BdXRob3I+PFllYXI+MjAyMTwvWWVhcj48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=
</w:fldData>
        </w:fldChar>
      </w:r>
      <w:r>
        <w:instrText xml:space="preserve"> ADDIN EN.CITE.DATA </w:instrText>
      </w:r>
      <w:r>
        <w:fldChar w:fldCharType="end"/>
      </w:r>
      <w:r>
        <w:fldChar w:fldCharType="separate"/>
      </w:r>
      <w:r>
        <w:rPr>
          <w:noProof/>
        </w:rPr>
        <w:t>2.</w:t>
      </w:r>
      <w:r>
        <w:rPr>
          <w:noProof/>
        </w:rPr>
        <w:tab/>
        <w:t>Singhal D, Hahn CN, Feurstein S, Wee LYA, Moma L, Kutyna MM, et al. Targeted gene panels identify a high frequency of pathogenic germline variants in patients diagnosed with a hematological malignancy and at least one other independent cancer. Leukemia. 2021;35(11):3245-56.</w:t>
      </w:r>
      <w:r>
        <w:fldChar w:fldCharType="end"/>
      </w:r>
    </w:p>
  </w:footnote>
  <w:footnote w:id="6">
    <w:p w14:paraId="4C2E5BEC" w14:textId="74FA6A82" w:rsidR="00DD5DE9" w:rsidRDefault="00DD5DE9">
      <w:pPr>
        <w:pStyle w:val="FootnoteText"/>
      </w:pPr>
      <w:r>
        <w:rPr>
          <w:rStyle w:val="FootnoteReference"/>
        </w:rPr>
        <w:footnoteRef/>
      </w:r>
      <w:r>
        <w:t xml:space="preserve"> </w:t>
      </w:r>
      <w:r w:rsidRPr="00DD5DE9">
        <w:t xml:space="preserve">  The applicant advised that experience at the Peter MacC</w:t>
      </w:r>
      <w:r w:rsidR="001D709B">
        <w:t>a</w:t>
      </w:r>
      <w:r w:rsidRPr="00DD5DE9">
        <w:t>llum</w:t>
      </w:r>
      <w:r w:rsidR="001D709B">
        <w:t xml:space="preserve"> Centre</w:t>
      </w:r>
      <w:r w:rsidRPr="00DD5DE9">
        <w:t xml:space="preserve"> has shown that mutations in </w:t>
      </w:r>
      <w:r w:rsidRPr="00B7318F">
        <w:rPr>
          <w:i/>
          <w:iCs/>
        </w:rPr>
        <w:t>DDX41</w:t>
      </w:r>
      <w:r w:rsidRPr="00DD5DE9">
        <w:t xml:space="preserve"> are more common than </w:t>
      </w:r>
      <w:r w:rsidRPr="00B7318F">
        <w:rPr>
          <w:i/>
          <w:iCs/>
        </w:rPr>
        <w:t>RUNX1</w:t>
      </w:r>
    </w:p>
  </w:footnote>
  <w:footnote w:id="7">
    <w:p w14:paraId="282A8DD9" w14:textId="77777777" w:rsidR="009E1F5B" w:rsidRDefault="009E1F5B" w:rsidP="00015CDE">
      <w:pPr>
        <w:pStyle w:val="FootnoteText"/>
      </w:pPr>
      <w:r>
        <w:rPr>
          <w:rStyle w:val="FootnoteReference"/>
        </w:rPr>
        <w:footnoteRef/>
      </w:r>
      <w:r>
        <w:t xml:space="preserve"> </w:t>
      </w:r>
      <w:r>
        <w:fldChar w:fldCharType="begin"/>
      </w:r>
      <w:r>
        <w:instrText xml:space="preserve"> ADDIN EN.CITE &lt;EndNote&gt;&lt;Cite&gt;&lt;Author&gt;Hahn&lt;/Author&gt;&lt;Year&gt;2019&lt;/Year&gt;&lt;RecNum&gt;227&lt;/RecNum&gt;&lt;DisplayText&gt;3.&amp;#x9;Hahn CN, Babic M, Brautigan PJ, Venugopal P, Phillips K, Dobbins J, et al. Australian Familial Haematological Cancer Study - Findings from 15 Years of Aggregated Clinical, Genomic and Transcriptomic Data. Blood. 2019;134:1439.&lt;/DisplayText&gt;&lt;record&gt;&lt;rec-number&gt;227&lt;/rec-number&gt;&lt;foreign-keys&gt;&lt;key app="EN" db-id="e59x25rzq0x9a8edpv8vf5d6asx0ddpepvs0" timestamp="1655763253" guid="d008045e-fd4f-4ec8-8d98-2d882b575001"&gt;227&lt;/key&gt;&lt;/foreign-keys&gt;&lt;ref-type name="Journal Article"&gt;17&lt;/ref-type&gt;&lt;contributors&gt;&lt;authors&gt;&lt;author&gt;Hahn, Christopher N.&lt;/author&gt;&lt;author&gt;Babic, Milena&lt;/author&gt;&lt;author&gt;Brautigan, Peter J.&lt;/author&gt;&lt;author&gt;Venugopal, Parvathy&lt;/author&gt;&lt;author&gt;Phillips, Kerry&lt;/author&gt;&lt;author&gt;Dobbins, Julia&lt;/author&gt;&lt;author&gt;Arts, Peer&lt;/author&gt;&lt;author&gt;Wee, Amilia&lt;/author&gt;&lt;author&gt;Singhal, Deepak&lt;/author&gt;&lt;author&gt;Hiwase, Devendra K.&lt;/author&gt;&lt;author&gt;Feng, Jinghua&lt;/author&gt;&lt;author&gt;Schreiber, Andreas W.&lt;/author&gt;&lt;author&gt;D&amp;apos;Andrea, Richard J.&lt;/author&gt;&lt;author&gt;Poplawski, Nicola&lt;/author&gt;&lt;author&gt;Brown, Anna L.&lt;/author&gt;&lt;author&gt;Scott, Hamish S.&lt;/author&gt;&lt;/authors&gt;&lt;/contributors&gt;&lt;titles&gt;&lt;title&gt;Australian Familial Haematological Cancer Study - Findings from 15 Years of Aggregated Clinical, Genomic and Transcriptomic Data&lt;/title&gt;&lt;secondary-title&gt;Blood&lt;/secondary-title&gt;&lt;/titles&gt;&lt;periodical&gt;&lt;full-title&gt;Blood&lt;/full-title&gt;&lt;/periodical&gt;&lt;pages&gt;1439&lt;/pages&gt;&lt;volume&gt;134&lt;/volume&gt;&lt;dates&gt;&lt;year&gt;2019&lt;/year&gt;&lt;pub-dates&gt;&lt;date&gt;2019/11/13/&lt;/date&gt;&lt;/pub-dates&gt;&lt;/dates&gt;&lt;isbn&gt;0006-4971&lt;/isbn&gt;&lt;urls&gt;&lt;related-urls&gt;&lt;url&gt;https://www.sciencedirect.com/science/article/pii/S0006497118593563&lt;/url&gt;&lt;/related-urls&gt;&lt;/urls&gt;&lt;electronic-resource-num&gt;https://doi.org/10.1182/blood-2019-131686&lt;/electronic-resource-num&gt;&lt;/record&gt;&lt;/Cite&gt;&lt;/EndNote&gt;</w:instrText>
      </w:r>
      <w:r>
        <w:fldChar w:fldCharType="separate"/>
      </w:r>
      <w:r>
        <w:rPr>
          <w:noProof/>
        </w:rPr>
        <w:t>3.</w:t>
      </w:r>
      <w:r>
        <w:rPr>
          <w:noProof/>
        </w:rPr>
        <w:tab/>
        <w:t>Hahn CN, Babic M, Brautigan PJ, Venugopal P, Phillips K, Dobbins J, et al. Australian Familial Haematological Cancer Study - Findings from 15 Years of Aggregated Clinical, Genomic and Transcriptomic Data. Blood. 2019;134:1439.</w:t>
      </w:r>
      <w:r>
        <w:fldChar w:fldCharType="end"/>
      </w:r>
    </w:p>
  </w:footnote>
  <w:footnote w:id="8">
    <w:p w14:paraId="039076B5" w14:textId="77777777" w:rsidR="009E1F5B" w:rsidRDefault="009E1F5B" w:rsidP="00015CDE">
      <w:pPr>
        <w:pStyle w:val="FootnoteText"/>
      </w:pPr>
      <w:r>
        <w:rPr>
          <w:rStyle w:val="FootnoteReference"/>
        </w:rPr>
        <w:footnoteRef/>
      </w:r>
      <w:r>
        <w:t xml:space="preserve"> </w:t>
      </w:r>
      <w:r>
        <w:fldChar w:fldCharType="begin"/>
      </w:r>
      <w:r>
        <w:instrText xml:space="preserve"> ADDIN EN.CITE &lt;EndNote&gt;&lt;Cite&gt;&lt;Author&gt;DeZern&lt;/Author&gt;&lt;Year&gt;2022&lt;/Year&gt;&lt;RecNum&gt;228&lt;/RecNum&gt;&lt;DisplayText&gt;4.&amp;#x9;DeZern AE, Dalton WB. How low risk are low risk myelodysplastic syndromes? Expert Review of Hematology. 2022;15(1):15-24.&lt;/DisplayText&gt;&lt;record&gt;&lt;rec-number&gt;228&lt;/rec-number&gt;&lt;foreign-keys&gt;&lt;key app="EN" db-id="e59x25rzq0x9a8edpv8vf5d6asx0ddpepvs0" timestamp="1655781968" guid="f5f4d78a-cf68-4101-8cca-21caf84dc84f"&gt;228&lt;/key&gt;&lt;/foreign-keys&gt;&lt;ref-type name="Journal Article"&gt;17&lt;/ref-type&gt;&lt;contributors&gt;&lt;authors&gt;&lt;author&gt;DeZern, Amy E.&lt;/author&gt;&lt;author&gt;Dalton, William Brian&lt;/author&gt;&lt;/authors&gt;&lt;/contributors&gt;&lt;titles&gt;&lt;title&gt;How low risk are low risk myelodysplastic syndromes?&lt;/title&gt;&lt;secondary-title&gt;Expert Review of Hematology&lt;/secondary-title&gt;&lt;/titles&gt;&lt;periodical&gt;&lt;full-title&gt;Expert Review of Hematology&lt;/full-title&gt;&lt;/periodical&gt;&lt;pages&gt;15-24&lt;/pages&gt;&lt;volume&gt;15&lt;/volume&gt;&lt;number&gt;1&lt;/number&gt;&lt;dates&gt;&lt;year&gt;2022&lt;/year&gt;&lt;pub-dates&gt;&lt;date&gt;2022/01/02&lt;/date&gt;&lt;/pub-dates&gt;&lt;/dates&gt;&lt;publisher&gt;Taylor &amp;amp; Francis&lt;/publisher&gt;&lt;isbn&gt;1747-4086&lt;/isbn&gt;&lt;urls&gt;&lt;related-urls&gt;&lt;url&gt;https://doi.org/10.1080/17474086.2022.2029698&lt;/url&gt;&lt;/related-urls&gt;&lt;/urls&gt;&lt;electronic-resource-num&gt;10.1080/17474086.2022.2029698&lt;/electronic-resource-num&gt;&lt;/record&gt;&lt;/Cite&gt;&lt;/EndNote&gt;</w:instrText>
      </w:r>
      <w:r>
        <w:fldChar w:fldCharType="separate"/>
      </w:r>
      <w:r>
        <w:rPr>
          <w:noProof/>
        </w:rPr>
        <w:t>4.</w:t>
      </w:r>
      <w:r>
        <w:rPr>
          <w:noProof/>
        </w:rPr>
        <w:tab/>
        <w:t>DeZern AE, Dalton WB. How low risk are low risk myelodysplastic syndromes? Expert Review of Hematology. 2022;15(1):15-24.</w:t>
      </w:r>
      <w:r>
        <w:fldChar w:fldCharType="end"/>
      </w:r>
    </w:p>
  </w:footnote>
  <w:footnote w:id="9">
    <w:p w14:paraId="7415719F" w14:textId="5EC024E6" w:rsidR="009E1F5B" w:rsidRDefault="009E1F5B">
      <w:pPr>
        <w:pStyle w:val="FootnoteText"/>
      </w:pPr>
      <w:r>
        <w:rPr>
          <w:rStyle w:val="FootnoteReference"/>
        </w:rPr>
        <w:footnoteRef/>
      </w:r>
      <w:r>
        <w:t xml:space="preserve"> </w:t>
      </w:r>
      <w:r>
        <w:fldChar w:fldCharType="begin">
          <w:fldData xml:space="preserve">PEVuZE5vdGU+PENpdGU+PEF1dGhvcj5TdWpvYmVydDwvQXV0aG9yPjxZZWFyPjIwMTk8L1llYXI+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==
</w:fldData>
        </w:fldChar>
      </w:r>
      <w:r>
        <w:instrText xml:space="preserve"> ADDIN EN.CITE </w:instrText>
      </w:r>
      <w:r>
        <w:fldChar w:fldCharType="begin">
          <w:fldData xml:space="preserve">PEVuZE5vdGU+PENpdGU+PEF1dGhvcj5TdWpvYmVydDwvQXV0aG9yPjxZZWFyPjIwMTk8L1llYXI+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==
</w:fldData>
        </w:fldChar>
      </w:r>
      <w:r>
        <w:instrText xml:space="preserve"> ADDIN EN.CITE.DATA </w:instrText>
      </w:r>
      <w:r>
        <w:fldChar w:fldCharType="end"/>
      </w:r>
      <w:r>
        <w:fldChar w:fldCharType="separate"/>
      </w:r>
      <w:r>
        <w:rPr>
          <w:noProof/>
        </w:rPr>
        <w:t>5.</w:t>
      </w:r>
      <w:r>
        <w:rPr>
          <w:noProof/>
        </w:rPr>
        <w:tab/>
      </w:r>
      <w:bookmarkStart w:id="13" w:name="_Hlk127448622"/>
      <w:r>
        <w:rPr>
          <w:noProof/>
        </w:rPr>
        <w:t>Sujobert P, Le Bris Y, de Leval L, Gros A, Merlio JP, Pastoret C, et al. The Need for a Consensus Next-generation Sequencing Panel for Mature Lymphoid Malignancies. Hemasphere. 2019;3(1):e169.</w:t>
      </w:r>
      <w:bookmarkEnd w:id="13"/>
      <w:r>
        <w:fldChar w:fldCharType="end"/>
      </w:r>
    </w:p>
  </w:footnote>
  <w:footnote w:id="10">
    <w:p w14:paraId="1EBBFDC4" w14:textId="6156F98A" w:rsidR="009E1F5B" w:rsidRDefault="009E1F5B">
      <w:pPr>
        <w:pStyle w:val="FootnoteText"/>
      </w:pPr>
      <w:r>
        <w:rPr>
          <w:rStyle w:val="FootnoteReference"/>
        </w:rPr>
        <w:footnoteRef/>
      </w:r>
      <w:r>
        <w:t xml:space="preserve"> </w:t>
      </w:r>
      <w:r>
        <w:fldChar w:fldCharType="begin">
          <w:fldData xml:space="preserve">PEVuZE5vdGU+PENpdGU+PEF1dGhvcj5Cb21taWVyPC9BdXRob3I+PFllYXI+MjAyMTwvWWVhcj48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</w:fldData>
        </w:fldChar>
      </w:r>
      <w:r>
        <w:instrText xml:space="preserve"> ADDIN EN.CITE </w:instrText>
      </w:r>
      <w:r>
        <w:fldChar w:fldCharType="begin">
          <w:fldData xml:space="preserve">PEVuZE5vdGU+PENpdGU+PEF1dGhvcj5Cb21taWVyPC9BdXRob3I+PFllYXI+MjAyMTwvWWVhcj48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</w:fldData>
        </w:fldChar>
      </w:r>
      <w:r>
        <w:instrText xml:space="preserve"> ADDIN EN.CITE.DATA </w:instrText>
      </w:r>
      <w:r>
        <w:fldChar w:fldCharType="end"/>
      </w:r>
      <w:r>
        <w:fldChar w:fldCharType="separate"/>
      </w:r>
      <w:r>
        <w:rPr>
          <w:noProof/>
        </w:rPr>
        <w:t>6.</w:t>
      </w:r>
      <w:r>
        <w:rPr>
          <w:noProof/>
        </w:rPr>
        <w:tab/>
        <w:t>Bommier C, Mauduit C, Fontaine J, Bourbon E, Sujobert P, Huet S, et al. Real-life targeted next-generation sequencing for lymphoma diagnosis over 1 year from the French Lymphoma Network. Br J Haematol. 2021;193(6):1110-22.</w:t>
      </w:r>
      <w:r>
        <w:fldChar w:fldCharType="end"/>
      </w:r>
    </w:p>
  </w:footnote>
  <w:footnote w:id="11">
    <w:p w14:paraId="506D2190" w14:textId="7D0A9CD5" w:rsidR="009E1F5B" w:rsidRDefault="009E1F5B" w:rsidP="00332CDA">
      <w:pPr>
        <w:pStyle w:val="FootnoteText"/>
      </w:pPr>
      <w:r>
        <w:rPr>
          <w:rStyle w:val="FootnoteReference"/>
        </w:rPr>
        <w:footnoteRef/>
      </w:r>
      <w:r>
        <w:t xml:space="preserve"> </w:t>
      </w:r>
      <w:r>
        <w:fldChar w:fldCharType="begin"/>
      </w:r>
      <w:r>
        <w:instrText xml:space="preserve"> ADDIN EN.CITE &lt;EndNote&gt;&lt;Cite&gt;&lt;Author&gt;Kawata&lt;/Author&gt;&lt;Year&gt;2022&lt;/Year&gt;&lt;RecNum&gt;107&lt;/RecNum&gt;&lt;DisplayText&gt;7.&amp;#x9;Kawata E, Hedley BD, Chin-Yee B, Xenocostas A, Lazo-Langner A, Hsia CC, et al. Reducing cytogenetic testing in the era of next generation sequencing: Are we choosing wisely? International Journal of Laboratory Hematology. 2022;44(2):333-41.&lt;/DisplayText&gt;&lt;record&gt;&lt;rec-number&gt;107&lt;/rec-number&gt;&lt;foreign-keys&gt;&lt;key app="EN" db-id="e59x25rzq0x9a8edpv8vf5d6asx0ddpepvs0" timestamp="1650014317" guid="8629cb7f-846a-45f3-8fb8-7d019e634519"&gt;107&lt;/key&gt;&lt;/foreign-keys&gt;&lt;ref-type name="Journal Article"&gt;17&lt;/ref-type&gt;&lt;contributors&gt;&lt;authors&gt;&lt;author&gt;Kawata, Eri&lt;/author&gt;&lt;author&gt;Hedley, Benjamin D.&lt;/author&gt;&lt;author&gt;Chin-Yee, Benjamin&lt;/author&gt;&lt;author&gt;Xenocostas, Anargyros&lt;/author&gt;&lt;author&gt;Lazo-Langner, Alejandro&lt;/author&gt;&lt;author&gt;Hsia, Cyrus C.&lt;/author&gt;&lt;author&gt;Howson-Jan, Kang&lt;/author&gt;&lt;author&gt;Yang, Ping&lt;/author&gt;&lt;author&gt;Levy, Michael A.&lt;/author&gt;&lt;author&gt;Santos, Stephanie&lt;/author&gt;&lt;author&gt;Bhai, Pratibha&lt;/author&gt;&lt;author&gt;Howlett, Christopher&lt;/author&gt;&lt;author&gt;Lin, Hanxin&lt;/author&gt;&lt;author&gt;Kadour, Mike&lt;/author&gt;&lt;author&gt;Sadikovic, Bekim&lt;/author&gt;&lt;author&gt;Chin-Yee, Ian&lt;/author&gt;&lt;/authors&gt;&lt;/contributors&gt;&lt;titles&gt;&lt;title&gt;Reducing cytogenetic testing in the era of next generation sequencing: Are we choosing wisely?&lt;/title&gt;&lt;secondary-title&gt;International Journal of Laboratory Hematology&lt;/secondary-title&gt;&lt;/titles&gt;&lt;periodical&gt;&lt;full-title&gt;International Journal of Laboratory Hematology&lt;/full-title&gt;&lt;/periodical&gt;&lt;pages&gt;333-341&lt;/pages&gt;&lt;volume&gt;44&lt;/volume&gt;&lt;number&gt;2&lt;/number&gt;&lt;dates&gt;&lt;year&gt;2022&lt;/year&gt;&lt;/dates&gt;&lt;isbn&gt;1751-5521&lt;/isbn&gt;&lt;urls&gt;&lt;related-urls&gt;&lt;url&gt;https://onlinelibrary.wiley.com/doi/abs/10.1111/ijlh.13747&lt;/url&gt;&lt;url&gt;https://onlinelibrary.wiley.com/doi/10.1111/ijlh.13747&lt;/url&gt;&lt;/related-urls&gt;&lt;/urls&gt;&lt;electronic-resource-num&gt;https://doi.org/10.1111/ijlh.13747&lt;/electronic-resource-num&gt;&lt;/record&gt;&lt;/Cite&gt;&lt;/EndNote&gt;</w:instrText>
      </w:r>
      <w:r>
        <w:fldChar w:fldCharType="separate"/>
      </w:r>
      <w:r>
        <w:rPr>
          <w:noProof/>
        </w:rPr>
        <w:t>7.</w:t>
      </w:r>
      <w:r>
        <w:rPr>
          <w:noProof/>
        </w:rPr>
        <w:tab/>
        <w:t>Kawata E, Hedley BD, Chin-Yee B, Xenocostas A, Lazo-Langner A, Hsia CC, et al. Reducing cytogenetic testing in the era of next generation sequencing: Are we choosing wisely? International Journal of Laboratory Hematology. 2022;44(2):333-41.</w:t>
      </w:r>
      <w:r>
        <w:fldChar w:fldCharType="end"/>
      </w:r>
    </w:p>
  </w:footnote>
  <w:footnote w:id="12">
    <w:p w14:paraId="4EC2A343" w14:textId="7D45593B" w:rsidR="009E1F5B" w:rsidRDefault="009E1F5B">
      <w:pPr>
        <w:pStyle w:val="FootnoteText"/>
      </w:pPr>
      <w:r>
        <w:rPr>
          <w:rStyle w:val="FootnoteReference"/>
        </w:rPr>
        <w:footnoteRef/>
      </w:r>
      <w:r>
        <w:t xml:space="preserve"> </w:t>
      </w:r>
      <w:r>
        <w:fldChar w:fldCharType="begin">
          <w:fldData xml:space="preserve">PEVuZE5vdGU+PENpdGU+PEF1dGhvcj5DYXJib25lbGw8L0F1dGhvcj48WWVhcj4yMDE5PC9ZZWFy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</w:fldData>
        </w:fldChar>
      </w:r>
      <w:r>
        <w:instrText xml:space="preserve"> ADDIN EN.CITE </w:instrText>
      </w:r>
      <w:r>
        <w:fldChar w:fldCharType="begin">
          <w:fldData xml:space="preserve">PEVuZE5vdGU+PENpdGU+PEF1dGhvcj5DYXJib25lbGw8L0F1dGhvcj48WWVhcj4yMDE5PC9ZZWFy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</w:fldData>
        </w:fldChar>
      </w:r>
      <w:r>
        <w:instrText xml:space="preserve"> ADDIN EN.CITE.DATA </w:instrText>
      </w:r>
      <w:r>
        <w:fldChar w:fldCharType="end"/>
      </w:r>
      <w:r>
        <w:fldChar w:fldCharType="separate"/>
      </w:r>
      <w:r>
        <w:rPr>
          <w:noProof/>
        </w:rPr>
        <w:t>8.</w:t>
      </w:r>
      <w:r>
        <w:rPr>
          <w:noProof/>
        </w:rPr>
        <w:tab/>
        <w:t>Carbonell D, Suárez-González J, Chicano M, Andrés-Zayas C, Triviño JC, Rodríguez-Macías G, et al. Next-Generation Sequencing Improves Diagnosis, Prognosis and Clinical Management of Myeloid Neoplasms. Cancers (Basel). 2019;11(9).</w:t>
      </w:r>
      <w:r>
        <w:fldChar w:fldCharType="end"/>
      </w:r>
    </w:p>
  </w:footnote>
  <w:footnote w:id="13">
    <w:p w14:paraId="48FF2F1A" w14:textId="77777777" w:rsidR="009E1F5B" w:rsidRDefault="009E1F5B" w:rsidP="005D7ECA">
      <w:pPr>
        <w:pStyle w:val="FootnoteText"/>
      </w:pPr>
      <w:r>
        <w:rPr>
          <w:rStyle w:val="FootnoteReference"/>
        </w:rPr>
        <w:footnoteRef/>
      </w:r>
      <w:r>
        <w:t xml:space="preserve"> </w:t>
      </w:r>
      <w:r>
        <w:fldChar w:fldCharType="begin">
          <w:fldData xml:space="preserve">PEVuZE5vdGU+PENpdGU+PEF1dGhvcj5Ew7ZobmVyPC9BdXRob3I+PFllYXI+MjAxNzwvWWVhcj48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</w:fldData>
        </w:fldChar>
      </w:r>
      <w:r>
        <w:instrText xml:space="preserve"> ADDIN EN.CITE </w:instrText>
      </w:r>
      <w:r>
        <w:fldChar w:fldCharType="begin">
          <w:fldData xml:space="preserve">PEVuZE5vdGU+PENpdGU+PEF1dGhvcj5Ew7ZobmVyPC9BdXRob3I+PFllYXI+MjAxNzwvWWVhcj48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</w:fldData>
        </w:fldChar>
      </w:r>
      <w:r>
        <w:instrText xml:space="preserve"> ADDIN EN.CITE.DATA </w:instrText>
      </w:r>
      <w:r>
        <w:fldChar w:fldCharType="end"/>
      </w:r>
      <w:r>
        <w:fldChar w:fldCharType="separate"/>
      </w:r>
      <w:r>
        <w:rPr>
          <w:noProof/>
        </w:rPr>
        <w:t>9.</w:t>
      </w:r>
      <w:r>
        <w:rPr>
          <w:noProof/>
        </w:rPr>
        <w:tab/>
        <w:t>Döhner H, Estey E, Grimwade D, Amadori S, Appelbaum FR, Büchner T, et al. Diagnosis and management of AML in adults: 2017 ELN recommendations from an international expert panel. Blood. 2017;129(4):424-47.</w:t>
      </w:r>
      <w:r>
        <w:fldChar w:fldCharType="end"/>
      </w:r>
    </w:p>
  </w:footnote>
  <w:footnote w:id="14">
    <w:p w14:paraId="00BED343" w14:textId="77777777" w:rsidR="009E1F5B" w:rsidRDefault="009E1F5B" w:rsidP="005D7ECA">
      <w:pPr>
        <w:pStyle w:val="FootnoteText"/>
      </w:pPr>
      <w:r>
        <w:rPr>
          <w:rStyle w:val="FootnoteReference"/>
        </w:rPr>
        <w:footnoteRef/>
      </w:r>
      <w:r>
        <w:t xml:space="preserve"> </w:t>
      </w:r>
      <w:r>
        <w:fldChar w:fldCharType="begin">
          <w:fldData xml:space="preserve">PEVuZE5vdGU+PENpdGU+PEF1dGhvcj5CZXJuYXJkPC9BdXRob3I+PFllYXI+MjAyMjwvWWVhcj48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=
</w:fldData>
        </w:fldChar>
      </w:r>
      <w:r>
        <w:instrText xml:space="preserve"> ADDIN EN.CITE </w:instrText>
      </w:r>
      <w:r>
        <w:fldChar w:fldCharType="begin">
          <w:fldData xml:space="preserve">PEVuZE5vdGU+PENpdGU+PEF1dGhvcj5CZXJuYXJkPC9BdXRob3I+PFllYXI+MjAyMjwvWWVhcj48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=
</w:fldData>
        </w:fldChar>
      </w:r>
      <w:r>
        <w:instrText xml:space="preserve"> ADDIN EN.CITE.DATA </w:instrText>
      </w:r>
      <w:r>
        <w:fldChar w:fldCharType="end"/>
      </w:r>
      <w:r>
        <w:fldChar w:fldCharType="separate"/>
      </w:r>
      <w:r>
        <w:rPr>
          <w:noProof/>
        </w:rPr>
        <w:t>10.</w:t>
      </w:r>
      <w:r>
        <w:rPr>
          <w:noProof/>
        </w:rPr>
        <w:tab/>
        <w:t>Bernard E, Tuechler H, Greenberg PL, Hasserjian RP, Ossa JEA, Nannya Y, et al. Molecular International Prognostic Scoring System for Myelodysplastic Syndromes. NEJM Evidence. 2022;1(7):EVIDoa2200008.</w:t>
      </w:r>
      <w:r>
        <w:fldChar w:fldCharType="end"/>
      </w:r>
    </w:p>
  </w:footnote>
  <w:footnote w:id="15">
    <w:p w14:paraId="6A83F111" w14:textId="4AB18E89" w:rsidR="009E1F5B" w:rsidRDefault="009E1F5B" w:rsidP="00B4015D">
      <w:pPr>
        <w:pStyle w:val="FootnoteText"/>
      </w:pPr>
      <w:r>
        <w:rPr>
          <w:rStyle w:val="FootnoteReference"/>
        </w:rPr>
        <w:footnoteRef/>
      </w:r>
      <w:r>
        <w:t xml:space="preserve"> </w:t>
      </w:r>
      <w:r>
        <w:fldChar w:fldCharType="begin">
          <w:fldData xml:space="preserve">PEVuZE5vdGU+PENpdGU+PEF1dGhvcj5LaG91cnk8L0F1dGhvcj48WWVhcj4yMDIyPC9ZZWFyPjxS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</w:fldData>
        </w:fldChar>
      </w:r>
      <w:r>
        <w:instrText xml:space="preserve"> ADDIN EN.CITE </w:instrText>
      </w:r>
      <w:r>
        <w:fldChar w:fldCharType="begin">
          <w:fldData xml:space="preserve">PEVuZE5vdGU+PENpdGU+PEF1dGhvcj5LaG91cnk8L0F1dGhvcj48WWVhcj4yMDIyPC9ZZWFyPjxS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</w:fldData>
        </w:fldChar>
      </w:r>
      <w:r>
        <w:instrText xml:space="preserve"> ADDIN EN.CITE.DATA </w:instrText>
      </w:r>
      <w:r>
        <w:fldChar w:fldCharType="end"/>
      </w:r>
      <w:r>
        <w:fldChar w:fldCharType="separate"/>
      </w:r>
      <w:r>
        <w:rPr>
          <w:noProof/>
        </w:rPr>
        <w:t>11.</w:t>
      </w:r>
      <w:r>
        <w:rPr>
          <w:noProof/>
        </w:rPr>
        <w:tab/>
        <w:t>Khoury JD, Solary E, Abla O, Akkari Y, Alaggio R, Apperley JF, et al. The 5th edition of the World Health Organization Classification of Haematolymphoid Tumours: Myeloid and Histiocytic/Dendritic Neoplasms. Leukemia. 2022;36(7):1703-19.</w:t>
      </w:r>
      <w:r>
        <w:fldChar w:fldCharType="end"/>
      </w:r>
    </w:p>
  </w:footnote>
  <w:footnote w:id="16">
    <w:p w14:paraId="62C4036C" w14:textId="1C5E070B" w:rsidR="009E1F5B" w:rsidRDefault="009E1F5B" w:rsidP="00B4015D">
      <w:pPr>
        <w:pStyle w:val="FootnoteText"/>
      </w:pPr>
      <w:r>
        <w:rPr>
          <w:rStyle w:val="FootnoteReference"/>
        </w:rPr>
        <w:footnoteRef/>
      </w:r>
      <w:r>
        <w:t xml:space="preserve"> </w:t>
      </w:r>
      <w:r>
        <w:fldChar w:fldCharType="begin">
          <w:fldData xml:space="preserve">PEVuZE5vdGU+PENpdGU+PEF1dGhvcj5CZXJuYXJkPC9BdXRob3I+PFllYXI+MjAyMjwvWWVhcj48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=
</w:fldData>
        </w:fldChar>
      </w:r>
      <w:r>
        <w:instrText xml:space="preserve"> ADDIN EN.CITE </w:instrText>
      </w:r>
      <w:r>
        <w:fldChar w:fldCharType="begin">
          <w:fldData xml:space="preserve">PEVuZE5vdGU+PENpdGU+PEF1dGhvcj5CZXJuYXJkPC9BdXRob3I+PFllYXI+MjAyMjwvWWVhcj48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=
</w:fldData>
        </w:fldChar>
      </w:r>
      <w:r>
        <w:instrText xml:space="preserve"> ADDIN EN.CITE.DATA </w:instrText>
      </w:r>
      <w:r>
        <w:fldChar w:fldCharType="end"/>
      </w:r>
      <w:r>
        <w:fldChar w:fldCharType="separate"/>
      </w:r>
      <w:r>
        <w:rPr>
          <w:noProof/>
        </w:rPr>
        <w:t>10.</w:t>
      </w:r>
      <w:r>
        <w:rPr>
          <w:noProof/>
        </w:rPr>
        <w:tab/>
        <w:t>Bernard E, Tuechler H, Greenberg PL, Hasserjian RP, Ossa JEA, Nannya Y, et al. Molecular International Prognostic Scoring System for Myelodysplastic Syndromes. NEJM Evidence. 2022;1(7):EVIDoa2200008.</w:t>
      </w:r>
      <w:r>
        <w:fldChar w:fldCharType="end"/>
      </w:r>
    </w:p>
  </w:footnote>
  <w:footnote w:id="17">
    <w:p w14:paraId="2D71E517" w14:textId="5E3BEA04" w:rsidR="009E1F5B" w:rsidRDefault="009E1F5B" w:rsidP="00D144D9">
      <w:pPr>
        <w:pStyle w:val="FootnoteText"/>
      </w:pPr>
      <w:r>
        <w:rPr>
          <w:rStyle w:val="FootnoteReference"/>
        </w:rPr>
        <w:footnoteRef/>
      </w:r>
      <w:r>
        <w:t xml:space="preserve"> </w:t>
      </w:r>
      <w:r>
        <w:fldChar w:fldCharType="begin">
          <w:fldData xml:space="preserve">PEVuZE5vdGU+PENpdGU+PEF1dGhvcj5DYXJib25lbGw8L0F1dGhvcj48WWVhcj4yMDE5PC9ZZWFy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</w:fldData>
        </w:fldChar>
      </w:r>
      <w:r>
        <w:instrText xml:space="preserve"> ADDIN EN.CITE </w:instrText>
      </w:r>
      <w:r>
        <w:fldChar w:fldCharType="begin">
          <w:fldData xml:space="preserve">PEVuZE5vdGU+PENpdGU+PEF1dGhvcj5DYXJib25lbGw8L0F1dGhvcj48WWVhcj4yMDE5PC9ZZWFy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</w:fldData>
        </w:fldChar>
      </w:r>
      <w:r>
        <w:instrText xml:space="preserve"> ADDIN EN.CITE.DATA </w:instrText>
      </w:r>
      <w:r>
        <w:fldChar w:fldCharType="end"/>
      </w:r>
      <w:r>
        <w:fldChar w:fldCharType="separate"/>
      </w:r>
      <w:r>
        <w:rPr>
          <w:noProof/>
        </w:rPr>
        <w:t>8.</w:t>
      </w:r>
      <w:r>
        <w:rPr>
          <w:noProof/>
        </w:rPr>
        <w:tab/>
        <w:t>Carbonell D, Suárez-González J, Chicano M, Andrés-Zayas C, Triviño JC, Rodríguez-Macías G, et al. Next-Generation Sequencing Improves Diagnosis, Prognosis and Clinical Management of Myeloid Neoplasms. Cancers (Basel). 2019;11(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26885"/>
    <w:multiLevelType w:val="hybridMultilevel"/>
    <w:tmpl w:val="04BC07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5582122"/>
    <w:multiLevelType w:val="hybridMultilevel"/>
    <w:tmpl w:val="840C62C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 w15:restartNumberingAfterBreak="0">
    <w:nsid w:val="09564DF5"/>
    <w:multiLevelType w:val="hybridMultilevel"/>
    <w:tmpl w:val="8086132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20346F"/>
    <w:multiLevelType w:val="hybridMultilevel"/>
    <w:tmpl w:val="7ACEAC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52657E"/>
    <w:multiLevelType w:val="hybridMultilevel"/>
    <w:tmpl w:val="DE363C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8" w15:restartNumberingAfterBreak="0">
    <w:nsid w:val="25417041"/>
    <w:multiLevelType w:val="hybridMultilevel"/>
    <w:tmpl w:val="745A3D4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5607B35"/>
    <w:multiLevelType w:val="hybridMultilevel"/>
    <w:tmpl w:val="05E21DA2"/>
    <w:lvl w:ilvl="0" w:tplc="08090003">
      <w:start w:val="1"/>
      <w:numFmt w:val="bullet"/>
      <w:lvlText w:val="o"/>
      <w:lvlJc w:val="left"/>
      <w:pPr>
        <w:ind w:left="1440" w:hanging="360"/>
      </w:pPr>
      <w:rPr>
        <w:rFonts w:ascii="Courier New" w:hAnsi="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2" w15:restartNumberingAfterBreak="0">
    <w:nsid w:val="2B312A77"/>
    <w:multiLevelType w:val="hybridMultilevel"/>
    <w:tmpl w:val="C61A76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B8D7A1B"/>
    <w:multiLevelType w:val="hybridMultilevel"/>
    <w:tmpl w:val="86A60F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D514189"/>
    <w:multiLevelType w:val="hybridMultilevel"/>
    <w:tmpl w:val="B582C2C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24371DC"/>
    <w:multiLevelType w:val="multilevel"/>
    <w:tmpl w:val="4A02812C"/>
    <w:lvl w:ilvl="0">
      <w:start w:val="1"/>
      <w:numFmt w:val="decimal"/>
      <w:pStyle w:val="Heading1"/>
      <w:lvlText w:val="Section %1"/>
      <w:lvlJc w:val="left"/>
      <w:pPr>
        <w:ind w:left="786" w:hanging="360"/>
      </w:pPr>
      <w:rPr>
        <w:rFonts w:hint="default"/>
      </w:rPr>
    </w:lvl>
    <w:lvl w:ilvl="1">
      <w:start w:val="1"/>
      <w:numFmt w:val="decimal"/>
      <w:pStyle w:val="Heading2"/>
      <w:lvlText w:val="%1.%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D4F368B"/>
    <w:multiLevelType w:val="hybridMultilevel"/>
    <w:tmpl w:val="7F36D186"/>
    <w:lvl w:ilvl="0" w:tplc="A86E3850">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8" w15:restartNumberingAfterBreak="0">
    <w:nsid w:val="3D97105D"/>
    <w:multiLevelType w:val="hybridMultilevel"/>
    <w:tmpl w:val="E90ABB58"/>
    <w:lvl w:ilvl="0" w:tplc="0809000F">
      <w:start w:val="1"/>
      <w:numFmt w:val="decimal"/>
      <w:lvlText w:val="%1."/>
      <w:lvlJc w:val="left"/>
      <w:pPr>
        <w:ind w:left="780" w:hanging="360"/>
      </w:pPr>
    </w:lvl>
    <w:lvl w:ilvl="1" w:tplc="08090019">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9" w15:restartNumberingAfterBreak="0">
    <w:nsid w:val="4077455F"/>
    <w:multiLevelType w:val="hybridMultilevel"/>
    <w:tmpl w:val="1D1ACB48"/>
    <w:lvl w:ilvl="0" w:tplc="08090003">
      <w:start w:val="1"/>
      <w:numFmt w:val="bullet"/>
      <w:lvlText w:val="o"/>
      <w:lvlJc w:val="left"/>
      <w:pPr>
        <w:ind w:left="1440" w:hanging="360"/>
      </w:pPr>
      <w:rPr>
        <w:rFonts w:ascii="Courier New" w:hAnsi="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40BD4EC9"/>
    <w:multiLevelType w:val="hybridMultilevel"/>
    <w:tmpl w:val="530EC03A"/>
    <w:lvl w:ilvl="0" w:tplc="08090001">
      <w:start w:val="1"/>
      <w:numFmt w:val="bullet"/>
      <w:lvlText w:val=""/>
      <w:lvlJc w:val="left"/>
      <w:pPr>
        <w:ind w:left="769" w:hanging="360"/>
      </w:pPr>
      <w:rPr>
        <w:rFonts w:ascii="Symbol" w:hAnsi="Symbol" w:hint="default"/>
      </w:rPr>
    </w:lvl>
    <w:lvl w:ilvl="1" w:tplc="08090003">
      <w:start w:val="1"/>
      <w:numFmt w:val="bullet"/>
      <w:lvlText w:val="o"/>
      <w:lvlJc w:val="left"/>
      <w:pPr>
        <w:ind w:left="1489" w:hanging="360"/>
      </w:pPr>
      <w:rPr>
        <w:rFonts w:ascii="Courier New" w:hAnsi="Courier New" w:cs="Courier New" w:hint="default"/>
      </w:rPr>
    </w:lvl>
    <w:lvl w:ilvl="2" w:tplc="08090005">
      <w:start w:val="1"/>
      <w:numFmt w:val="bullet"/>
      <w:lvlText w:val=""/>
      <w:lvlJc w:val="left"/>
      <w:pPr>
        <w:ind w:left="2209" w:hanging="360"/>
      </w:pPr>
      <w:rPr>
        <w:rFonts w:ascii="Wingdings" w:hAnsi="Wingdings" w:hint="default"/>
      </w:rPr>
    </w:lvl>
    <w:lvl w:ilvl="3" w:tplc="08090001" w:tentative="1">
      <w:start w:val="1"/>
      <w:numFmt w:val="bullet"/>
      <w:lvlText w:val=""/>
      <w:lvlJc w:val="left"/>
      <w:pPr>
        <w:ind w:left="2929" w:hanging="360"/>
      </w:pPr>
      <w:rPr>
        <w:rFonts w:ascii="Symbol" w:hAnsi="Symbol" w:hint="default"/>
      </w:rPr>
    </w:lvl>
    <w:lvl w:ilvl="4" w:tplc="08090003" w:tentative="1">
      <w:start w:val="1"/>
      <w:numFmt w:val="bullet"/>
      <w:lvlText w:val="o"/>
      <w:lvlJc w:val="left"/>
      <w:pPr>
        <w:ind w:left="3649" w:hanging="360"/>
      </w:pPr>
      <w:rPr>
        <w:rFonts w:ascii="Courier New" w:hAnsi="Courier New" w:cs="Courier New" w:hint="default"/>
      </w:rPr>
    </w:lvl>
    <w:lvl w:ilvl="5" w:tplc="08090005" w:tentative="1">
      <w:start w:val="1"/>
      <w:numFmt w:val="bullet"/>
      <w:lvlText w:val=""/>
      <w:lvlJc w:val="left"/>
      <w:pPr>
        <w:ind w:left="4369" w:hanging="360"/>
      </w:pPr>
      <w:rPr>
        <w:rFonts w:ascii="Wingdings" w:hAnsi="Wingdings" w:hint="default"/>
      </w:rPr>
    </w:lvl>
    <w:lvl w:ilvl="6" w:tplc="08090001" w:tentative="1">
      <w:start w:val="1"/>
      <w:numFmt w:val="bullet"/>
      <w:lvlText w:val=""/>
      <w:lvlJc w:val="left"/>
      <w:pPr>
        <w:ind w:left="5089" w:hanging="360"/>
      </w:pPr>
      <w:rPr>
        <w:rFonts w:ascii="Symbol" w:hAnsi="Symbol" w:hint="default"/>
      </w:rPr>
    </w:lvl>
    <w:lvl w:ilvl="7" w:tplc="08090003" w:tentative="1">
      <w:start w:val="1"/>
      <w:numFmt w:val="bullet"/>
      <w:lvlText w:val="o"/>
      <w:lvlJc w:val="left"/>
      <w:pPr>
        <w:ind w:left="5809" w:hanging="360"/>
      </w:pPr>
      <w:rPr>
        <w:rFonts w:ascii="Courier New" w:hAnsi="Courier New" w:cs="Courier New" w:hint="default"/>
      </w:rPr>
    </w:lvl>
    <w:lvl w:ilvl="8" w:tplc="08090005" w:tentative="1">
      <w:start w:val="1"/>
      <w:numFmt w:val="bullet"/>
      <w:lvlText w:val=""/>
      <w:lvlJc w:val="left"/>
      <w:pPr>
        <w:ind w:left="6529" w:hanging="360"/>
      </w:pPr>
      <w:rPr>
        <w:rFonts w:ascii="Wingdings" w:hAnsi="Wingdings" w:hint="default"/>
      </w:rPr>
    </w:lvl>
  </w:abstractNum>
  <w:abstractNum w:abstractNumId="21" w15:restartNumberingAfterBreak="0">
    <w:nsid w:val="420B6972"/>
    <w:multiLevelType w:val="hybridMultilevel"/>
    <w:tmpl w:val="31E806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36F4D8C"/>
    <w:multiLevelType w:val="hybridMultilevel"/>
    <w:tmpl w:val="0F16014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7095746"/>
    <w:multiLevelType w:val="hybridMultilevel"/>
    <w:tmpl w:val="28BC0FCE"/>
    <w:lvl w:ilvl="0" w:tplc="A26EFB64">
      <w:start w:val="1"/>
      <w:numFmt w:val="bullet"/>
      <w:pStyle w:val="Instructionaltext-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48EC5696"/>
    <w:multiLevelType w:val="hybridMultilevel"/>
    <w:tmpl w:val="19924B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BBA7538"/>
    <w:multiLevelType w:val="hybridMultilevel"/>
    <w:tmpl w:val="805CF1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C6264B4"/>
    <w:multiLevelType w:val="hybridMultilevel"/>
    <w:tmpl w:val="04C2F852"/>
    <w:lvl w:ilvl="0" w:tplc="2E5E2236">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F2724BA"/>
    <w:multiLevelType w:val="hybridMultilevel"/>
    <w:tmpl w:val="058C4D0E"/>
    <w:lvl w:ilvl="0" w:tplc="775200BE">
      <w:start w:val="1"/>
      <w:numFmt w:val="bullet"/>
      <w:pStyle w:val="BulletLas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BEC08D6"/>
    <w:multiLevelType w:val="hybridMultilevel"/>
    <w:tmpl w:val="5058A9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abstractNum w:abstractNumId="31" w15:restartNumberingAfterBreak="0">
    <w:nsid w:val="7FF4120C"/>
    <w:multiLevelType w:val="hybridMultilevel"/>
    <w:tmpl w:val="164A95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6"/>
  </w:num>
  <w:num w:numId="2">
    <w:abstractNumId w:val="30"/>
  </w:num>
  <w:num w:numId="3">
    <w:abstractNumId w:val="4"/>
  </w:num>
  <w:num w:numId="4">
    <w:abstractNumId w:val="7"/>
  </w:num>
  <w:num w:numId="5">
    <w:abstractNumId w:val="29"/>
  </w:num>
  <w:num w:numId="6">
    <w:abstractNumId w:val="10"/>
  </w:num>
  <w:num w:numId="7">
    <w:abstractNumId w:val="11"/>
  </w:num>
  <w:num w:numId="8">
    <w:abstractNumId w:val="15"/>
  </w:num>
  <w:num w:numId="9">
    <w:abstractNumId w:val="23"/>
  </w:num>
  <w:num w:numId="10">
    <w:abstractNumId w:val="18"/>
  </w:num>
  <w:num w:numId="11">
    <w:abstractNumId w:val="2"/>
  </w:num>
  <w:num w:numId="12">
    <w:abstractNumId w:val="27"/>
  </w:num>
  <w:num w:numId="13">
    <w:abstractNumId w:val="25"/>
  </w:num>
  <w:num w:numId="14">
    <w:abstractNumId w:val="1"/>
  </w:num>
  <w:num w:numId="15">
    <w:abstractNumId w:val="21"/>
  </w:num>
  <w:num w:numId="16">
    <w:abstractNumId w:val="22"/>
  </w:num>
  <w:num w:numId="17">
    <w:abstractNumId w:val="19"/>
  </w:num>
  <w:num w:numId="18">
    <w:abstractNumId w:val="9"/>
  </w:num>
  <w:num w:numId="19">
    <w:abstractNumId w:val="24"/>
  </w:num>
  <w:num w:numId="20">
    <w:abstractNumId w:val="20"/>
  </w:num>
  <w:num w:numId="21">
    <w:abstractNumId w:val="13"/>
  </w:num>
  <w:num w:numId="22">
    <w:abstractNumId w:val="3"/>
  </w:num>
  <w:num w:numId="23">
    <w:abstractNumId w:val="12"/>
  </w:num>
  <w:num w:numId="24">
    <w:abstractNumId w:val="26"/>
  </w:num>
  <w:num w:numId="25">
    <w:abstractNumId w:val="5"/>
  </w:num>
  <w:num w:numId="26">
    <w:abstractNumId w:val="8"/>
  </w:num>
  <w:num w:numId="27">
    <w:abstractNumId w:val="6"/>
  </w:num>
  <w:num w:numId="28">
    <w:abstractNumId w:val="31"/>
  </w:num>
  <w:num w:numId="29">
    <w:abstractNumId w:val="14"/>
  </w:num>
  <w:num w:numId="30">
    <w:abstractNumId w:val="17"/>
  </w:num>
  <w:num w:numId="31">
    <w:abstractNumId w:val="0"/>
  </w:num>
  <w:num w:numId="32">
    <w:abstractNumId w:val="28"/>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grammar="clean"/>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59x25rzq0x9a8edpv8vf5d6asx0ddpepvs0&quot;&gt;1684&lt;record-ids&gt;&lt;item&gt;10&lt;/item&gt;&lt;item&gt;11&lt;/item&gt;&lt;item&gt;20&lt;/item&gt;&lt;item&gt;21&lt;/item&gt;&lt;item&gt;23&lt;/item&gt;&lt;item&gt;27&lt;/item&gt;&lt;item&gt;36&lt;/item&gt;&lt;item&gt;37&lt;/item&gt;&lt;item&gt;38&lt;/item&gt;&lt;item&gt;39&lt;/item&gt;&lt;item&gt;41&lt;/item&gt;&lt;item&gt;43&lt;/item&gt;&lt;item&gt;44&lt;/item&gt;&lt;item&gt;45&lt;/item&gt;&lt;item&gt;46&lt;/item&gt;&lt;item&gt;47&lt;/item&gt;&lt;item&gt;48&lt;/item&gt;&lt;item&gt;52&lt;/item&gt;&lt;item&gt;62&lt;/item&gt;&lt;item&gt;63&lt;/item&gt;&lt;item&gt;67&lt;/item&gt;&lt;item&gt;70&lt;/item&gt;&lt;item&gt;74&lt;/item&gt;&lt;item&gt;82&lt;/item&gt;&lt;item&gt;90&lt;/item&gt;&lt;item&gt;95&lt;/item&gt;&lt;item&gt;107&lt;/item&gt;&lt;item&gt;108&lt;/item&gt;&lt;item&gt;109&lt;/item&gt;&lt;item&gt;119&lt;/item&gt;&lt;item&gt;120&lt;/item&gt;&lt;item&gt;126&lt;/item&gt;&lt;item&gt;128&lt;/item&gt;&lt;item&gt;129&lt;/item&gt;&lt;item&gt;133&lt;/item&gt;&lt;item&gt;135&lt;/item&gt;&lt;item&gt;138&lt;/item&gt;&lt;item&gt;141&lt;/item&gt;&lt;item&gt;142&lt;/item&gt;&lt;item&gt;143&lt;/item&gt;&lt;item&gt;145&lt;/item&gt;&lt;item&gt;164&lt;/item&gt;&lt;item&gt;168&lt;/item&gt;&lt;item&gt;177&lt;/item&gt;&lt;item&gt;183&lt;/item&gt;&lt;item&gt;198&lt;/item&gt;&lt;item&gt;202&lt;/item&gt;&lt;item&gt;203&lt;/item&gt;&lt;item&gt;204&lt;/item&gt;&lt;item&gt;205&lt;/item&gt;&lt;item&gt;208&lt;/item&gt;&lt;item&gt;210&lt;/item&gt;&lt;item&gt;218&lt;/item&gt;&lt;item&gt;224&lt;/item&gt;&lt;item&gt;225&lt;/item&gt;&lt;item&gt;226&lt;/item&gt;&lt;item&gt;227&lt;/item&gt;&lt;item&gt;228&lt;/item&gt;&lt;item&gt;230&lt;/item&gt;&lt;item&gt;234&lt;/item&gt;&lt;item&gt;236&lt;/item&gt;&lt;item&gt;237&lt;/item&gt;&lt;item&gt;238&lt;/item&gt;&lt;item&gt;239&lt;/item&gt;&lt;item&gt;240&lt;/item&gt;&lt;item&gt;241&lt;/item&gt;&lt;item&gt;242&lt;/item&gt;&lt;item&gt;243&lt;/item&gt;&lt;item&gt;244&lt;/item&gt;&lt;item&gt;246&lt;/item&gt;&lt;item&gt;249&lt;/item&gt;&lt;item&gt;250&lt;/item&gt;&lt;item&gt;251&lt;/item&gt;&lt;item&gt;252&lt;/item&gt;&lt;item&gt;253&lt;/item&gt;&lt;item&gt;254&lt;/item&gt;&lt;item&gt;256&lt;/item&gt;&lt;item&gt;257&lt;/item&gt;&lt;item&gt;258&lt;/item&gt;&lt;item&gt;259&lt;/item&gt;&lt;item&gt;266&lt;/item&gt;&lt;item&gt;269&lt;/item&gt;&lt;item&gt;273&lt;/item&gt;&lt;item&gt;275&lt;/item&gt;&lt;item&gt;276&lt;/item&gt;&lt;item&gt;278&lt;/item&gt;&lt;item&gt;279&lt;/item&gt;&lt;item&gt;281&lt;/item&gt;&lt;item&gt;283&lt;/item&gt;&lt;item&gt;286&lt;/item&gt;&lt;/record-ids&gt;&lt;/item&gt;&lt;/Libraries&gt;"/>
  </w:docVars>
  <w:rsids>
    <w:rsidRoot w:val="008157F1"/>
    <w:rsid w:val="0000069E"/>
    <w:rsid w:val="00000E81"/>
    <w:rsid w:val="0000109A"/>
    <w:rsid w:val="0000172A"/>
    <w:rsid w:val="00001AE6"/>
    <w:rsid w:val="0000202E"/>
    <w:rsid w:val="0000289F"/>
    <w:rsid w:val="000028F9"/>
    <w:rsid w:val="00003272"/>
    <w:rsid w:val="00003475"/>
    <w:rsid w:val="0000366F"/>
    <w:rsid w:val="0000371B"/>
    <w:rsid w:val="000038A8"/>
    <w:rsid w:val="00003E2C"/>
    <w:rsid w:val="00004220"/>
    <w:rsid w:val="00004345"/>
    <w:rsid w:val="0000477D"/>
    <w:rsid w:val="00004D69"/>
    <w:rsid w:val="00004F7F"/>
    <w:rsid w:val="000054C9"/>
    <w:rsid w:val="000059AB"/>
    <w:rsid w:val="00005A76"/>
    <w:rsid w:val="00005A8A"/>
    <w:rsid w:val="00005CBF"/>
    <w:rsid w:val="00005FBF"/>
    <w:rsid w:val="00005FF8"/>
    <w:rsid w:val="00006955"/>
    <w:rsid w:val="00006AA5"/>
    <w:rsid w:val="00007E1A"/>
    <w:rsid w:val="00007E62"/>
    <w:rsid w:val="00010BA6"/>
    <w:rsid w:val="00010C08"/>
    <w:rsid w:val="00011164"/>
    <w:rsid w:val="00011568"/>
    <w:rsid w:val="000115C6"/>
    <w:rsid w:val="0001163F"/>
    <w:rsid w:val="000120CE"/>
    <w:rsid w:val="0001217F"/>
    <w:rsid w:val="0001238C"/>
    <w:rsid w:val="000126DF"/>
    <w:rsid w:val="00013385"/>
    <w:rsid w:val="0001403D"/>
    <w:rsid w:val="00014974"/>
    <w:rsid w:val="00014FD2"/>
    <w:rsid w:val="00015CDE"/>
    <w:rsid w:val="00016E7E"/>
    <w:rsid w:val="00017236"/>
    <w:rsid w:val="00017496"/>
    <w:rsid w:val="000174B3"/>
    <w:rsid w:val="000177A2"/>
    <w:rsid w:val="0002041B"/>
    <w:rsid w:val="000207E3"/>
    <w:rsid w:val="00020DA0"/>
    <w:rsid w:val="00020E89"/>
    <w:rsid w:val="0002140D"/>
    <w:rsid w:val="00021BC4"/>
    <w:rsid w:val="00021E6E"/>
    <w:rsid w:val="00022557"/>
    <w:rsid w:val="000228B8"/>
    <w:rsid w:val="00022979"/>
    <w:rsid w:val="00022F30"/>
    <w:rsid w:val="000231AE"/>
    <w:rsid w:val="0002378A"/>
    <w:rsid w:val="0002381B"/>
    <w:rsid w:val="00023F16"/>
    <w:rsid w:val="00024101"/>
    <w:rsid w:val="0002415F"/>
    <w:rsid w:val="000245AC"/>
    <w:rsid w:val="0002494C"/>
    <w:rsid w:val="00024BD4"/>
    <w:rsid w:val="00024EA5"/>
    <w:rsid w:val="0002558D"/>
    <w:rsid w:val="0002580C"/>
    <w:rsid w:val="000267F7"/>
    <w:rsid w:val="0002686B"/>
    <w:rsid w:val="000268FE"/>
    <w:rsid w:val="0002694A"/>
    <w:rsid w:val="000270A3"/>
    <w:rsid w:val="000274E9"/>
    <w:rsid w:val="0002755F"/>
    <w:rsid w:val="00027618"/>
    <w:rsid w:val="00027940"/>
    <w:rsid w:val="0003097B"/>
    <w:rsid w:val="00030B02"/>
    <w:rsid w:val="00030BE8"/>
    <w:rsid w:val="00030D85"/>
    <w:rsid w:val="00030D9D"/>
    <w:rsid w:val="00030DC6"/>
    <w:rsid w:val="00031564"/>
    <w:rsid w:val="000323DA"/>
    <w:rsid w:val="00032733"/>
    <w:rsid w:val="00032967"/>
    <w:rsid w:val="00032B4F"/>
    <w:rsid w:val="00032FD3"/>
    <w:rsid w:val="0003317E"/>
    <w:rsid w:val="00033B60"/>
    <w:rsid w:val="00033CB2"/>
    <w:rsid w:val="0003423A"/>
    <w:rsid w:val="0003467A"/>
    <w:rsid w:val="0003477F"/>
    <w:rsid w:val="000348F6"/>
    <w:rsid w:val="00034F59"/>
    <w:rsid w:val="0003553E"/>
    <w:rsid w:val="00035920"/>
    <w:rsid w:val="00035DD4"/>
    <w:rsid w:val="000360DC"/>
    <w:rsid w:val="00036AD8"/>
    <w:rsid w:val="00036FE0"/>
    <w:rsid w:val="00037037"/>
    <w:rsid w:val="00037302"/>
    <w:rsid w:val="00037A12"/>
    <w:rsid w:val="00037E69"/>
    <w:rsid w:val="0004005D"/>
    <w:rsid w:val="000409AF"/>
    <w:rsid w:val="00040A78"/>
    <w:rsid w:val="00040ADF"/>
    <w:rsid w:val="00040E40"/>
    <w:rsid w:val="00040FB4"/>
    <w:rsid w:val="00041385"/>
    <w:rsid w:val="000414B8"/>
    <w:rsid w:val="00041688"/>
    <w:rsid w:val="0004178C"/>
    <w:rsid w:val="00041A24"/>
    <w:rsid w:val="00041F5D"/>
    <w:rsid w:val="0004262A"/>
    <w:rsid w:val="00042BE5"/>
    <w:rsid w:val="00042CC4"/>
    <w:rsid w:val="000443A6"/>
    <w:rsid w:val="000448C3"/>
    <w:rsid w:val="000449D1"/>
    <w:rsid w:val="00044C60"/>
    <w:rsid w:val="0004534F"/>
    <w:rsid w:val="00045B8D"/>
    <w:rsid w:val="00045C21"/>
    <w:rsid w:val="00045CC5"/>
    <w:rsid w:val="00046B6A"/>
    <w:rsid w:val="00046BFC"/>
    <w:rsid w:val="00046FBF"/>
    <w:rsid w:val="000470D7"/>
    <w:rsid w:val="000472D4"/>
    <w:rsid w:val="0004794B"/>
    <w:rsid w:val="00047D23"/>
    <w:rsid w:val="00047D47"/>
    <w:rsid w:val="0005001C"/>
    <w:rsid w:val="000506DB"/>
    <w:rsid w:val="000511D7"/>
    <w:rsid w:val="00051927"/>
    <w:rsid w:val="00051ED1"/>
    <w:rsid w:val="00051FB3"/>
    <w:rsid w:val="000525D2"/>
    <w:rsid w:val="00052DD3"/>
    <w:rsid w:val="00052FA8"/>
    <w:rsid w:val="0005326D"/>
    <w:rsid w:val="00053360"/>
    <w:rsid w:val="000534A4"/>
    <w:rsid w:val="00053F6C"/>
    <w:rsid w:val="00054433"/>
    <w:rsid w:val="00054793"/>
    <w:rsid w:val="00054826"/>
    <w:rsid w:val="000549E5"/>
    <w:rsid w:val="00054E4C"/>
    <w:rsid w:val="00054FD6"/>
    <w:rsid w:val="0005504B"/>
    <w:rsid w:val="00055541"/>
    <w:rsid w:val="00055555"/>
    <w:rsid w:val="00055701"/>
    <w:rsid w:val="00055C61"/>
    <w:rsid w:val="0005641B"/>
    <w:rsid w:val="000568AA"/>
    <w:rsid w:val="00056C64"/>
    <w:rsid w:val="00056F77"/>
    <w:rsid w:val="00057334"/>
    <w:rsid w:val="0005797A"/>
    <w:rsid w:val="00057B30"/>
    <w:rsid w:val="00057F29"/>
    <w:rsid w:val="00057F87"/>
    <w:rsid w:val="00060190"/>
    <w:rsid w:val="00060B0F"/>
    <w:rsid w:val="000610A2"/>
    <w:rsid w:val="000618B2"/>
    <w:rsid w:val="00061964"/>
    <w:rsid w:val="00061B0E"/>
    <w:rsid w:val="0006290E"/>
    <w:rsid w:val="0006339C"/>
    <w:rsid w:val="0006345D"/>
    <w:rsid w:val="000636A0"/>
    <w:rsid w:val="00063C94"/>
    <w:rsid w:val="00064783"/>
    <w:rsid w:val="000647C2"/>
    <w:rsid w:val="00064959"/>
    <w:rsid w:val="000651BD"/>
    <w:rsid w:val="00065220"/>
    <w:rsid w:val="00065629"/>
    <w:rsid w:val="0006592F"/>
    <w:rsid w:val="00065A3C"/>
    <w:rsid w:val="00065E8C"/>
    <w:rsid w:val="0006640C"/>
    <w:rsid w:val="0006674C"/>
    <w:rsid w:val="00066F4C"/>
    <w:rsid w:val="000671A8"/>
    <w:rsid w:val="00067EED"/>
    <w:rsid w:val="0007021F"/>
    <w:rsid w:val="000709A0"/>
    <w:rsid w:val="000713CF"/>
    <w:rsid w:val="00071EE1"/>
    <w:rsid w:val="00072557"/>
    <w:rsid w:val="00072A8F"/>
    <w:rsid w:val="000738FF"/>
    <w:rsid w:val="00073C8F"/>
    <w:rsid w:val="00074199"/>
    <w:rsid w:val="00074881"/>
    <w:rsid w:val="000750D4"/>
    <w:rsid w:val="000750FE"/>
    <w:rsid w:val="000762FB"/>
    <w:rsid w:val="0007685B"/>
    <w:rsid w:val="0007719B"/>
    <w:rsid w:val="0007742D"/>
    <w:rsid w:val="00077652"/>
    <w:rsid w:val="00077677"/>
    <w:rsid w:val="000778DA"/>
    <w:rsid w:val="00077DEB"/>
    <w:rsid w:val="00080241"/>
    <w:rsid w:val="000803BF"/>
    <w:rsid w:val="000805CC"/>
    <w:rsid w:val="00080881"/>
    <w:rsid w:val="0008174B"/>
    <w:rsid w:val="00081778"/>
    <w:rsid w:val="00081B22"/>
    <w:rsid w:val="0008204E"/>
    <w:rsid w:val="000820DD"/>
    <w:rsid w:val="000823A4"/>
    <w:rsid w:val="00082BB1"/>
    <w:rsid w:val="00082D7F"/>
    <w:rsid w:val="0008409E"/>
    <w:rsid w:val="00084529"/>
    <w:rsid w:val="000846C3"/>
    <w:rsid w:val="00084BC2"/>
    <w:rsid w:val="00084F89"/>
    <w:rsid w:val="00084FF2"/>
    <w:rsid w:val="000855C5"/>
    <w:rsid w:val="00085DC8"/>
    <w:rsid w:val="000864D8"/>
    <w:rsid w:val="0008673A"/>
    <w:rsid w:val="0008681E"/>
    <w:rsid w:val="000869E7"/>
    <w:rsid w:val="000870B6"/>
    <w:rsid w:val="000870F2"/>
    <w:rsid w:val="0008716F"/>
    <w:rsid w:val="0008737F"/>
    <w:rsid w:val="0008785C"/>
    <w:rsid w:val="00087A44"/>
    <w:rsid w:val="00090593"/>
    <w:rsid w:val="00090613"/>
    <w:rsid w:val="000907D5"/>
    <w:rsid w:val="000908E5"/>
    <w:rsid w:val="00090AB5"/>
    <w:rsid w:val="00090BD1"/>
    <w:rsid w:val="00090C4C"/>
    <w:rsid w:val="000910CE"/>
    <w:rsid w:val="0009110A"/>
    <w:rsid w:val="0009149A"/>
    <w:rsid w:val="00091857"/>
    <w:rsid w:val="00091A3B"/>
    <w:rsid w:val="00091C59"/>
    <w:rsid w:val="00091C9F"/>
    <w:rsid w:val="00091D8A"/>
    <w:rsid w:val="00091DFA"/>
    <w:rsid w:val="0009201D"/>
    <w:rsid w:val="0009205D"/>
    <w:rsid w:val="00092831"/>
    <w:rsid w:val="00092A21"/>
    <w:rsid w:val="000934E0"/>
    <w:rsid w:val="00093821"/>
    <w:rsid w:val="00093D9A"/>
    <w:rsid w:val="00093F23"/>
    <w:rsid w:val="000943CD"/>
    <w:rsid w:val="00094656"/>
    <w:rsid w:val="00094806"/>
    <w:rsid w:val="0009483E"/>
    <w:rsid w:val="000948FC"/>
    <w:rsid w:val="00094CA9"/>
    <w:rsid w:val="0009545A"/>
    <w:rsid w:val="00095E69"/>
    <w:rsid w:val="00096737"/>
    <w:rsid w:val="00096B52"/>
    <w:rsid w:val="00096FEE"/>
    <w:rsid w:val="00097394"/>
    <w:rsid w:val="00097551"/>
    <w:rsid w:val="000A07E6"/>
    <w:rsid w:val="000A0B00"/>
    <w:rsid w:val="000A0B30"/>
    <w:rsid w:val="000A0D31"/>
    <w:rsid w:val="000A10BF"/>
    <w:rsid w:val="000A1243"/>
    <w:rsid w:val="000A13F5"/>
    <w:rsid w:val="000A1CD8"/>
    <w:rsid w:val="000A2AC2"/>
    <w:rsid w:val="000A2ACD"/>
    <w:rsid w:val="000A2B26"/>
    <w:rsid w:val="000A2B65"/>
    <w:rsid w:val="000A2DA8"/>
    <w:rsid w:val="000A2F29"/>
    <w:rsid w:val="000A35F6"/>
    <w:rsid w:val="000A3891"/>
    <w:rsid w:val="000A3DBE"/>
    <w:rsid w:val="000A40E3"/>
    <w:rsid w:val="000A4347"/>
    <w:rsid w:val="000A4CF3"/>
    <w:rsid w:val="000A50EA"/>
    <w:rsid w:val="000A52A6"/>
    <w:rsid w:val="000A52D1"/>
    <w:rsid w:val="000A5353"/>
    <w:rsid w:val="000A53D2"/>
    <w:rsid w:val="000A5468"/>
    <w:rsid w:val="000A5C47"/>
    <w:rsid w:val="000A629E"/>
    <w:rsid w:val="000A63BE"/>
    <w:rsid w:val="000A69C3"/>
    <w:rsid w:val="000A6B30"/>
    <w:rsid w:val="000A6BE3"/>
    <w:rsid w:val="000A6E56"/>
    <w:rsid w:val="000A7120"/>
    <w:rsid w:val="000A7774"/>
    <w:rsid w:val="000A7E76"/>
    <w:rsid w:val="000B00E4"/>
    <w:rsid w:val="000B01FB"/>
    <w:rsid w:val="000B0395"/>
    <w:rsid w:val="000B0BD9"/>
    <w:rsid w:val="000B0E76"/>
    <w:rsid w:val="000B12F6"/>
    <w:rsid w:val="000B1B36"/>
    <w:rsid w:val="000B2747"/>
    <w:rsid w:val="000B31F5"/>
    <w:rsid w:val="000B3330"/>
    <w:rsid w:val="000B344B"/>
    <w:rsid w:val="000B3907"/>
    <w:rsid w:val="000B39CC"/>
    <w:rsid w:val="000B408A"/>
    <w:rsid w:val="000B4205"/>
    <w:rsid w:val="000B4226"/>
    <w:rsid w:val="000B506C"/>
    <w:rsid w:val="000B5511"/>
    <w:rsid w:val="000B620A"/>
    <w:rsid w:val="000B657D"/>
    <w:rsid w:val="000B6693"/>
    <w:rsid w:val="000B678A"/>
    <w:rsid w:val="000B6A37"/>
    <w:rsid w:val="000B6CF0"/>
    <w:rsid w:val="000B6D63"/>
    <w:rsid w:val="000B6E07"/>
    <w:rsid w:val="000B6F91"/>
    <w:rsid w:val="000B70D3"/>
    <w:rsid w:val="000B720C"/>
    <w:rsid w:val="000B7665"/>
    <w:rsid w:val="000B7D7A"/>
    <w:rsid w:val="000B7EAF"/>
    <w:rsid w:val="000C009E"/>
    <w:rsid w:val="000C00EF"/>
    <w:rsid w:val="000C01EA"/>
    <w:rsid w:val="000C0668"/>
    <w:rsid w:val="000C0860"/>
    <w:rsid w:val="000C0A10"/>
    <w:rsid w:val="000C0B29"/>
    <w:rsid w:val="000C1339"/>
    <w:rsid w:val="000C1915"/>
    <w:rsid w:val="000C1DCD"/>
    <w:rsid w:val="000C1EB2"/>
    <w:rsid w:val="000C22EE"/>
    <w:rsid w:val="000C24EC"/>
    <w:rsid w:val="000C43EB"/>
    <w:rsid w:val="000C619A"/>
    <w:rsid w:val="000C67D4"/>
    <w:rsid w:val="000C7788"/>
    <w:rsid w:val="000C7C46"/>
    <w:rsid w:val="000D0491"/>
    <w:rsid w:val="000D07EB"/>
    <w:rsid w:val="000D09E8"/>
    <w:rsid w:val="000D12BE"/>
    <w:rsid w:val="000D1473"/>
    <w:rsid w:val="000D1B52"/>
    <w:rsid w:val="000D26F4"/>
    <w:rsid w:val="000D285F"/>
    <w:rsid w:val="000D299A"/>
    <w:rsid w:val="000D359C"/>
    <w:rsid w:val="000D35FF"/>
    <w:rsid w:val="000D3E8C"/>
    <w:rsid w:val="000D4240"/>
    <w:rsid w:val="000D437E"/>
    <w:rsid w:val="000D4717"/>
    <w:rsid w:val="000D4C1B"/>
    <w:rsid w:val="000D5335"/>
    <w:rsid w:val="000D5523"/>
    <w:rsid w:val="000D586D"/>
    <w:rsid w:val="000D64E3"/>
    <w:rsid w:val="000D6562"/>
    <w:rsid w:val="000D6791"/>
    <w:rsid w:val="000D6834"/>
    <w:rsid w:val="000D7233"/>
    <w:rsid w:val="000D7C70"/>
    <w:rsid w:val="000E03DC"/>
    <w:rsid w:val="000E0CB6"/>
    <w:rsid w:val="000E10C6"/>
    <w:rsid w:val="000E1124"/>
    <w:rsid w:val="000E1574"/>
    <w:rsid w:val="000E1E3E"/>
    <w:rsid w:val="000E1F67"/>
    <w:rsid w:val="000E217C"/>
    <w:rsid w:val="000E2321"/>
    <w:rsid w:val="000E361A"/>
    <w:rsid w:val="000E3FDA"/>
    <w:rsid w:val="000E5114"/>
    <w:rsid w:val="000E52D3"/>
    <w:rsid w:val="000E5531"/>
    <w:rsid w:val="000E55C0"/>
    <w:rsid w:val="000E5DA2"/>
    <w:rsid w:val="000E5EE6"/>
    <w:rsid w:val="000E6410"/>
    <w:rsid w:val="000E6592"/>
    <w:rsid w:val="000E678B"/>
    <w:rsid w:val="000E6873"/>
    <w:rsid w:val="000E6BF2"/>
    <w:rsid w:val="000E722E"/>
    <w:rsid w:val="000E73F4"/>
    <w:rsid w:val="000E7833"/>
    <w:rsid w:val="000E7C8B"/>
    <w:rsid w:val="000F0791"/>
    <w:rsid w:val="000F0888"/>
    <w:rsid w:val="000F11B1"/>
    <w:rsid w:val="000F1682"/>
    <w:rsid w:val="000F1B90"/>
    <w:rsid w:val="000F2939"/>
    <w:rsid w:val="000F2E01"/>
    <w:rsid w:val="000F3597"/>
    <w:rsid w:val="000F3C49"/>
    <w:rsid w:val="000F4130"/>
    <w:rsid w:val="000F434C"/>
    <w:rsid w:val="000F45A0"/>
    <w:rsid w:val="000F4805"/>
    <w:rsid w:val="000F4D3D"/>
    <w:rsid w:val="000F4F40"/>
    <w:rsid w:val="000F5212"/>
    <w:rsid w:val="000F5845"/>
    <w:rsid w:val="000F5A54"/>
    <w:rsid w:val="000F65A8"/>
    <w:rsid w:val="000F6BFE"/>
    <w:rsid w:val="000F723E"/>
    <w:rsid w:val="000F7987"/>
    <w:rsid w:val="000F7E72"/>
    <w:rsid w:val="0010001A"/>
    <w:rsid w:val="0010051C"/>
    <w:rsid w:val="0010072D"/>
    <w:rsid w:val="00100AAC"/>
    <w:rsid w:val="0010135B"/>
    <w:rsid w:val="00101370"/>
    <w:rsid w:val="0010151B"/>
    <w:rsid w:val="001018E3"/>
    <w:rsid w:val="00101BF9"/>
    <w:rsid w:val="0010234D"/>
    <w:rsid w:val="001029E6"/>
    <w:rsid w:val="00103031"/>
    <w:rsid w:val="001035D0"/>
    <w:rsid w:val="00103714"/>
    <w:rsid w:val="00103A4A"/>
    <w:rsid w:val="00103BB1"/>
    <w:rsid w:val="0010415D"/>
    <w:rsid w:val="0010448B"/>
    <w:rsid w:val="00104A54"/>
    <w:rsid w:val="001051F9"/>
    <w:rsid w:val="0010521F"/>
    <w:rsid w:val="001054CE"/>
    <w:rsid w:val="00105A49"/>
    <w:rsid w:val="00105FEF"/>
    <w:rsid w:val="00106079"/>
    <w:rsid w:val="0010624C"/>
    <w:rsid w:val="0010625A"/>
    <w:rsid w:val="0010653F"/>
    <w:rsid w:val="00106737"/>
    <w:rsid w:val="00107524"/>
    <w:rsid w:val="001077FE"/>
    <w:rsid w:val="00107BCC"/>
    <w:rsid w:val="00107DCD"/>
    <w:rsid w:val="00107EF0"/>
    <w:rsid w:val="00110B51"/>
    <w:rsid w:val="00111027"/>
    <w:rsid w:val="001111AB"/>
    <w:rsid w:val="00111417"/>
    <w:rsid w:val="001118BD"/>
    <w:rsid w:val="00111C93"/>
    <w:rsid w:val="00111F59"/>
    <w:rsid w:val="0011212E"/>
    <w:rsid w:val="00113262"/>
    <w:rsid w:val="00113375"/>
    <w:rsid w:val="00113A38"/>
    <w:rsid w:val="00113C60"/>
    <w:rsid w:val="00113D7D"/>
    <w:rsid w:val="00113EA7"/>
    <w:rsid w:val="00113FA9"/>
    <w:rsid w:val="00114C3B"/>
    <w:rsid w:val="001155DE"/>
    <w:rsid w:val="00115691"/>
    <w:rsid w:val="00115BF0"/>
    <w:rsid w:val="0011612F"/>
    <w:rsid w:val="0011628E"/>
    <w:rsid w:val="0011642D"/>
    <w:rsid w:val="00116995"/>
    <w:rsid w:val="00116C5E"/>
    <w:rsid w:val="00116F0A"/>
    <w:rsid w:val="00117039"/>
    <w:rsid w:val="001173A2"/>
    <w:rsid w:val="00117A22"/>
    <w:rsid w:val="00117E65"/>
    <w:rsid w:val="00117F04"/>
    <w:rsid w:val="001202D7"/>
    <w:rsid w:val="00120AF9"/>
    <w:rsid w:val="00120EF9"/>
    <w:rsid w:val="00121103"/>
    <w:rsid w:val="0012195F"/>
    <w:rsid w:val="00122AE3"/>
    <w:rsid w:val="00122EE1"/>
    <w:rsid w:val="00122F18"/>
    <w:rsid w:val="0012343B"/>
    <w:rsid w:val="001235F1"/>
    <w:rsid w:val="00123658"/>
    <w:rsid w:val="001236C2"/>
    <w:rsid w:val="0012371A"/>
    <w:rsid w:val="001237AF"/>
    <w:rsid w:val="00123A5C"/>
    <w:rsid w:val="00124103"/>
    <w:rsid w:val="00124361"/>
    <w:rsid w:val="001247EB"/>
    <w:rsid w:val="00124CC2"/>
    <w:rsid w:val="00124F3C"/>
    <w:rsid w:val="00124F45"/>
    <w:rsid w:val="001252B3"/>
    <w:rsid w:val="001258C8"/>
    <w:rsid w:val="00125B61"/>
    <w:rsid w:val="00126122"/>
    <w:rsid w:val="00126380"/>
    <w:rsid w:val="00126CDE"/>
    <w:rsid w:val="00127500"/>
    <w:rsid w:val="00127528"/>
    <w:rsid w:val="001277FF"/>
    <w:rsid w:val="0013081D"/>
    <w:rsid w:val="00130B51"/>
    <w:rsid w:val="00130D03"/>
    <w:rsid w:val="001312FB"/>
    <w:rsid w:val="001316E5"/>
    <w:rsid w:val="001317F4"/>
    <w:rsid w:val="00131A7F"/>
    <w:rsid w:val="00131D45"/>
    <w:rsid w:val="001320F0"/>
    <w:rsid w:val="0013262D"/>
    <w:rsid w:val="00132717"/>
    <w:rsid w:val="001328EB"/>
    <w:rsid w:val="00132C2B"/>
    <w:rsid w:val="00132D4A"/>
    <w:rsid w:val="00132ECD"/>
    <w:rsid w:val="001333FD"/>
    <w:rsid w:val="001336E0"/>
    <w:rsid w:val="00133A1B"/>
    <w:rsid w:val="00133C8D"/>
    <w:rsid w:val="00133F34"/>
    <w:rsid w:val="00134127"/>
    <w:rsid w:val="00135236"/>
    <w:rsid w:val="00135273"/>
    <w:rsid w:val="00135BE2"/>
    <w:rsid w:val="00135DBF"/>
    <w:rsid w:val="00135EE0"/>
    <w:rsid w:val="00135FC9"/>
    <w:rsid w:val="0013613A"/>
    <w:rsid w:val="0013615A"/>
    <w:rsid w:val="001364BD"/>
    <w:rsid w:val="00136AD8"/>
    <w:rsid w:val="0013724E"/>
    <w:rsid w:val="001374BE"/>
    <w:rsid w:val="00140806"/>
    <w:rsid w:val="001409CB"/>
    <w:rsid w:val="00140B4F"/>
    <w:rsid w:val="0014121A"/>
    <w:rsid w:val="001415CC"/>
    <w:rsid w:val="0014179E"/>
    <w:rsid w:val="0014254A"/>
    <w:rsid w:val="00142955"/>
    <w:rsid w:val="00142B5F"/>
    <w:rsid w:val="00143394"/>
    <w:rsid w:val="00143478"/>
    <w:rsid w:val="001437FA"/>
    <w:rsid w:val="00143BF7"/>
    <w:rsid w:val="00143C58"/>
    <w:rsid w:val="00143F2F"/>
    <w:rsid w:val="00144395"/>
    <w:rsid w:val="00144897"/>
    <w:rsid w:val="00144937"/>
    <w:rsid w:val="00144D9E"/>
    <w:rsid w:val="00144F23"/>
    <w:rsid w:val="00145319"/>
    <w:rsid w:val="0014553B"/>
    <w:rsid w:val="00145669"/>
    <w:rsid w:val="001456BE"/>
    <w:rsid w:val="00145748"/>
    <w:rsid w:val="00145815"/>
    <w:rsid w:val="001460E7"/>
    <w:rsid w:val="001461B2"/>
    <w:rsid w:val="001464E3"/>
    <w:rsid w:val="001465BF"/>
    <w:rsid w:val="00146624"/>
    <w:rsid w:val="00146B2E"/>
    <w:rsid w:val="00146EFA"/>
    <w:rsid w:val="001475B3"/>
    <w:rsid w:val="0015031A"/>
    <w:rsid w:val="00150376"/>
    <w:rsid w:val="00150A1F"/>
    <w:rsid w:val="00150CC7"/>
    <w:rsid w:val="001516CF"/>
    <w:rsid w:val="0015179E"/>
    <w:rsid w:val="001517AC"/>
    <w:rsid w:val="00151A86"/>
    <w:rsid w:val="00151DBD"/>
    <w:rsid w:val="00152216"/>
    <w:rsid w:val="001526FE"/>
    <w:rsid w:val="001531D6"/>
    <w:rsid w:val="00153E81"/>
    <w:rsid w:val="00153F2A"/>
    <w:rsid w:val="0015407F"/>
    <w:rsid w:val="001544CA"/>
    <w:rsid w:val="0015456B"/>
    <w:rsid w:val="00155434"/>
    <w:rsid w:val="00155525"/>
    <w:rsid w:val="001557EB"/>
    <w:rsid w:val="001559D2"/>
    <w:rsid w:val="00155BDA"/>
    <w:rsid w:val="00155BFB"/>
    <w:rsid w:val="001566A9"/>
    <w:rsid w:val="00156744"/>
    <w:rsid w:val="00156EA5"/>
    <w:rsid w:val="00156FA7"/>
    <w:rsid w:val="00157269"/>
    <w:rsid w:val="001575CD"/>
    <w:rsid w:val="00157CBD"/>
    <w:rsid w:val="00157F65"/>
    <w:rsid w:val="0016023A"/>
    <w:rsid w:val="00160B38"/>
    <w:rsid w:val="00160E13"/>
    <w:rsid w:val="00161CA8"/>
    <w:rsid w:val="00162D36"/>
    <w:rsid w:val="00162DBF"/>
    <w:rsid w:val="00162F86"/>
    <w:rsid w:val="00163141"/>
    <w:rsid w:val="001639CC"/>
    <w:rsid w:val="00164CF8"/>
    <w:rsid w:val="0016530A"/>
    <w:rsid w:val="001653AE"/>
    <w:rsid w:val="0016566A"/>
    <w:rsid w:val="00165A2A"/>
    <w:rsid w:val="001669E9"/>
    <w:rsid w:val="00167DAE"/>
    <w:rsid w:val="001701BB"/>
    <w:rsid w:val="00170D5B"/>
    <w:rsid w:val="001711D9"/>
    <w:rsid w:val="00171249"/>
    <w:rsid w:val="00171B9A"/>
    <w:rsid w:val="00171C39"/>
    <w:rsid w:val="00172000"/>
    <w:rsid w:val="00172775"/>
    <w:rsid w:val="00172B8F"/>
    <w:rsid w:val="00173132"/>
    <w:rsid w:val="0017335F"/>
    <w:rsid w:val="001736F8"/>
    <w:rsid w:val="00173A59"/>
    <w:rsid w:val="00173D85"/>
    <w:rsid w:val="00173EB5"/>
    <w:rsid w:val="00173EDB"/>
    <w:rsid w:val="00174B55"/>
    <w:rsid w:val="00174F93"/>
    <w:rsid w:val="00174FD4"/>
    <w:rsid w:val="00175859"/>
    <w:rsid w:val="00176503"/>
    <w:rsid w:val="001770B5"/>
    <w:rsid w:val="00177829"/>
    <w:rsid w:val="0017783E"/>
    <w:rsid w:val="00177973"/>
    <w:rsid w:val="00177AFC"/>
    <w:rsid w:val="00177CFC"/>
    <w:rsid w:val="00177F9C"/>
    <w:rsid w:val="00177FD0"/>
    <w:rsid w:val="001803B2"/>
    <w:rsid w:val="00180423"/>
    <w:rsid w:val="00180FA4"/>
    <w:rsid w:val="00181A2A"/>
    <w:rsid w:val="00182260"/>
    <w:rsid w:val="0018230E"/>
    <w:rsid w:val="00182474"/>
    <w:rsid w:val="00182629"/>
    <w:rsid w:val="00182847"/>
    <w:rsid w:val="00182F5E"/>
    <w:rsid w:val="001830DF"/>
    <w:rsid w:val="001837BA"/>
    <w:rsid w:val="00183839"/>
    <w:rsid w:val="001840DF"/>
    <w:rsid w:val="0018425C"/>
    <w:rsid w:val="00184BAE"/>
    <w:rsid w:val="00184E3E"/>
    <w:rsid w:val="00185137"/>
    <w:rsid w:val="00185E60"/>
    <w:rsid w:val="00186A9B"/>
    <w:rsid w:val="00187132"/>
    <w:rsid w:val="001876B0"/>
    <w:rsid w:val="001878E2"/>
    <w:rsid w:val="00190236"/>
    <w:rsid w:val="00190A12"/>
    <w:rsid w:val="00190E07"/>
    <w:rsid w:val="00191326"/>
    <w:rsid w:val="00192081"/>
    <w:rsid w:val="001923A1"/>
    <w:rsid w:val="0019362A"/>
    <w:rsid w:val="0019474E"/>
    <w:rsid w:val="00194E3A"/>
    <w:rsid w:val="00194EF8"/>
    <w:rsid w:val="00195728"/>
    <w:rsid w:val="00195937"/>
    <w:rsid w:val="00196163"/>
    <w:rsid w:val="00196294"/>
    <w:rsid w:val="0019686D"/>
    <w:rsid w:val="001968BC"/>
    <w:rsid w:val="00196912"/>
    <w:rsid w:val="001970C0"/>
    <w:rsid w:val="0019785D"/>
    <w:rsid w:val="00197869"/>
    <w:rsid w:val="00197CC8"/>
    <w:rsid w:val="001A03D6"/>
    <w:rsid w:val="001A0533"/>
    <w:rsid w:val="001A089F"/>
    <w:rsid w:val="001A09A3"/>
    <w:rsid w:val="001A16ED"/>
    <w:rsid w:val="001A1769"/>
    <w:rsid w:val="001A1C23"/>
    <w:rsid w:val="001A1CB7"/>
    <w:rsid w:val="001A2777"/>
    <w:rsid w:val="001A2791"/>
    <w:rsid w:val="001A2811"/>
    <w:rsid w:val="001A2A63"/>
    <w:rsid w:val="001A2C9F"/>
    <w:rsid w:val="001A2F35"/>
    <w:rsid w:val="001A3846"/>
    <w:rsid w:val="001A3970"/>
    <w:rsid w:val="001A3CE9"/>
    <w:rsid w:val="001A420B"/>
    <w:rsid w:val="001A44C5"/>
    <w:rsid w:val="001A457B"/>
    <w:rsid w:val="001A48D7"/>
    <w:rsid w:val="001A4B97"/>
    <w:rsid w:val="001A4E34"/>
    <w:rsid w:val="001A4F7D"/>
    <w:rsid w:val="001A513C"/>
    <w:rsid w:val="001A52DF"/>
    <w:rsid w:val="001A55D8"/>
    <w:rsid w:val="001A585D"/>
    <w:rsid w:val="001A5A6C"/>
    <w:rsid w:val="001A713A"/>
    <w:rsid w:val="001A74EC"/>
    <w:rsid w:val="001A75CD"/>
    <w:rsid w:val="001A76DF"/>
    <w:rsid w:val="001A7A3E"/>
    <w:rsid w:val="001A7B42"/>
    <w:rsid w:val="001A7D8F"/>
    <w:rsid w:val="001B143B"/>
    <w:rsid w:val="001B1C30"/>
    <w:rsid w:val="001B1E69"/>
    <w:rsid w:val="001B1E9D"/>
    <w:rsid w:val="001B2295"/>
    <w:rsid w:val="001B2911"/>
    <w:rsid w:val="001B2A97"/>
    <w:rsid w:val="001B2CD4"/>
    <w:rsid w:val="001B3438"/>
    <w:rsid w:val="001B3B90"/>
    <w:rsid w:val="001B3D31"/>
    <w:rsid w:val="001B3D52"/>
    <w:rsid w:val="001B47AF"/>
    <w:rsid w:val="001B488A"/>
    <w:rsid w:val="001B55EB"/>
    <w:rsid w:val="001B564F"/>
    <w:rsid w:val="001B610F"/>
    <w:rsid w:val="001B61CB"/>
    <w:rsid w:val="001B687E"/>
    <w:rsid w:val="001B6B9D"/>
    <w:rsid w:val="001B6EFB"/>
    <w:rsid w:val="001B719C"/>
    <w:rsid w:val="001B7329"/>
    <w:rsid w:val="001B7340"/>
    <w:rsid w:val="001B73DA"/>
    <w:rsid w:val="001B7515"/>
    <w:rsid w:val="001B7710"/>
    <w:rsid w:val="001C027B"/>
    <w:rsid w:val="001C0C4D"/>
    <w:rsid w:val="001C1361"/>
    <w:rsid w:val="001C174A"/>
    <w:rsid w:val="001C1C00"/>
    <w:rsid w:val="001C1D05"/>
    <w:rsid w:val="001C2248"/>
    <w:rsid w:val="001C245D"/>
    <w:rsid w:val="001C248F"/>
    <w:rsid w:val="001C263A"/>
    <w:rsid w:val="001C2A48"/>
    <w:rsid w:val="001C30C2"/>
    <w:rsid w:val="001C34C9"/>
    <w:rsid w:val="001C3E0D"/>
    <w:rsid w:val="001C4337"/>
    <w:rsid w:val="001C46F3"/>
    <w:rsid w:val="001C4D3B"/>
    <w:rsid w:val="001C5811"/>
    <w:rsid w:val="001C69E3"/>
    <w:rsid w:val="001C6DFD"/>
    <w:rsid w:val="001C7020"/>
    <w:rsid w:val="001C70E3"/>
    <w:rsid w:val="001C73DD"/>
    <w:rsid w:val="001C78C0"/>
    <w:rsid w:val="001C7CB6"/>
    <w:rsid w:val="001D01C5"/>
    <w:rsid w:val="001D0512"/>
    <w:rsid w:val="001D0CB5"/>
    <w:rsid w:val="001D0E90"/>
    <w:rsid w:val="001D10E7"/>
    <w:rsid w:val="001D114B"/>
    <w:rsid w:val="001D1738"/>
    <w:rsid w:val="001D2419"/>
    <w:rsid w:val="001D2464"/>
    <w:rsid w:val="001D2B99"/>
    <w:rsid w:val="001D2CFE"/>
    <w:rsid w:val="001D2FAD"/>
    <w:rsid w:val="001D32C0"/>
    <w:rsid w:val="001D36D9"/>
    <w:rsid w:val="001D37DF"/>
    <w:rsid w:val="001D3A64"/>
    <w:rsid w:val="001D41C7"/>
    <w:rsid w:val="001D42CA"/>
    <w:rsid w:val="001D4376"/>
    <w:rsid w:val="001D43E2"/>
    <w:rsid w:val="001D4808"/>
    <w:rsid w:val="001D4D3E"/>
    <w:rsid w:val="001D542F"/>
    <w:rsid w:val="001D54DD"/>
    <w:rsid w:val="001D5594"/>
    <w:rsid w:val="001D5793"/>
    <w:rsid w:val="001D709B"/>
    <w:rsid w:val="001D74A7"/>
    <w:rsid w:val="001D76C8"/>
    <w:rsid w:val="001D77B2"/>
    <w:rsid w:val="001D7B58"/>
    <w:rsid w:val="001D7FD2"/>
    <w:rsid w:val="001E0CC5"/>
    <w:rsid w:val="001E0DF2"/>
    <w:rsid w:val="001E0ECD"/>
    <w:rsid w:val="001E13F0"/>
    <w:rsid w:val="001E15F2"/>
    <w:rsid w:val="001E1B43"/>
    <w:rsid w:val="001E2079"/>
    <w:rsid w:val="001E22F7"/>
    <w:rsid w:val="001E28A3"/>
    <w:rsid w:val="001E335B"/>
    <w:rsid w:val="001E3363"/>
    <w:rsid w:val="001E3EB8"/>
    <w:rsid w:val="001E419C"/>
    <w:rsid w:val="001E465F"/>
    <w:rsid w:val="001E51D2"/>
    <w:rsid w:val="001E5340"/>
    <w:rsid w:val="001E5344"/>
    <w:rsid w:val="001E5B41"/>
    <w:rsid w:val="001E5D5F"/>
    <w:rsid w:val="001E5ECB"/>
    <w:rsid w:val="001E6164"/>
    <w:rsid w:val="001E62C8"/>
    <w:rsid w:val="001E6778"/>
    <w:rsid w:val="001E692B"/>
    <w:rsid w:val="001E7B92"/>
    <w:rsid w:val="001E7CEC"/>
    <w:rsid w:val="001E7D6C"/>
    <w:rsid w:val="001E7EFD"/>
    <w:rsid w:val="001F047C"/>
    <w:rsid w:val="001F093D"/>
    <w:rsid w:val="001F0943"/>
    <w:rsid w:val="001F0E50"/>
    <w:rsid w:val="001F0EC9"/>
    <w:rsid w:val="001F1069"/>
    <w:rsid w:val="001F11BE"/>
    <w:rsid w:val="001F1841"/>
    <w:rsid w:val="001F1F2B"/>
    <w:rsid w:val="001F230C"/>
    <w:rsid w:val="001F2902"/>
    <w:rsid w:val="001F2D09"/>
    <w:rsid w:val="001F2D70"/>
    <w:rsid w:val="001F2E5E"/>
    <w:rsid w:val="001F304F"/>
    <w:rsid w:val="001F30C6"/>
    <w:rsid w:val="001F370D"/>
    <w:rsid w:val="001F39D1"/>
    <w:rsid w:val="001F3B4C"/>
    <w:rsid w:val="001F3D03"/>
    <w:rsid w:val="001F3F36"/>
    <w:rsid w:val="001F3F3C"/>
    <w:rsid w:val="001F45BC"/>
    <w:rsid w:val="001F4F0C"/>
    <w:rsid w:val="001F58B1"/>
    <w:rsid w:val="001F5902"/>
    <w:rsid w:val="001F5B14"/>
    <w:rsid w:val="001F5C21"/>
    <w:rsid w:val="001F5CCE"/>
    <w:rsid w:val="001F5E1F"/>
    <w:rsid w:val="001F5E96"/>
    <w:rsid w:val="001F5EF2"/>
    <w:rsid w:val="001F658C"/>
    <w:rsid w:val="001F675C"/>
    <w:rsid w:val="001F67D5"/>
    <w:rsid w:val="001F67FD"/>
    <w:rsid w:val="001F6853"/>
    <w:rsid w:val="001F6E22"/>
    <w:rsid w:val="001F6F44"/>
    <w:rsid w:val="001F706C"/>
    <w:rsid w:val="001F74A6"/>
    <w:rsid w:val="001F7563"/>
    <w:rsid w:val="001F76A7"/>
    <w:rsid w:val="001F79F0"/>
    <w:rsid w:val="00200925"/>
    <w:rsid w:val="00200938"/>
    <w:rsid w:val="00200F9E"/>
    <w:rsid w:val="00200FCB"/>
    <w:rsid w:val="0020108C"/>
    <w:rsid w:val="00201930"/>
    <w:rsid w:val="00201943"/>
    <w:rsid w:val="002020ED"/>
    <w:rsid w:val="00202A6E"/>
    <w:rsid w:val="00202B51"/>
    <w:rsid w:val="002030E2"/>
    <w:rsid w:val="00204145"/>
    <w:rsid w:val="00204476"/>
    <w:rsid w:val="002044FD"/>
    <w:rsid w:val="0020469A"/>
    <w:rsid w:val="002048DC"/>
    <w:rsid w:val="00204982"/>
    <w:rsid w:val="00204998"/>
    <w:rsid w:val="00204E03"/>
    <w:rsid w:val="00205284"/>
    <w:rsid w:val="00205D68"/>
    <w:rsid w:val="002060CE"/>
    <w:rsid w:val="00206146"/>
    <w:rsid w:val="002063EE"/>
    <w:rsid w:val="00206420"/>
    <w:rsid w:val="00206B3C"/>
    <w:rsid w:val="00206C0C"/>
    <w:rsid w:val="00206D0D"/>
    <w:rsid w:val="00206F3B"/>
    <w:rsid w:val="00207B0C"/>
    <w:rsid w:val="00207F59"/>
    <w:rsid w:val="00210309"/>
    <w:rsid w:val="002103A8"/>
    <w:rsid w:val="00210811"/>
    <w:rsid w:val="002108E8"/>
    <w:rsid w:val="00210C96"/>
    <w:rsid w:val="00210E08"/>
    <w:rsid w:val="00211162"/>
    <w:rsid w:val="0021122D"/>
    <w:rsid w:val="0021176C"/>
    <w:rsid w:val="0021199B"/>
    <w:rsid w:val="00211DC3"/>
    <w:rsid w:val="00212CEB"/>
    <w:rsid w:val="00212E7E"/>
    <w:rsid w:val="0021329C"/>
    <w:rsid w:val="002134EF"/>
    <w:rsid w:val="00213BFF"/>
    <w:rsid w:val="002144C7"/>
    <w:rsid w:val="0021451A"/>
    <w:rsid w:val="00215316"/>
    <w:rsid w:val="002155B6"/>
    <w:rsid w:val="00215738"/>
    <w:rsid w:val="002157E4"/>
    <w:rsid w:val="00215AFB"/>
    <w:rsid w:val="00215DEA"/>
    <w:rsid w:val="00216882"/>
    <w:rsid w:val="00216F9E"/>
    <w:rsid w:val="0021713A"/>
    <w:rsid w:val="002179A3"/>
    <w:rsid w:val="00217C04"/>
    <w:rsid w:val="002200D8"/>
    <w:rsid w:val="002206A0"/>
    <w:rsid w:val="00220C4A"/>
    <w:rsid w:val="00220F64"/>
    <w:rsid w:val="00221A81"/>
    <w:rsid w:val="00221F6A"/>
    <w:rsid w:val="002222AE"/>
    <w:rsid w:val="00222324"/>
    <w:rsid w:val="0022238B"/>
    <w:rsid w:val="00222789"/>
    <w:rsid w:val="002227D7"/>
    <w:rsid w:val="00223664"/>
    <w:rsid w:val="0022366F"/>
    <w:rsid w:val="00223A56"/>
    <w:rsid w:val="00223D01"/>
    <w:rsid w:val="00223FD8"/>
    <w:rsid w:val="0022577F"/>
    <w:rsid w:val="00225833"/>
    <w:rsid w:val="00225986"/>
    <w:rsid w:val="00225B5E"/>
    <w:rsid w:val="00225EC3"/>
    <w:rsid w:val="00226095"/>
    <w:rsid w:val="00226787"/>
    <w:rsid w:val="002268AB"/>
    <w:rsid w:val="00227835"/>
    <w:rsid w:val="00227906"/>
    <w:rsid w:val="00227B89"/>
    <w:rsid w:val="00227F43"/>
    <w:rsid w:val="00230730"/>
    <w:rsid w:val="00231154"/>
    <w:rsid w:val="002313E3"/>
    <w:rsid w:val="002314A7"/>
    <w:rsid w:val="002317A1"/>
    <w:rsid w:val="00231CEF"/>
    <w:rsid w:val="00231D52"/>
    <w:rsid w:val="00231EB0"/>
    <w:rsid w:val="002320E0"/>
    <w:rsid w:val="00232343"/>
    <w:rsid w:val="00232781"/>
    <w:rsid w:val="00233456"/>
    <w:rsid w:val="00233C15"/>
    <w:rsid w:val="00233D96"/>
    <w:rsid w:val="00234640"/>
    <w:rsid w:val="002348D8"/>
    <w:rsid w:val="0023491B"/>
    <w:rsid w:val="00235013"/>
    <w:rsid w:val="002351DC"/>
    <w:rsid w:val="00235542"/>
    <w:rsid w:val="002359C2"/>
    <w:rsid w:val="00235B18"/>
    <w:rsid w:val="002362B8"/>
    <w:rsid w:val="00236776"/>
    <w:rsid w:val="00236969"/>
    <w:rsid w:val="0023700B"/>
    <w:rsid w:val="002370AC"/>
    <w:rsid w:val="002373DD"/>
    <w:rsid w:val="002373EA"/>
    <w:rsid w:val="00237413"/>
    <w:rsid w:val="00237CA6"/>
    <w:rsid w:val="00237DED"/>
    <w:rsid w:val="00237E9D"/>
    <w:rsid w:val="00237FBF"/>
    <w:rsid w:val="00240106"/>
    <w:rsid w:val="0024014A"/>
    <w:rsid w:val="0024052A"/>
    <w:rsid w:val="00240E17"/>
    <w:rsid w:val="00240E46"/>
    <w:rsid w:val="002411C7"/>
    <w:rsid w:val="002412F4"/>
    <w:rsid w:val="0024180E"/>
    <w:rsid w:val="002421CF"/>
    <w:rsid w:val="00242823"/>
    <w:rsid w:val="00242F4E"/>
    <w:rsid w:val="00243042"/>
    <w:rsid w:val="00243851"/>
    <w:rsid w:val="00243CFA"/>
    <w:rsid w:val="0024417B"/>
    <w:rsid w:val="0024512F"/>
    <w:rsid w:val="002452A0"/>
    <w:rsid w:val="002452B5"/>
    <w:rsid w:val="00245F67"/>
    <w:rsid w:val="00246112"/>
    <w:rsid w:val="00246356"/>
    <w:rsid w:val="002463A6"/>
    <w:rsid w:val="00246667"/>
    <w:rsid w:val="00246AC3"/>
    <w:rsid w:val="00246ADB"/>
    <w:rsid w:val="00246AFB"/>
    <w:rsid w:val="00246C71"/>
    <w:rsid w:val="002478A8"/>
    <w:rsid w:val="00247AB3"/>
    <w:rsid w:val="00247D26"/>
    <w:rsid w:val="002502C8"/>
    <w:rsid w:val="0025046D"/>
    <w:rsid w:val="00250615"/>
    <w:rsid w:val="002517A5"/>
    <w:rsid w:val="00251F6C"/>
    <w:rsid w:val="0025249C"/>
    <w:rsid w:val="0025261E"/>
    <w:rsid w:val="002539ED"/>
    <w:rsid w:val="0025409C"/>
    <w:rsid w:val="00254143"/>
    <w:rsid w:val="00254153"/>
    <w:rsid w:val="0025440D"/>
    <w:rsid w:val="0025450E"/>
    <w:rsid w:val="00254BBB"/>
    <w:rsid w:val="00254C40"/>
    <w:rsid w:val="00254F0D"/>
    <w:rsid w:val="002550EB"/>
    <w:rsid w:val="00255152"/>
    <w:rsid w:val="002552FC"/>
    <w:rsid w:val="00255544"/>
    <w:rsid w:val="0025554E"/>
    <w:rsid w:val="00255D38"/>
    <w:rsid w:val="00255FB2"/>
    <w:rsid w:val="00256195"/>
    <w:rsid w:val="0025634C"/>
    <w:rsid w:val="00256685"/>
    <w:rsid w:val="002566D5"/>
    <w:rsid w:val="00256C61"/>
    <w:rsid w:val="00256CFA"/>
    <w:rsid w:val="00257E62"/>
    <w:rsid w:val="0026061B"/>
    <w:rsid w:val="0026112A"/>
    <w:rsid w:val="0026163B"/>
    <w:rsid w:val="00261837"/>
    <w:rsid w:val="00262213"/>
    <w:rsid w:val="00262662"/>
    <w:rsid w:val="002628E1"/>
    <w:rsid w:val="00262C33"/>
    <w:rsid w:val="00262D0E"/>
    <w:rsid w:val="002637D2"/>
    <w:rsid w:val="002638F4"/>
    <w:rsid w:val="00263D93"/>
    <w:rsid w:val="00263FB3"/>
    <w:rsid w:val="00264896"/>
    <w:rsid w:val="00264B5D"/>
    <w:rsid w:val="00264D86"/>
    <w:rsid w:val="002654B3"/>
    <w:rsid w:val="00266627"/>
    <w:rsid w:val="00266947"/>
    <w:rsid w:val="00266DF6"/>
    <w:rsid w:val="0026721E"/>
    <w:rsid w:val="00267847"/>
    <w:rsid w:val="002678CC"/>
    <w:rsid w:val="00270190"/>
    <w:rsid w:val="002708E4"/>
    <w:rsid w:val="00270B03"/>
    <w:rsid w:val="00270D11"/>
    <w:rsid w:val="0027160C"/>
    <w:rsid w:val="00271825"/>
    <w:rsid w:val="0027194B"/>
    <w:rsid w:val="00271DF6"/>
    <w:rsid w:val="00271EDF"/>
    <w:rsid w:val="002721F4"/>
    <w:rsid w:val="002728B2"/>
    <w:rsid w:val="002728BE"/>
    <w:rsid w:val="00272B8A"/>
    <w:rsid w:val="00272FE6"/>
    <w:rsid w:val="00273381"/>
    <w:rsid w:val="00273FF8"/>
    <w:rsid w:val="00274060"/>
    <w:rsid w:val="002745EF"/>
    <w:rsid w:val="002745F2"/>
    <w:rsid w:val="002751D1"/>
    <w:rsid w:val="00275209"/>
    <w:rsid w:val="002758F3"/>
    <w:rsid w:val="0027631C"/>
    <w:rsid w:val="002763D5"/>
    <w:rsid w:val="002763E2"/>
    <w:rsid w:val="002767EE"/>
    <w:rsid w:val="00276A61"/>
    <w:rsid w:val="00276E47"/>
    <w:rsid w:val="00276ED2"/>
    <w:rsid w:val="002770FC"/>
    <w:rsid w:val="002771EC"/>
    <w:rsid w:val="0028010F"/>
    <w:rsid w:val="00280CAD"/>
    <w:rsid w:val="002812EB"/>
    <w:rsid w:val="00281C5B"/>
    <w:rsid w:val="00282568"/>
    <w:rsid w:val="00282882"/>
    <w:rsid w:val="0028323F"/>
    <w:rsid w:val="00283500"/>
    <w:rsid w:val="00283777"/>
    <w:rsid w:val="00283A7C"/>
    <w:rsid w:val="00283E8E"/>
    <w:rsid w:val="002841F3"/>
    <w:rsid w:val="00284237"/>
    <w:rsid w:val="00284340"/>
    <w:rsid w:val="00284589"/>
    <w:rsid w:val="0028534C"/>
    <w:rsid w:val="00285498"/>
    <w:rsid w:val="002858DE"/>
    <w:rsid w:val="002861BE"/>
    <w:rsid w:val="002871FF"/>
    <w:rsid w:val="002878AB"/>
    <w:rsid w:val="00287E78"/>
    <w:rsid w:val="00290262"/>
    <w:rsid w:val="00290676"/>
    <w:rsid w:val="002909F3"/>
    <w:rsid w:val="00290DFA"/>
    <w:rsid w:val="0029132B"/>
    <w:rsid w:val="00291462"/>
    <w:rsid w:val="00291572"/>
    <w:rsid w:val="00291D17"/>
    <w:rsid w:val="00292F12"/>
    <w:rsid w:val="0029361B"/>
    <w:rsid w:val="00294150"/>
    <w:rsid w:val="0029461C"/>
    <w:rsid w:val="00295392"/>
    <w:rsid w:val="002953E8"/>
    <w:rsid w:val="002959E8"/>
    <w:rsid w:val="00295A65"/>
    <w:rsid w:val="00296252"/>
    <w:rsid w:val="00296277"/>
    <w:rsid w:val="002968B3"/>
    <w:rsid w:val="002976C4"/>
    <w:rsid w:val="0029786F"/>
    <w:rsid w:val="00297871"/>
    <w:rsid w:val="00297AF5"/>
    <w:rsid w:val="002A038F"/>
    <w:rsid w:val="002A04B4"/>
    <w:rsid w:val="002A0747"/>
    <w:rsid w:val="002A0F66"/>
    <w:rsid w:val="002A11EC"/>
    <w:rsid w:val="002A127E"/>
    <w:rsid w:val="002A12A6"/>
    <w:rsid w:val="002A145B"/>
    <w:rsid w:val="002A18BE"/>
    <w:rsid w:val="002A1BBE"/>
    <w:rsid w:val="002A2CA3"/>
    <w:rsid w:val="002A32D4"/>
    <w:rsid w:val="002A36F6"/>
    <w:rsid w:val="002A3E83"/>
    <w:rsid w:val="002A4084"/>
    <w:rsid w:val="002A41B4"/>
    <w:rsid w:val="002A4AD6"/>
    <w:rsid w:val="002A4F9A"/>
    <w:rsid w:val="002A5005"/>
    <w:rsid w:val="002A50D6"/>
    <w:rsid w:val="002A5108"/>
    <w:rsid w:val="002A5BBF"/>
    <w:rsid w:val="002A5F28"/>
    <w:rsid w:val="002A6255"/>
    <w:rsid w:val="002A63DC"/>
    <w:rsid w:val="002A63DE"/>
    <w:rsid w:val="002A6600"/>
    <w:rsid w:val="002A6676"/>
    <w:rsid w:val="002A6A8C"/>
    <w:rsid w:val="002A6BB0"/>
    <w:rsid w:val="002A7196"/>
    <w:rsid w:val="002A76AE"/>
    <w:rsid w:val="002A7CB5"/>
    <w:rsid w:val="002B020D"/>
    <w:rsid w:val="002B0E6D"/>
    <w:rsid w:val="002B1168"/>
    <w:rsid w:val="002B1384"/>
    <w:rsid w:val="002B22B2"/>
    <w:rsid w:val="002B252A"/>
    <w:rsid w:val="002B25E9"/>
    <w:rsid w:val="002B32A1"/>
    <w:rsid w:val="002B33E1"/>
    <w:rsid w:val="002B35DB"/>
    <w:rsid w:val="002B3681"/>
    <w:rsid w:val="002B38B5"/>
    <w:rsid w:val="002B3EDA"/>
    <w:rsid w:val="002B3F52"/>
    <w:rsid w:val="002B3FD0"/>
    <w:rsid w:val="002B40FD"/>
    <w:rsid w:val="002B44FD"/>
    <w:rsid w:val="002B4E9B"/>
    <w:rsid w:val="002B5525"/>
    <w:rsid w:val="002B5581"/>
    <w:rsid w:val="002B5D7A"/>
    <w:rsid w:val="002B6020"/>
    <w:rsid w:val="002B6140"/>
    <w:rsid w:val="002B62BB"/>
    <w:rsid w:val="002B667C"/>
    <w:rsid w:val="002B6750"/>
    <w:rsid w:val="002B6852"/>
    <w:rsid w:val="002B6ADA"/>
    <w:rsid w:val="002B6BC6"/>
    <w:rsid w:val="002C0BA8"/>
    <w:rsid w:val="002C11CA"/>
    <w:rsid w:val="002C122A"/>
    <w:rsid w:val="002C1415"/>
    <w:rsid w:val="002C170C"/>
    <w:rsid w:val="002C18F5"/>
    <w:rsid w:val="002C190B"/>
    <w:rsid w:val="002C2161"/>
    <w:rsid w:val="002C2363"/>
    <w:rsid w:val="002C2A12"/>
    <w:rsid w:val="002C2C16"/>
    <w:rsid w:val="002C3AC4"/>
    <w:rsid w:val="002C45E8"/>
    <w:rsid w:val="002C4869"/>
    <w:rsid w:val="002C4AD7"/>
    <w:rsid w:val="002C5317"/>
    <w:rsid w:val="002C554A"/>
    <w:rsid w:val="002C567D"/>
    <w:rsid w:val="002C6972"/>
    <w:rsid w:val="002C70CE"/>
    <w:rsid w:val="002C72C8"/>
    <w:rsid w:val="002C7468"/>
    <w:rsid w:val="002C7E81"/>
    <w:rsid w:val="002D0AA4"/>
    <w:rsid w:val="002D0DD3"/>
    <w:rsid w:val="002D11A0"/>
    <w:rsid w:val="002D11D2"/>
    <w:rsid w:val="002D14FC"/>
    <w:rsid w:val="002D16D8"/>
    <w:rsid w:val="002D1C18"/>
    <w:rsid w:val="002D22BC"/>
    <w:rsid w:val="002D232D"/>
    <w:rsid w:val="002D23A0"/>
    <w:rsid w:val="002D2763"/>
    <w:rsid w:val="002D2BEC"/>
    <w:rsid w:val="002D2E7E"/>
    <w:rsid w:val="002D2F67"/>
    <w:rsid w:val="002D3641"/>
    <w:rsid w:val="002D3E5C"/>
    <w:rsid w:val="002D456D"/>
    <w:rsid w:val="002D4C11"/>
    <w:rsid w:val="002D4E5F"/>
    <w:rsid w:val="002D4F48"/>
    <w:rsid w:val="002D5097"/>
    <w:rsid w:val="002D5523"/>
    <w:rsid w:val="002D55E4"/>
    <w:rsid w:val="002D5EBC"/>
    <w:rsid w:val="002D68D4"/>
    <w:rsid w:val="002D690D"/>
    <w:rsid w:val="002E0AA9"/>
    <w:rsid w:val="002E0BFE"/>
    <w:rsid w:val="002E1326"/>
    <w:rsid w:val="002E16B3"/>
    <w:rsid w:val="002E1944"/>
    <w:rsid w:val="002E1D4E"/>
    <w:rsid w:val="002E1D74"/>
    <w:rsid w:val="002E1D7E"/>
    <w:rsid w:val="002E1FA6"/>
    <w:rsid w:val="002E22DA"/>
    <w:rsid w:val="002E23B5"/>
    <w:rsid w:val="002E2DC0"/>
    <w:rsid w:val="002E3BEA"/>
    <w:rsid w:val="002E3BF7"/>
    <w:rsid w:val="002E3DC1"/>
    <w:rsid w:val="002E3EA2"/>
    <w:rsid w:val="002E4014"/>
    <w:rsid w:val="002E5AF0"/>
    <w:rsid w:val="002E5E85"/>
    <w:rsid w:val="002E5F75"/>
    <w:rsid w:val="002E6541"/>
    <w:rsid w:val="002E654B"/>
    <w:rsid w:val="002E6C2E"/>
    <w:rsid w:val="002E7775"/>
    <w:rsid w:val="002E7AD2"/>
    <w:rsid w:val="002E7CD1"/>
    <w:rsid w:val="002E7EB1"/>
    <w:rsid w:val="002F0366"/>
    <w:rsid w:val="002F03FF"/>
    <w:rsid w:val="002F0697"/>
    <w:rsid w:val="002F06A2"/>
    <w:rsid w:val="002F1151"/>
    <w:rsid w:val="002F1399"/>
    <w:rsid w:val="002F1543"/>
    <w:rsid w:val="002F1C46"/>
    <w:rsid w:val="002F200C"/>
    <w:rsid w:val="002F2181"/>
    <w:rsid w:val="002F2225"/>
    <w:rsid w:val="002F2499"/>
    <w:rsid w:val="002F2524"/>
    <w:rsid w:val="002F2D32"/>
    <w:rsid w:val="002F30D4"/>
    <w:rsid w:val="002F32FB"/>
    <w:rsid w:val="002F3C31"/>
    <w:rsid w:val="002F41A9"/>
    <w:rsid w:val="002F46AE"/>
    <w:rsid w:val="002F47DD"/>
    <w:rsid w:val="002F486E"/>
    <w:rsid w:val="002F52EE"/>
    <w:rsid w:val="002F5611"/>
    <w:rsid w:val="002F56DB"/>
    <w:rsid w:val="002F5B78"/>
    <w:rsid w:val="002F5B89"/>
    <w:rsid w:val="002F5CC8"/>
    <w:rsid w:val="002F5F5E"/>
    <w:rsid w:val="002F5F85"/>
    <w:rsid w:val="002F628F"/>
    <w:rsid w:val="002F6525"/>
    <w:rsid w:val="002F693F"/>
    <w:rsid w:val="002F6A33"/>
    <w:rsid w:val="002F6AE8"/>
    <w:rsid w:val="002F6D73"/>
    <w:rsid w:val="002F6E8A"/>
    <w:rsid w:val="002F7954"/>
    <w:rsid w:val="002F7C9B"/>
    <w:rsid w:val="003008CC"/>
    <w:rsid w:val="00300AC4"/>
    <w:rsid w:val="00301351"/>
    <w:rsid w:val="00301763"/>
    <w:rsid w:val="00301BCB"/>
    <w:rsid w:val="00301CCB"/>
    <w:rsid w:val="00302094"/>
    <w:rsid w:val="00302252"/>
    <w:rsid w:val="0030307B"/>
    <w:rsid w:val="00303C60"/>
    <w:rsid w:val="00304127"/>
    <w:rsid w:val="00304FB8"/>
    <w:rsid w:val="00305CB2"/>
    <w:rsid w:val="003063EE"/>
    <w:rsid w:val="00306ED3"/>
    <w:rsid w:val="003070BF"/>
    <w:rsid w:val="00307299"/>
    <w:rsid w:val="003072BA"/>
    <w:rsid w:val="00307516"/>
    <w:rsid w:val="00307EA3"/>
    <w:rsid w:val="00310B9B"/>
    <w:rsid w:val="00310C3F"/>
    <w:rsid w:val="00310C90"/>
    <w:rsid w:val="003112AE"/>
    <w:rsid w:val="003112CA"/>
    <w:rsid w:val="003112CE"/>
    <w:rsid w:val="00311C93"/>
    <w:rsid w:val="00312948"/>
    <w:rsid w:val="0031327D"/>
    <w:rsid w:val="00313910"/>
    <w:rsid w:val="003140D2"/>
    <w:rsid w:val="00315AA2"/>
    <w:rsid w:val="00315BB3"/>
    <w:rsid w:val="00315BDB"/>
    <w:rsid w:val="00315E85"/>
    <w:rsid w:val="00316079"/>
    <w:rsid w:val="003160E9"/>
    <w:rsid w:val="00316206"/>
    <w:rsid w:val="00316929"/>
    <w:rsid w:val="00316A14"/>
    <w:rsid w:val="00316B3D"/>
    <w:rsid w:val="00317714"/>
    <w:rsid w:val="003209EF"/>
    <w:rsid w:val="00320A17"/>
    <w:rsid w:val="00320A28"/>
    <w:rsid w:val="00321143"/>
    <w:rsid w:val="00321D96"/>
    <w:rsid w:val="003229E4"/>
    <w:rsid w:val="00322A08"/>
    <w:rsid w:val="00322DA9"/>
    <w:rsid w:val="00322FC0"/>
    <w:rsid w:val="003233FA"/>
    <w:rsid w:val="00323AF6"/>
    <w:rsid w:val="00323EFB"/>
    <w:rsid w:val="003242AB"/>
    <w:rsid w:val="003251C2"/>
    <w:rsid w:val="00325FA0"/>
    <w:rsid w:val="00326A32"/>
    <w:rsid w:val="00326B2F"/>
    <w:rsid w:val="00326E47"/>
    <w:rsid w:val="00326F1C"/>
    <w:rsid w:val="00326FE4"/>
    <w:rsid w:val="00327162"/>
    <w:rsid w:val="0032725D"/>
    <w:rsid w:val="00327614"/>
    <w:rsid w:val="00327B63"/>
    <w:rsid w:val="00327DB8"/>
    <w:rsid w:val="00327E55"/>
    <w:rsid w:val="00330088"/>
    <w:rsid w:val="0033035E"/>
    <w:rsid w:val="00330A0A"/>
    <w:rsid w:val="00331562"/>
    <w:rsid w:val="00331A64"/>
    <w:rsid w:val="0033245F"/>
    <w:rsid w:val="00332879"/>
    <w:rsid w:val="003328A9"/>
    <w:rsid w:val="00332B42"/>
    <w:rsid w:val="00332CDA"/>
    <w:rsid w:val="00332DE0"/>
    <w:rsid w:val="00333191"/>
    <w:rsid w:val="0033323D"/>
    <w:rsid w:val="003334CD"/>
    <w:rsid w:val="003336AC"/>
    <w:rsid w:val="00333809"/>
    <w:rsid w:val="00333A90"/>
    <w:rsid w:val="00333E41"/>
    <w:rsid w:val="003340E1"/>
    <w:rsid w:val="003345C9"/>
    <w:rsid w:val="00335056"/>
    <w:rsid w:val="003350F2"/>
    <w:rsid w:val="00335132"/>
    <w:rsid w:val="00335292"/>
    <w:rsid w:val="00335EB9"/>
    <w:rsid w:val="0033626B"/>
    <w:rsid w:val="00337071"/>
    <w:rsid w:val="003371B5"/>
    <w:rsid w:val="003377D0"/>
    <w:rsid w:val="00337BAF"/>
    <w:rsid w:val="00337C5E"/>
    <w:rsid w:val="00340341"/>
    <w:rsid w:val="0034170E"/>
    <w:rsid w:val="003417CB"/>
    <w:rsid w:val="00341A06"/>
    <w:rsid w:val="00341AAB"/>
    <w:rsid w:val="00341BAE"/>
    <w:rsid w:val="00341CAB"/>
    <w:rsid w:val="00341FED"/>
    <w:rsid w:val="003420F7"/>
    <w:rsid w:val="00342121"/>
    <w:rsid w:val="0034268C"/>
    <w:rsid w:val="00342C16"/>
    <w:rsid w:val="0034348C"/>
    <w:rsid w:val="003435A9"/>
    <w:rsid w:val="00344649"/>
    <w:rsid w:val="00344F6D"/>
    <w:rsid w:val="00345496"/>
    <w:rsid w:val="00345BCF"/>
    <w:rsid w:val="003466F9"/>
    <w:rsid w:val="00347507"/>
    <w:rsid w:val="00350092"/>
    <w:rsid w:val="003502EE"/>
    <w:rsid w:val="0035089F"/>
    <w:rsid w:val="00350DA7"/>
    <w:rsid w:val="00351779"/>
    <w:rsid w:val="003519AD"/>
    <w:rsid w:val="003519CE"/>
    <w:rsid w:val="00351A38"/>
    <w:rsid w:val="00351DD2"/>
    <w:rsid w:val="00351E0E"/>
    <w:rsid w:val="00351E13"/>
    <w:rsid w:val="003529E7"/>
    <w:rsid w:val="00352AFF"/>
    <w:rsid w:val="00352CF8"/>
    <w:rsid w:val="00352E58"/>
    <w:rsid w:val="003538D6"/>
    <w:rsid w:val="00353BAA"/>
    <w:rsid w:val="00353CBF"/>
    <w:rsid w:val="00353E4C"/>
    <w:rsid w:val="00354289"/>
    <w:rsid w:val="00354403"/>
    <w:rsid w:val="00354893"/>
    <w:rsid w:val="003548BF"/>
    <w:rsid w:val="00354EB4"/>
    <w:rsid w:val="00355086"/>
    <w:rsid w:val="00355EB3"/>
    <w:rsid w:val="00356235"/>
    <w:rsid w:val="00356A28"/>
    <w:rsid w:val="00356C59"/>
    <w:rsid w:val="00356CC5"/>
    <w:rsid w:val="00356D29"/>
    <w:rsid w:val="00356E0B"/>
    <w:rsid w:val="003571C2"/>
    <w:rsid w:val="0035770C"/>
    <w:rsid w:val="00357E96"/>
    <w:rsid w:val="00357E9A"/>
    <w:rsid w:val="0036062F"/>
    <w:rsid w:val="003608FA"/>
    <w:rsid w:val="00360B23"/>
    <w:rsid w:val="00360DFB"/>
    <w:rsid w:val="00361495"/>
    <w:rsid w:val="0036177F"/>
    <w:rsid w:val="003617BA"/>
    <w:rsid w:val="0036229F"/>
    <w:rsid w:val="003629DA"/>
    <w:rsid w:val="00363305"/>
    <w:rsid w:val="003633D4"/>
    <w:rsid w:val="00363F38"/>
    <w:rsid w:val="00363F4E"/>
    <w:rsid w:val="003640A7"/>
    <w:rsid w:val="003640B9"/>
    <w:rsid w:val="00364C43"/>
    <w:rsid w:val="0036500A"/>
    <w:rsid w:val="00365447"/>
    <w:rsid w:val="0036562C"/>
    <w:rsid w:val="00365880"/>
    <w:rsid w:val="00365901"/>
    <w:rsid w:val="00365C1C"/>
    <w:rsid w:val="00365C2A"/>
    <w:rsid w:val="00365C5B"/>
    <w:rsid w:val="003660A3"/>
    <w:rsid w:val="00366F08"/>
    <w:rsid w:val="00367282"/>
    <w:rsid w:val="003672D9"/>
    <w:rsid w:val="003673C3"/>
    <w:rsid w:val="00367559"/>
    <w:rsid w:val="0036794E"/>
    <w:rsid w:val="00367B1C"/>
    <w:rsid w:val="00370689"/>
    <w:rsid w:val="00370B90"/>
    <w:rsid w:val="003718DC"/>
    <w:rsid w:val="00371C5E"/>
    <w:rsid w:val="003720EF"/>
    <w:rsid w:val="00372809"/>
    <w:rsid w:val="003735B9"/>
    <w:rsid w:val="003745C8"/>
    <w:rsid w:val="00374CB0"/>
    <w:rsid w:val="0037511F"/>
    <w:rsid w:val="003754E6"/>
    <w:rsid w:val="003756BC"/>
    <w:rsid w:val="003757DF"/>
    <w:rsid w:val="00376016"/>
    <w:rsid w:val="00376165"/>
    <w:rsid w:val="003769F4"/>
    <w:rsid w:val="003773BF"/>
    <w:rsid w:val="00377564"/>
    <w:rsid w:val="003800CB"/>
    <w:rsid w:val="0038058A"/>
    <w:rsid w:val="00380E1F"/>
    <w:rsid w:val="00381260"/>
    <w:rsid w:val="0038146C"/>
    <w:rsid w:val="00381507"/>
    <w:rsid w:val="00381D26"/>
    <w:rsid w:val="00382609"/>
    <w:rsid w:val="00382FA7"/>
    <w:rsid w:val="00383299"/>
    <w:rsid w:val="00383673"/>
    <w:rsid w:val="00383C5D"/>
    <w:rsid w:val="00383CB1"/>
    <w:rsid w:val="00383F7B"/>
    <w:rsid w:val="00384BC6"/>
    <w:rsid w:val="00385AC2"/>
    <w:rsid w:val="00385F1D"/>
    <w:rsid w:val="00385FC3"/>
    <w:rsid w:val="00386124"/>
    <w:rsid w:val="003861FA"/>
    <w:rsid w:val="003864D5"/>
    <w:rsid w:val="00386840"/>
    <w:rsid w:val="00386C22"/>
    <w:rsid w:val="00386C87"/>
    <w:rsid w:val="0038753E"/>
    <w:rsid w:val="00387612"/>
    <w:rsid w:val="0038789D"/>
    <w:rsid w:val="00387BF2"/>
    <w:rsid w:val="0039025B"/>
    <w:rsid w:val="00390567"/>
    <w:rsid w:val="00390750"/>
    <w:rsid w:val="00390E5C"/>
    <w:rsid w:val="00391B8D"/>
    <w:rsid w:val="00391C43"/>
    <w:rsid w:val="0039216F"/>
    <w:rsid w:val="00392231"/>
    <w:rsid w:val="003925C5"/>
    <w:rsid w:val="0039309A"/>
    <w:rsid w:val="00393FB4"/>
    <w:rsid w:val="003940BD"/>
    <w:rsid w:val="00394273"/>
    <w:rsid w:val="00394819"/>
    <w:rsid w:val="00394857"/>
    <w:rsid w:val="003949CE"/>
    <w:rsid w:val="00394C03"/>
    <w:rsid w:val="0039507A"/>
    <w:rsid w:val="0039507C"/>
    <w:rsid w:val="003951A6"/>
    <w:rsid w:val="003955C0"/>
    <w:rsid w:val="00395980"/>
    <w:rsid w:val="00395B14"/>
    <w:rsid w:val="00395C8E"/>
    <w:rsid w:val="00395FA6"/>
    <w:rsid w:val="0039630D"/>
    <w:rsid w:val="003966F6"/>
    <w:rsid w:val="0039677D"/>
    <w:rsid w:val="00396AA5"/>
    <w:rsid w:val="00396BBE"/>
    <w:rsid w:val="0039785B"/>
    <w:rsid w:val="00397A6A"/>
    <w:rsid w:val="00397A9A"/>
    <w:rsid w:val="00397DFB"/>
    <w:rsid w:val="003A0660"/>
    <w:rsid w:val="003A0D52"/>
    <w:rsid w:val="003A28EB"/>
    <w:rsid w:val="003A2ACB"/>
    <w:rsid w:val="003A2DEB"/>
    <w:rsid w:val="003A2ED1"/>
    <w:rsid w:val="003A2F8E"/>
    <w:rsid w:val="003A319E"/>
    <w:rsid w:val="003A350A"/>
    <w:rsid w:val="003A3740"/>
    <w:rsid w:val="003A37F0"/>
    <w:rsid w:val="003A42AB"/>
    <w:rsid w:val="003A47FA"/>
    <w:rsid w:val="003A4C47"/>
    <w:rsid w:val="003A4CCB"/>
    <w:rsid w:val="003A4CFB"/>
    <w:rsid w:val="003A51C2"/>
    <w:rsid w:val="003A5A4C"/>
    <w:rsid w:val="003A622E"/>
    <w:rsid w:val="003A64EE"/>
    <w:rsid w:val="003A6724"/>
    <w:rsid w:val="003A6C7B"/>
    <w:rsid w:val="003A6E1A"/>
    <w:rsid w:val="003A6F25"/>
    <w:rsid w:val="003A6FFE"/>
    <w:rsid w:val="003A7A22"/>
    <w:rsid w:val="003B031C"/>
    <w:rsid w:val="003B0BA1"/>
    <w:rsid w:val="003B0C06"/>
    <w:rsid w:val="003B0D1F"/>
    <w:rsid w:val="003B0E3B"/>
    <w:rsid w:val="003B1481"/>
    <w:rsid w:val="003B194B"/>
    <w:rsid w:val="003B197E"/>
    <w:rsid w:val="003B1D69"/>
    <w:rsid w:val="003B23FD"/>
    <w:rsid w:val="003B2E6B"/>
    <w:rsid w:val="003B340B"/>
    <w:rsid w:val="003B3468"/>
    <w:rsid w:val="003B389A"/>
    <w:rsid w:val="003B3ACD"/>
    <w:rsid w:val="003B3D32"/>
    <w:rsid w:val="003B3D71"/>
    <w:rsid w:val="003B3F92"/>
    <w:rsid w:val="003B426B"/>
    <w:rsid w:val="003B4599"/>
    <w:rsid w:val="003B4632"/>
    <w:rsid w:val="003B5B4F"/>
    <w:rsid w:val="003B61B7"/>
    <w:rsid w:val="003B68E9"/>
    <w:rsid w:val="003B6DEC"/>
    <w:rsid w:val="003B713B"/>
    <w:rsid w:val="003B766D"/>
    <w:rsid w:val="003B7A68"/>
    <w:rsid w:val="003C0D1F"/>
    <w:rsid w:val="003C0D39"/>
    <w:rsid w:val="003C0E3E"/>
    <w:rsid w:val="003C0FCA"/>
    <w:rsid w:val="003C1121"/>
    <w:rsid w:val="003C12AA"/>
    <w:rsid w:val="003C1382"/>
    <w:rsid w:val="003C138D"/>
    <w:rsid w:val="003C162B"/>
    <w:rsid w:val="003C16A4"/>
    <w:rsid w:val="003C1732"/>
    <w:rsid w:val="003C18E6"/>
    <w:rsid w:val="003C1AE2"/>
    <w:rsid w:val="003C1BCA"/>
    <w:rsid w:val="003C1D89"/>
    <w:rsid w:val="003C1EAA"/>
    <w:rsid w:val="003C1F8F"/>
    <w:rsid w:val="003C25D3"/>
    <w:rsid w:val="003C2775"/>
    <w:rsid w:val="003C2BCA"/>
    <w:rsid w:val="003C2E4F"/>
    <w:rsid w:val="003C3092"/>
    <w:rsid w:val="003C33E9"/>
    <w:rsid w:val="003C3E03"/>
    <w:rsid w:val="003C4594"/>
    <w:rsid w:val="003C47E0"/>
    <w:rsid w:val="003C4A72"/>
    <w:rsid w:val="003C4F8F"/>
    <w:rsid w:val="003C5075"/>
    <w:rsid w:val="003C5899"/>
    <w:rsid w:val="003C63A6"/>
    <w:rsid w:val="003C63E7"/>
    <w:rsid w:val="003C6838"/>
    <w:rsid w:val="003C6B59"/>
    <w:rsid w:val="003C6CD9"/>
    <w:rsid w:val="003C75AF"/>
    <w:rsid w:val="003C7CB5"/>
    <w:rsid w:val="003D0A00"/>
    <w:rsid w:val="003D22B7"/>
    <w:rsid w:val="003D22BA"/>
    <w:rsid w:val="003D299E"/>
    <w:rsid w:val="003D343D"/>
    <w:rsid w:val="003D3631"/>
    <w:rsid w:val="003D365D"/>
    <w:rsid w:val="003D36F7"/>
    <w:rsid w:val="003D41FE"/>
    <w:rsid w:val="003D4493"/>
    <w:rsid w:val="003D478F"/>
    <w:rsid w:val="003D5261"/>
    <w:rsid w:val="003D54FB"/>
    <w:rsid w:val="003D55E1"/>
    <w:rsid w:val="003D58DC"/>
    <w:rsid w:val="003D5F6D"/>
    <w:rsid w:val="003D6146"/>
    <w:rsid w:val="003D641A"/>
    <w:rsid w:val="003D6AB8"/>
    <w:rsid w:val="003D6BAF"/>
    <w:rsid w:val="003D71EB"/>
    <w:rsid w:val="003D7B75"/>
    <w:rsid w:val="003D7BBD"/>
    <w:rsid w:val="003E0345"/>
    <w:rsid w:val="003E0AAC"/>
    <w:rsid w:val="003E136C"/>
    <w:rsid w:val="003E1400"/>
    <w:rsid w:val="003E1BE4"/>
    <w:rsid w:val="003E1C67"/>
    <w:rsid w:val="003E22CB"/>
    <w:rsid w:val="003E2343"/>
    <w:rsid w:val="003E2A46"/>
    <w:rsid w:val="003E2C83"/>
    <w:rsid w:val="003E2D77"/>
    <w:rsid w:val="003E30E8"/>
    <w:rsid w:val="003E406B"/>
    <w:rsid w:val="003E458F"/>
    <w:rsid w:val="003E4829"/>
    <w:rsid w:val="003E4988"/>
    <w:rsid w:val="003E4BE4"/>
    <w:rsid w:val="003E4F96"/>
    <w:rsid w:val="003E4FDC"/>
    <w:rsid w:val="003E52D8"/>
    <w:rsid w:val="003E557E"/>
    <w:rsid w:val="003E56A8"/>
    <w:rsid w:val="003E5C15"/>
    <w:rsid w:val="003E5CCA"/>
    <w:rsid w:val="003E5E0D"/>
    <w:rsid w:val="003E6188"/>
    <w:rsid w:val="003E6BA3"/>
    <w:rsid w:val="003E6BC2"/>
    <w:rsid w:val="003E6CB3"/>
    <w:rsid w:val="003E6FE4"/>
    <w:rsid w:val="003E7516"/>
    <w:rsid w:val="003E7773"/>
    <w:rsid w:val="003E77B4"/>
    <w:rsid w:val="003E77F9"/>
    <w:rsid w:val="003E796F"/>
    <w:rsid w:val="003E7DA5"/>
    <w:rsid w:val="003F03D4"/>
    <w:rsid w:val="003F053F"/>
    <w:rsid w:val="003F0B97"/>
    <w:rsid w:val="003F0F28"/>
    <w:rsid w:val="003F115E"/>
    <w:rsid w:val="003F1332"/>
    <w:rsid w:val="003F14C2"/>
    <w:rsid w:val="003F1904"/>
    <w:rsid w:val="003F190E"/>
    <w:rsid w:val="003F2210"/>
    <w:rsid w:val="003F230A"/>
    <w:rsid w:val="003F2EE1"/>
    <w:rsid w:val="003F3B54"/>
    <w:rsid w:val="003F4D30"/>
    <w:rsid w:val="003F535C"/>
    <w:rsid w:val="003F5591"/>
    <w:rsid w:val="003F5976"/>
    <w:rsid w:val="003F60D4"/>
    <w:rsid w:val="003F6172"/>
    <w:rsid w:val="003F7196"/>
    <w:rsid w:val="003F71FB"/>
    <w:rsid w:val="0040015A"/>
    <w:rsid w:val="004008AF"/>
    <w:rsid w:val="00400B5F"/>
    <w:rsid w:val="00400BE3"/>
    <w:rsid w:val="0040100D"/>
    <w:rsid w:val="00401913"/>
    <w:rsid w:val="004019D9"/>
    <w:rsid w:val="00401DBF"/>
    <w:rsid w:val="00401E43"/>
    <w:rsid w:val="004023F4"/>
    <w:rsid w:val="00402403"/>
    <w:rsid w:val="0040268C"/>
    <w:rsid w:val="00402D0E"/>
    <w:rsid w:val="00402F88"/>
    <w:rsid w:val="004033D1"/>
    <w:rsid w:val="004033D9"/>
    <w:rsid w:val="0040356C"/>
    <w:rsid w:val="004038DD"/>
    <w:rsid w:val="00403A66"/>
    <w:rsid w:val="00404050"/>
    <w:rsid w:val="0040428B"/>
    <w:rsid w:val="00404A94"/>
    <w:rsid w:val="00404C29"/>
    <w:rsid w:val="0040542E"/>
    <w:rsid w:val="0040551F"/>
    <w:rsid w:val="00406720"/>
    <w:rsid w:val="004067FA"/>
    <w:rsid w:val="0040683F"/>
    <w:rsid w:val="004068C8"/>
    <w:rsid w:val="00406F2B"/>
    <w:rsid w:val="0040771F"/>
    <w:rsid w:val="00407F65"/>
    <w:rsid w:val="00410CA0"/>
    <w:rsid w:val="00411047"/>
    <w:rsid w:val="004111F7"/>
    <w:rsid w:val="004113CE"/>
    <w:rsid w:val="00411415"/>
    <w:rsid w:val="00411A30"/>
    <w:rsid w:val="00411E2A"/>
    <w:rsid w:val="0041217D"/>
    <w:rsid w:val="004125C6"/>
    <w:rsid w:val="00412673"/>
    <w:rsid w:val="0041275F"/>
    <w:rsid w:val="00412E41"/>
    <w:rsid w:val="00413344"/>
    <w:rsid w:val="004136F2"/>
    <w:rsid w:val="00413933"/>
    <w:rsid w:val="00413D5A"/>
    <w:rsid w:val="004145A6"/>
    <w:rsid w:val="004145D5"/>
    <w:rsid w:val="00414AD7"/>
    <w:rsid w:val="00414C21"/>
    <w:rsid w:val="0041506B"/>
    <w:rsid w:val="004150A5"/>
    <w:rsid w:val="0041555B"/>
    <w:rsid w:val="0041563F"/>
    <w:rsid w:val="00415E42"/>
    <w:rsid w:val="0041602A"/>
    <w:rsid w:val="004166C5"/>
    <w:rsid w:val="00416CD9"/>
    <w:rsid w:val="00416EFD"/>
    <w:rsid w:val="00417505"/>
    <w:rsid w:val="00417A94"/>
    <w:rsid w:val="00417D45"/>
    <w:rsid w:val="004200FD"/>
    <w:rsid w:val="0042013B"/>
    <w:rsid w:val="00420743"/>
    <w:rsid w:val="00420B23"/>
    <w:rsid w:val="0042112D"/>
    <w:rsid w:val="00421A89"/>
    <w:rsid w:val="00421EBC"/>
    <w:rsid w:val="00422097"/>
    <w:rsid w:val="00422676"/>
    <w:rsid w:val="0042304B"/>
    <w:rsid w:val="00423840"/>
    <w:rsid w:val="00424002"/>
    <w:rsid w:val="00424084"/>
    <w:rsid w:val="00424B22"/>
    <w:rsid w:val="004251E1"/>
    <w:rsid w:val="00425270"/>
    <w:rsid w:val="00425721"/>
    <w:rsid w:val="00425DFB"/>
    <w:rsid w:val="00425FBB"/>
    <w:rsid w:val="00427149"/>
    <w:rsid w:val="004273AD"/>
    <w:rsid w:val="0042768F"/>
    <w:rsid w:val="004277EF"/>
    <w:rsid w:val="004300D5"/>
    <w:rsid w:val="004305AE"/>
    <w:rsid w:val="00430650"/>
    <w:rsid w:val="0043099C"/>
    <w:rsid w:val="00430B59"/>
    <w:rsid w:val="00430EA9"/>
    <w:rsid w:val="004311E9"/>
    <w:rsid w:val="00431800"/>
    <w:rsid w:val="00431985"/>
    <w:rsid w:val="004322C5"/>
    <w:rsid w:val="004328BB"/>
    <w:rsid w:val="00433541"/>
    <w:rsid w:val="00433908"/>
    <w:rsid w:val="00434061"/>
    <w:rsid w:val="0043408C"/>
    <w:rsid w:val="00434158"/>
    <w:rsid w:val="004344C1"/>
    <w:rsid w:val="00434859"/>
    <w:rsid w:val="0043589A"/>
    <w:rsid w:val="00436514"/>
    <w:rsid w:val="004372E0"/>
    <w:rsid w:val="00437420"/>
    <w:rsid w:val="004378A9"/>
    <w:rsid w:val="00440106"/>
    <w:rsid w:val="00440173"/>
    <w:rsid w:val="00440674"/>
    <w:rsid w:val="004414E4"/>
    <w:rsid w:val="00441E3A"/>
    <w:rsid w:val="00441F7B"/>
    <w:rsid w:val="004423F7"/>
    <w:rsid w:val="004424EE"/>
    <w:rsid w:val="004426CC"/>
    <w:rsid w:val="00442A2B"/>
    <w:rsid w:val="00442A49"/>
    <w:rsid w:val="00442E76"/>
    <w:rsid w:val="0044304E"/>
    <w:rsid w:val="00443632"/>
    <w:rsid w:val="004438CE"/>
    <w:rsid w:val="00443BA3"/>
    <w:rsid w:val="00444389"/>
    <w:rsid w:val="004443E2"/>
    <w:rsid w:val="00444C3E"/>
    <w:rsid w:val="00444CBC"/>
    <w:rsid w:val="00444E10"/>
    <w:rsid w:val="00445021"/>
    <w:rsid w:val="00445BFA"/>
    <w:rsid w:val="00445D50"/>
    <w:rsid w:val="00446033"/>
    <w:rsid w:val="0044641D"/>
    <w:rsid w:val="004465A1"/>
    <w:rsid w:val="0044665C"/>
    <w:rsid w:val="00446775"/>
    <w:rsid w:val="0044690B"/>
    <w:rsid w:val="00446BBE"/>
    <w:rsid w:val="00447073"/>
    <w:rsid w:val="0044721E"/>
    <w:rsid w:val="0044782C"/>
    <w:rsid w:val="004479C2"/>
    <w:rsid w:val="00447B3D"/>
    <w:rsid w:val="0045093D"/>
    <w:rsid w:val="00450B72"/>
    <w:rsid w:val="00450CF9"/>
    <w:rsid w:val="00450D3E"/>
    <w:rsid w:val="004512B2"/>
    <w:rsid w:val="0045141A"/>
    <w:rsid w:val="00451645"/>
    <w:rsid w:val="00451C0B"/>
    <w:rsid w:val="00451E76"/>
    <w:rsid w:val="004523C6"/>
    <w:rsid w:val="004525D6"/>
    <w:rsid w:val="00452B81"/>
    <w:rsid w:val="00452CD5"/>
    <w:rsid w:val="00453520"/>
    <w:rsid w:val="00453FF1"/>
    <w:rsid w:val="0045406B"/>
    <w:rsid w:val="0045445B"/>
    <w:rsid w:val="004548B1"/>
    <w:rsid w:val="00454F8E"/>
    <w:rsid w:val="00455124"/>
    <w:rsid w:val="0045584A"/>
    <w:rsid w:val="00455BB5"/>
    <w:rsid w:val="0045627D"/>
    <w:rsid w:val="004570DC"/>
    <w:rsid w:val="00457A7E"/>
    <w:rsid w:val="0046000A"/>
    <w:rsid w:val="004606FE"/>
    <w:rsid w:val="00460EC0"/>
    <w:rsid w:val="00462778"/>
    <w:rsid w:val="00462E3A"/>
    <w:rsid w:val="004636A8"/>
    <w:rsid w:val="004637BE"/>
    <w:rsid w:val="004643D8"/>
    <w:rsid w:val="0046444B"/>
    <w:rsid w:val="00464F6C"/>
    <w:rsid w:val="004651CC"/>
    <w:rsid w:val="00465A2D"/>
    <w:rsid w:val="00465D61"/>
    <w:rsid w:val="00466384"/>
    <w:rsid w:val="00466BA5"/>
    <w:rsid w:val="0046773A"/>
    <w:rsid w:val="00467C4A"/>
    <w:rsid w:val="0047101B"/>
    <w:rsid w:val="0047128C"/>
    <w:rsid w:val="004716EF"/>
    <w:rsid w:val="0047177F"/>
    <w:rsid w:val="00471D0D"/>
    <w:rsid w:val="00471D11"/>
    <w:rsid w:val="00471F8B"/>
    <w:rsid w:val="0047207A"/>
    <w:rsid w:val="004723ED"/>
    <w:rsid w:val="004729FD"/>
    <w:rsid w:val="00474640"/>
    <w:rsid w:val="00474E01"/>
    <w:rsid w:val="004750E9"/>
    <w:rsid w:val="00475179"/>
    <w:rsid w:val="00475921"/>
    <w:rsid w:val="00475BC9"/>
    <w:rsid w:val="00475C07"/>
    <w:rsid w:val="00475D52"/>
    <w:rsid w:val="00475D8B"/>
    <w:rsid w:val="004761F3"/>
    <w:rsid w:val="004768E7"/>
    <w:rsid w:val="004770FC"/>
    <w:rsid w:val="0047721A"/>
    <w:rsid w:val="004773DB"/>
    <w:rsid w:val="0047767C"/>
    <w:rsid w:val="00477B6C"/>
    <w:rsid w:val="00477F3D"/>
    <w:rsid w:val="00480254"/>
    <w:rsid w:val="0048070F"/>
    <w:rsid w:val="00480F45"/>
    <w:rsid w:val="00480FE3"/>
    <w:rsid w:val="00481655"/>
    <w:rsid w:val="004817AB"/>
    <w:rsid w:val="00481C25"/>
    <w:rsid w:val="00482804"/>
    <w:rsid w:val="00482B47"/>
    <w:rsid w:val="0048323E"/>
    <w:rsid w:val="0048368F"/>
    <w:rsid w:val="00483E43"/>
    <w:rsid w:val="00484513"/>
    <w:rsid w:val="004848B1"/>
    <w:rsid w:val="00484ABE"/>
    <w:rsid w:val="00484D6E"/>
    <w:rsid w:val="00484DC5"/>
    <w:rsid w:val="00485675"/>
    <w:rsid w:val="00486378"/>
    <w:rsid w:val="00486793"/>
    <w:rsid w:val="004874E1"/>
    <w:rsid w:val="00487660"/>
    <w:rsid w:val="00487B79"/>
    <w:rsid w:val="00487C10"/>
    <w:rsid w:val="00487C85"/>
    <w:rsid w:val="004901B2"/>
    <w:rsid w:val="00490DC4"/>
    <w:rsid w:val="00490E0F"/>
    <w:rsid w:val="00490F77"/>
    <w:rsid w:val="00491000"/>
    <w:rsid w:val="004910F8"/>
    <w:rsid w:val="004917CE"/>
    <w:rsid w:val="00491DAA"/>
    <w:rsid w:val="004925AF"/>
    <w:rsid w:val="0049290D"/>
    <w:rsid w:val="00492B82"/>
    <w:rsid w:val="00492C9A"/>
    <w:rsid w:val="00492D30"/>
    <w:rsid w:val="00492DC4"/>
    <w:rsid w:val="00492FB2"/>
    <w:rsid w:val="00494991"/>
    <w:rsid w:val="00494F64"/>
    <w:rsid w:val="0049557F"/>
    <w:rsid w:val="00496138"/>
    <w:rsid w:val="00496706"/>
    <w:rsid w:val="004969FF"/>
    <w:rsid w:val="00496A9C"/>
    <w:rsid w:val="00497B9F"/>
    <w:rsid w:val="00497EE0"/>
    <w:rsid w:val="00497FA9"/>
    <w:rsid w:val="004A0228"/>
    <w:rsid w:val="004A0654"/>
    <w:rsid w:val="004A08B7"/>
    <w:rsid w:val="004A0B85"/>
    <w:rsid w:val="004A0EA6"/>
    <w:rsid w:val="004A12E2"/>
    <w:rsid w:val="004A1BC7"/>
    <w:rsid w:val="004A1CD7"/>
    <w:rsid w:val="004A2084"/>
    <w:rsid w:val="004A2690"/>
    <w:rsid w:val="004A2704"/>
    <w:rsid w:val="004A34F3"/>
    <w:rsid w:val="004A3504"/>
    <w:rsid w:val="004A3D2D"/>
    <w:rsid w:val="004A4197"/>
    <w:rsid w:val="004A4430"/>
    <w:rsid w:val="004A4715"/>
    <w:rsid w:val="004A4FDF"/>
    <w:rsid w:val="004A5489"/>
    <w:rsid w:val="004A5577"/>
    <w:rsid w:val="004A58EF"/>
    <w:rsid w:val="004A5E73"/>
    <w:rsid w:val="004A62FF"/>
    <w:rsid w:val="004A6454"/>
    <w:rsid w:val="004A6F95"/>
    <w:rsid w:val="004A7039"/>
    <w:rsid w:val="004A7A52"/>
    <w:rsid w:val="004A7A8E"/>
    <w:rsid w:val="004B00C6"/>
    <w:rsid w:val="004B0943"/>
    <w:rsid w:val="004B10F3"/>
    <w:rsid w:val="004B14D3"/>
    <w:rsid w:val="004B16F2"/>
    <w:rsid w:val="004B18C6"/>
    <w:rsid w:val="004B19FE"/>
    <w:rsid w:val="004B25E9"/>
    <w:rsid w:val="004B2A4D"/>
    <w:rsid w:val="004B2BBE"/>
    <w:rsid w:val="004B2F45"/>
    <w:rsid w:val="004B3165"/>
    <w:rsid w:val="004B33C2"/>
    <w:rsid w:val="004B3B23"/>
    <w:rsid w:val="004B4214"/>
    <w:rsid w:val="004B423B"/>
    <w:rsid w:val="004B4A1A"/>
    <w:rsid w:val="004B4BA7"/>
    <w:rsid w:val="004B5C17"/>
    <w:rsid w:val="004B5E3D"/>
    <w:rsid w:val="004B62C1"/>
    <w:rsid w:val="004B689D"/>
    <w:rsid w:val="004B68F3"/>
    <w:rsid w:val="004B7163"/>
    <w:rsid w:val="004B759A"/>
    <w:rsid w:val="004B7F0A"/>
    <w:rsid w:val="004C04A0"/>
    <w:rsid w:val="004C07CB"/>
    <w:rsid w:val="004C09BB"/>
    <w:rsid w:val="004C0E97"/>
    <w:rsid w:val="004C1376"/>
    <w:rsid w:val="004C1672"/>
    <w:rsid w:val="004C1E49"/>
    <w:rsid w:val="004C1EA7"/>
    <w:rsid w:val="004C2035"/>
    <w:rsid w:val="004C2513"/>
    <w:rsid w:val="004C26D6"/>
    <w:rsid w:val="004C2A45"/>
    <w:rsid w:val="004C2D77"/>
    <w:rsid w:val="004C3009"/>
    <w:rsid w:val="004C3874"/>
    <w:rsid w:val="004C3DD9"/>
    <w:rsid w:val="004C4083"/>
    <w:rsid w:val="004C423C"/>
    <w:rsid w:val="004C48C8"/>
    <w:rsid w:val="004C598D"/>
    <w:rsid w:val="004C5BE6"/>
    <w:rsid w:val="004C5FDA"/>
    <w:rsid w:val="004C6BA8"/>
    <w:rsid w:val="004C6DA6"/>
    <w:rsid w:val="004C70FF"/>
    <w:rsid w:val="004C777B"/>
    <w:rsid w:val="004D0871"/>
    <w:rsid w:val="004D0C05"/>
    <w:rsid w:val="004D0C4A"/>
    <w:rsid w:val="004D0D96"/>
    <w:rsid w:val="004D1917"/>
    <w:rsid w:val="004D1D66"/>
    <w:rsid w:val="004D1F4A"/>
    <w:rsid w:val="004D20D4"/>
    <w:rsid w:val="004D237D"/>
    <w:rsid w:val="004D247F"/>
    <w:rsid w:val="004D252B"/>
    <w:rsid w:val="004D2BD8"/>
    <w:rsid w:val="004D30B9"/>
    <w:rsid w:val="004D3897"/>
    <w:rsid w:val="004D3997"/>
    <w:rsid w:val="004D3D3D"/>
    <w:rsid w:val="004D3EB5"/>
    <w:rsid w:val="004D4425"/>
    <w:rsid w:val="004D487A"/>
    <w:rsid w:val="004D498B"/>
    <w:rsid w:val="004D4C02"/>
    <w:rsid w:val="004D538C"/>
    <w:rsid w:val="004D570C"/>
    <w:rsid w:val="004D595E"/>
    <w:rsid w:val="004D5A42"/>
    <w:rsid w:val="004D5FB8"/>
    <w:rsid w:val="004D5FB9"/>
    <w:rsid w:val="004D6308"/>
    <w:rsid w:val="004D6962"/>
    <w:rsid w:val="004D6D3B"/>
    <w:rsid w:val="004D6F49"/>
    <w:rsid w:val="004D702D"/>
    <w:rsid w:val="004D70BD"/>
    <w:rsid w:val="004D763B"/>
    <w:rsid w:val="004D7679"/>
    <w:rsid w:val="004D78E8"/>
    <w:rsid w:val="004E099F"/>
    <w:rsid w:val="004E09E1"/>
    <w:rsid w:val="004E0EEE"/>
    <w:rsid w:val="004E1141"/>
    <w:rsid w:val="004E1555"/>
    <w:rsid w:val="004E1650"/>
    <w:rsid w:val="004E19AD"/>
    <w:rsid w:val="004E1EBA"/>
    <w:rsid w:val="004E235A"/>
    <w:rsid w:val="004E240D"/>
    <w:rsid w:val="004E2758"/>
    <w:rsid w:val="004E2B05"/>
    <w:rsid w:val="004E2BD6"/>
    <w:rsid w:val="004E2DAB"/>
    <w:rsid w:val="004E31E9"/>
    <w:rsid w:val="004E33F3"/>
    <w:rsid w:val="004E37BC"/>
    <w:rsid w:val="004E3880"/>
    <w:rsid w:val="004E3923"/>
    <w:rsid w:val="004E39FA"/>
    <w:rsid w:val="004E3D9B"/>
    <w:rsid w:val="004E417D"/>
    <w:rsid w:val="004E4951"/>
    <w:rsid w:val="004E5435"/>
    <w:rsid w:val="004E5A71"/>
    <w:rsid w:val="004E6455"/>
    <w:rsid w:val="004E78E7"/>
    <w:rsid w:val="004E7A54"/>
    <w:rsid w:val="004E7A98"/>
    <w:rsid w:val="004F0509"/>
    <w:rsid w:val="004F1122"/>
    <w:rsid w:val="004F1E9E"/>
    <w:rsid w:val="004F2117"/>
    <w:rsid w:val="004F2B6E"/>
    <w:rsid w:val="004F358E"/>
    <w:rsid w:val="004F3855"/>
    <w:rsid w:val="004F4067"/>
    <w:rsid w:val="004F42B0"/>
    <w:rsid w:val="004F4705"/>
    <w:rsid w:val="004F5D67"/>
    <w:rsid w:val="004F692B"/>
    <w:rsid w:val="004F6988"/>
    <w:rsid w:val="004F6AD3"/>
    <w:rsid w:val="004F6B1B"/>
    <w:rsid w:val="004F6B2D"/>
    <w:rsid w:val="004F7298"/>
    <w:rsid w:val="004F7A13"/>
    <w:rsid w:val="004F7DB0"/>
    <w:rsid w:val="004F7E59"/>
    <w:rsid w:val="004F7E73"/>
    <w:rsid w:val="005009AA"/>
    <w:rsid w:val="005009DA"/>
    <w:rsid w:val="00500D94"/>
    <w:rsid w:val="00501386"/>
    <w:rsid w:val="00501570"/>
    <w:rsid w:val="00501BD9"/>
    <w:rsid w:val="00501C25"/>
    <w:rsid w:val="00501FC6"/>
    <w:rsid w:val="00502351"/>
    <w:rsid w:val="005027A6"/>
    <w:rsid w:val="005027DA"/>
    <w:rsid w:val="00502BB3"/>
    <w:rsid w:val="00502C54"/>
    <w:rsid w:val="00502DAE"/>
    <w:rsid w:val="00502FD6"/>
    <w:rsid w:val="00502FFB"/>
    <w:rsid w:val="00503675"/>
    <w:rsid w:val="0050376D"/>
    <w:rsid w:val="005037DB"/>
    <w:rsid w:val="005038A0"/>
    <w:rsid w:val="00503B54"/>
    <w:rsid w:val="005046EA"/>
    <w:rsid w:val="00504A82"/>
    <w:rsid w:val="00504B62"/>
    <w:rsid w:val="00505355"/>
    <w:rsid w:val="0050539F"/>
    <w:rsid w:val="005053F8"/>
    <w:rsid w:val="00505B6D"/>
    <w:rsid w:val="00505E19"/>
    <w:rsid w:val="0050645E"/>
    <w:rsid w:val="005075D3"/>
    <w:rsid w:val="00507604"/>
    <w:rsid w:val="00507723"/>
    <w:rsid w:val="00507A22"/>
    <w:rsid w:val="005100D1"/>
    <w:rsid w:val="005103C5"/>
    <w:rsid w:val="00510643"/>
    <w:rsid w:val="00510BD8"/>
    <w:rsid w:val="00510CD6"/>
    <w:rsid w:val="00510DCF"/>
    <w:rsid w:val="00510FF0"/>
    <w:rsid w:val="005113AD"/>
    <w:rsid w:val="00511A16"/>
    <w:rsid w:val="00511B9F"/>
    <w:rsid w:val="005122AD"/>
    <w:rsid w:val="00512733"/>
    <w:rsid w:val="005129A9"/>
    <w:rsid w:val="00512D20"/>
    <w:rsid w:val="00513000"/>
    <w:rsid w:val="005131D3"/>
    <w:rsid w:val="005132D8"/>
    <w:rsid w:val="005132F4"/>
    <w:rsid w:val="0051352C"/>
    <w:rsid w:val="00513A6C"/>
    <w:rsid w:val="005140A5"/>
    <w:rsid w:val="00514834"/>
    <w:rsid w:val="00514FC2"/>
    <w:rsid w:val="005154B1"/>
    <w:rsid w:val="00515BFA"/>
    <w:rsid w:val="00516AC8"/>
    <w:rsid w:val="00517234"/>
    <w:rsid w:val="00517A25"/>
    <w:rsid w:val="00517A86"/>
    <w:rsid w:val="005208E4"/>
    <w:rsid w:val="00520AB5"/>
    <w:rsid w:val="005213CD"/>
    <w:rsid w:val="00521592"/>
    <w:rsid w:val="00521994"/>
    <w:rsid w:val="00521D64"/>
    <w:rsid w:val="00521FBB"/>
    <w:rsid w:val="00522A2A"/>
    <w:rsid w:val="00522D64"/>
    <w:rsid w:val="00523235"/>
    <w:rsid w:val="0052349D"/>
    <w:rsid w:val="005243CE"/>
    <w:rsid w:val="00524A1D"/>
    <w:rsid w:val="00524BE8"/>
    <w:rsid w:val="00524E7C"/>
    <w:rsid w:val="00525209"/>
    <w:rsid w:val="0052575D"/>
    <w:rsid w:val="00525AAB"/>
    <w:rsid w:val="005260C4"/>
    <w:rsid w:val="00526110"/>
    <w:rsid w:val="00526130"/>
    <w:rsid w:val="00526668"/>
    <w:rsid w:val="00526C43"/>
    <w:rsid w:val="00526C92"/>
    <w:rsid w:val="0052710E"/>
    <w:rsid w:val="0052713E"/>
    <w:rsid w:val="005272F1"/>
    <w:rsid w:val="005275FC"/>
    <w:rsid w:val="0052768C"/>
    <w:rsid w:val="005278BB"/>
    <w:rsid w:val="00527F23"/>
    <w:rsid w:val="0053084F"/>
    <w:rsid w:val="00530896"/>
    <w:rsid w:val="005310AF"/>
    <w:rsid w:val="005310D4"/>
    <w:rsid w:val="005319D7"/>
    <w:rsid w:val="00531D96"/>
    <w:rsid w:val="0053237E"/>
    <w:rsid w:val="0053257E"/>
    <w:rsid w:val="005325A9"/>
    <w:rsid w:val="00532783"/>
    <w:rsid w:val="0053282E"/>
    <w:rsid w:val="00532917"/>
    <w:rsid w:val="005329CE"/>
    <w:rsid w:val="00532B91"/>
    <w:rsid w:val="00532E4D"/>
    <w:rsid w:val="0053378A"/>
    <w:rsid w:val="005342C3"/>
    <w:rsid w:val="005342EA"/>
    <w:rsid w:val="0053479B"/>
    <w:rsid w:val="00534BA1"/>
    <w:rsid w:val="0053537A"/>
    <w:rsid w:val="00535756"/>
    <w:rsid w:val="00535D4B"/>
    <w:rsid w:val="00535E89"/>
    <w:rsid w:val="005362F5"/>
    <w:rsid w:val="0053725B"/>
    <w:rsid w:val="00537692"/>
    <w:rsid w:val="00537AB3"/>
    <w:rsid w:val="00537BD3"/>
    <w:rsid w:val="00537D88"/>
    <w:rsid w:val="005406E1"/>
    <w:rsid w:val="00540C57"/>
    <w:rsid w:val="005410F1"/>
    <w:rsid w:val="00542419"/>
    <w:rsid w:val="00542911"/>
    <w:rsid w:val="00542B1D"/>
    <w:rsid w:val="00542C58"/>
    <w:rsid w:val="00543030"/>
    <w:rsid w:val="005433C3"/>
    <w:rsid w:val="00543425"/>
    <w:rsid w:val="005437E7"/>
    <w:rsid w:val="005439D0"/>
    <w:rsid w:val="00543B10"/>
    <w:rsid w:val="00543BA1"/>
    <w:rsid w:val="00543EC1"/>
    <w:rsid w:val="00544916"/>
    <w:rsid w:val="005450BE"/>
    <w:rsid w:val="00545115"/>
    <w:rsid w:val="00545DA7"/>
    <w:rsid w:val="00545DCD"/>
    <w:rsid w:val="005469CF"/>
    <w:rsid w:val="00546F90"/>
    <w:rsid w:val="00547141"/>
    <w:rsid w:val="00547162"/>
    <w:rsid w:val="005471D4"/>
    <w:rsid w:val="00547308"/>
    <w:rsid w:val="0055050B"/>
    <w:rsid w:val="0055059E"/>
    <w:rsid w:val="00550C6A"/>
    <w:rsid w:val="00550D8F"/>
    <w:rsid w:val="005510C3"/>
    <w:rsid w:val="005513E0"/>
    <w:rsid w:val="00551816"/>
    <w:rsid w:val="00551C83"/>
    <w:rsid w:val="00552610"/>
    <w:rsid w:val="0055263E"/>
    <w:rsid w:val="005526E6"/>
    <w:rsid w:val="0055299C"/>
    <w:rsid w:val="00552F16"/>
    <w:rsid w:val="00553075"/>
    <w:rsid w:val="005531BD"/>
    <w:rsid w:val="00553313"/>
    <w:rsid w:val="00553E6A"/>
    <w:rsid w:val="00554B9B"/>
    <w:rsid w:val="005553CF"/>
    <w:rsid w:val="005558BE"/>
    <w:rsid w:val="00555A4A"/>
    <w:rsid w:val="005560E7"/>
    <w:rsid w:val="005560F9"/>
    <w:rsid w:val="005567B2"/>
    <w:rsid w:val="005568A2"/>
    <w:rsid w:val="005568BC"/>
    <w:rsid w:val="00556AF8"/>
    <w:rsid w:val="00556C3D"/>
    <w:rsid w:val="00556F7D"/>
    <w:rsid w:val="00556F89"/>
    <w:rsid w:val="0055713D"/>
    <w:rsid w:val="005572CA"/>
    <w:rsid w:val="00557870"/>
    <w:rsid w:val="005579C2"/>
    <w:rsid w:val="00557BBC"/>
    <w:rsid w:val="0056006D"/>
    <w:rsid w:val="00560277"/>
    <w:rsid w:val="00560938"/>
    <w:rsid w:val="00560AF1"/>
    <w:rsid w:val="00560CBE"/>
    <w:rsid w:val="00560E23"/>
    <w:rsid w:val="00561317"/>
    <w:rsid w:val="00561562"/>
    <w:rsid w:val="00561D11"/>
    <w:rsid w:val="00562400"/>
    <w:rsid w:val="0056260C"/>
    <w:rsid w:val="00562E61"/>
    <w:rsid w:val="00563154"/>
    <w:rsid w:val="005635B0"/>
    <w:rsid w:val="00563666"/>
    <w:rsid w:val="00563680"/>
    <w:rsid w:val="00563CEE"/>
    <w:rsid w:val="00563DE6"/>
    <w:rsid w:val="00564135"/>
    <w:rsid w:val="005643AA"/>
    <w:rsid w:val="00564407"/>
    <w:rsid w:val="0056492D"/>
    <w:rsid w:val="0056528D"/>
    <w:rsid w:val="005653CE"/>
    <w:rsid w:val="0056628B"/>
    <w:rsid w:val="00566298"/>
    <w:rsid w:val="0056696F"/>
    <w:rsid w:val="00566D4F"/>
    <w:rsid w:val="00566D79"/>
    <w:rsid w:val="00566FE3"/>
    <w:rsid w:val="0056725B"/>
    <w:rsid w:val="005672F4"/>
    <w:rsid w:val="005678EA"/>
    <w:rsid w:val="00567A9D"/>
    <w:rsid w:val="00570232"/>
    <w:rsid w:val="005707AE"/>
    <w:rsid w:val="0057091E"/>
    <w:rsid w:val="00571478"/>
    <w:rsid w:val="00571651"/>
    <w:rsid w:val="00571952"/>
    <w:rsid w:val="005720A8"/>
    <w:rsid w:val="00572171"/>
    <w:rsid w:val="005723D6"/>
    <w:rsid w:val="00572AFE"/>
    <w:rsid w:val="00572B52"/>
    <w:rsid w:val="005747C5"/>
    <w:rsid w:val="005748DF"/>
    <w:rsid w:val="005748FC"/>
    <w:rsid w:val="00574A67"/>
    <w:rsid w:val="00574A6E"/>
    <w:rsid w:val="005752B7"/>
    <w:rsid w:val="00575464"/>
    <w:rsid w:val="00575551"/>
    <w:rsid w:val="00575CD5"/>
    <w:rsid w:val="00577145"/>
    <w:rsid w:val="005773BE"/>
    <w:rsid w:val="005778A3"/>
    <w:rsid w:val="005779F1"/>
    <w:rsid w:val="00577C01"/>
    <w:rsid w:val="00577EE8"/>
    <w:rsid w:val="0058033B"/>
    <w:rsid w:val="00580798"/>
    <w:rsid w:val="00580B24"/>
    <w:rsid w:val="00581612"/>
    <w:rsid w:val="00581789"/>
    <w:rsid w:val="00582128"/>
    <w:rsid w:val="00582365"/>
    <w:rsid w:val="005825B2"/>
    <w:rsid w:val="00583020"/>
    <w:rsid w:val="005830A6"/>
    <w:rsid w:val="0058329B"/>
    <w:rsid w:val="005834AB"/>
    <w:rsid w:val="00583D5B"/>
    <w:rsid w:val="00583F8B"/>
    <w:rsid w:val="005840BC"/>
    <w:rsid w:val="0058472B"/>
    <w:rsid w:val="0058479E"/>
    <w:rsid w:val="005847C8"/>
    <w:rsid w:val="00584A71"/>
    <w:rsid w:val="00584ACC"/>
    <w:rsid w:val="00584F91"/>
    <w:rsid w:val="00585A36"/>
    <w:rsid w:val="00585C1B"/>
    <w:rsid w:val="0058623B"/>
    <w:rsid w:val="005870EC"/>
    <w:rsid w:val="005872A9"/>
    <w:rsid w:val="00587639"/>
    <w:rsid w:val="00587C60"/>
    <w:rsid w:val="00587C9C"/>
    <w:rsid w:val="0059006E"/>
    <w:rsid w:val="005908C5"/>
    <w:rsid w:val="00591B83"/>
    <w:rsid w:val="00591F70"/>
    <w:rsid w:val="00592509"/>
    <w:rsid w:val="00592637"/>
    <w:rsid w:val="00592638"/>
    <w:rsid w:val="00592C56"/>
    <w:rsid w:val="00593138"/>
    <w:rsid w:val="005934C9"/>
    <w:rsid w:val="0059359D"/>
    <w:rsid w:val="005938D0"/>
    <w:rsid w:val="00593A33"/>
    <w:rsid w:val="005946B4"/>
    <w:rsid w:val="005947B5"/>
    <w:rsid w:val="00594CCA"/>
    <w:rsid w:val="00594DC3"/>
    <w:rsid w:val="00595055"/>
    <w:rsid w:val="005952C8"/>
    <w:rsid w:val="00595AE4"/>
    <w:rsid w:val="00595BD3"/>
    <w:rsid w:val="00595C31"/>
    <w:rsid w:val="00595D4D"/>
    <w:rsid w:val="00595F41"/>
    <w:rsid w:val="0059609A"/>
    <w:rsid w:val="005960BB"/>
    <w:rsid w:val="00596220"/>
    <w:rsid w:val="00596A54"/>
    <w:rsid w:val="00597175"/>
    <w:rsid w:val="00597407"/>
    <w:rsid w:val="00597B1F"/>
    <w:rsid w:val="00597DB8"/>
    <w:rsid w:val="005A007C"/>
    <w:rsid w:val="005A0409"/>
    <w:rsid w:val="005A0496"/>
    <w:rsid w:val="005A0FB8"/>
    <w:rsid w:val="005A1F9E"/>
    <w:rsid w:val="005A2872"/>
    <w:rsid w:val="005A2D89"/>
    <w:rsid w:val="005A2FEB"/>
    <w:rsid w:val="005A2FF0"/>
    <w:rsid w:val="005A3402"/>
    <w:rsid w:val="005A3CC8"/>
    <w:rsid w:val="005A3D6D"/>
    <w:rsid w:val="005A3E5E"/>
    <w:rsid w:val="005A3F0D"/>
    <w:rsid w:val="005A3F1F"/>
    <w:rsid w:val="005A4047"/>
    <w:rsid w:val="005A4384"/>
    <w:rsid w:val="005A45D6"/>
    <w:rsid w:val="005A49A8"/>
    <w:rsid w:val="005A4D24"/>
    <w:rsid w:val="005A4F32"/>
    <w:rsid w:val="005A5426"/>
    <w:rsid w:val="005A562A"/>
    <w:rsid w:val="005A56D2"/>
    <w:rsid w:val="005A6264"/>
    <w:rsid w:val="005A6D58"/>
    <w:rsid w:val="005A6FB2"/>
    <w:rsid w:val="005A7012"/>
    <w:rsid w:val="005A74E7"/>
    <w:rsid w:val="005A7A5E"/>
    <w:rsid w:val="005A7FB8"/>
    <w:rsid w:val="005B04E5"/>
    <w:rsid w:val="005B06A2"/>
    <w:rsid w:val="005B0A0F"/>
    <w:rsid w:val="005B0B33"/>
    <w:rsid w:val="005B0E4A"/>
    <w:rsid w:val="005B1586"/>
    <w:rsid w:val="005B1C07"/>
    <w:rsid w:val="005B27C3"/>
    <w:rsid w:val="005B29AC"/>
    <w:rsid w:val="005B2E0A"/>
    <w:rsid w:val="005B2EC0"/>
    <w:rsid w:val="005B2EF3"/>
    <w:rsid w:val="005B3257"/>
    <w:rsid w:val="005B327C"/>
    <w:rsid w:val="005B33D7"/>
    <w:rsid w:val="005B3432"/>
    <w:rsid w:val="005B3BD6"/>
    <w:rsid w:val="005B4108"/>
    <w:rsid w:val="005B57F5"/>
    <w:rsid w:val="005B5D40"/>
    <w:rsid w:val="005B6360"/>
    <w:rsid w:val="005B6FE9"/>
    <w:rsid w:val="005B70D6"/>
    <w:rsid w:val="005B7BA6"/>
    <w:rsid w:val="005B7D6C"/>
    <w:rsid w:val="005C0190"/>
    <w:rsid w:val="005C04F8"/>
    <w:rsid w:val="005C0C80"/>
    <w:rsid w:val="005C11AF"/>
    <w:rsid w:val="005C165D"/>
    <w:rsid w:val="005C2E6A"/>
    <w:rsid w:val="005C2F4A"/>
    <w:rsid w:val="005C3134"/>
    <w:rsid w:val="005C3193"/>
    <w:rsid w:val="005C3CC0"/>
    <w:rsid w:val="005C3E07"/>
    <w:rsid w:val="005C3E21"/>
    <w:rsid w:val="005C4409"/>
    <w:rsid w:val="005C46AF"/>
    <w:rsid w:val="005C48CE"/>
    <w:rsid w:val="005C4D6A"/>
    <w:rsid w:val="005C50FF"/>
    <w:rsid w:val="005C5678"/>
    <w:rsid w:val="005C5744"/>
    <w:rsid w:val="005C59E5"/>
    <w:rsid w:val="005C5FB0"/>
    <w:rsid w:val="005C6B15"/>
    <w:rsid w:val="005C6BE4"/>
    <w:rsid w:val="005C7215"/>
    <w:rsid w:val="005C73C4"/>
    <w:rsid w:val="005C7849"/>
    <w:rsid w:val="005D005D"/>
    <w:rsid w:val="005D00EA"/>
    <w:rsid w:val="005D01F5"/>
    <w:rsid w:val="005D023B"/>
    <w:rsid w:val="005D0371"/>
    <w:rsid w:val="005D15D7"/>
    <w:rsid w:val="005D17DF"/>
    <w:rsid w:val="005D1830"/>
    <w:rsid w:val="005D1BF4"/>
    <w:rsid w:val="005D1FFA"/>
    <w:rsid w:val="005D2304"/>
    <w:rsid w:val="005D2C41"/>
    <w:rsid w:val="005D2E12"/>
    <w:rsid w:val="005D2F92"/>
    <w:rsid w:val="005D32FD"/>
    <w:rsid w:val="005D3A04"/>
    <w:rsid w:val="005D3A7D"/>
    <w:rsid w:val="005D3C52"/>
    <w:rsid w:val="005D4417"/>
    <w:rsid w:val="005D48FE"/>
    <w:rsid w:val="005D49CC"/>
    <w:rsid w:val="005D4C4C"/>
    <w:rsid w:val="005D4DBD"/>
    <w:rsid w:val="005D5043"/>
    <w:rsid w:val="005D51CA"/>
    <w:rsid w:val="005D6A70"/>
    <w:rsid w:val="005D7471"/>
    <w:rsid w:val="005D749D"/>
    <w:rsid w:val="005D74A3"/>
    <w:rsid w:val="005D7BC5"/>
    <w:rsid w:val="005D7ECA"/>
    <w:rsid w:val="005E0809"/>
    <w:rsid w:val="005E09FB"/>
    <w:rsid w:val="005E0B6F"/>
    <w:rsid w:val="005E144A"/>
    <w:rsid w:val="005E1B60"/>
    <w:rsid w:val="005E2053"/>
    <w:rsid w:val="005E2440"/>
    <w:rsid w:val="005E263B"/>
    <w:rsid w:val="005E2702"/>
    <w:rsid w:val="005E29AB"/>
    <w:rsid w:val="005E3521"/>
    <w:rsid w:val="005E3A5E"/>
    <w:rsid w:val="005E43DB"/>
    <w:rsid w:val="005E4DD4"/>
    <w:rsid w:val="005E51B0"/>
    <w:rsid w:val="005E534D"/>
    <w:rsid w:val="005E569B"/>
    <w:rsid w:val="005E5874"/>
    <w:rsid w:val="005E62C4"/>
    <w:rsid w:val="005E75D5"/>
    <w:rsid w:val="005E7850"/>
    <w:rsid w:val="005E797D"/>
    <w:rsid w:val="005E7ABF"/>
    <w:rsid w:val="005F024E"/>
    <w:rsid w:val="005F0278"/>
    <w:rsid w:val="005F0454"/>
    <w:rsid w:val="005F0704"/>
    <w:rsid w:val="005F07C7"/>
    <w:rsid w:val="005F0DFA"/>
    <w:rsid w:val="005F1555"/>
    <w:rsid w:val="005F1A0B"/>
    <w:rsid w:val="005F1CF4"/>
    <w:rsid w:val="005F21B9"/>
    <w:rsid w:val="005F2217"/>
    <w:rsid w:val="005F2239"/>
    <w:rsid w:val="005F2325"/>
    <w:rsid w:val="005F2978"/>
    <w:rsid w:val="005F3242"/>
    <w:rsid w:val="005F3303"/>
    <w:rsid w:val="005F367F"/>
    <w:rsid w:val="005F38A9"/>
    <w:rsid w:val="005F3AD1"/>
    <w:rsid w:val="005F44A3"/>
    <w:rsid w:val="005F44BB"/>
    <w:rsid w:val="005F4721"/>
    <w:rsid w:val="005F4761"/>
    <w:rsid w:val="005F4AA3"/>
    <w:rsid w:val="005F5074"/>
    <w:rsid w:val="005F512A"/>
    <w:rsid w:val="005F5390"/>
    <w:rsid w:val="005F54CE"/>
    <w:rsid w:val="005F57C5"/>
    <w:rsid w:val="005F58EA"/>
    <w:rsid w:val="005F5A66"/>
    <w:rsid w:val="005F5CEA"/>
    <w:rsid w:val="005F6004"/>
    <w:rsid w:val="005F624B"/>
    <w:rsid w:val="005F6B72"/>
    <w:rsid w:val="005F6C10"/>
    <w:rsid w:val="005F6F5E"/>
    <w:rsid w:val="005F720A"/>
    <w:rsid w:val="005F78B2"/>
    <w:rsid w:val="005F7901"/>
    <w:rsid w:val="005F7A0B"/>
    <w:rsid w:val="005F7A69"/>
    <w:rsid w:val="005F7DEB"/>
    <w:rsid w:val="005F7F2C"/>
    <w:rsid w:val="00600016"/>
    <w:rsid w:val="0060001C"/>
    <w:rsid w:val="00600056"/>
    <w:rsid w:val="00600243"/>
    <w:rsid w:val="006009C1"/>
    <w:rsid w:val="00600AB2"/>
    <w:rsid w:val="00600B53"/>
    <w:rsid w:val="00601334"/>
    <w:rsid w:val="006018DA"/>
    <w:rsid w:val="006024A3"/>
    <w:rsid w:val="00602895"/>
    <w:rsid w:val="0060289D"/>
    <w:rsid w:val="00602E02"/>
    <w:rsid w:val="00602F43"/>
    <w:rsid w:val="00603006"/>
    <w:rsid w:val="00603B08"/>
    <w:rsid w:val="00603C6F"/>
    <w:rsid w:val="006042F3"/>
    <w:rsid w:val="006047F1"/>
    <w:rsid w:val="006048B7"/>
    <w:rsid w:val="006049F0"/>
    <w:rsid w:val="00604AA5"/>
    <w:rsid w:val="00604D29"/>
    <w:rsid w:val="00605271"/>
    <w:rsid w:val="006053D5"/>
    <w:rsid w:val="00605776"/>
    <w:rsid w:val="00605A11"/>
    <w:rsid w:val="00605AD7"/>
    <w:rsid w:val="00605B84"/>
    <w:rsid w:val="00606080"/>
    <w:rsid w:val="0060630D"/>
    <w:rsid w:val="006064E6"/>
    <w:rsid w:val="006066EC"/>
    <w:rsid w:val="00606C26"/>
    <w:rsid w:val="00606DAF"/>
    <w:rsid w:val="006070B4"/>
    <w:rsid w:val="00607695"/>
    <w:rsid w:val="006077C0"/>
    <w:rsid w:val="00607E65"/>
    <w:rsid w:val="0061002B"/>
    <w:rsid w:val="00610162"/>
    <w:rsid w:val="006101D5"/>
    <w:rsid w:val="00610A3B"/>
    <w:rsid w:val="00610ABA"/>
    <w:rsid w:val="0061116E"/>
    <w:rsid w:val="00611C7A"/>
    <w:rsid w:val="00611EB4"/>
    <w:rsid w:val="0061213D"/>
    <w:rsid w:val="00612336"/>
    <w:rsid w:val="0061276D"/>
    <w:rsid w:val="00612AA1"/>
    <w:rsid w:val="00612C64"/>
    <w:rsid w:val="00613037"/>
    <w:rsid w:val="006135AB"/>
    <w:rsid w:val="006135C0"/>
    <w:rsid w:val="0061386F"/>
    <w:rsid w:val="006138E4"/>
    <w:rsid w:val="00614110"/>
    <w:rsid w:val="00614134"/>
    <w:rsid w:val="0061446E"/>
    <w:rsid w:val="006144F6"/>
    <w:rsid w:val="00614A01"/>
    <w:rsid w:val="00614BCB"/>
    <w:rsid w:val="00614E6B"/>
    <w:rsid w:val="006150DE"/>
    <w:rsid w:val="006151DA"/>
    <w:rsid w:val="0061542A"/>
    <w:rsid w:val="00615498"/>
    <w:rsid w:val="0061589E"/>
    <w:rsid w:val="006159C9"/>
    <w:rsid w:val="00616407"/>
    <w:rsid w:val="00616B44"/>
    <w:rsid w:val="0061703D"/>
    <w:rsid w:val="00617B47"/>
    <w:rsid w:val="00617E8A"/>
    <w:rsid w:val="0062017A"/>
    <w:rsid w:val="0062047E"/>
    <w:rsid w:val="006206EF"/>
    <w:rsid w:val="00620E5A"/>
    <w:rsid w:val="00620FC9"/>
    <w:rsid w:val="00621170"/>
    <w:rsid w:val="00622792"/>
    <w:rsid w:val="006229BC"/>
    <w:rsid w:val="00622DA6"/>
    <w:rsid w:val="00623A35"/>
    <w:rsid w:val="00623D40"/>
    <w:rsid w:val="00623F61"/>
    <w:rsid w:val="00624526"/>
    <w:rsid w:val="00624B27"/>
    <w:rsid w:val="00624D08"/>
    <w:rsid w:val="006250E9"/>
    <w:rsid w:val="0062539E"/>
    <w:rsid w:val="0062545D"/>
    <w:rsid w:val="006259E6"/>
    <w:rsid w:val="00625EFA"/>
    <w:rsid w:val="00626089"/>
    <w:rsid w:val="00626426"/>
    <w:rsid w:val="0062667D"/>
    <w:rsid w:val="00626D4D"/>
    <w:rsid w:val="00626E63"/>
    <w:rsid w:val="00627740"/>
    <w:rsid w:val="006279CE"/>
    <w:rsid w:val="00627A4F"/>
    <w:rsid w:val="00630212"/>
    <w:rsid w:val="006303AB"/>
    <w:rsid w:val="00630936"/>
    <w:rsid w:val="00630DFA"/>
    <w:rsid w:val="00630ED0"/>
    <w:rsid w:val="00630FF7"/>
    <w:rsid w:val="00631D24"/>
    <w:rsid w:val="00631DC4"/>
    <w:rsid w:val="006324F2"/>
    <w:rsid w:val="00632820"/>
    <w:rsid w:val="00632BA5"/>
    <w:rsid w:val="00632FB9"/>
    <w:rsid w:val="00633B2F"/>
    <w:rsid w:val="00633BF6"/>
    <w:rsid w:val="006341CA"/>
    <w:rsid w:val="00634692"/>
    <w:rsid w:val="00634AA3"/>
    <w:rsid w:val="00634EFF"/>
    <w:rsid w:val="0063521D"/>
    <w:rsid w:val="00635456"/>
    <w:rsid w:val="00636631"/>
    <w:rsid w:val="0063666C"/>
    <w:rsid w:val="00636B42"/>
    <w:rsid w:val="00637F3D"/>
    <w:rsid w:val="00640801"/>
    <w:rsid w:val="00640C31"/>
    <w:rsid w:val="00640D07"/>
    <w:rsid w:val="006411A0"/>
    <w:rsid w:val="0064176D"/>
    <w:rsid w:val="00641864"/>
    <w:rsid w:val="00641A57"/>
    <w:rsid w:val="00641BF2"/>
    <w:rsid w:val="00642945"/>
    <w:rsid w:val="00643226"/>
    <w:rsid w:val="0064328A"/>
    <w:rsid w:val="006432F7"/>
    <w:rsid w:val="00643E32"/>
    <w:rsid w:val="0064425E"/>
    <w:rsid w:val="006459EF"/>
    <w:rsid w:val="00645D3F"/>
    <w:rsid w:val="00645E91"/>
    <w:rsid w:val="0064606F"/>
    <w:rsid w:val="006461E5"/>
    <w:rsid w:val="006464D2"/>
    <w:rsid w:val="006465F3"/>
    <w:rsid w:val="0064667C"/>
    <w:rsid w:val="00647581"/>
    <w:rsid w:val="00650A30"/>
    <w:rsid w:val="0065101F"/>
    <w:rsid w:val="00651591"/>
    <w:rsid w:val="00652210"/>
    <w:rsid w:val="00652306"/>
    <w:rsid w:val="00652A36"/>
    <w:rsid w:val="0065325D"/>
    <w:rsid w:val="006534BF"/>
    <w:rsid w:val="006537D7"/>
    <w:rsid w:val="00653B3A"/>
    <w:rsid w:val="00653B73"/>
    <w:rsid w:val="00653DDE"/>
    <w:rsid w:val="0065444A"/>
    <w:rsid w:val="0065491C"/>
    <w:rsid w:val="00654F68"/>
    <w:rsid w:val="00655707"/>
    <w:rsid w:val="006558D9"/>
    <w:rsid w:val="00655966"/>
    <w:rsid w:val="00655A35"/>
    <w:rsid w:val="00655CF9"/>
    <w:rsid w:val="00655D45"/>
    <w:rsid w:val="00656069"/>
    <w:rsid w:val="00656D61"/>
    <w:rsid w:val="00656E53"/>
    <w:rsid w:val="0065714C"/>
    <w:rsid w:val="00657209"/>
    <w:rsid w:val="0065729C"/>
    <w:rsid w:val="00657319"/>
    <w:rsid w:val="00657AB5"/>
    <w:rsid w:val="00660A6F"/>
    <w:rsid w:val="00660A74"/>
    <w:rsid w:val="00660B8C"/>
    <w:rsid w:val="00661B0A"/>
    <w:rsid w:val="006620E9"/>
    <w:rsid w:val="00662E5F"/>
    <w:rsid w:val="00663178"/>
    <w:rsid w:val="006637DC"/>
    <w:rsid w:val="00663898"/>
    <w:rsid w:val="00663B91"/>
    <w:rsid w:val="00663E6B"/>
    <w:rsid w:val="00664434"/>
    <w:rsid w:val="00664BB6"/>
    <w:rsid w:val="00664EE5"/>
    <w:rsid w:val="006652DA"/>
    <w:rsid w:val="006654FA"/>
    <w:rsid w:val="0066561F"/>
    <w:rsid w:val="0066613A"/>
    <w:rsid w:val="00666737"/>
    <w:rsid w:val="006668BF"/>
    <w:rsid w:val="00666A58"/>
    <w:rsid w:val="0066760E"/>
    <w:rsid w:val="006678D7"/>
    <w:rsid w:val="00670073"/>
    <w:rsid w:val="0067011F"/>
    <w:rsid w:val="0067038F"/>
    <w:rsid w:val="006705BF"/>
    <w:rsid w:val="00670650"/>
    <w:rsid w:val="00670D68"/>
    <w:rsid w:val="00670F91"/>
    <w:rsid w:val="00671271"/>
    <w:rsid w:val="006712C0"/>
    <w:rsid w:val="00671602"/>
    <w:rsid w:val="00673358"/>
    <w:rsid w:val="00673ED4"/>
    <w:rsid w:val="006744AC"/>
    <w:rsid w:val="00674651"/>
    <w:rsid w:val="00674C7D"/>
    <w:rsid w:val="00674CB7"/>
    <w:rsid w:val="00675586"/>
    <w:rsid w:val="006757D1"/>
    <w:rsid w:val="00675E74"/>
    <w:rsid w:val="00676063"/>
    <w:rsid w:val="0067608E"/>
    <w:rsid w:val="0067653B"/>
    <w:rsid w:val="00676A5A"/>
    <w:rsid w:val="00676BAF"/>
    <w:rsid w:val="006771E6"/>
    <w:rsid w:val="00677256"/>
    <w:rsid w:val="006807B4"/>
    <w:rsid w:val="006808FB"/>
    <w:rsid w:val="00680B2D"/>
    <w:rsid w:val="00680B40"/>
    <w:rsid w:val="00680B5D"/>
    <w:rsid w:val="00680C18"/>
    <w:rsid w:val="00680FF8"/>
    <w:rsid w:val="00681C31"/>
    <w:rsid w:val="00681CDB"/>
    <w:rsid w:val="00681EC9"/>
    <w:rsid w:val="006822FA"/>
    <w:rsid w:val="0068288C"/>
    <w:rsid w:val="00682B5D"/>
    <w:rsid w:val="00682D28"/>
    <w:rsid w:val="00682F57"/>
    <w:rsid w:val="00683665"/>
    <w:rsid w:val="00683782"/>
    <w:rsid w:val="00683920"/>
    <w:rsid w:val="006839D2"/>
    <w:rsid w:val="00683B16"/>
    <w:rsid w:val="00683D04"/>
    <w:rsid w:val="00683F36"/>
    <w:rsid w:val="006843F5"/>
    <w:rsid w:val="006845F4"/>
    <w:rsid w:val="00684DD7"/>
    <w:rsid w:val="00684DE3"/>
    <w:rsid w:val="00685589"/>
    <w:rsid w:val="00685ABF"/>
    <w:rsid w:val="00686555"/>
    <w:rsid w:val="006866F0"/>
    <w:rsid w:val="0068682C"/>
    <w:rsid w:val="00686840"/>
    <w:rsid w:val="00686D2B"/>
    <w:rsid w:val="00686D97"/>
    <w:rsid w:val="00686F82"/>
    <w:rsid w:val="006879D3"/>
    <w:rsid w:val="00687B01"/>
    <w:rsid w:val="00687C9D"/>
    <w:rsid w:val="00687EAB"/>
    <w:rsid w:val="00690481"/>
    <w:rsid w:val="00690F51"/>
    <w:rsid w:val="00691151"/>
    <w:rsid w:val="006911E5"/>
    <w:rsid w:val="00691405"/>
    <w:rsid w:val="006917B5"/>
    <w:rsid w:val="00692077"/>
    <w:rsid w:val="006922FD"/>
    <w:rsid w:val="006924AF"/>
    <w:rsid w:val="006927F7"/>
    <w:rsid w:val="00692A05"/>
    <w:rsid w:val="00692F9A"/>
    <w:rsid w:val="00693386"/>
    <w:rsid w:val="0069376F"/>
    <w:rsid w:val="006938AA"/>
    <w:rsid w:val="00693BE5"/>
    <w:rsid w:val="0069423E"/>
    <w:rsid w:val="0069474B"/>
    <w:rsid w:val="0069475D"/>
    <w:rsid w:val="00694D45"/>
    <w:rsid w:val="00695095"/>
    <w:rsid w:val="0069547A"/>
    <w:rsid w:val="00695585"/>
    <w:rsid w:val="00695A5E"/>
    <w:rsid w:val="00695D08"/>
    <w:rsid w:val="00696269"/>
    <w:rsid w:val="00696693"/>
    <w:rsid w:val="00696A74"/>
    <w:rsid w:val="00696C30"/>
    <w:rsid w:val="00697198"/>
    <w:rsid w:val="006975AA"/>
    <w:rsid w:val="00697622"/>
    <w:rsid w:val="00697966"/>
    <w:rsid w:val="00697E25"/>
    <w:rsid w:val="006A0029"/>
    <w:rsid w:val="006A064D"/>
    <w:rsid w:val="006A09BF"/>
    <w:rsid w:val="006A0BCA"/>
    <w:rsid w:val="006A22D3"/>
    <w:rsid w:val="006A25ED"/>
    <w:rsid w:val="006A2A15"/>
    <w:rsid w:val="006A358B"/>
    <w:rsid w:val="006A3695"/>
    <w:rsid w:val="006A3907"/>
    <w:rsid w:val="006A3932"/>
    <w:rsid w:val="006A3A2B"/>
    <w:rsid w:val="006A3B07"/>
    <w:rsid w:val="006A3DDB"/>
    <w:rsid w:val="006A41AB"/>
    <w:rsid w:val="006A499D"/>
    <w:rsid w:val="006A4C35"/>
    <w:rsid w:val="006A4EE9"/>
    <w:rsid w:val="006A5C96"/>
    <w:rsid w:val="006A6634"/>
    <w:rsid w:val="006A66A4"/>
    <w:rsid w:val="006A6BF1"/>
    <w:rsid w:val="006A6F07"/>
    <w:rsid w:val="006A7692"/>
    <w:rsid w:val="006A76CC"/>
    <w:rsid w:val="006A77C5"/>
    <w:rsid w:val="006B02E7"/>
    <w:rsid w:val="006B0831"/>
    <w:rsid w:val="006B133E"/>
    <w:rsid w:val="006B1639"/>
    <w:rsid w:val="006B1A03"/>
    <w:rsid w:val="006B24D0"/>
    <w:rsid w:val="006B2721"/>
    <w:rsid w:val="006B27C5"/>
    <w:rsid w:val="006B28D2"/>
    <w:rsid w:val="006B3032"/>
    <w:rsid w:val="006B31DE"/>
    <w:rsid w:val="006B3277"/>
    <w:rsid w:val="006B361A"/>
    <w:rsid w:val="006B3639"/>
    <w:rsid w:val="006B3925"/>
    <w:rsid w:val="006B46D9"/>
    <w:rsid w:val="006B4B4A"/>
    <w:rsid w:val="006B5A4A"/>
    <w:rsid w:val="006B5C22"/>
    <w:rsid w:val="006B60E1"/>
    <w:rsid w:val="006B631F"/>
    <w:rsid w:val="006B6328"/>
    <w:rsid w:val="006B6562"/>
    <w:rsid w:val="006B75C6"/>
    <w:rsid w:val="006C01A0"/>
    <w:rsid w:val="006C0235"/>
    <w:rsid w:val="006C1A78"/>
    <w:rsid w:val="006C1B8E"/>
    <w:rsid w:val="006C1CA8"/>
    <w:rsid w:val="006C295A"/>
    <w:rsid w:val="006C3260"/>
    <w:rsid w:val="006C3329"/>
    <w:rsid w:val="006C354C"/>
    <w:rsid w:val="006C3884"/>
    <w:rsid w:val="006C3AA5"/>
    <w:rsid w:val="006C3B76"/>
    <w:rsid w:val="006C3E36"/>
    <w:rsid w:val="006C4572"/>
    <w:rsid w:val="006C4DF8"/>
    <w:rsid w:val="006C57D0"/>
    <w:rsid w:val="006C60E5"/>
    <w:rsid w:val="006C611C"/>
    <w:rsid w:val="006C67D5"/>
    <w:rsid w:val="006C6918"/>
    <w:rsid w:val="006C6A7B"/>
    <w:rsid w:val="006C6D1D"/>
    <w:rsid w:val="006C78D7"/>
    <w:rsid w:val="006C7B03"/>
    <w:rsid w:val="006C7CBA"/>
    <w:rsid w:val="006C7CCC"/>
    <w:rsid w:val="006D0109"/>
    <w:rsid w:val="006D0483"/>
    <w:rsid w:val="006D05A3"/>
    <w:rsid w:val="006D05B6"/>
    <w:rsid w:val="006D0EC2"/>
    <w:rsid w:val="006D1EB7"/>
    <w:rsid w:val="006D2D27"/>
    <w:rsid w:val="006D2FF3"/>
    <w:rsid w:val="006D305B"/>
    <w:rsid w:val="006D41AF"/>
    <w:rsid w:val="006D425E"/>
    <w:rsid w:val="006D42ED"/>
    <w:rsid w:val="006D43E0"/>
    <w:rsid w:val="006D449E"/>
    <w:rsid w:val="006D4C72"/>
    <w:rsid w:val="006D4D51"/>
    <w:rsid w:val="006D4E4C"/>
    <w:rsid w:val="006D5585"/>
    <w:rsid w:val="006D5797"/>
    <w:rsid w:val="006D5D5E"/>
    <w:rsid w:val="006D5F76"/>
    <w:rsid w:val="006D600E"/>
    <w:rsid w:val="006D6C7D"/>
    <w:rsid w:val="006D6D96"/>
    <w:rsid w:val="006D7211"/>
    <w:rsid w:val="006D7515"/>
    <w:rsid w:val="006D75C8"/>
    <w:rsid w:val="006D77E4"/>
    <w:rsid w:val="006D7987"/>
    <w:rsid w:val="006D7AD8"/>
    <w:rsid w:val="006E0C66"/>
    <w:rsid w:val="006E0DEB"/>
    <w:rsid w:val="006E1403"/>
    <w:rsid w:val="006E14F1"/>
    <w:rsid w:val="006E1853"/>
    <w:rsid w:val="006E198C"/>
    <w:rsid w:val="006E1DDE"/>
    <w:rsid w:val="006E25F8"/>
    <w:rsid w:val="006E2609"/>
    <w:rsid w:val="006E2734"/>
    <w:rsid w:val="006E2851"/>
    <w:rsid w:val="006E2B14"/>
    <w:rsid w:val="006E2CC0"/>
    <w:rsid w:val="006E331B"/>
    <w:rsid w:val="006E3C1E"/>
    <w:rsid w:val="006E40C4"/>
    <w:rsid w:val="006E4414"/>
    <w:rsid w:val="006E47B2"/>
    <w:rsid w:val="006E492C"/>
    <w:rsid w:val="006E4A05"/>
    <w:rsid w:val="006E4E4F"/>
    <w:rsid w:val="006E4EC2"/>
    <w:rsid w:val="006E4F00"/>
    <w:rsid w:val="006E4F36"/>
    <w:rsid w:val="006E4F70"/>
    <w:rsid w:val="006E4FA4"/>
    <w:rsid w:val="006E54A4"/>
    <w:rsid w:val="006E554B"/>
    <w:rsid w:val="006E579A"/>
    <w:rsid w:val="006E5E88"/>
    <w:rsid w:val="006E681E"/>
    <w:rsid w:val="006E685E"/>
    <w:rsid w:val="006E6C7A"/>
    <w:rsid w:val="006E7076"/>
    <w:rsid w:val="006E7A63"/>
    <w:rsid w:val="006E7C33"/>
    <w:rsid w:val="006E7FB4"/>
    <w:rsid w:val="006F047D"/>
    <w:rsid w:val="006F05B4"/>
    <w:rsid w:val="006F0D46"/>
    <w:rsid w:val="006F10A9"/>
    <w:rsid w:val="006F1494"/>
    <w:rsid w:val="006F193B"/>
    <w:rsid w:val="006F1D76"/>
    <w:rsid w:val="006F2381"/>
    <w:rsid w:val="006F23DD"/>
    <w:rsid w:val="006F2AB8"/>
    <w:rsid w:val="006F3000"/>
    <w:rsid w:val="006F3541"/>
    <w:rsid w:val="006F37AC"/>
    <w:rsid w:val="006F3CD2"/>
    <w:rsid w:val="006F3E40"/>
    <w:rsid w:val="006F5158"/>
    <w:rsid w:val="006F5773"/>
    <w:rsid w:val="006F6BFC"/>
    <w:rsid w:val="006F6ECA"/>
    <w:rsid w:val="006F71C1"/>
    <w:rsid w:val="006F7232"/>
    <w:rsid w:val="006F72E9"/>
    <w:rsid w:val="006F7BE2"/>
    <w:rsid w:val="00700950"/>
    <w:rsid w:val="0070105B"/>
    <w:rsid w:val="00701136"/>
    <w:rsid w:val="00701154"/>
    <w:rsid w:val="00702310"/>
    <w:rsid w:val="00702E3E"/>
    <w:rsid w:val="007030DB"/>
    <w:rsid w:val="00703188"/>
    <w:rsid w:val="0070319A"/>
    <w:rsid w:val="00703C9D"/>
    <w:rsid w:val="00703CB4"/>
    <w:rsid w:val="00703F5F"/>
    <w:rsid w:val="00703FC8"/>
    <w:rsid w:val="007040A4"/>
    <w:rsid w:val="007041A6"/>
    <w:rsid w:val="00705167"/>
    <w:rsid w:val="00705657"/>
    <w:rsid w:val="007056BC"/>
    <w:rsid w:val="0070589F"/>
    <w:rsid w:val="00706DB6"/>
    <w:rsid w:val="00706FD2"/>
    <w:rsid w:val="007072DC"/>
    <w:rsid w:val="0070760A"/>
    <w:rsid w:val="00707C18"/>
    <w:rsid w:val="00710054"/>
    <w:rsid w:val="00710301"/>
    <w:rsid w:val="007103A9"/>
    <w:rsid w:val="0071055D"/>
    <w:rsid w:val="00710B8F"/>
    <w:rsid w:val="00710C26"/>
    <w:rsid w:val="00710CC0"/>
    <w:rsid w:val="0071147D"/>
    <w:rsid w:val="00711634"/>
    <w:rsid w:val="0071189F"/>
    <w:rsid w:val="00711D9F"/>
    <w:rsid w:val="0071200A"/>
    <w:rsid w:val="00712256"/>
    <w:rsid w:val="0071256D"/>
    <w:rsid w:val="00712627"/>
    <w:rsid w:val="00712885"/>
    <w:rsid w:val="00712E8D"/>
    <w:rsid w:val="00713099"/>
    <w:rsid w:val="00713394"/>
    <w:rsid w:val="00713788"/>
    <w:rsid w:val="00713960"/>
    <w:rsid w:val="007139D1"/>
    <w:rsid w:val="00713A3E"/>
    <w:rsid w:val="00714A8F"/>
    <w:rsid w:val="0071514F"/>
    <w:rsid w:val="007152BE"/>
    <w:rsid w:val="0071536E"/>
    <w:rsid w:val="00715D4A"/>
    <w:rsid w:val="007162A4"/>
    <w:rsid w:val="00716A21"/>
    <w:rsid w:val="00716AD2"/>
    <w:rsid w:val="00717652"/>
    <w:rsid w:val="0072028E"/>
    <w:rsid w:val="007203CA"/>
    <w:rsid w:val="007226F5"/>
    <w:rsid w:val="00722A64"/>
    <w:rsid w:val="00722C0B"/>
    <w:rsid w:val="00722DD5"/>
    <w:rsid w:val="00722E1C"/>
    <w:rsid w:val="00722E89"/>
    <w:rsid w:val="007230E7"/>
    <w:rsid w:val="00723113"/>
    <w:rsid w:val="00723B2C"/>
    <w:rsid w:val="00724021"/>
    <w:rsid w:val="007242B0"/>
    <w:rsid w:val="00724ED0"/>
    <w:rsid w:val="00724F92"/>
    <w:rsid w:val="007253D6"/>
    <w:rsid w:val="00725618"/>
    <w:rsid w:val="0072578A"/>
    <w:rsid w:val="0072597A"/>
    <w:rsid w:val="00726DF4"/>
    <w:rsid w:val="00727800"/>
    <w:rsid w:val="00727A91"/>
    <w:rsid w:val="00727CAF"/>
    <w:rsid w:val="0073174A"/>
    <w:rsid w:val="0073250A"/>
    <w:rsid w:val="0073290E"/>
    <w:rsid w:val="00733380"/>
    <w:rsid w:val="007333B8"/>
    <w:rsid w:val="00733DB3"/>
    <w:rsid w:val="00733DE2"/>
    <w:rsid w:val="0073455B"/>
    <w:rsid w:val="007346DA"/>
    <w:rsid w:val="00734781"/>
    <w:rsid w:val="007348CA"/>
    <w:rsid w:val="00734E57"/>
    <w:rsid w:val="0073549E"/>
    <w:rsid w:val="00735D2D"/>
    <w:rsid w:val="00736DCA"/>
    <w:rsid w:val="00737161"/>
    <w:rsid w:val="007373AA"/>
    <w:rsid w:val="0073792C"/>
    <w:rsid w:val="00737DFC"/>
    <w:rsid w:val="00740318"/>
    <w:rsid w:val="00741FED"/>
    <w:rsid w:val="0074257A"/>
    <w:rsid w:val="00742C60"/>
    <w:rsid w:val="007444A1"/>
    <w:rsid w:val="00744560"/>
    <w:rsid w:val="007449BE"/>
    <w:rsid w:val="00744AC8"/>
    <w:rsid w:val="00744C4E"/>
    <w:rsid w:val="00744CBF"/>
    <w:rsid w:val="00745173"/>
    <w:rsid w:val="00745AE0"/>
    <w:rsid w:val="00745CF1"/>
    <w:rsid w:val="0074604D"/>
    <w:rsid w:val="00746751"/>
    <w:rsid w:val="00746C23"/>
    <w:rsid w:val="00746E78"/>
    <w:rsid w:val="00747165"/>
    <w:rsid w:val="00747434"/>
    <w:rsid w:val="0074788B"/>
    <w:rsid w:val="00747B07"/>
    <w:rsid w:val="00750767"/>
    <w:rsid w:val="007508DE"/>
    <w:rsid w:val="0075128B"/>
    <w:rsid w:val="0075137C"/>
    <w:rsid w:val="00752051"/>
    <w:rsid w:val="007520D0"/>
    <w:rsid w:val="00752246"/>
    <w:rsid w:val="007522E2"/>
    <w:rsid w:val="00752F36"/>
    <w:rsid w:val="007530EB"/>
    <w:rsid w:val="0075368F"/>
    <w:rsid w:val="00753779"/>
    <w:rsid w:val="0075417E"/>
    <w:rsid w:val="0075418A"/>
    <w:rsid w:val="0075424D"/>
    <w:rsid w:val="007542AD"/>
    <w:rsid w:val="00754484"/>
    <w:rsid w:val="0075516C"/>
    <w:rsid w:val="00755942"/>
    <w:rsid w:val="007565A6"/>
    <w:rsid w:val="007570D4"/>
    <w:rsid w:val="0075712D"/>
    <w:rsid w:val="0075726B"/>
    <w:rsid w:val="007573B8"/>
    <w:rsid w:val="00757559"/>
    <w:rsid w:val="00757AAF"/>
    <w:rsid w:val="00760C58"/>
    <w:rsid w:val="00760CDC"/>
    <w:rsid w:val="007615E0"/>
    <w:rsid w:val="007616F6"/>
    <w:rsid w:val="00761A61"/>
    <w:rsid w:val="00762064"/>
    <w:rsid w:val="0076260D"/>
    <w:rsid w:val="00762D89"/>
    <w:rsid w:val="00763A2F"/>
    <w:rsid w:val="00763B77"/>
    <w:rsid w:val="0076469C"/>
    <w:rsid w:val="0076513B"/>
    <w:rsid w:val="007651E8"/>
    <w:rsid w:val="007654CC"/>
    <w:rsid w:val="00765551"/>
    <w:rsid w:val="0076587B"/>
    <w:rsid w:val="00765940"/>
    <w:rsid w:val="00765BFE"/>
    <w:rsid w:val="00766242"/>
    <w:rsid w:val="007665F3"/>
    <w:rsid w:val="00766D66"/>
    <w:rsid w:val="0076702C"/>
    <w:rsid w:val="007673B3"/>
    <w:rsid w:val="00767896"/>
    <w:rsid w:val="007678BE"/>
    <w:rsid w:val="00767F6C"/>
    <w:rsid w:val="0077037B"/>
    <w:rsid w:val="00771173"/>
    <w:rsid w:val="007713CD"/>
    <w:rsid w:val="0077148E"/>
    <w:rsid w:val="007715F6"/>
    <w:rsid w:val="0077186C"/>
    <w:rsid w:val="00771B7F"/>
    <w:rsid w:val="00771DA4"/>
    <w:rsid w:val="007724A3"/>
    <w:rsid w:val="007727BA"/>
    <w:rsid w:val="00772829"/>
    <w:rsid w:val="007728ED"/>
    <w:rsid w:val="00772AC0"/>
    <w:rsid w:val="00773919"/>
    <w:rsid w:val="00773C0B"/>
    <w:rsid w:val="0077455C"/>
    <w:rsid w:val="00775471"/>
    <w:rsid w:val="007755CE"/>
    <w:rsid w:val="00775606"/>
    <w:rsid w:val="007756E3"/>
    <w:rsid w:val="007759C4"/>
    <w:rsid w:val="00775F02"/>
    <w:rsid w:val="007766C5"/>
    <w:rsid w:val="00777848"/>
    <w:rsid w:val="00777893"/>
    <w:rsid w:val="00777C1A"/>
    <w:rsid w:val="00777FAC"/>
    <w:rsid w:val="0078001C"/>
    <w:rsid w:val="007802E4"/>
    <w:rsid w:val="007804B8"/>
    <w:rsid w:val="007807E1"/>
    <w:rsid w:val="00781698"/>
    <w:rsid w:val="00781B2B"/>
    <w:rsid w:val="00782890"/>
    <w:rsid w:val="00782A45"/>
    <w:rsid w:val="00782AB3"/>
    <w:rsid w:val="00782ABD"/>
    <w:rsid w:val="00782BAA"/>
    <w:rsid w:val="00782C07"/>
    <w:rsid w:val="007834E2"/>
    <w:rsid w:val="00783820"/>
    <w:rsid w:val="007843B7"/>
    <w:rsid w:val="007848B8"/>
    <w:rsid w:val="00784902"/>
    <w:rsid w:val="007852D0"/>
    <w:rsid w:val="007852E9"/>
    <w:rsid w:val="007856A9"/>
    <w:rsid w:val="00785996"/>
    <w:rsid w:val="00785D7D"/>
    <w:rsid w:val="00785D9F"/>
    <w:rsid w:val="007862A0"/>
    <w:rsid w:val="0078644D"/>
    <w:rsid w:val="00786FD9"/>
    <w:rsid w:val="00787372"/>
    <w:rsid w:val="007874F6"/>
    <w:rsid w:val="007876AB"/>
    <w:rsid w:val="00787D9D"/>
    <w:rsid w:val="00787F63"/>
    <w:rsid w:val="00787FE4"/>
    <w:rsid w:val="0079041A"/>
    <w:rsid w:val="00790B15"/>
    <w:rsid w:val="00790F49"/>
    <w:rsid w:val="00791028"/>
    <w:rsid w:val="00791411"/>
    <w:rsid w:val="007916A7"/>
    <w:rsid w:val="007919A3"/>
    <w:rsid w:val="00791DD7"/>
    <w:rsid w:val="00791F93"/>
    <w:rsid w:val="00792C1B"/>
    <w:rsid w:val="00792FBC"/>
    <w:rsid w:val="007931CB"/>
    <w:rsid w:val="0079393D"/>
    <w:rsid w:val="00793FA5"/>
    <w:rsid w:val="0079462E"/>
    <w:rsid w:val="00794A1F"/>
    <w:rsid w:val="00794AFA"/>
    <w:rsid w:val="00794D1B"/>
    <w:rsid w:val="007951D4"/>
    <w:rsid w:val="0079573B"/>
    <w:rsid w:val="00795C50"/>
    <w:rsid w:val="00796A55"/>
    <w:rsid w:val="00797C46"/>
    <w:rsid w:val="00797F57"/>
    <w:rsid w:val="00797FC8"/>
    <w:rsid w:val="007A1069"/>
    <w:rsid w:val="007A1099"/>
    <w:rsid w:val="007A167F"/>
    <w:rsid w:val="007A1796"/>
    <w:rsid w:val="007A1903"/>
    <w:rsid w:val="007A19F6"/>
    <w:rsid w:val="007A1B9F"/>
    <w:rsid w:val="007A2200"/>
    <w:rsid w:val="007A27A4"/>
    <w:rsid w:val="007A2ACA"/>
    <w:rsid w:val="007A2B65"/>
    <w:rsid w:val="007A3F94"/>
    <w:rsid w:val="007A5617"/>
    <w:rsid w:val="007A5803"/>
    <w:rsid w:val="007A5EB6"/>
    <w:rsid w:val="007A5F9C"/>
    <w:rsid w:val="007A6668"/>
    <w:rsid w:val="007A68B2"/>
    <w:rsid w:val="007A695E"/>
    <w:rsid w:val="007A698B"/>
    <w:rsid w:val="007A6A9C"/>
    <w:rsid w:val="007A7979"/>
    <w:rsid w:val="007A7A1D"/>
    <w:rsid w:val="007B0245"/>
    <w:rsid w:val="007B052F"/>
    <w:rsid w:val="007B05AC"/>
    <w:rsid w:val="007B083F"/>
    <w:rsid w:val="007B0880"/>
    <w:rsid w:val="007B0D01"/>
    <w:rsid w:val="007B1532"/>
    <w:rsid w:val="007B1591"/>
    <w:rsid w:val="007B1CD4"/>
    <w:rsid w:val="007B2085"/>
    <w:rsid w:val="007B2426"/>
    <w:rsid w:val="007B2D94"/>
    <w:rsid w:val="007B2FDC"/>
    <w:rsid w:val="007B302A"/>
    <w:rsid w:val="007B3584"/>
    <w:rsid w:val="007B38A0"/>
    <w:rsid w:val="007B38B7"/>
    <w:rsid w:val="007B3B8B"/>
    <w:rsid w:val="007B3DED"/>
    <w:rsid w:val="007B4220"/>
    <w:rsid w:val="007B44E2"/>
    <w:rsid w:val="007B4765"/>
    <w:rsid w:val="007B497E"/>
    <w:rsid w:val="007B4AFC"/>
    <w:rsid w:val="007B4EFA"/>
    <w:rsid w:val="007B4F7B"/>
    <w:rsid w:val="007B516D"/>
    <w:rsid w:val="007B52A4"/>
    <w:rsid w:val="007B583D"/>
    <w:rsid w:val="007B5A37"/>
    <w:rsid w:val="007B6684"/>
    <w:rsid w:val="007B69DD"/>
    <w:rsid w:val="007B6B21"/>
    <w:rsid w:val="007B7024"/>
    <w:rsid w:val="007B70AB"/>
    <w:rsid w:val="007B769F"/>
    <w:rsid w:val="007B78BF"/>
    <w:rsid w:val="007B7E44"/>
    <w:rsid w:val="007B7F29"/>
    <w:rsid w:val="007B7FEB"/>
    <w:rsid w:val="007C0112"/>
    <w:rsid w:val="007C0390"/>
    <w:rsid w:val="007C1292"/>
    <w:rsid w:val="007C14A2"/>
    <w:rsid w:val="007C1E26"/>
    <w:rsid w:val="007C2198"/>
    <w:rsid w:val="007C2569"/>
    <w:rsid w:val="007C2F2A"/>
    <w:rsid w:val="007C300E"/>
    <w:rsid w:val="007C328D"/>
    <w:rsid w:val="007C336F"/>
    <w:rsid w:val="007C4108"/>
    <w:rsid w:val="007C41B1"/>
    <w:rsid w:val="007C4250"/>
    <w:rsid w:val="007C4BDC"/>
    <w:rsid w:val="007C4F61"/>
    <w:rsid w:val="007C54E3"/>
    <w:rsid w:val="007C6FF1"/>
    <w:rsid w:val="007C70BB"/>
    <w:rsid w:val="007D01C0"/>
    <w:rsid w:val="007D01FD"/>
    <w:rsid w:val="007D1069"/>
    <w:rsid w:val="007D16C6"/>
    <w:rsid w:val="007D2B2F"/>
    <w:rsid w:val="007D2E0C"/>
    <w:rsid w:val="007D30B7"/>
    <w:rsid w:val="007D3400"/>
    <w:rsid w:val="007D3739"/>
    <w:rsid w:val="007D3C74"/>
    <w:rsid w:val="007D402B"/>
    <w:rsid w:val="007D42BB"/>
    <w:rsid w:val="007D4D55"/>
    <w:rsid w:val="007D58F4"/>
    <w:rsid w:val="007D5C89"/>
    <w:rsid w:val="007D630C"/>
    <w:rsid w:val="007D669B"/>
    <w:rsid w:val="007D6EE0"/>
    <w:rsid w:val="007D6F3C"/>
    <w:rsid w:val="007D740A"/>
    <w:rsid w:val="007D7A5F"/>
    <w:rsid w:val="007D7B15"/>
    <w:rsid w:val="007D7E0C"/>
    <w:rsid w:val="007D7FBF"/>
    <w:rsid w:val="007E11A5"/>
    <w:rsid w:val="007E13FF"/>
    <w:rsid w:val="007E15AD"/>
    <w:rsid w:val="007E182B"/>
    <w:rsid w:val="007E1B0F"/>
    <w:rsid w:val="007E23FA"/>
    <w:rsid w:val="007E25ED"/>
    <w:rsid w:val="007E2BC0"/>
    <w:rsid w:val="007E34E2"/>
    <w:rsid w:val="007E3D56"/>
    <w:rsid w:val="007E4DE7"/>
    <w:rsid w:val="007E5091"/>
    <w:rsid w:val="007E5108"/>
    <w:rsid w:val="007E5263"/>
    <w:rsid w:val="007E540F"/>
    <w:rsid w:val="007E565B"/>
    <w:rsid w:val="007E5662"/>
    <w:rsid w:val="007E64C1"/>
    <w:rsid w:val="007E68A8"/>
    <w:rsid w:val="007E68C8"/>
    <w:rsid w:val="007E6AF4"/>
    <w:rsid w:val="007E73F9"/>
    <w:rsid w:val="007E7BBA"/>
    <w:rsid w:val="007E7EDE"/>
    <w:rsid w:val="007F002C"/>
    <w:rsid w:val="007F0065"/>
    <w:rsid w:val="007F0322"/>
    <w:rsid w:val="007F0402"/>
    <w:rsid w:val="007F0ABC"/>
    <w:rsid w:val="007F0C10"/>
    <w:rsid w:val="007F1914"/>
    <w:rsid w:val="007F1DF7"/>
    <w:rsid w:val="007F251D"/>
    <w:rsid w:val="007F27D4"/>
    <w:rsid w:val="007F2FF3"/>
    <w:rsid w:val="007F32DC"/>
    <w:rsid w:val="007F4771"/>
    <w:rsid w:val="007F503A"/>
    <w:rsid w:val="007F5302"/>
    <w:rsid w:val="007F54B7"/>
    <w:rsid w:val="007F652C"/>
    <w:rsid w:val="007F6734"/>
    <w:rsid w:val="007F67E9"/>
    <w:rsid w:val="007F68BB"/>
    <w:rsid w:val="007F7521"/>
    <w:rsid w:val="007F7C7B"/>
    <w:rsid w:val="00800212"/>
    <w:rsid w:val="008003A2"/>
    <w:rsid w:val="008006D2"/>
    <w:rsid w:val="00800C83"/>
    <w:rsid w:val="00800E50"/>
    <w:rsid w:val="0080128F"/>
    <w:rsid w:val="00801BB8"/>
    <w:rsid w:val="00802C1C"/>
    <w:rsid w:val="00802E38"/>
    <w:rsid w:val="00803550"/>
    <w:rsid w:val="00804028"/>
    <w:rsid w:val="008040A2"/>
    <w:rsid w:val="00804158"/>
    <w:rsid w:val="008041A9"/>
    <w:rsid w:val="0080436E"/>
    <w:rsid w:val="008045BC"/>
    <w:rsid w:val="00804632"/>
    <w:rsid w:val="00805173"/>
    <w:rsid w:val="008054D9"/>
    <w:rsid w:val="00806458"/>
    <w:rsid w:val="00806688"/>
    <w:rsid w:val="00806B06"/>
    <w:rsid w:val="00806BC7"/>
    <w:rsid w:val="00807737"/>
    <w:rsid w:val="00807A3E"/>
    <w:rsid w:val="00807A62"/>
    <w:rsid w:val="00810166"/>
    <w:rsid w:val="00810338"/>
    <w:rsid w:val="00811E0A"/>
    <w:rsid w:val="00811E3E"/>
    <w:rsid w:val="00812282"/>
    <w:rsid w:val="00812D05"/>
    <w:rsid w:val="0081383F"/>
    <w:rsid w:val="008138EA"/>
    <w:rsid w:val="00813D7F"/>
    <w:rsid w:val="00813F58"/>
    <w:rsid w:val="0081419B"/>
    <w:rsid w:val="00814203"/>
    <w:rsid w:val="0081425C"/>
    <w:rsid w:val="008148E4"/>
    <w:rsid w:val="00814C1A"/>
    <w:rsid w:val="0081525D"/>
    <w:rsid w:val="00815313"/>
    <w:rsid w:val="008153E5"/>
    <w:rsid w:val="008157F1"/>
    <w:rsid w:val="00815C41"/>
    <w:rsid w:val="00815CA4"/>
    <w:rsid w:val="0081645E"/>
    <w:rsid w:val="00816480"/>
    <w:rsid w:val="00816BFC"/>
    <w:rsid w:val="00816EC2"/>
    <w:rsid w:val="00820D47"/>
    <w:rsid w:val="008210B0"/>
    <w:rsid w:val="008218ED"/>
    <w:rsid w:val="00822980"/>
    <w:rsid w:val="00822BF0"/>
    <w:rsid w:val="008236E1"/>
    <w:rsid w:val="0082374A"/>
    <w:rsid w:val="00824458"/>
    <w:rsid w:val="00824893"/>
    <w:rsid w:val="008248FC"/>
    <w:rsid w:val="008249F7"/>
    <w:rsid w:val="00824B0D"/>
    <w:rsid w:val="00824B74"/>
    <w:rsid w:val="00824F1D"/>
    <w:rsid w:val="008264D3"/>
    <w:rsid w:val="00826672"/>
    <w:rsid w:val="008267CE"/>
    <w:rsid w:val="00827027"/>
    <w:rsid w:val="00827355"/>
    <w:rsid w:val="008275BE"/>
    <w:rsid w:val="008275DB"/>
    <w:rsid w:val="0082780C"/>
    <w:rsid w:val="00830901"/>
    <w:rsid w:val="00830CE3"/>
    <w:rsid w:val="008316E7"/>
    <w:rsid w:val="00831763"/>
    <w:rsid w:val="00831BAD"/>
    <w:rsid w:val="00832500"/>
    <w:rsid w:val="0083263C"/>
    <w:rsid w:val="00832944"/>
    <w:rsid w:val="00833812"/>
    <w:rsid w:val="00834759"/>
    <w:rsid w:val="00834B74"/>
    <w:rsid w:val="008350AF"/>
    <w:rsid w:val="008354C4"/>
    <w:rsid w:val="00835730"/>
    <w:rsid w:val="00835EC9"/>
    <w:rsid w:val="00836280"/>
    <w:rsid w:val="008362EF"/>
    <w:rsid w:val="008363A5"/>
    <w:rsid w:val="008364AD"/>
    <w:rsid w:val="008368D9"/>
    <w:rsid w:val="00840123"/>
    <w:rsid w:val="00840DE2"/>
    <w:rsid w:val="00841388"/>
    <w:rsid w:val="00841990"/>
    <w:rsid w:val="00841BDA"/>
    <w:rsid w:val="00841EFB"/>
    <w:rsid w:val="00841F44"/>
    <w:rsid w:val="00842764"/>
    <w:rsid w:val="00842912"/>
    <w:rsid w:val="00842C68"/>
    <w:rsid w:val="00842C82"/>
    <w:rsid w:val="00842FF0"/>
    <w:rsid w:val="008430C2"/>
    <w:rsid w:val="008436D7"/>
    <w:rsid w:val="008440FE"/>
    <w:rsid w:val="008442AA"/>
    <w:rsid w:val="00844A77"/>
    <w:rsid w:val="00844CF5"/>
    <w:rsid w:val="00844E86"/>
    <w:rsid w:val="00844ECA"/>
    <w:rsid w:val="008450B4"/>
    <w:rsid w:val="00845A0E"/>
    <w:rsid w:val="00845B35"/>
    <w:rsid w:val="00845C05"/>
    <w:rsid w:val="00846119"/>
    <w:rsid w:val="008464A4"/>
    <w:rsid w:val="00846B8E"/>
    <w:rsid w:val="00847423"/>
    <w:rsid w:val="008474E3"/>
    <w:rsid w:val="00847F04"/>
    <w:rsid w:val="008504A4"/>
    <w:rsid w:val="00850E5D"/>
    <w:rsid w:val="008517E4"/>
    <w:rsid w:val="008519BE"/>
    <w:rsid w:val="008522F1"/>
    <w:rsid w:val="008525CF"/>
    <w:rsid w:val="008527ED"/>
    <w:rsid w:val="0085296D"/>
    <w:rsid w:val="008531C0"/>
    <w:rsid w:val="008534F3"/>
    <w:rsid w:val="008537F7"/>
    <w:rsid w:val="008539CB"/>
    <w:rsid w:val="00853D69"/>
    <w:rsid w:val="008546BE"/>
    <w:rsid w:val="00854950"/>
    <w:rsid w:val="00855762"/>
    <w:rsid w:val="00856074"/>
    <w:rsid w:val="0085663D"/>
    <w:rsid w:val="00856A3A"/>
    <w:rsid w:val="008570D1"/>
    <w:rsid w:val="008572EC"/>
    <w:rsid w:val="008576A8"/>
    <w:rsid w:val="008577D7"/>
    <w:rsid w:val="00857949"/>
    <w:rsid w:val="00857F24"/>
    <w:rsid w:val="008600FF"/>
    <w:rsid w:val="008605CA"/>
    <w:rsid w:val="00860788"/>
    <w:rsid w:val="00860D1F"/>
    <w:rsid w:val="0086178D"/>
    <w:rsid w:val="008618E0"/>
    <w:rsid w:val="00861F0D"/>
    <w:rsid w:val="00862467"/>
    <w:rsid w:val="00863F18"/>
    <w:rsid w:val="008641EA"/>
    <w:rsid w:val="00864204"/>
    <w:rsid w:val="008645F4"/>
    <w:rsid w:val="008653AA"/>
    <w:rsid w:val="008654F8"/>
    <w:rsid w:val="0086568E"/>
    <w:rsid w:val="00865A56"/>
    <w:rsid w:val="008672A6"/>
    <w:rsid w:val="00867A74"/>
    <w:rsid w:val="008706D7"/>
    <w:rsid w:val="00870FA5"/>
    <w:rsid w:val="00871798"/>
    <w:rsid w:val="008719A4"/>
    <w:rsid w:val="00871A98"/>
    <w:rsid w:val="00871E24"/>
    <w:rsid w:val="008721A4"/>
    <w:rsid w:val="00872436"/>
    <w:rsid w:val="0087277A"/>
    <w:rsid w:val="00872A47"/>
    <w:rsid w:val="00872B9A"/>
    <w:rsid w:val="0087311E"/>
    <w:rsid w:val="00873391"/>
    <w:rsid w:val="008733D7"/>
    <w:rsid w:val="0087362A"/>
    <w:rsid w:val="008736E2"/>
    <w:rsid w:val="00873A1A"/>
    <w:rsid w:val="00873F2C"/>
    <w:rsid w:val="00874565"/>
    <w:rsid w:val="008749E4"/>
    <w:rsid w:val="00874C94"/>
    <w:rsid w:val="00874F9E"/>
    <w:rsid w:val="008756C8"/>
    <w:rsid w:val="008763B8"/>
    <w:rsid w:val="00876410"/>
    <w:rsid w:val="00876A19"/>
    <w:rsid w:val="00876E6E"/>
    <w:rsid w:val="00876FAE"/>
    <w:rsid w:val="0087713D"/>
    <w:rsid w:val="00877247"/>
    <w:rsid w:val="00877CE3"/>
    <w:rsid w:val="008801AE"/>
    <w:rsid w:val="008807E5"/>
    <w:rsid w:val="008809AF"/>
    <w:rsid w:val="00880AA3"/>
    <w:rsid w:val="00881A33"/>
    <w:rsid w:val="00882BA1"/>
    <w:rsid w:val="00882E79"/>
    <w:rsid w:val="00882F07"/>
    <w:rsid w:val="00882F48"/>
    <w:rsid w:val="0088351C"/>
    <w:rsid w:val="00883882"/>
    <w:rsid w:val="008841B1"/>
    <w:rsid w:val="0088421C"/>
    <w:rsid w:val="0088445B"/>
    <w:rsid w:val="00884BFE"/>
    <w:rsid w:val="00886803"/>
    <w:rsid w:val="00886CED"/>
    <w:rsid w:val="008901ED"/>
    <w:rsid w:val="0089084F"/>
    <w:rsid w:val="00890904"/>
    <w:rsid w:val="00891406"/>
    <w:rsid w:val="008916B4"/>
    <w:rsid w:val="008918D5"/>
    <w:rsid w:val="00891AF6"/>
    <w:rsid w:val="00891BC3"/>
    <w:rsid w:val="00892350"/>
    <w:rsid w:val="0089247D"/>
    <w:rsid w:val="008926D7"/>
    <w:rsid w:val="00892BE5"/>
    <w:rsid w:val="00892F7B"/>
    <w:rsid w:val="008930AF"/>
    <w:rsid w:val="008930F7"/>
    <w:rsid w:val="0089368B"/>
    <w:rsid w:val="008937C8"/>
    <w:rsid w:val="00894B84"/>
    <w:rsid w:val="008953AF"/>
    <w:rsid w:val="00895AAC"/>
    <w:rsid w:val="0089669D"/>
    <w:rsid w:val="008967C4"/>
    <w:rsid w:val="008968FF"/>
    <w:rsid w:val="00896958"/>
    <w:rsid w:val="00896CF2"/>
    <w:rsid w:val="008974F8"/>
    <w:rsid w:val="008978D2"/>
    <w:rsid w:val="00897C20"/>
    <w:rsid w:val="008A0BB0"/>
    <w:rsid w:val="008A0D2A"/>
    <w:rsid w:val="008A1693"/>
    <w:rsid w:val="008A1702"/>
    <w:rsid w:val="008A1B4A"/>
    <w:rsid w:val="008A20D1"/>
    <w:rsid w:val="008A2415"/>
    <w:rsid w:val="008A254F"/>
    <w:rsid w:val="008A2630"/>
    <w:rsid w:val="008A3674"/>
    <w:rsid w:val="008A39A7"/>
    <w:rsid w:val="008A3D60"/>
    <w:rsid w:val="008A48AC"/>
    <w:rsid w:val="008A4E87"/>
    <w:rsid w:val="008A4EC6"/>
    <w:rsid w:val="008A5552"/>
    <w:rsid w:val="008A5833"/>
    <w:rsid w:val="008A5B89"/>
    <w:rsid w:val="008A5EE2"/>
    <w:rsid w:val="008A6502"/>
    <w:rsid w:val="008A7D19"/>
    <w:rsid w:val="008B0735"/>
    <w:rsid w:val="008B0899"/>
    <w:rsid w:val="008B09CD"/>
    <w:rsid w:val="008B1114"/>
    <w:rsid w:val="008B177F"/>
    <w:rsid w:val="008B186A"/>
    <w:rsid w:val="008B1C6A"/>
    <w:rsid w:val="008B228A"/>
    <w:rsid w:val="008B233C"/>
    <w:rsid w:val="008B2DF2"/>
    <w:rsid w:val="008B3256"/>
    <w:rsid w:val="008B3A88"/>
    <w:rsid w:val="008B426C"/>
    <w:rsid w:val="008B4BC3"/>
    <w:rsid w:val="008B4BFC"/>
    <w:rsid w:val="008B4D9E"/>
    <w:rsid w:val="008B4F90"/>
    <w:rsid w:val="008B51B4"/>
    <w:rsid w:val="008B581E"/>
    <w:rsid w:val="008B599D"/>
    <w:rsid w:val="008B5B67"/>
    <w:rsid w:val="008B5D7A"/>
    <w:rsid w:val="008B66E3"/>
    <w:rsid w:val="008B6C17"/>
    <w:rsid w:val="008B70C5"/>
    <w:rsid w:val="008B7405"/>
    <w:rsid w:val="008B7848"/>
    <w:rsid w:val="008B7E81"/>
    <w:rsid w:val="008C1060"/>
    <w:rsid w:val="008C1E05"/>
    <w:rsid w:val="008C23F2"/>
    <w:rsid w:val="008C260D"/>
    <w:rsid w:val="008C262E"/>
    <w:rsid w:val="008C2714"/>
    <w:rsid w:val="008C28D9"/>
    <w:rsid w:val="008C34AE"/>
    <w:rsid w:val="008C34BB"/>
    <w:rsid w:val="008C4010"/>
    <w:rsid w:val="008C4458"/>
    <w:rsid w:val="008C44C4"/>
    <w:rsid w:val="008C45E2"/>
    <w:rsid w:val="008C4788"/>
    <w:rsid w:val="008C4CE2"/>
    <w:rsid w:val="008C5092"/>
    <w:rsid w:val="008C5316"/>
    <w:rsid w:val="008C59B6"/>
    <w:rsid w:val="008C5B3A"/>
    <w:rsid w:val="008C63F6"/>
    <w:rsid w:val="008C683F"/>
    <w:rsid w:val="008C6898"/>
    <w:rsid w:val="008C68DA"/>
    <w:rsid w:val="008C69F1"/>
    <w:rsid w:val="008C762D"/>
    <w:rsid w:val="008C7DB0"/>
    <w:rsid w:val="008D00B0"/>
    <w:rsid w:val="008D136A"/>
    <w:rsid w:val="008D1AD6"/>
    <w:rsid w:val="008D1B44"/>
    <w:rsid w:val="008D23F9"/>
    <w:rsid w:val="008D2A15"/>
    <w:rsid w:val="008D2FB6"/>
    <w:rsid w:val="008D3726"/>
    <w:rsid w:val="008D3F1D"/>
    <w:rsid w:val="008D4568"/>
    <w:rsid w:val="008D4B3F"/>
    <w:rsid w:val="008D4CB0"/>
    <w:rsid w:val="008D5461"/>
    <w:rsid w:val="008D5576"/>
    <w:rsid w:val="008D5A52"/>
    <w:rsid w:val="008D61EF"/>
    <w:rsid w:val="008D6397"/>
    <w:rsid w:val="008D6BCB"/>
    <w:rsid w:val="008D6F13"/>
    <w:rsid w:val="008D7341"/>
    <w:rsid w:val="008D73C9"/>
    <w:rsid w:val="008D74DD"/>
    <w:rsid w:val="008D753E"/>
    <w:rsid w:val="008E022F"/>
    <w:rsid w:val="008E03D7"/>
    <w:rsid w:val="008E0BEE"/>
    <w:rsid w:val="008E0EDA"/>
    <w:rsid w:val="008E14D5"/>
    <w:rsid w:val="008E16BF"/>
    <w:rsid w:val="008E20D8"/>
    <w:rsid w:val="008E3049"/>
    <w:rsid w:val="008E35A3"/>
    <w:rsid w:val="008E4721"/>
    <w:rsid w:val="008E4865"/>
    <w:rsid w:val="008E4DB7"/>
    <w:rsid w:val="008E4E5A"/>
    <w:rsid w:val="008E4EB1"/>
    <w:rsid w:val="008E5019"/>
    <w:rsid w:val="008E51D7"/>
    <w:rsid w:val="008E5C03"/>
    <w:rsid w:val="008E6F34"/>
    <w:rsid w:val="008E7274"/>
    <w:rsid w:val="008E7C99"/>
    <w:rsid w:val="008F001D"/>
    <w:rsid w:val="008F0562"/>
    <w:rsid w:val="008F09FA"/>
    <w:rsid w:val="008F0BEF"/>
    <w:rsid w:val="008F0C3A"/>
    <w:rsid w:val="008F0DAE"/>
    <w:rsid w:val="008F1639"/>
    <w:rsid w:val="008F1E88"/>
    <w:rsid w:val="008F2425"/>
    <w:rsid w:val="008F260B"/>
    <w:rsid w:val="008F27F1"/>
    <w:rsid w:val="008F2F21"/>
    <w:rsid w:val="008F327C"/>
    <w:rsid w:val="008F3C5F"/>
    <w:rsid w:val="008F4489"/>
    <w:rsid w:val="008F450F"/>
    <w:rsid w:val="008F46E6"/>
    <w:rsid w:val="008F4975"/>
    <w:rsid w:val="008F53E5"/>
    <w:rsid w:val="008F587A"/>
    <w:rsid w:val="008F608C"/>
    <w:rsid w:val="008F611D"/>
    <w:rsid w:val="008F6ADB"/>
    <w:rsid w:val="008F766A"/>
    <w:rsid w:val="008F784D"/>
    <w:rsid w:val="00900253"/>
    <w:rsid w:val="009005FD"/>
    <w:rsid w:val="009008E2"/>
    <w:rsid w:val="00900D5B"/>
    <w:rsid w:val="009011F2"/>
    <w:rsid w:val="00901DC0"/>
    <w:rsid w:val="00901F14"/>
    <w:rsid w:val="009021CC"/>
    <w:rsid w:val="0090221A"/>
    <w:rsid w:val="009024A8"/>
    <w:rsid w:val="00902AA9"/>
    <w:rsid w:val="00903493"/>
    <w:rsid w:val="00903BD2"/>
    <w:rsid w:val="009040A5"/>
    <w:rsid w:val="009042F7"/>
    <w:rsid w:val="00904643"/>
    <w:rsid w:val="00904940"/>
    <w:rsid w:val="00904C52"/>
    <w:rsid w:val="009051F7"/>
    <w:rsid w:val="009056F6"/>
    <w:rsid w:val="009059C9"/>
    <w:rsid w:val="00906414"/>
    <w:rsid w:val="00906482"/>
    <w:rsid w:val="00906CAD"/>
    <w:rsid w:val="00906E65"/>
    <w:rsid w:val="00906FBD"/>
    <w:rsid w:val="009070E1"/>
    <w:rsid w:val="009073BF"/>
    <w:rsid w:val="00907F10"/>
    <w:rsid w:val="009101EB"/>
    <w:rsid w:val="00910CFD"/>
    <w:rsid w:val="009111E5"/>
    <w:rsid w:val="00911548"/>
    <w:rsid w:val="00912378"/>
    <w:rsid w:val="009126CA"/>
    <w:rsid w:val="009127CA"/>
    <w:rsid w:val="0091298B"/>
    <w:rsid w:val="00912C8B"/>
    <w:rsid w:val="00912D4F"/>
    <w:rsid w:val="00912FB7"/>
    <w:rsid w:val="00913AE9"/>
    <w:rsid w:val="00913B7E"/>
    <w:rsid w:val="00913BEE"/>
    <w:rsid w:val="009144D5"/>
    <w:rsid w:val="00914F02"/>
    <w:rsid w:val="00914FE8"/>
    <w:rsid w:val="009151B2"/>
    <w:rsid w:val="00915B96"/>
    <w:rsid w:val="00915D3D"/>
    <w:rsid w:val="00915F98"/>
    <w:rsid w:val="00915FA3"/>
    <w:rsid w:val="009168A8"/>
    <w:rsid w:val="00916B26"/>
    <w:rsid w:val="00920098"/>
    <w:rsid w:val="009209C2"/>
    <w:rsid w:val="00920BAA"/>
    <w:rsid w:val="0092177E"/>
    <w:rsid w:val="009217F8"/>
    <w:rsid w:val="009224DA"/>
    <w:rsid w:val="0092258E"/>
    <w:rsid w:val="00924129"/>
    <w:rsid w:val="0092470E"/>
    <w:rsid w:val="0092479A"/>
    <w:rsid w:val="00925187"/>
    <w:rsid w:val="00925722"/>
    <w:rsid w:val="0092581E"/>
    <w:rsid w:val="009258A9"/>
    <w:rsid w:val="009260CE"/>
    <w:rsid w:val="00926B70"/>
    <w:rsid w:val="00926CB8"/>
    <w:rsid w:val="0092709C"/>
    <w:rsid w:val="0092717F"/>
    <w:rsid w:val="00927285"/>
    <w:rsid w:val="0092742B"/>
    <w:rsid w:val="00927744"/>
    <w:rsid w:val="00927B05"/>
    <w:rsid w:val="00927B70"/>
    <w:rsid w:val="009304EC"/>
    <w:rsid w:val="00930D5D"/>
    <w:rsid w:val="00930E13"/>
    <w:rsid w:val="00930F12"/>
    <w:rsid w:val="00930F4E"/>
    <w:rsid w:val="009310F5"/>
    <w:rsid w:val="00931219"/>
    <w:rsid w:val="009317E5"/>
    <w:rsid w:val="00931BCA"/>
    <w:rsid w:val="00931DA3"/>
    <w:rsid w:val="00931E3E"/>
    <w:rsid w:val="00932395"/>
    <w:rsid w:val="009323E7"/>
    <w:rsid w:val="00932802"/>
    <w:rsid w:val="00932BBA"/>
    <w:rsid w:val="009334C9"/>
    <w:rsid w:val="009335A0"/>
    <w:rsid w:val="0093360D"/>
    <w:rsid w:val="00934203"/>
    <w:rsid w:val="009344C7"/>
    <w:rsid w:val="00934569"/>
    <w:rsid w:val="00935864"/>
    <w:rsid w:val="00936062"/>
    <w:rsid w:val="009360CC"/>
    <w:rsid w:val="0093650F"/>
    <w:rsid w:val="0093662C"/>
    <w:rsid w:val="009369A2"/>
    <w:rsid w:val="00936A70"/>
    <w:rsid w:val="00936AFA"/>
    <w:rsid w:val="00936CC6"/>
    <w:rsid w:val="00936D93"/>
    <w:rsid w:val="00937005"/>
    <w:rsid w:val="0093705E"/>
    <w:rsid w:val="00937637"/>
    <w:rsid w:val="0093795C"/>
    <w:rsid w:val="00937CBE"/>
    <w:rsid w:val="00937E1F"/>
    <w:rsid w:val="009405E3"/>
    <w:rsid w:val="009407B5"/>
    <w:rsid w:val="00940DD9"/>
    <w:rsid w:val="00940FE4"/>
    <w:rsid w:val="009411E7"/>
    <w:rsid w:val="0094121E"/>
    <w:rsid w:val="0094173C"/>
    <w:rsid w:val="00941A87"/>
    <w:rsid w:val="00941F1D"/>
    <w:rsid w:val="00942553"/>
    <w:rsid w:val="00942B45"/>
    <w:rsid w:val="00942DC5"/>
    <w:rsid w:val="0094304B"/>
    <w:rsid w:val="00943922"/>
    <w:rsid w:val="00943D9E"/>
    <w:rsid w:val="00944087"/>
    <w:rsid w:val="00944270"/>
    <w:rsid w:val="009448C2"/>
    <w:rsid w:val="00944A17"/>
    <w:rsid w:val="00944E74"/>
    <w:rsid w:val="009458D5"/>
    <w:rsid w:val="00945902"/>
    <w:rsid w:val="00945F2E"/>
    <w:rsid w:val="009461FD"/>
    <w:rsid w:val="009473A2"/>
    <w:rsid w:val="009475F0"/>
    <w:rsid w:val="00947725"/>
    <w:rsid w:val="0095012E"/>
    <w:rsid w:val="0095048A"/>
    <w:rsid w:val="009506C1"/>
    <w:rsid w:val="00950738"/>
    <w:rsid w:val="00950B46"/>
    <w:rsid w:val="00950F19"/>
    <w:rsid w:val="009515C8"/>
    <w:rsid w:val="0095161C"/>
    <w:rsid w:val="00951896"/>
    <w:rsid w:val="009518D0"/>
    <w:rsid w:val="00951934"/>
    <w:rsid w:val="009519CB"/>
    <w:rsid w:val="00951E35"/>
    <w:rsid w:val="0095207B"/>
    <w:rsid w:val="00952475"/>
    <w:rsid w:val="009525B4"/>
    <w:rsid w:val="009528B5"/>
    <w:rsid w:val="00952C18"/>
    <w:rsid w:val="00952ED0"/>
    <w:rsid w:val="00953187"/>
    <w:rsid w:val="0095336F"/>
    <w:rsid w:val="00953877"/>
    <w:rsid w:val="00953A7E"/>
    <w:rsid w:val="00954307"/>
    <w:rsid w:val="00954636"/>
    <w:rsid w:val="00954B35"/>
    <w:rsid w:val="00954C8C"/>
    <w:rsid w:val="009555F6"/>
    <w:rsid w:val="0095590B"/>
    <w:rsid w:val="00955BD9"/>
    <w:rsid w:val="00955C5C"/>
    <w:rsid w:val="00955E51"/>
    <w:rsid w:val="009561DD"/>
    <w:rsid w:val="00956ACE"/>
    <w:rsid w:val="00956D0C"/>
    <w:rsid w:val="009572A0"/>
    <w:rsid w:val="00957827"/>
    <w:rsid w:val="00957D24"/>
    <w:rsid w:val="00957DD6"/>
    <w:rsid w:val="0096007C"/>
    <w:rsid w:val="009603D3"/>
    <w:rsid w:val="009604D6"/>
    <w:rsid w:val="009607DB"/>
    <w:rsid w:val="00960A6C"/>
    <w:rsid w:val="00960DCF"/>
    <w:rsid w:val="009613F3"/>
    <w:rsid w:val="009615CB"/>
    <w:rsid w:val="009617AC"/>
    <w:rsid w:val="00961B53"/>
    <w:rsid w:val="00962244"/>
    <w:rsid w:val="00962476"/>
    <w:rsid w:val="00963090"/>
    <w:rsid w:val="00963264"/>
    <w:rsid w:val="009632FA"/>
    <w:rsid w:val="0096389D"/>
    <w:rsid w:val="0096395A"/>
    <w:rsid w:val="009644F7"/>
    <w:rsid w:val="009646B3"/>
    <w:rsid w:val="00965592"/>
    <w:rsid w:val="009658EF"/>
    <w:rsid w:val="00965A89"/>
    <w:rsid w:val="00965AFD"/>
    <w:rsid w:val="00965E4D"/>
    <w:rsid w:val="009662A1"/>
    <w:rsid w:val="009663E8"/>
    <w:rsid w:val="0096687A"/>
    <w:rsid w:val="009668A6"/>
    <w:rsid w:val="00967549"/>
    <w:rsid w:val="009676C0"/>
    <w:rsid w:val="00970460"/>
    <w:rsid w:val="00970E61"/>
    <w:rsid w:val="00970FAB"/>
    <w:rsid w:val="009712CF"/>
    <w:rsid w:val="00971B39"/>
    <w:rsid w:val="00971CF6"/>
    <w:rsid w:val="00972AD8"/>
    <w:rsid w:val="0097302A"/>
    <w:rsid w:val="00973095"/>
    <w:rsid w:val="0097328C"/>
    <w:rsid w:val="009732A2"/>
    <w:rsid w:val="00973308"/>
    <w:rsid w:val="00973AD4"/>
    <w:rsid w:val="00974DF5"/>
    <w:rsid w:val="00974F68"/>
    <w:rsid w:val="00975428"/>
    <w:rsid w:val="009756D6"/>
    <w:rsid w:val="00975705"/>
    <w:rsid w:val="0097660A"/>
    <w:rsid w:val="009770B8"/>
    <w:rsid w:val="00977264"/>
    <w:rsid w:val="00977293"/>
    <w:rsid w:val="009772B5"/>
    <w:rsid w:val="00977349"/>
    <w:rsid w:val="00977937"/>
    <w:rsid w:val="009803A9"/>
    <w:rsid w:val="009803CB"/>
    <w:rsid w:val="009803D4"/>
    <w:rsid w:val="009807A2"/>
    <w:rsid w:val="009807C5"/>
    <w:rsid w:val="0098199C"/>
    <w:rsid w:val="0098199E"/>
    <w:rsid w:val="00981A46"/>
    <w:rsid w:val="00981E3B"/>
    <w:rsid w:val="009820E1"/>
    <w:rsid w:val="00982307"/>
    <w:rsid w:val="009824ED"/>
    <w:rsid w:val="0098268D"/>
    <w:rsid w:val="00982F22"/>
    <w:rsid w:val="009833CF"/>
    <w:rsid w:val="00983696"/>
    <w:rsid w:val="00983A78"/>
    <w:rsid w:val="00983AA7"/>
    <w:rsid w:val="00983F19"/>
    <w:rsid w:val="00984A11"/>
    <w:rsid w:val="00984E81"/>
    <w:rsid w:val="0098577F"/>
    <w:rsid w:val="00985D62"/>
    <w:rsid w:val="00986831"/>
    <w:rsid w:val="00986875"/>
    <w:rsid w:val="00986B88"/>
    <w:rsid w:val="00986F98"/>
    <w:rsid w:val="009872D4"/>
    <w:rsid w:val="009873F3"/>
    <w:rsid w:val="00987DED"/>
    <w:rsid w:val="009902C3"/>
    <w:rsid w:val="00990AC7"/>
    <w:rsid w:val="009914BE"/>
    <w:rsid w:val="00991750"/>
    <w:rsid w:val="00992328"/>
    <w:rsid w:val="00992500"/>
    <w:rsid w:val="0099264A"/>
    <w:rsid w:val="00992A82"/>
    <w:rsid w:val="00992FC1"/>
    <w:rsid w:val="00993030"/>
    <w:rsid w:val="00993416"/>
    <w:rsid w:val="00993499"/>
    <w:rsid w:val="0099361A"/>
    <w:rsid w:val="00993687"/>
    <w:rsid w:val="0099370E"/>
    <w:rsid w:val="00993BFC"/>
    <w:rsid w:val="00993CC5"/>
    <w:rsid w:val="00994072"/>
    <w:rsid w:val="0099435D"/>
    <w:rsid w:val="00994693"/>
    <w:rsid w:val="00994EB6"/>
    <w:rsid w:val="00995077"/>
    <w:rsid w:val="009950F6"/>
    <w:rsid w:val="009953D1"/>
    <w:rsid w:val="009956E5"/>
    <w:rsid w:val="00995E98"/>
    <w:rsid w:val="0099611D"/>
    <w:rsid w:val="0099621E"/>
    <w:rsid w:val="009964D2"/>
    <w:rsid w:val="0099654F"/>
    <w:rsid w:val="009966A9"/>
    <w:rsid w:val="00996B9A"/>
    <w:rsid w:val="00996D36"/>
    <w:rsid w:val="00996F15"/>
    <w:rsid w:val="00997004"/>
    <w:rsid w:val="00997338"/>
    <w:rsid w:val="00997BA8"/>
    <w:rsid w:val="009A06F4"/>
    <w:rsid w:val="009A0AD4"/>
    <w:rsid w:val="009A1013"/>
    <w:rsid w:val="009A1377"/>
    <w:rsid w:val="009A13CE"/>
    <w:rsid w:val="009A1709"/>
    <w:rsid w:val="009A1DBE"/>
    <w:rsid w:val="009A224D"/>
    <w:rsid w:val="009A247E"/>
    <w:rsid w:val="009A255D"/>
    <w:rsid w:val="009A2790"/>
    <w:rsid w:val="009A2911"/>
    <w:rsid w:val="009A2FBC"/>
    <w:rsid w:val="009A36C0"/>
    <w:rsid w:val="009A3778"/>
    <w:rsid w:val="009A3A46"/>
    <w:rsid w:val="009A3A53"/>
    <w:rsid w:val="009A3E2E"/>
    <w:rsid w:val="009A406A"/>
    <w:rsid w:val="009A41D4"/>
    <w:rsid w:val="009A4DD6"/>
    <w:rsid w:val="009A5783"/>
    <w:rsid w:val="009A5F8E"/>
    <w:rsid w:val="009A635E"/>
    <w:rsid w:val="009A6D71"/>
    <w:rsid w:val="009A7971"/>
    <w:rsid w:val="009A7A06"/>
    <w:rsid w:val="009A7F34"/>
    <w:rsid w:val="009B116F"/>
    <w:rsid w:val="009B13D9"/>
    <w:rsid w:val="009B2245"/>
    <w:rsid w:val="009B258E"/>
    <w:rsid w:val="009B2A8B"/>
    <w:rsid w:val="009B3019"/>
    <w:rsid w:val="009B3D8A"/>
    <w:rsid w:val="009B3F4B"/>
    <w:rsid w:val="009B4032"/>
    <w:rsid w:val="009B40BF"/>
    <w:rsid w:val="009B4506"/>
    <w:rsid w:val="009B4927"/>
    <w:rsid w:val="009B5114"/>
    <w:rsid w:val="009B55A9"/>
    <w:rsid w:val="009B5997"/>
    <w:rsid w:val="009B621D"/>
    <w:rsid w:val="009B6664"/>
    <w:rsid w:val="009B6727"/>
    <w:rsid w:val="009B686B"/>
    <w:rsid w:val="009B69E8"/>
    <w:rsid w:val="009B6AC4"/>
    <w:rsid w:val="009B6B23"/>
    <w:rsid w:val="009B7209"/>
    <w:rsid w:val="009B7499"/>
    <w:rsid w:val="009B7ABD"/>
    <w:rsid w:val="009C07EF"/>
    <w:rsid w:val="009C0DE0"/>
    <w:rsid w:val="009C10F3"/>
    <w:rsid w:val="009C11A9"/>
    <w:rsid w:val="009C1222"/>
    <w:rsid w:val="009C1328"/>
    <w:rsid w:val="009C1D27"/>
    <w:rsid w:val="009C2062"/>
    <w:rsid w:val="009C2407"/>
    <w:rsid w:val="009C2699"/>
    <w:rsid w:val="009C2A4E"/>
    <w:rsid w:val="009C2E61"/>
    <w:rsid w:val="009C31EF"/>
    <w:rsid w:val="009C3BD9"/>
    <w:rsid w:val="009C3C51"/>
    <w:rsid w:val="009C3DB4"/>
    <w:rsid w:val="009C4261"/>
    <w:rsid w:val="009C4A6A"/>
    <w:rsid w:val="009C4CF1"/>
    <w:rsid w:val="009C55FA"/>
    <w:rsid w:val="009C5A61"/>
    <w:rsid w:val="009C5B82"/>
    <w:rsid w:val="009C5E5E"/>
    <w:rsid w:val="009C6133"/>
    <w:rsid w:val="009C6B4C"/>
    <w:rsid w:val="009C6BF2"/>
    <w:rsid w:val="009C6D0E"/>
    <w:rsid w:val="009C711E"/>
    <w:rsid w:val="009C756E"/>
    <w:rsid w:val="009C7748"/>
    <w:rsid w:val="009C7FAE"/>
    <w:rsid w:val="009D07E1"/>
    <w:rsid w:val="009D0B91"/>
    <w:rsid w:val="009D11ED"/>
    <w:rsid w:val="009D12DB"/>
    <w:rsid w:val="009D1A2B"/>
    <w:rsid w:val="009D1DA6"/>
    <w:rsid w:val="009D1DF5"/>
    <w:rsid w:val="009D21BE"/>
    <w:rsid w:val="009D2A61"/>
    <w:rsid w:val="009D2CEE"/>
    <w:rsid w:val="009D2E16"/>
    <w:rsid w:val="009D320D"/>
    <w:rsid w:val="009D3C3D"/>
    <w:rsid w:val="009D3E44"/>
    <w:rsid w:val="009D412B"/>
    <w:rsid w:val="009D4324"/>
    <w:rsid w:val="009D45B4"/>
    <w:rsid w:val="009D49C2"/>
    <w:rsid w:val="009D4A7E"/>
    <w:rsid w:val="009D4B3C"/>
    <w:rsid w:val="009D4EFD"/>
    <w:rsid w:val="009D50AD"/>
    <w:rsid w:val="009D511B"/>
    <w:rsid w:val="009D5163"/>
    <w:rsid w:val="009D5288"/>
    <w:rsid w:val="009D5AD7"/>
    <w:rsid w:val="009D5F5B"/>
    <w:rsid w:val="009D6AF1"/>
    <w:rsid w:val="009D6B24"/>
    <w:rsid w:val="009D78E3"/>
    <w:rsid w:val="009D7B74"/>
    <w:rsid w:val="009D7E2A"/>
    <w:rsid w:val="009E0161"/>
    <w:rsid w:val="009E0425"/>
    <w:rsid w:val="009E052F"/>
    <w:rsid w:val="009E06A0"/>
    <w:rsid w:val="009E06C0"/>
    <w:rsid w:val="009E083F"/>
    <w:rsid w:val="009E0FCC"/>
    <w:rsid w:val="009E1A20"/>
    <w:rsid w:val="009E1F5B"/>
    <w:rsid w:val="009E22FA"/>
    <w:rsid w:val="009E24B2"/>
    <w:rsid w:val="009E264E"/>
    <w:rsid w:val="009E26C3"/>
    <w:rsid w:val="009E2AD3"/>
    <w:rsid w:val="009E3125"/>
    <w:rsid w:val="009E3293"/>
    <w:rsid w:val="009E33C2"/>
    <w:rsid w:val="009E3457"/>
    <w:rsid w:val="009E372C"/>
    <w:rsid w:val="009E3B89"/>
    <w:rsid w:val="009E3F1A"/>
    <w:rsid w:val="009E4619"/>
    <w:rsid w:val="009E4640"/>
    <w:rsid w:val="009E47E5"/>
    <w:rsid w:val="009E4A9C"/>
    <w:rsid w:val="009E4CE5"/>
    <w:rsid w:val="009E576A"/>
    <w:rsid w:val="009E5A39"/>
    <w:rsid w:val="009E5A65"/>
    <w:rsid w:val="009E5C83"/>
    <w:rsid w:val="009E62B6"/>
    <w:rsid w:val="009E69D5"/>
    <w:rsid w:val="009E76D0"/>
    <w:rsid w:val="009E77B2"/>
    <w:rsid w:val="009E7C1C"/>
    <w:rsid w:val="009E7E25"/>
    <w:rsid w:val="009F02C5"/>
    <w:rsid w:val="009F07D9"/>
    <w:rsid w:val="009F0CF9"/>
    <w:rsid w:val="009F146F"/>
    <w:rsid w:val="009F171B"/>
    <w:rsid w:val="009F1921"/>
    <w:rsid w:val="009F1A6D"/>
    <w:rsid w:val="009F203C"/>
    <w:rsid w:val="009F240C"/>
    <w:rsid w:val="009F2CD9"/>
    <w:rsid w:val="009F2DF0"/>
    <w:rsid w:val="009F2FF1"/>
    <w:rsid w:val="009F3017"/>
    <w:rsid w:val="009F309C"/>
    <w:rsid w:val="009F3739"/>
    <w:rsid w:val="009F39B9"/>
    <w:rsid w:val="009F3C75"/>
    <w:rsid w:val="009F3E7C"/>
    <w:rsid w:val="009F3EF4"/>
    <w:rsid w:val="009F509D"/>
    <w:rsid w:val="009F5173"/>
    <w:rsid w:val="009F531E"/>
    <w:rsid w:val="009F583D"/>
    <w:rsid w:val="009F6444"/>
    <w:rsid w:val="009F66D6"/>
    <w:rsid w:val="009F672C"/>
    <w:rsid w:val="009F6E68"/>
    <w:rsid w:val="009F76DA"/>
    <w:rsid w:val="009F78E0"/>
    <w:rsid w:val="00A0037E"/>
    <w:rsid w:val="00A01014"/>
    <w:rsid w:val="00A01303"/>
    <w:rsid w:val="00A01706"/>
    <w:rsid w:val="00A01802"/>
    <w:rsid w:val="00A022AC"/>
    <w:rsid w:val="00A024B9"/>
    <w:rsid w:val="00A024DB"/>
    <w:rsid w:val="00A0258A"/>
    <w:rsid w:val="00A02766"/>
    <w:rsid w:val="00A02C4F"/>
    <w:rsid w:val="00A02D75"/>
    <w:rsid w:val="00A02EB2"/>
    <w:rsid w:val="00A03CEE"/>
    <w:rsid w:val="00A0431C"/>
    <w:rsid w:val="00A04788"/>
    <w:rsid w:val="00A04A09"/>
    <w:rsid w:val="00A04B53"/>
    <w:rsid w:val="00A05705"/>
    <w:rsid w:val="00A05821"/>
    <w:rsid w:val="00A05A71"/>
    <w:rsid w:val="00A05D1D"/>
    <w:rsid w:val="00A05EA0"/>
    <w:rsid w:val="00A05EA2"/>
    <w:rsid w:val="00A06C54"/>
    <w:rsid w:val="00A076CC"/>
    <w:rsid w:val="00A078CB"/>
    <w:rsid w:val="00A1006C"/>
    <w:rsid w:val="00A106C6"/>
    <w:rsid w:val="00A1165C"/>
    <w:rsid w:val="00A119D9"/>
    <w:rsid w:val="00A120B6"/>
    <w:rsid w:val="00A122AB"/>
    <w:rsid w:val="00A123E3"/>
    <w:rsid w:val="00A125D6"/>
    <w:rsid w:val="00A12DAB"/>
    <w:rsid w:val="00A12E0B"/>
    <w:rsid w:val="00A137EE"/>
    <w:rsid w:val="00A13DA3"/>
    <w:rsid w:val="00A14105"/>
    <w:rsid w:val="00A14824"/>
    <w:rsid w:val="00A14A0F"/>
    <w:rsid w:val="00A14A81"/>
    <w:rsid w:val="00A14DC3"/>
    <w:rsid w:val="00A14E12"/>
    <w:rsid w:val="00A14E53"/>
    <w:rsid w:val="00A15580"/>
    <w:rsid w:val="00A155FC"/>
    <w:rsid w:val="00A15DBC"/>
    <w:rsid w:val="00A15F4F"/>
    <w:rsid w:val="00A16422"/>
    <w:rsid w:val="00A16449"/>
    <w:rsid w:val="00A165AD"/>
    <w:rsid w:val="00A169D6"/>
    <w:rsid w:val="00A17C94"/>
    <w:rsid w:val="00A2009E"/>
    <w:rsid w:val="00A201EA"/>
    <w:rsid w:val="00A2040E"/>
    <w:rsid w:val="00A20765"/>
    <w:rsid w:val="00A2087F"/>
    <w:rsid w:val="00A20B22"/>
    <w:rsid w:val="00A210C9"/>
    <w:rsid w:val="00A219C8"/>
    <w:rsid w:val="00A21B88"/>
    <w:rsid w:val="00A22E6D"/>
    <w:rsid w:val="00A22EFC"/>
    <w:rsid w:val="00A23538"/>
    <w:rsid w:val="00A23C95"/>
    <w:rsid w:val="00A2458E"/>
    <w:rsid w:val="00A2489C"/>
    <w:rsid w:val="00A24B4A"/>
    <w:rsid w:val="00A24BDD"/>
    <w:rsid w:val="00A24F59"/>
    <w:rsid w:val="00A25063"/>
    <w:rsid w:val="00A25706"/>
    <w:rsid w:val="00A2592B"/>
    <w:rsid w:val="00A25D43"/>
    <w:rsid w:val="00A26189"/>
    <w:rsid w:val="00A26389"/>
    <w:rsid w:val="00A2656E"/>
    <w:rsid w:val="00A269BD"/>
    <w:rsid w:val="00A26D61"/>
    <w:rsid w:val="00A27260"/>
    <w:rsid w:val="00A277B7"/>
    <w:rsid w:val="00A303B8"/>
    <w:rsid w:val="00A30BB8"/>
    <w:rsid w:val="00A30C55"/>
    <w:rsid w:val="00A30E58"/>
    <w:rsid w:val="00A31576"/>
    <w:rsid w:val="00A316DD"/>
    <w:rsid w:val="00A31C7F"/>
    <w:rsid w:val="00A31F34"/>
    <w:rsid w:val="00A32178"/>
    <w:rsid w:val="00A32A4A"/>
    <w:rsid w:val="00A3311A"/>
    <w:rsid w:val="00A332C3"/>
    <w:rsid w:val="00A335BC"/>
    <w:rsid w:val="00A337B7"/>
    <w:rsid w:val="00A3419D"/>
    <w:rsid w:val="00A34616"/>
    <w:rsid w:val="00A35FEB"/>
    <w:rsid w:val="00A361C3"/>
    <w:rsid w:val="00A365C8"/>
    <w:rsid w:val="00A375EF"/>
    <w:rsid w:val="00A3769C"/>
    <w:rsid w:val="00A37B81"/>
    <w:rsid w:val="00A37DB4"/>
    <w:rsid w:val="00A408B1"/>
    <w:rsid w:val="00A40F39"/>
    <w:rsid w:val="00A411FA"/>
    <w:rsid w:val="00A4124A"/>
    <w:rsid w:val="00A42027"/>
    <w:rsid w:val="00A423C5"/>
    <w:rsid w:val="00A424AB"/>
    <w:rsid w:val="00A42D70"/>
    <w:rsid w:val="00A42EBB"/>
    <w:rsid w:val="00A42FE5"/>
    <w:rsid w:val="00A436B8"/>
    <w:rsid w:val="00A4431A"/>
    <w:rsid w:val="00A44605"/>
    <w:rsid w:val="00A446AF"/>
    <w:rsid w:val="00A44913"/>
    <w:rsid w:val="00A44EC1"/>
    <w:rsid w:val="00A45134"/>
    <w:rsid w:val="00A454B3"/>
    <w:rsid w:val="00A45646"/>
    <w:rsid w:val="00A45E2C"/>
    <w:rsid w:val="00A45E52"/>
    <w:rsid w:val="00A460CD"/>
    <w:rsid w:val="00A46162"/>
    <w:rsid w:val="00A46523"/>
    <w:rsid w:val="00A46652"/>
    <w:rsid w:val="00A469B3"/>
    <w:rsid w:val="00A46BCE"/>
    <w:rsid w:val="00A46C60"/>
    <w:rsid w:val="00A46D15"/>
    <w:rsid w:val="00A470FA"/>
    <w:rsid w:val="00A4713D"/>
    <w:rsid w:val="00A472D6"/>
    <w:rsid w:val="00A505AC"/>
    <w:rsid w:val="00A50B84"/>
    <w:rsid w:val="00A50BFB"/>
    <w:rsid w:val="00A51208"/>
    <w:rsid w:val="00A512C0"/>
    <w:rsid w:val="00A51615"/>
    <w:rsid w:val="00A518B7"/>
    <w:rsid w:val="00A51EF2"/>
    <w:rsid w:val="00A5222F"/>
    <w:rsid w:val="00A52569"/>
    <w:rsid w:val="00A52AAC"/>
    <w:rsid w:val="00A52B21"/>
    <w:rsid w:val="00A5323B"/>
    <w:rsid w:val="00A537C8"/>
    <w:rsid w:val="00A54237"/>
    <w:rsid w:val="00A548A2"/>
    <w:rsid w:val="00A54E1A"/>
    <w:rsid w:val="00A54FB4"/>
    <w:rsid w:val="00A5650A"/>
    <w:rsid w:val="00A56BE7"/>
    <w:rsid w:val="00A56DE0"/>
    <w:rsid w:val="00A573A2"/>
    <w:rsid w:val="00A57AEC"/>
    <w:rsid w:val="00A603BC"/>
    <w:rsid w:val="00A606A4"/>
    <w:rsid w:val="00A6107A"/>
    <w:rsid w:val="00A6107C"/>
    <w:rsid w:val="00A62701"/>
    <w:rsid w:val="00A62C67"/>
    <w:rsid w:val="00A62D2B"/>
    <w:rsid w:val="00A62F8D"/>
    <w:rsid w:val="00A63C18"/>
    <w:rsid w:val="00A64B04"/>
    <w:rsid w:val="00A64C2B"/>
    <w:rsid w:val="00A65A61"/>
    <w:rsid w:val="00A65A7E"/>
    <w:rsid w:val="00A66071"/>
    <w:rsid w:val="00A662DC"/>
    <w:rsid w:val="00A664B9"/>
    <w:rsid w:val="00A6693F"/>
    <w:rsid w:val="00A67118"/>
    <w:rsid w:val="00A6741B"/>
    <w:rsid w:val="00A67835"/>
    <w:rsid w:val="00A67A48"/>
    <w:rsid w:val="00A67E5B"/>
    <w:rsid w:val="00A67F26"/>
    <w:rsid w:val="00A70418"/>
    <w:rsid w:val="00A70683"/>
    <w:rsid w:val="00A70BA7"/>
    <w:rsid w:val="00A710DD"/>
    <w:rsid w:val="00A71346"/>
    <w:rsid w:val="00A71456"/>
    <w:rsid w:val="00A71A08"/>
    <w:rsid w:val="00A72285"/>
    <w:rsid w:val="00A72A21"/>
    <w:rsid w:val="00A72A40"/>
    <w:rsid w:val="00A74226"/>
    <w:rsid w:val="00A7432C"/>
    <w:rsid w:val="00A74EEC"/>
    <w:rsid w:val="00A74F18"/>
    <w:rsid w:val="00A7515B"/>
    <w:rsid w:val="00A75363"/>
    <w:rsid w:val="00A7562A"/>
    <w:rsid w:val="00A75735"/>
    <w:rsid w:val="00A757B0"/>
    <w:rsid w:val="00A77082"/>
    <w:rsid w:val="00A776A4"/>
    <w:rsid w:val="00A77CF4"/>
    <w:rsid w:val="00A77F58"/>
    <w:rsid w:val="00A800B3"/>
    <w:rsid w:val="00A80458"/>
    <w:rsid w:val="00A8049D"/>
    <w:rsid w:val="00A80F54"/>
    <w:rsid w:val="00A81111"/>
    <w:rsid w:val="00A81665"/>
    <w:rsid w:val="00A81E0A"/>
    <w:rsid w:val="00A822C2"/>
    <w:rsid w:val="00A82990"/>
    <w:rsid w:val="00A83641"/>
    <w:rsid w:val="00A84C75"/>
    <w:rsid w:val="00A8560C"/>
    <w:rsid w:val="00A858F0"/>
    <w:rsid w:val="00A86A2B"/>
    <w:rsid w:val="00A86CFE"/>
    <w:rsid w:val="00A872E2"/>
    <w:rsid w:val="00A87503"/>
    <w:rsid w:val="00A90401"/>
    <w:rsid w:val="00A90709"/>
    <w:rsid w:val="00A90721"/>
    <w:rsid w:val="00A90856"/>
    <w:rsid w:val="00A90C55"/>
    <w:rsid w:val="00A9101F"/>
    <w:rsid w:val="00A911D4"/>
    <w:rsid w:val="00A9206B"/>
    <w:rsid w:val="00A9219F"/>
    <w:rsid w:val="00A921E3"/>
    <w:rsid w:val="00A92345"/>
    <w:rsid w:val="00A92D09"/>
    <w:rsid w:val="00A93075"/>
    <w:rsid w:val="00A931E1"/>
    <w:rsid w:val="00A9382F"/>
    <w:rsid w:val="00A93974"/>
    <w:rsid w:val="00A93D6B"/>
    <w:rsid w:val="00A94B73"/>
    <w:rsid w:val="00A94D20"/>
    <w:rsid w:val="00A952AB"/>
    <w:rsid w:val="00A95F4C"/>
    <w:rsid w:val="00A9658F"/>
    <w:rsid w:val="00A96CC2"/>
    <w:rsid w:val="00A96DD0"/>
    <w:rsid w:val="00A9752B"/>
    <w:rsid w:val="00A97853"/>
    <w:rsid w:val="00A97CD4"/>
    <w:rsid w:val="00AA0283"/>
    <w:rsid w:val="00AA058D"/>
    <w:rsid w:val="00AA0723"/>
    <w:rsid w:val="00AA0808"/>
    <w:rsid w:val="00AA14A1"/>
    <w:rsid w:val="00AA14A7"/>
    <w:rsid w:val="00AA1599"/>
    <w:rsid w:val="00AA21EC"/>
    <w:rsid w:val="00AA2461"/>
    <w:rsid w:val="00AA266C"/>
    <w:rsid w:val="00AA2865"/>
    <w:rsid w:val="00AA2C70"/>
    <w:rsid w:val="00AA3771"/>
    <w:rsid w:val="00AA3A2F"/>
    <w:rsid w:val="00AA3A9B"/>
    <w:rsid w:val="00AA3BDF"/>
    <w:rsid w:val="00AA3BF1"/>
    <w:rsid w:val="00AA4163"/>
    <w:rsid w:val="00AA468A"/>
    <w:rsid w:val="00AA4B6C"/>
    <w:rsid w:val="00AA5037"/>
    <w:rsid w:val="00AA507A"/>
    <w:rsid w:val="00AA50DF"/>
    <w:rsid w:val="00AA5410"/>
    <w:rsid w:val="00AA5472"/>
    <w:rsid w:val="00AA55EB"/>
    <w:rsid w:val="00AA58A8"/>
    <w:rsid w:val="00AA5AAE"/>
    <w:rsid w:val="00AA5B29"/>
    <w:rsid w:val="00AA5F82"/>
    <w:rsid w:val="00AA6215"/>
    <w:rsid w:val="00AA67F3"/>
    <w:rsid w:val="00AA6941"/>
    <w:rsid w:val="00AA6B96"/>
    <w:rsid w:val="00AA6DAA"/>
    <w:rsid w:val="00AA6F71"/>
    <w:rsid w:val="00AA7AFD"/>
    <w:rsid w:val="00AB0C55"/>
    <w:rsid w:val="00AB0C62"/>
    <w:rsid w:val="00AB0D1C"/>
    <w:rsid w:val="00AB118A"/>
    <w:rsid w:val="00AB170A"/>
    <w:rsid w:val="00AB171D"/>
    <w:rsid w:val="00AB173B"/>
    <w:rsid w:val="00AB1E10"/>
    <w:rsid w:val="00AB1F2D"/>
    <w:rsid w:val="00AB1F33"/>
    <w:rsid w:val="00AB21C6"/>
    <w:rsid w:val="00AB259C"/>
    <w:rsid w:val="00AB2629"/>
    <w:rsid w:val="00AB2841"/>
    <w:rsid w:val="00AB321A"/>
    <w:rsid w:val="00AB32EC"/>
    <w:rsid w:val="00AB34D3"/>
    <w:rsid w:val="00AB3B4A"/>
    <w:rsid w:val="00AB5B5B"/>
    <w:rsid w:val="00AB5D52"/>
    <w:rsid w:val="00AB6B7D"/>
    <w:rsid w:val="00AB6BDA"/>
    <w:rsid w:val="00AB79A0"/>
    <w:rsid w:val="00AC063F"/>
    <w:rsid w:val="00AC0A01"/>
    <w:rsid w:val="00AC1891"/>
    <w:rsid w:val="00AC1FF9"/>
    <w:rsid w:val="00AC2843"/>
    <w:rsid w:val="00AC30AE"/>
    <w:rsid w:val="00AC3400"/>
    <w:rsid w:val="00AC3996"/>
    <w:rsid w:val="00AC39E1"/>
    <w:rsid w:val="00AC3BBE"/>
    <w:rsid w:val="00AC44F8"/>
    <w:rsid w:val="00AC49C3"/>
    <w:rsid w:val="00AC4D37"/>
    <w:rsid w:val="00AC5B39"/>
    <w:rsid w:val="00AC649B"/>
    <w:rsid w:val="00AC6A77"/>
    <w:rsid w:val="00AC6F7D"/>
    <w:rsid w:val="00AC720A"/>
    <w:rsid w:val="00AC739B"/>
    <w:rsid w:val="00AC73A9"/>
    <w:rsid w:val="00AC752A"/>
    <w:rsid w:val="00AC764D"/>
    <w:rsid w:val="00AC77D1"/>
    <w:rsid w:val="00AD02B1"/>
    <w:rsid w:val="00AD03AE"/>
    <w:rsid w:val="00AD08D8"/>
    <w:rsid w:val="00AD0B80"/>
    <w:rsid w:val="00AD0E8E"/>
    <w:rsid w:val="00AD129D"/>
    <w:rsid w:val="00AD1B46"/>
    <w:rsid w:val="00AD2071"/>
    <w:rsid w:val="00AD2454"/>
    <w:rsid w:val="00AD2E97"/>
    <w:rsid w:val="00AD39AB"/>
    <w:rsid w:val="00AD4EF4"/>
    <w:rsid w:val="00AD5016"/>
    <w:rsid w:val="00AD5150"/>
    <w:rsid w:val="00AD5196"/>
    <w:rsid w:val="00AD5290"/>
    <w:rsid w:val="00AD5829"/>
    <w:rsid w:val="00AD60EA"/>
    <w:rsid w:val="00AD67D4"/>
    <w:rsid w:val="00AD6F76"/>
    <w:rsid w:val="00AD7D28"/>
    <w:rsid w:val="00AD7FB5"/>
    <w:rsid w:val="00AE0100"/>
    <w:rsid w:val="00AE053D"/>
    <w:rsid w:val="00AE0B1C"/>
    <w:rsid w:val="00AE0D6B"/>
    <w:rsid w:val="00AE117A"/>
    <w:rsid w:val="00AE16CA"/>
    <w:rsid w:val="00AE1C88"/>
    <w:rsid w:val="00AE1C97"/>
    <w:rsid w:val="00AE2A09"/>
    <w:rsid w:val="00AE3758"/>
    <w:rsid w:val="00AE383A"/>
    <w:rsid w:val="00AE3D2D"/>
    <w:rsid w:val="00AE3EB2"/>
    <w:rsid w:val="00AE3F10"/>
    <w:rsid w:val="00AE4129"/>
    <w:rsid w:val="00AE4331"/>
    <w:rsid w:val="00AE4F2F"/>
    <w:rsid w:val="00AE5178"/>
    <w:rsid w:val="00AE5255"/>
    <w:rsid w:val="00AE5859"/>
    <w:rsid w:val="00AE5EC4"/>
    <w:rsid w:val="00AE5F6C"/>
    <w:rsid w:val="00AE614D"/>
    <w:rsid w:val="00AE6AFD"/>
    <w:rsid w:val="00AE6C70"/>
    <w:rsid w:val="00AE6DAB"/>
    <w:rsid w:val="00AE7001"/>
    <w:rsid w:val="00AE718D"/>
    <w:rsid w:val="00AE74DD"/>
    <w:rsid w:val="00AE7559"/>
    <w:rsid w:val="00AE7849"/>
    <w:rsid w:val="00AE784B"/>
    <w:rsid w:val="00AE7977"/>
    <w:rsid w:val="00AE7C75"/>
    <w:rsid w:val="00AE7D8D"/>
    <w:rsid w:val="00AE7F2C"/>
    <w:rsid w:val="00AF0019"/>
    <w:rsid w:val="00AF036D"/>
    <w:rsid w:val="00AF046C"/>
    <w:rsid w:val="00AF053F"/>
    <w:rsid w:val="00AF0711"/>
    <w:rsid w:val="00AF0842"/>
    <w:rsid w:val="00AF0C3D"/>
    <w:rsid w:val="00AF143B"/>
    <w:rsid w:val="00AF150C"/>
    <w:rsid w:val="00AF158A"/>
    <w:rsid w:val="00AF1AF4"/>
    <w:rsid w:val="00AF1C8D"/>
    <w:rsid w:val="00AF1F10"/>
    <w:rsid w:val="00AF1F92"/>
    <w:rsid w:val="00AF22E6"/>
    <w:rsid w:val="00AF2558"/>
    <w:rsid w:val="00AF2695"/>
    <w:rsid w:val="00AF27B1"/>
    <w:rsid w:val="00AF28CE"/>
    <w:rsid w:val="00AF2C6E"/>
    <w:rsid w:val="00AF2E79"/>
    <w:rsid w:val="00AF2EA0"/>
    <w:rsid w:val="00AF2FC0"/>
    <w:rsid w:val="00AF31F9"/>
    <w:rsid w:val="00AF32BB"/>
    <w:rsid w:val="00AF355E"/>
    <w:rsid w:val="00AF36E2"/>
    <w:rsid w:val="00AF3D39"/>
    <w:rsid w:val="00AF447D"/>
    <w:rsid w:val="00AF48A5"/>
    <w:rsid w:val="00AF497B"/>
    <w:rsid w:val="00AF4B48"/>
    <w:rsid w:val="00AF54ED"/>
    <w:rsid w:val="00AF5C46"/>
    <w:rsid w:val="00AF6A4C"/>
    <w:rsid w:val="00AF6E81"/>
    <w:rsid w:val="00B00047"/>
    <w:rsid w:val="00B00FE6"/>
    <w:rsid w:val="00B012B3"/>
    <w:rsid w:val="00B01F91"/>
    <w:rsid w:val="00B02183"/>
    <w:rsid w:val="00B022D6"/>
    <w:rsid w:val="00B026A7"/>
    <w:rsid w:val="00B02EA1"/>
    <w:rsid w:val="00B02FA0"/>
    <w:rsid w:val="00B0397F"/>
    <w:rsid w:val="00B03F57"/>
    <w:rsid w:val="00B03FAC"/>
    <w:rsid w:val="00B044EE"/>
    <w:rsid w:val="00B047C2"/>
    <w:rsid w:val="00B04CB1"/>
    <w:rsid w:val="00B054BA"/>
    <w:rsid w:val="00B05635"/>
    <w:rsid w:val="00B0662A"/>
    <w:rsid w:val="00B06B32"/>
    <w:rsid w:val="00B06F86"/>
    <w:rsid w:val="00B073DD"/>
    <w:rsid w:val="00B07489"/>
    <w:rsid w:val="00B074DE"/>
    <w:rsid w:val="00B07620"/>
    <w:rsid w:val="00B07C61"/>
    <w:rsid w:val="00B07FEF"/>
    <w:rsid w:val="00B10959"/>
    <w:rsid w:val="00B10C2A"/>
    <w:rsid w:val="00B115CF"/>
    <w:rsid w:val="00B11690"/>
    <w:rsid w:val="00B11B90"/>
    <w:rsid w:val="00B11C7F"/>
    <w:rsid w:val="00B12675"/>
    <w:rsid w:val="00B12811"/>
    <w:rsid w:val="00B1296F"/>
    <w:rsid w:val="00B12A0E"/>
    <w:rsid w:val="00B12D43"/>
    <w:rsid w:val="00B1314F"/>
    <w:rsid w:val="00B132EA"/>
    <w:rsid w:val="00B137AA"/>
    <w:rsid w:val="00B13AF6"/>
    <w:rsid w:val="00B143EC"/>
    <w:rsid w:val="00B151CF"/>
    <w:rsid w:val="00B154D7"/>
    <w:rsid w:val="00B15A62"/>
    <w:rsid w:val="00B15BBE"/>
    <w:rsid w:val="00B15C9E"/>
    <w:rsid w:val="00B1698B"/>
    <w:rsid w:val="00B17D79"/>
    <w:rsid w:val="00B2037B"/>
    <w:rsid w:val="00B206DC"/>
    <w:rsid w:val="00B208C6"/>
    <w:rsid w:val="00B20CFC"/>
    <w:rsid w:val="00B20DB1"/>
    <w:rsid w:val="00B20EEF"/>
    <w:rsid w:val="00B22D24"/>
    <w:rsid w:val="00B23755"/>
    <w:rsid w:val="00B2378A"/>
    <w:rsid w:val="00B24160"/>
    <w:rsid w:val="00B247AD"/>
    <w:rsid w:val="00B249B8"/>
    <w:rsid w:val="00B24D45"/>
    <w:rsid w:val="00B252E4"/>
    <w:rsid w:val="00B253DB"/>
    <w:rsid w:val="00B2592D"/>
    <w:rsid w:val="00B25A08"/>
    <w:rsid w:val="00B25C74"/>
    <w:rsid w:val="00B25D05"/>
    <w:rsid w:val="00B2638C"/>
    <w:rsid w:val="00B264AB"/>
    <w:rsid w:val="00B26622"/>
    <w:rsid w:val="00B26669"/>
    <w:rsid w:val="00B268D0"/>
    <w:rsid w:val="00B276B4"/>
    <w:rsid w:val="00B2783C"/>
    <w:rsid w:val="00B303F6"/>
    <w:rsid w:val="00B304B6"/>
    <w:rsid w:val="00B307B7"/>
    <w:rsid w:val="00B309DC"/>
    <w:rsid w:val="00B31A90"/>
    <w:rsid w:val="00B31E1E"/>
    <w:rsid w:val="00B32283"/>
    <w:rsid w:val="00B325D6"/>
    <w:rsid w:val="00B3289E"/>
    <w:rsid w:val="00B32AAA"/>
    <w:rsid w:val="00B32B51"/>
    <w:rsid w:val="00B32B84"/>
    <w:rsid w:val="00B33546"/>
    <w:rsid w:val="00B336AC"/>
    <w:rsid w:val="00B339E4"/>
    <w:rsid w:val="00B358DE"/>
    <w:rsid w:val="00B35BAD"/>
    <w:rsid w:val="00B35F62"/>
    <w:rsid w:val="00B36028"/>
    <w:rsid w:val="00B36287"/>
    <w:rsid w:val="00B36EA5"/>
    <w:rsid w:val="00B36F93"/>
    <w:rsid w:val="00B377C3"/>
    <w:rsid w:val="00B40064"/>
    <w:rsid w:val="00B4015D"/>
    <w:rsid w:val="00B402DB"/>
    <w:rsid w:val="00B40A18"/>
    <w:rsid w:val="00B411CE"/>
    <w:rsid w:val="00B41D39"/>
    <w:rsid w:val="00B41EF2"/>
    <w:rsid w:val="00B421C1"/>
    <w:rsid w:val="00B42405"/>
    <w:rsid w:val="00B42C2D"/>
    <w:rsid w:val="00B43104"/>
    <w:rsid w:val="00B43554"/>
    <w:rsid w:val="00B435F0"/>
    <w:rsid w:val="00B4421E"/>
    <w:rsid w:val="00B4455C"/>
    <w:rsid w:val="00B44BCD"/>
    <w:rsid w:val="00B45BFC"/>
    <w:rsid w:val="00B468D0"/>
    <w:rsid w:val="00B46DE6"/>
    <w:rsid w:val="00B4738F"/>
    <w:rsid w:val="00B5040D"/>
    <w:rsid w:val="00B5043E"/>
    <w:rsid w:val="00B5051C"/>
    <w:rsid w:val="00B50A44"/>
    <w:rsid w:val="00B50AB7"/>
    <w:rsid w:val="00B50D1D"/>
    <w:rsid w:val="00B51021"/>
    <w:rsid w:val="00B51397"/>
    <w:rsid w:val="00B51684"/>
    <w:rsid w:val="00B51D63"/>
    <w:rsid w:val="00B51D69"/>
    <w:rsid w:val="00B52874"/>
    <w:rsid w:val="00B52DA8"/>
    <w:rsid w:val="00B5320C"/>
    <w:rsid w:val="00B53657"/>
    <w:rsid w:val="00B53795"/>
    <w:rsid w:val="00B53EFB"/>
    <w:rsid w:val="00B54026"/>
    <w:rsid w:val="00B5408C"/>
    <w:rsid w:val="00B542FB"/>
    <w:rsid w:val="00B54F3F"/>
    <w:rsid w:val="00B551EA"/>
    <w:rsid w:val="00B554BA"/>
    <w:rsid w:val="00B554E3"/>
    <w:rsid w:val="00B55524"/>
    <w:rsid w:val="00B55FB6"/>
    <w:rsid w:val="00B56022"/>
    <w:rsid w:val="00B56459"/>
    <w:rsid w:val="00B564CD"/>
    <w:rsid w:val="00B56755"/>
    <w:rsid w:val="00B57409"/>
    <w:rsid w:val="00B575BF"/>
    <w:rsid w:val="00B5770F"/>
    <w:rsid w:val="00B57733"/>
    <w:rsid w:val="00B57801"/>
    <w:rsid w:val="00B578EA"/>
    <w:rsid w:val="00B57C2C"/>
    <w:rsid w:val="00B6053C"/>
    <w:rsid w:val="00B6067C"/>
    <w:rsid w:val="00B606C9"/>
    <w:rsid w:val="00B6078A"/>
    <w:rsid w:val="00B61027"/>
    <w:rsid w:val="00B610F2"/>
    <w:rsid w:val="00B612EA"/>
    <w:rsid w:val="00B617D7"/>
    <w:rsid w:val="00B61C66"/>
    <w:rsid w:val="00B61D6F"/>
    <w:rsid w:val="00B62239"/>
    <w:rsid w:val="00B62604"/>
    <w:rsid w:val="00B62DF2"/>
    <w:rsid w:val="00B63036"/>
    <w:rsid w:val="00B63395"/>
    <w:rsid w:val="00B64017"/>
    <w:rsid w:val="00B64379"/>
    <w:rsid w:val="00B64A0E"/>
    <w:rsid w:val="00B651EB"/>
    <w:rsid w:val="00B65372"/>
    <w:rsid w:val="00B6653A"/>
    <w:rsid w:val="00B6685F"/>
    <w:rsid w:val="00B668EA"/>
    <w:rsid w:val="00B66A87"/>
    <w:rsid w:val="00B66AA3"/>
    <w:rsid w:val="00B66C17"/>
    <w:rsid w:val="00B66D8B"/>
    <w:rsid w:val="00B66F40"/>
    <w:rsid w:val="00B67611"/>
    <w:rsid w:val="00B67BD5"/>
    <w:rsid w:val="00B67D51"/>
    <w:rsid w:val="00B67D63"/>
    <w:rsid w:val="00B67EE1"/>
    <w:rsid w:val="00B70324"/>
    <w:rsid w:val="00B70618"/>
    <w:rsid w:val="00B712D0"/>
    <w:rsid w:val="00B714FF"/>
    <w:rsid w:val="00B7156E"/>
    <w:rsid w:val="00B71AF1"/>
    <w:rsid w:val="00B72BA8"/>
    <w:rsid w:val="00B72E2B"/>
    <w:rsid w:val="00B7318F"/>
    <w:rsid w:val="00B73B34"/>
    <w:rsid w:val="00B73C2F"/>
    <w:rsid w:val="00B7491B"/>
    <w:rsid w:val="00B74D77"/>
    <w:rsid w:val="00B757E5"/>
    <w:rsid w:val="00B75A47"/>
    <w:rsid w:val="00B76170"/>
    <w:rsid w:val="00B76491"/>
    <w:rsid w:val="00B7692A"/>
    <w:rsid w:val="00B76D20"/>
    <w:rsid w:val="00B76E09"/>
    <w:rsid w:val="00B773B9"/>
    <w:rsid w:val="00B7757F"/>
    <w:rsid w:val="00B778CE"/>
    <w:rsid w:val="00B8023B"/>
    <w:rsid w:val="00B81133"/>
    <w:rsid w:val="00B812F7"/>
    <w:rsid w:val="00B815BD"/>
    <w:rsid w:val="00B81B40"/>
    <w:rsid w:val="00B81F38"/>
    <w:rsid w:val="00B82225"/>
    <w:rsid w:val="00B82634"/>
    <w:rsid w:val="00B82A04"/>
    <w:rsid w:val="00B82A72"/>
    <w:rsid w:val="00B82F6C"/>
    <w:rsid w:val="00B8333E"/>
    <w:rsid w:val="00B838C1"/>
    <w:rsid w:val="00B83B62"/>
    <w:rsid w:val="00B8466E"/>
    <w:rsid w:val="00B84DB4"/>
    <w:rsid w:val="00B84E5D"/>
    <w:rsid w:val="00B84E88"/>
    <w:rsid w:val="00B85131"/>
    <w:rsid w:val="00B8535F"/>
    <w:rsid w:val="00B85465"/>
    <w:rsid w:val="00B85473"/>
    <w:rsid w:val="00B85C44"/>
    <w:rsid w:val="00B866DF"/>
    <w:rsid w:val="00B86C80"/>
    <w:rsid w:val="00B87807"/>
    <w:rsid w:val="00B878CD"/>
    <w:rsid w:val="00B904D2"/>
    <w:rsid w:val="00B90C1F"/>
    <w:rsid w:val="00B90C7B"/>
    <w:rsid w:val="00B90FB8"/>
    <w:rsid w:val="00B912FA"/>
    <w:rsid w:val="00B91335"/>
    <w:rsid w:val="00B9160C"/>
    <w:rsid w:val="00B918BF"/>
    <w:rsid w:val="00B91CB1"/>
    <w:rsid w:val="00B91CEE"/>
    <w:rsid w:val="00B9249B"/>
    <w:rsid w:val="00B92811"/>
    <w:rsid w:val="00B92901"/>
    <w:rsid w:val="00B937AB"/>
    <w:rsid w:val="00B94C8E"/>
    <w:rsid w:val="00B94FC6"/>
    <w:rsid w:val="00B95195"/>
    <w:rsid w:val="00B9536C"/>
    <w:rsid w:val="00B95CFD"/>
    <w:rsid w:val="00B96A1B"/>
    <w:rsid w:val="00B96E9E"/>
    <w:rsid w:val="00B96F5D"/>
    <w:rsid w:val="00B973A2"/>
    <w:rsid w:val="00B975AF"/>
    <w:rsid w:val="00B975FF"/>
    <w:rsid w:val="00B97A63"/>
    <w:rsid w:val="00B97FB8"/>
    <w:rsid w:val="00BA005C"/>
    <w:rsid w:val="00BA0CCD"/>
    <w:rsid w:val="00BA0F80"/>
    <w:rsid w:val="00BA1FFB"/>
    <w:rsid w:val="00BA2022"/>
    <w:rsid w:val="00BA2177"/>
    <w:rsid w:val="00BA224E"/>
    <w:rsid w:val="00BA2719"/>
    <w:rsid w:val="00BA2B3F"/>
    <w:rsid w:val="00BA2DED"/>
    <w:rsid w:val="00BA30CB"/>
    <w:rsid w:val="00BA3B66"/>
    <w:rsid w:val="00BA4B79"/>
    <w:rsid w:val="00BA4E45"/>
    <w:rsid w:val="00BA54A9"/>
    <w:rsid w:val="00BA59FB"/>
    <w:rsid w:val="00BA64DF"/>
    <w:rsid w:val="00BA6E6F"/>
    <w:rsid w:val="00BA7267"/>
    <w:rsid w:val="00BA78C7"/>
    <w:rsid w:val="00BB041A"/>
    <w:rsid w:val="00BB0684"/>
    <w:rsid w:val="00BB138C"/>
    <w:rsid w:val="00BB14A3"/>
    <w:rsid w:val="00BB185B"/>
    <w:rsid w:val="00BB30C0"/>
    <w:rsid w:val="00BB39DC"/>
    <w:rsid w:val="00BB3BD8"/>
    <w:rsid w:val="00BB3DFF"/>
    <w:rsid w:val="00BB4FB4"/>
    <w:rsid w:val="00BB51F3"/>
    <w:rsid w:val="00BB56FD"/>
    <w:rsid w:val="00BB607C"/>
    <w:rsid w:val="00BB632C"/>
    <w:rsid w:val="00BB7236"/>
    <w:rsid w:val="00BB788B"/>
    <w:rsid w:val="00BB796C"/>
    <w:rsid w:val="00BB7AA6"/>
    <w:rsid w:val="00BB7FA3"/>
    <w:rsid w:val="00BC009D"/>
    <w:rsid w:val="00BC09D3"/>
    <w:rsid w:val="00BC0F53"/>
    <w:rsid w:val="00BC1111"/>
    <w:rsid w:val="00BC1158"/>
    <w:rsid w:val="00BC15DE"/>
    <w:rsid w:val="00BC17AE"/>
    <w:rsid w:val="00BC17C8"/>
    <w:rsid w:val="00BC1A55"/>
    <w:rsid w:val="00BC1C9D"/>
    <w:rsid w:val="00BC1CA7"/>
    <w:rsid w:val="00BC25D8"/>
    <w:rsid w:val="00BC263F"/>
    <w:rsid w:val="00BC2B59"/>
    <w:rsid w:val="00BC317D"/>
    <w:rsid w:val="00BC369C"/>
    <w:rsid w:val="00BC3AC0"/>
    <w:rsid w:val="00BC3DB4"/>
    <w:rsid w:val="00BC436D"/>
    <w:rsid w:val="00BC4972"/>
    <w:rsid w:val="00BC50CC"/>
    <w:rsid w:val="00BC526D"/>
    <w:rsid w:val="00BC5B1F"/>
    <w:rsid w:val="00BC5CC6"/>
    <w:rsid w:val="00BC5D39"/>
    <w:rsid w:val="00BC61FA"/>
    <w:rsid w:val="00BC67EE"/>
    <w:rsid w:val="00BC6897"/>
    <w:rsid w:val="00BC6B19"/>
    <w:rsid w:val="00BC6FDB"/>
    <w:rsid w:val="00BC796F"/>
    <w:rsid w:val="00BC7BF2"/>
    <w:rsid w:val="00BC7DFE"/>
    <w:rsid w:val="00BD00F1"/>
    <w:rsid w:val="00BD0186"/>
    <w:rsid w:val="00BD020D"/>
    <w:rsid w:val="00BD0329"/>
    <w:rsid w:val="00BD03A8"/>
    <w:rsid w:val="00BD0BE5"/>
    <w:rsid w:val="00BD108F"/>
    <w:rsid w:val="00BD1BCF"/>
    <w:rsid w:val="00BD299C"/>
    <w:rsid w:val="00BD2D51"/>
    <w:rsid w:val="00BD33D4"/>
    <w:rsid w:val="00BD386A"/>
    <w:rsid w:val="00BD3974"/>
    <w:rsid w:val="00BD40B1"/>
    <w:rsid w:val="00BD4A4C"/>
    <w:rsid w:val="00BD4FC6"/>
    <w:rsid w:val="00BD5B53"/>
    <w:rsid w:val="00BD5DF2"/>
    <w:rsid w:val="00BD60C7"/>
    <w:rsid w:val="00BD631D"/>
    <w:rsid w:val="00BD6A5E"/>
    <w:rsid w:val="00BD7783"/>
    <w:rsid w:val="00BE0128"/>
    <w:rsid w:val="00BE0574"/>
    <w:rsid w:val="00BE10D4"/>
    <w:rsid w:val="00BE1FDC"/>
    <w:rsid w:val="00BE33DD"/>
    <w:rsid w:val="00BE3B4B"/>
    <w:rsid w:val="00BE3F8C"/>
    <w:rsid w:val="00BE47BF"/>
    <w:rsid w:val="00BE5374"/>
    <w:rsid w:val="00BE59F1"/>
    <w:rsid w:val="00BE60AF"/>
    <w:rsid w:val="00BE627A"/>
    <w:rsid w:val="00BE6282"/>
    <w:rsid w:val="00BE6CAF"/>
    <w:rsid w:val="00BE6CE8"/>
    <w:rsid w:val="00BE6D98"/>
    <w:rsid w:val="00BE755A"/>
    <w:rsid w:val="00BE7ED9"/>
    <w:rsid w:val="00BE7F4A"/>
    <w:rsid w:val="00BE7FF8"/>
    <w:rsid w:val="00BF034F"/>
    <w:rsid w:val="00BF067F"/>
    <w:rsid w:val="00BF0B10"/>
    <w:rsid w:val="00BF0E3C"/>
    <w:rsid w:val="00BF107E"/>
    <w:rsid w:val="00BF1241"/>
    <w:rsid w:val="00BF186C"/>
    <w:rsid w:val="00BF1C85"/>
    <w:rsid w:val="00BF1E8A"/>
    <w:rsid w:val="00BF207F"/>
    <w:rsid w:val="00BF254D"/>
    <w:rsid w:val="00BF3297"/>
    <w:rsid w:val="00BF34EB"/>
    <w:rsid w:val="00BF3C6D"/>
    <w:rsid w:val="00BF4517"/>
    <w:rsid w:val="00BF4546"/>
    <w:rsid w:val="00BF5BC9"/>
    <w:rsid w:val="00BF5C5B"/>
    <w:rsid w:val="00BF5C92"/>
    <w:rsid w:val="00BF6519"/>
    <w:rsid w:val="00BF68AB"/>
    <w:rsid w:val="00BF6F29"/>
    <w:rsid w:val="00BF7240"/>
    <w:rsid w:val="00BF73C7"/>
    <w:rsid w:val="00BF7C54"/>
    <w:rsid w:val="00C00161"/>
    <w:rsid w:val="00C00D8C"/>
    <w:rsid w:val="00C01249"/>
    <w:rsid w:val="00C01358"/>
    <w:rsid w:val="00C0152B"/>
    <w:rsid w:val="00C017EB"/>
    <w:rsid w:val="00C01C9B"/>
    <w:rsid w:val="00C01D5F"/>
    <w:rsid w:val="00C022E5"/>
    <w:rsid w:val="00C02455"/>
    <w:rsid w:val="00C0247F"/>
    <w:rsid w:val="00C02E08"/>
    <w:rsid w:val="00C02E0B"/>
    <w:rsid w:val="00C02E4A"/>
    <w:rsid w:val="00C02F60"/>
    <w:rsid w:val="00C030C9"/>
    <w:rsid w:val="00C0345A"/>
    <w:rsid w:val="00C0347F"/>
    <w:rsid w:val="00C03511"/>
    <w:rsid w:val="00C041A2"/>
    <w:rsid w:val="00C042C7"/>
    <w:rsid w:val="00C0494E"/>
    <w:rsid w:val="00C04C3A"/>
    <w:rsid w:val="00C04ED8"/>
    <w:rsid w:val="00C0509B"/>
    <w:rsid w:val="00C05700"/>
    <w:rsid w:val="00C057CC"/>
    <w:rsid w:val="00C05846"/>
    <w:rsid w:val="00C05A6E"/>
    <w:rsid w:val="00C05F88"/>
    <w:rsid w:val="00C0619E"/>
    <w:rsid w:val="00C06323"/>
    <w:rsid w:val="00C06391"/>
    <w:rsid w:val="00C06C82"/>
    <w:rsid w:val="00C074CD"/>
    <w:rsid w:val="00C076CE"/>
    <w:rsid w:val="00C078B5"/>
    <w:rsid w:val="00C107C3"/>
    <w:rsid w:val="00C10D7F"/>
    <w:rsid w:val="00C11334"/>
    <w:rsid w:val="00C113A0"/>
    <w:rsid w:val="00C114F5"/>
    <w:rsid w:val="00C116EF"/>
    <w:rsid w:val="00C11A2C"/>
    <w:rsid w:val="00C12B0E"/>
    <w:rsid w:val="00C12B33"/>
    <w:rsid w:val="00C12ED1"/>
    <w:rsid w:val="00C13520"/>
    <w:rsid w:val="00C13E43"/>
    <w:rsid w:val="00C14582"/>
    <w:rsid w:val="00C14F9B"/>
    <w:rsid w:val="00C14FAB"/>
    <w:rsid w:val="00C15127"/>
    <w:rsid w:val="00C15139"/>
    <w:rsid w:val="00C15415"/>
    <w:rsid w:val="00C15713"/>
    <w:rsid w:val="00C15F42"/>
    <w:rsid w:val="00C1610B"/>
    <w:rsid w:val="00C1611D"/>
    <w:rsid w:val="00C16286"/>
    <w:rsid w:val="00C1642E"/>
    <w:rsid w:val="00C169DD"/>
    <w:rsid w:val="00C16C9A"/>
    <w:rsid w:val="00C175E4"/>
    <w:rsid w:val="00C2007D"/>
    <w:rsid w:val="00C20F6C"/>
    <w:rsid w:val="00C21713"/>
    <w:rsid w:val="00C2206B"/>
    <w:rsid w:val="00C22538"/>
    <w:rsid w:val="00C22F20"/>
    <w:rsid w:val="00C232E0"/>
    <w:rsid w:val="00C238AD"/>
    <w:rsid w:val="00C23B3F"/>
    <w:rsid w:val="00C24238"/>
    <w:rsid w:val="00C24B5E"/>
    <w:rsid w:val="00C2534F"/>
    <w:rsid w:val="00C253C4"/>
    <w:rsid w:val="00C25C3E"/>
    <w:rsid w:val="00C25FE5"/>
    <w:rsid w:val="00C271C6"/>
    <w:rsid w:val="00C272DA"/>
    <w:rsid w:val="00C2756D"/>
    <w:rsid w:val="00C27759"/>
    <w:rsid w:val="00C278D4"/>
    <w:rsid w:val="00C2795A"/>
    <w:rsid w:val="00C27D96"/>
    <w:rsid w:val="00C30058"/>
    <w:rsid w:val="00C3016B"/>
    <w:rsid w:val="00C317A2"/>
    <w:rsid w:val="00C31E56"/>
    <w:rsid w:val="00C31F08"/>
    <w:rsid w:val="00C32347"/>
    <w:rsid w:val="00C3264F"/>
    <w:rsid w:val="00C32D82"/>
    <w:rsid w:val="00C33511"/>
    <w:rsid w:val="00C3359B"/>
    <w:rsid w:val="00C33850"/>
    <w:rsid w:val="00C338F0"/>
    <w:rsid w:val="00C343FC"/>
    <w:rsid w:val="00C34436"/>
    <w:rsid w:val="00C344DE"/>
    <w:rsid w:val="00C34A62"/>
    <w:rsid w:val="00C3501E"/>
    <w:rsid w:val="00C3533D"/>
    <w:rsid w:val="00C3550F"/>
    <w:rsid w:val="00C3569A"/>
    <w:rsid w:val="00C358F1"/>
    <w:rsid w:val="00C35C27"/>
    <w:rsid w:val="00C35EA2"/>
    <w:rsid w:val="00C35F5E"/>
    <w:rsid w:val="00C361DD"/>
    <w:rsid w:val="00C3651F"/>
    <w:rsid w:val="00C36633"/>
    <w:rsid w:val="00C36679"/>
    <w:rsid w:val="00C366BE"/>
    <w:rsid w:val="00C36C39"/>
    <w:rsid w:val="00C36CC1"/>
    <w:rsid w:val="00C36E9D"/>
    <w:rsid w:val="00C36F4F"/>
    <w:rsid w:val="00C37046"/>
    <w:rsid w:val="00C37609"/>
    <w:rsid w:val="00C37A2D"/>
    <w:rsid w:val="00C37ABF"/>
    <w:rsid w:val="00C37BF1"/>
    <w:rsid w:val="00C37C86"/>
    <w:rsid w:val="00C37F37"/>
    <w:rsid w:val="00C408D1"/>
    <w:rsid w:val="00C408E5"/>
    <w:rsid w:val="00C409AD"/>
    <w:rsid w:val="00C412B1"/>
    <w:rsid w:val="00C41770"/>
    <w:rsid w:val="00C424C0"/>
    <w:rsid w:val="00C424F7"/>
    <w:rsid w:val="00C42C48"/>
    <w:rsid w:val="00C43783"/>
    <w:rsid w:val="00C43AAD"/>
    <w:rsid w:val="00C43C21"/>
    <w:rsid w:val="00C4421B"/>
    <w:rsid w:val="00C442B7"/>
    <w:rsid w:val="00C4436C"/>
    <w:rsid w:val="00C44CEF"/>
    <w:rsid w:val="00C461B2"/>
    <w:rsid w:val="00C46CAA"/>
    <w:rsid w:val="00C46E06"/>
    <w:rsid w:val="00C47C5F"/>
    <w:rsid w:val="00C47C8E"/>
    <w:rsid w:val="00C50156"/>
    <w:rsid w:val="00C502A4"/>
    <w:rsid w:val="00C502CF"/>
    <w:rsid w:val="00C504B9"/>
    <w:rsid w:val="00C50993"/>
    <w:rsid w:val="00C51190"/>
    <w:rsid w:val="00C5127D"/>
    <w:rsid w:val="00C513A6"/>
    <w:rsid w:val="00C51589"/>
    <w:rsid w:val="00C51FC5"/>
    <w:rsid w:val="00C52252"/>
    <w:rsid w:val="00C52C76"/>
    <w:rsid w:val="00C52EFC"/>
    <w:rsid w:val="00C52F3F"/>
    <w:rsid w:val="00C52F6C"/>
    <w:rsid w:val="00C52FD1"/>
    <w:rsid w:val="00C53322"/>
    <w:rsid w:val="00C5359B"/>
    <w:rsid w:val="00C53708"/>
    <w:rsid w:val="00C538B4"/>
    <w:rsid w:val="00C53AF7"/>
    <w:rsid w:val="00C53F0D"/>
    <w:rsid w:val="00C54039"/>
    <w:rsid w:val="00C5416A"/>
    <w:rsid w:val="00C54181"/>
    <w:rsid w:val="00C5437D"/>
    <w:rsid w:val="00C546C7"/>
    <w:rsid w:val="00C549B6"/>
    <w:rsid w:val="00C54F88"/>
    <w:rsid w:val="00C554B5"/>
    <w:rsid w:val="00C55806"/>
    <w:rsid w:val="00C55D73"/>
    <w:rsid w:val="00C563DA"/>
    <w:rsid w:val="00C565B7"/>
    <w:rsid w:val="00C5696C"/>
    <w:rsid w:val="00C56E09"/>
    <w:rsid w:val="00C56EF2"/>
    <w:rsid w:val="00C56FC7"/>
    <w:rsid w:val="00C570A6"/>
    <w:rsid w:val="00C57317"/>
    <w:rsid w:val="00C578B3"/>
    <w:rsid w:val="00C579F3"/>
    <w:rsid w:val="00C57FC9"/>
    <w:rsid w:val="00C600B3"/>
    <w:rsid w:val="00C602A0"/>
    <w:rsid w:val="00C60ABF"/>
    <w:rsid w:val="00C61043"/>
    <w:rsid w:val="00C61464"/>
    <w:rsid w:val="00C619CB"/>
    <w:rsid w:val="00C61EC3"/>
    <w:rsid w:val="00C625C2"/>
    <w:rsid w:val="00C62C2F"/>
    <w:rsid w:val="00C63641"/>
    <w:rsid w:val="00C6634C"/>
    <w:rsid w:val="00C67084"/>
    <w:rsid w:val="00C6721B"/>
    <w:rsid w:val="00C6773A"/>
    <w:rsid w:val="00C67E8E"/>
    <w:rsid w:val="00C70002"/>
    <w:rsid w:val="00C7012A"/>
    <w:rsid w:val="00C7047A"/>
    <w:rsid w:val="00C7066D"/>
    <w:rsid w:val="00C70CC0"/>
    <w:rsid w:val="00C71036"/>
    <w:rsid w:val="00C710B8"/>
    <w:rsid w:val="00C71104"/>
    <w:rsid w:val="00C71270"/>
    <w:rsid w:val="00C7157E"/>
    <w:rsid w:val="00C7171B"/>
    <w:rsid w:val="00C71742"/>
    <w:rsid w:val="00C718AD"/>
    <w:rsid w:val="00C72177"/>
    <w:rsid w:val="00C731A2"/>
    <w:rsid w:val="00C7342A"/>
    <w:rsid w:val="00C734C3"/>
    <w:rsid w:val="00C7361F"/>
    <w:rsid w:val="00C74722"/>
    <w:rsid w:val="00C74B68"/>
    <w:rsid w:val="00C74B8C"/>
    <w:rsid w:val="00C7504F"/>
    <w:rsid w:val="00C753B4"/>
    <w:rsid w:val="00C753D1"/>
    <w:rsid w:val="00C754A3"/>
    <w:rsid w:val="00C755AD"/>
    <w:rsid w:val="00C7581E"/>
    <w:rsid w:val="00C76D28"/>
    <w:rsid w:val="00C778A6"/>
    <w:rsid w:val="00C77BE0"/>
    <w:rsid w:val="00C77C84"/>
    <w:rsid w:val="00C80827"/>
    <w:rsid w:val="00C808BA"/>
    <w:rsid w:val="00C812AC"/>
    <w:rsid w:val="00C8220D"/>
    <w:rsid w:val="00C823DB"/>
    <w:rsid w:val="00C8268F"/>
    <w:rsid w:val="00C828B1"/>
    <w:rsid w:val="00C8302E"/>
    <w:rsid w:val="00C83084"/>
    <w:rsid w:val="00C83535"/>
    <w:rsid w:val="00C83BD2"/>
    <w:rsid w:val="00C83D84"/>
    <w:rsid w:val="00C841FF"/>
    <w:rsid w:val="00C842D7"/>
    <w:rsid w:val="00C8433B"/>
    <w:rsid w:val="00C84665"/>
    <w:rsid w:val="00C848E0"/>
    <w:rsid w:val="00C84A73"/>
    <w:rsid w:val="00C84E1C"/>
    <w:rsid w:val="00C85C52"/>
    <w:rsid w:val="00C8608B"/>
    <w:rsid w:val="00C86558"/>
    <w:rsid w:val="00C86A12"/>
    <w:rsid w:val="00C86F31"/>
    <w:rsid w:val="00C871EC"/>
    <w:rsid w:val="00C87436"/>
    <w:rsid w:val="00C8748A"/>
    <w:rsid w:val="00C87C51"/>
    <w:rsid w:val="00C87E57"/>
    <w:rsid w:val="00C914DD"/>
    <w:rsid w:val="00C91651"/>
    <w:rsid w:val="00C917A4"/>
    <w:rsid w:val="00C918BA"/>
    <w:rsid w:val="00C91D94"/>
    <w:rsid w:val="00C922A2"/>
    <w:rsid w:val="00C92C36"/>
    <w:rsid w:val="00C939F2"/>
    <w:rsid w:val="00C93CC6"/>
    <w:rsid w:val="00C94102"/>
    <w:rsid w:val="00C9424A"/>
    <w:rsid w:val="00C94497"/>
    <w:rsid w:val="00C951CE"/>
    <w:rsid w:val="00C956F4"/>
    <w:rsid w:val="00C95962"/>
    <w:rsid w:val="00C95F9B"/>
    <w:rsid w:val="00C96512"/>
    <w:rsid w:val="00C96A7B"/>
    <w:rsid w:val="00C97A4E"/>
    <w:rsid w:val="00C97CEE"/>
    <w:rsid w:val="00C97E5D"/>
    <w:rsid w:val="00CA004A"/>
    <w:rsid w:val="00CA0493"/>
    <w:rsid w:val="00CA1113"/>
    <w:rsid w:val="00CA11A1"/>
    <w:rsid w:val="00CA1480"/>
    <w:rsid w:val="00CA15F1"/>
    <w:rsid w:val="00CA167B"/>
    <w:rsid w:val="00CA1697"/>
    <w:rsid w:val="00CA26EA"/>
    <w:rsid w:val="00CA2906"/>
    <w:rsid w:val="00CA2C65"/>
    <w:rsid w:val="00CA2CBC"/>
    <w:rsid w:val="00CA2FB2"/>
    <w:rsid w:val="00CA3505"/>
    <w:rsid w:val="00CA3BD1"/>
    <w:rsid w:val="00CA3C6F"/>
    <w:rsid w:val="00CA3D3A"/>
    <w:rsid w:val="00CA42D6"/>
    <w:rsid w:val="00CA4802"/>
    <w:rsid w:val="00CA5259"/>
    <w:rsid w:val="00CA528A"/>
    <w:rsid w:val="00CA543D"/>
    <w:rsid w:val="00CA560B"/>
    <w:rsid w:val="00CA59A6"/>
    <w:rsid w:val="00CA59D6"/>
    <w:rsid w:val="00CA5FCB"/>
    <w:rsid w:val="00CA6259"/>
    <w:rsid w:val="00CA7726"/>
    <w:rsid w:val="00CA78A4"/>
    <w:rsid w:val="00CB0DC0"/>
    <w:rsid w:val="00CB0EFF"/>
    <w:rsid w:val="00CB0FBC"/>
    <w:rsid w:val="00CB1225"/>
    <w:rsid w:val="00CB12EC"/>
    <w:rsid w:val="00CB1451"/>
    <w:rsid w:val="00CB1532"/>
    <w:rsid w:val="00CB15E9"/>
    <w:rsid w:val="00CB17E9"/>
    <w:rsid w:val="00CB1EE9"/>
    <w:rsid w:val="00CB2565"/>
    <w:rsid w:val="00CB25F2"/>
    <w:rsid w:val="00CB2BD5"/>
    <w:rsid w:val="00CB2E73"/>
    <w:rsid w:val="00CB3816"/>
    <w:rsid w:val="00CB3B18"/>
    <w:rsid w:val="00CB3B99"/>
    <w:rsid w:val="00CB407A"/>
    <w:rsid w:val="00CB4624"/>
    <w:rsid w:val="00CB4CF4"/>
    <w:rsid w:val="00CB4D90"/>
    <w:rsid w:val="00CB4FB9"/>
    <w:rsid w:val="00CB53C6"/>
    <w:rsid w:val="00CB581E"/>
    <w:rsid w:val="00CB5AB9"/>
    <w:rsid w:val="00CB5BF4"/>
    <w:rsid w:val="00CB5C55"/>
    <w:rsid w:val="00CB6545"/>
    <w:rsid w:val="00CB6549"/>
    <w:rsid w:val="00CB67A6"/>
    <w:rsid w:val="00CB6CD7"/>
    <w:rsid w:val="00CB74FF"/>
    <w:rsid w:val="00CB75C7"/>
    <w:rsid w:val="00CB77BA"/>
    <w:rsid w:val="00CB7A9C"/>
    <w:rsid w:val="00CB7CF3"/>
    <w:rsid w:val="00CC0DCE"/>
    <w:rsid w:val="00CC11EF"/>
    <w:rsid w:val="00CC1298"/>
    <w:rsid w:val="00CC1318"/>
    <w:rsid w:val="00CC16E1"/>
    <w:rsid w:val="00CC17E3"/>
    <w:rsid w:val="00CC1D1A"/>
    <w:rsid w:val="00CC2428"/>
    <w:rsid w:val="00CC24F5"/>
    <w:rsid w:val="00CC25F1"/>
    <w:rsid w:val="00CC264A"/>
    <w:rsid w:val="00CC278B"/>
    <w:rsid w:val="00CC2F8A"/>
    <w:rsid w:val="00CC418F"/>
    <w:rsid w:val="00CC4328"/>
    <w:rsid w:val="00CC4749"/>
    <w:rsid w:val="00CC483B"/>
    <w:rsid w:val="00CC498F"/>
    <w:rsid w:val="00CC4CFD"/>
    <w:rsid w:val="00CC50CC"/>
    <w:rsid w:val="00CC50D8"/>
    <w:rsid w:val="00CC53B7"/>
    <w:rsid w:val="00CC5B17"/>
    <w:rsid w:val="00CC5C38"/>
    <w:rsid w:val="00CC60A4"/>
    <w:rsid w:val="00CC6260"/>
    <w:rsid w:val="00CC681C"/>
    <w:rsid w:val="00CC6DFB"/>
    <w:rsid w:val="00CC6F56"/>
    <w:rsid w:val="00CC6FCD"/>
    <w:rsid w:val="00CC703E"/>
    <w:rsid w:val="00CC787A"/>
    <w:rsid w:val="00CD05AD"/>
    <w:rsid w:val="00CD06DD"/>
    <w:rsid w:val="00CD1404"/>
    <w:rsid w:val="00CD142A"/>
    <w:rsid w:val="00CD1E1F"/>
    <w:rsid w:val="00CD1F51"/>
    <w:rsid w:val="00CD2282"/>
    <w:rsid w:val="00CD2692"/>
    <w:rsid w:val="00CD2E86"/>
    <w:rsid w:val="00CD3019"/>
    <w:rsid w:val="00CD3F35"/>
    <w:rsid w:val="00CD4034"/>
    <w:rsid w:val="00CD40B5"/>
    <w:rsid w:val="00CD42C3"/>
    <w:rsid w:val="00CD59D9"/>
    <w:rsid w:val="00CD5C72"/>
    <w:rsid w:val="00CD5F38"/>
    <w:rsid w:val="00CD713A"/>
    <w:rsid w:val="00CD7BA0"/>
    <w:rsid w:val="00CD7DDD"/>
    <w:rsid w:val="00CE05EC"/>
    <w:rsid w:val="00CE0832"/>
    <w:rsid w:val="00CE10E9"/>
    <w:rsid w:val="00CE1AA6"/>
    <w:rsid w:val="00CE1D7F"/>
    <w:rsid w:val="00CE28E3"/>
    <w:rsid w:val="00CE2CF1"/>
    <w:rsid w:val="00CE2D68"/>
    <w:rsid w:val="00CE36E4"/>
    <w:rsid w:val="00CE3B3B"/>
    <w:rsid w:val="00CE413C"/>
    <w:rsid w:val="00CE453E"/>
    <w:rsid w:val="00CE45C2"/>
    <w:rsid w:val="00CE48FD"/>
    <w:rsid w:val="00CE5190"/>
    <w:rsid w:val="00CE57CD"/>
    <w:rsid w:val="00CE6A00"/>
    <w:rsid w:val="00CE6A65"/>
    <w:rsid w:val="00CE71E8"/>
    <w:rsid w:val="00CE7347"/>
    <w:rsid w:val="00CE7420"/>
    <w:rsid w:val="00CE7A5B"/>
    <w:rsid w:val="00CF0F58"/>
    <w:rsid w:val="00CF1A2D"/>
    <w:rsid w:val="00CF1E67"/>
    <w:rsid w:val="00CF2913"/>
    <w:rsid w:val="00CF34FC"/>
    <w:rsid w:val="00CF3581"/>
    <w:rsid w:val="00CF3B53"/>
    <w:rsid w:val="00CF3B6D"/>
    <w:rsid w:val="00CF41E1"/>
    <w:rsid w:val="00CF439F"/>
    <w:rsid w:val="00CF4570"/>
    <w:rsid w:val="00CF45B6"/>
    <w:rsid w:val="00CF48EE"/>
    <w:rsid w:val="00CF5627"/>
    <w:rsid w:val="00CF5635"/>
    <w:rsid w:val="00CF5690"/>
    <w:rsid w:val="00CF595B"/>
    <w:rsid w:val="00CF5A0C"/>
    <w:rsid w:val="00CF61CA"/>
    <w:rsid w:val="00CF64B4"/>
    <w:rsid w:val="00CF65BA"/>
    <w:rsid w:val="00CF7120"/>
    <w:rsid w:val="00CF724C"/>
    <w:rsid w:val="00CF7583"/>
    <w:rsid w:val="00CF76AF"/>
    <w:rsid w:val="00D00076"/>
    <w:rsid w:val="00D001B4"/>
    <w:rsid w:val="00D003B7"/>
    <w:rsid w:val="00D00B0D"/>
    <w:rsid w:val="00D00D23"/>
    <w:rsid w:val="00D00E36"/>
    <w:rsid w:val="00D01192"/>
    <w:rsid w:val="00D011C9"/>
    <w:rsid w:val="00D0184E"/>
    <w:rsid w:val="00D024DD"/>
    <w:rsid w:val="00D0258F"/>
    <w:rsid w:val="00D02F4F"/>
    <w:rsid w:val="00D03A0C"/>
    <w:rsid w:val="00D03CF1"/>
    <w:rsid w:val="00D041D6"/>
    <w:rsid w:val="00D044ED"/>
    <w:rsid w:val="00D04CB3"/>
    <w:rsid w:val="00D04E5C"/>
    <w:rsid w:val="00D050F8"/>
    <w:rsid w:val="00D058AE"/>
    <w:rsid w:val="00D05FC4"/>
    <w:rsid w:val="00D063DC"/>
    <w:rsid w:val="00D06BD2"/>
    <w:rsid w:val="00D06CA3"/>
    <w:rsid w:val="00D071E6"/>
    <w:rsid w:val="00D076A5"/>
    <w:rsid w:val="00D0789F"/>
    <w:rsid w:val="00D10261"/>
    <w:rsid w:val="00D104DE"/>
    <w:rsid w:val="00D10C33"/>
    <w:rsid w:val="00D10C3D"/>
    <w:rsid w:val="00D114F4"/>
    <w:rsid w:val="00D11E20"/>
    <w:rsid w:val="00D11E65"/>
    <w:rsid w:val="00D122BA"/>
    <w:rsid w:val="00D12308"/>
    <w:rsid w:val="00D1243F"/>
    <w:rsid w:val="00D12939"/>
    <w:rsid w:val="00D12A5F"/>
    <w:rsid w:val="00D12B27"/>
    <w:rsid w:val="00D132DF"/>
    <w:rsid w:val="00D1346A"/>
    <w:rsid w:val="00D13865"/>
    <w:rsid w:val="00D13C6E"/>
    <w:rsid w:val="00D144D9"/>
    <w:rsid w:val="00D14772"/>
    <w:rsid w:val="00D14B2B"/>
    <w:rsid w:val="00D14DDA"/>
    <w:rsid w:val="00D14E59"/>
    <w:rsid w:val="00D15221"/>
    <w:rsid w:val="00D154CF"/>
    <w:rsid w:val="00D15676"/>
    <w:rsid w:val="00D156AA"/>
    <w:rsid w:val="00D158A5"/>
    <w:rsid w:val="00D1596B"/>
    <w:rsid w:val="00D15E53"/>
    <w:rsid w:val="00D1692D"/>
    <w:rsid w:val="00D16DD9"/>
    <w:rsid w:val="00D16E03"/>
    <w:rsid w:val="00D1761A"/>
    <w:rsid w:val="00D17A82"/>
    <w:rsid w:val="00D17A93"/>
    <w:rsid w:val="00D17F90"/>
    <w:rsid w:val="00D20031"/>
    <w:rsid w:val="00D2094C"/>
    <w:rsid w:val="00D21C58"/>
    <w:rsid w:val="00D22803"/>
    <w:rsid w:val="00D22827"/>
    <w:rsid w:val="00D23570"/>
    <w:rsid w:val="00D23C77"/>
    <w:rsid w:val="00D241BD"/>
    <w:rsid w:val="00D241EC"/>
    <w:rsid w:val="00D24573"/>
    <w:rsid w:val="00D245A6"/>
    <w:rsid w:val="00D245E0"/>
    <w:rsid w:val="00D2507A"/>
    <w:rsid w:val="00D25756"/>
    <w:rsid w:val="00D25866"/>
    <w:rsid w:val="00D25F24"/>
    <w:rsid w:val="00D261A7"/>
    <w:rsid w:val="00D26F39"/>
    <w:rsid w:val="00D273AC"/>
    <w:rsid w:val="00D2752C"/>
    <w:rsid w:val="00D27FA0"/>
    <w:rsid w:val="00D302EF"/>
    <w:rsid w:val="00D3038F"/>
    <w:rsid w:val="00D3040E"/>
    <w:rsid w:val="00D313B3"/>
    <w:rsid w:val="00D31BEA"/>
    <w:rsid w:val="00D31C1D"/>
    <w:rsid w:val="00D31EC1"/>
    <w:rsid w:val="00D32003"/>
    <w:rsid w:val="00D321F9"/>
    <w:rsid w:val="00D3292B"/>
    <w:rsid w:val="00D32A4F"/>
    <w:rsid w:val="00D32C59"/>
    <w:rsid w:val="00D33439"/>
    <w:rsid w:val="00D3390A"/>
    <w:rsid w:val="00D33DFA"/>
    <w:rsid w:val="00D33F02"/>
    <w:rsid w:val="00D34377"/>
    <w:rsid w:val="00D34A37"/>
    <w:rsid w:val="00D358F7"/>
    <w:rsid w:val="00D35B3C"/>
    <w:rsid w:val="00D35CBE"/>
    <w:rsid w:val="00D360E7"/>
    <w:rsid w:val="00D361B2"/>
    <w:rsid w:val="00D36376"/>
    <w:rsid w:val="00D363F8"/>
    <w:rsid w:val="00D36411"/>
    <w:rsid w:val="00D365B2"/>
    <w:rsid w:val="00D36E67"/>
    <w:rsid w:val="00D36F1B"/>
    <w:rsid w:val="00D3733B"/>
    <w:rsid w:val="00D3785B"/>
    <w:rsid w:val="00D37904"/>
    <w:rsid w:val="00D37DD9"/>
    <w:rsid w:val="00D37EF5"/>
    <w:rsid w:val="00D40198"/>
    <w:rsid w:val="00D40462"/>
    <w:rsid w:val="00D4095A"/>
    <w:rsid w:val="00D40E18"/>
    <w:rsid w:val="00D41083"/>
    <w:rsid w:val="00D41169"/>
    <w:rsid w:val="00D419BE"/>
    <w:rsid w:val="00D419C9"/>
    <w:rsid w:val="00D42100"/>
    <w:rsid w:val="00D4214E"/>
    <w:rsid w:val="00D428B9"/>
    <w:rsid w:val="00D42971"/>
    <w:rsid w:val="00D42E16"/>
    <w:rsid w:val="00D42E69"/>
    <w:rsid w:val="00D42EEC"/>
    <w:rsid w:val="00D42FFB"/>
    <w:rsid w:val="00D43246"/>
    <w:rsid w:val="00D43442"/>
    <w:rsid w:val="00D43557"/>
    <w:rsid w:val="00D442E0"/>
    <w:rsid w:val="00D450E1"/>
    <w:rsid w:val="00D45129"/>
    <w:rsid w:val="00D4521C"/>
    <w:rsid w:val="00D45498"/>
    <w:rsid w:val="00D45750"/>
    <w:rsid w:val="00D457B1"/>
    <w:rsid w:val="00D457EA"/>
    <w:rsid w:val="00D45C42"/>
    <w:rsid w:val="00D46575"/>
    <w:rsid w:val="00D46923"/>
    <w:rsid w:val="00D46B86"/>
    <w:rsid w:val="00D47284"/>
    <w:rsid w:val="00D4739B"/>
    <w:rsid w:val="00D50544"/>
    <w:rsid w:val="00D50D7A"/>
    <w:rsid w:val="00D517B3"/>
    <w:rsid w:val="00D523B2"/>
    <w:rsid w:val="00D52598"/>
    <w:rsid w:val="00D52E54"/>
    <w:rsid w:val="00D52EB8"/>
    <w:rsid w:val="00D52FF5"/>
    <w:rsid w:val="00D5388D"/>
    <w:rsid w:val="00D53972"/>
    <w:rsid w:val="00D539EB"/>
    <w:rsid w:val="00D53CF5"/>
    <w:rsid w:val="00D53FF9"/>
    <w:rsid w:val="00D54E71"/>
    <w:rsid w:val="00D55195"/>
    <w:rsid w:val="00D55466"/>
    <w:rsid w:val="00D55531"/>
    <w:rsid w:val="00D5555D"/>
    <w:rsid w:val="00D55623"/>
    <w:rsid w:val="00D556D3"/>
    <w:rsid w:val="00D55AEA"/>
    <w:rsid w:val="00D56201"/>
    <w:rsid w:val="00D5645C"/>
    <w:rsid w:val="00D565FD"/>
    <w:rsid w:val="00D566E4"/>
    <w:rsid w:val="00D56740"/>
    <w:rsid w:val="00D567A9"/>
    <w:rsid w:val="00D568AE"/>
    <w:rsid w:val="00D56934"/>
    <w:rsid w:val="00D56C17"/>
    <w:rsid w:val="00D56DFA"/>
    <w:rsid w:val="00D5799D"/>
    <w:rsid w:val="00D57E79"/>
    <w:rsid w:val="00D60082"/>
    <w:rsid w:val="00D60376"/>
    <w:rsid w:val="00D608E5"/>
    <w:rsid w:val="00D60B29"/>
    <w:rsid w:val="00D60E22"/>
    <w:rsid w:val="00D61302"/>
    <w:rsid w:val="00D613B2"/>
    <w:rsid w:val="00D61894"/>
    <w:rsid w:val="00D61B01"/>
    <w:rsid w:val="00D61EA0"/>
    <w:rsid w:val="00D61FE0"/>
    <w:rsid w:val="00D62A4F"/>
    <w:rsid w:val="00D62A86"/>
    <w:rsid w:val="00D62E08"/>
    <w:rsid w:val="00D62F4D"/>
    <w:rsid w:val="00D646E1"/>
    <w:rsid w:val="00D64D08"/>
    <w:rsid w:val="00D64D84"/>
    <w:rsid w:val="00D64F17"/>
    <w:rsid w:val="00D65072"/>
    <w:rsid w:val="00D652D9"/>
    <w:rsid w:val="00D659DF"/>
    <w:rsid w:val="00D65E79"/>
    <w:rsid w:val="00D65F45"/>
    <w:rsid w:val="00D661D0"/>
    <w:rsid w:val="00D66638"/>
    <w:rsid w:val="00D666EB"/>
    <w:rsid w:val="00D67753"/>
    <w:rsid w:val="00D70DDA"/>
    <w:rsid w:val="00D71180"/>
    <w:rsid w:val="00D7128F"/>
    <w:rsid w:val="00D7152E"/>
    <w:rsid w:val="00D71AF9"/>
    <w:rsid w:val="00D71EBD"/>
    <w:rsid w:val="00D7202A"/>
    <w:rsid w:val="00D72236"/>
    <w:rsid w:val="00D72C4A"/>
    <w:rsid w:val="00D73AD9"/>
    <w:rsid w:val="00D74074"/>
    <w:rsid w:val="00D740F2"/>
    <w:rsid w:val="00D74395"/>
    <w:rsid w:val="00D76A54"/>
    <w:rsid w:val="00D77793"/>
    <w:rsid w:val="00D80752"/>
    <w:rsid w:val="00D80C29"/>
    <w:rsid w:val="00D8103B"/>
    <w:rsid w:val="00D81631"/>
    <w:rsid w:val="00D817E7"/>
    <w:rsid w:val="00D81EC4"/>
    <w:rsid w:val="00D82039"/>
    <w:rsid w:val="00D82E97"/>
    <w:rsid w:val="00D8316D"/>
    <w:rsid w:val="00D83421"/>
    <w:rsid w:val="00D835D3"/>
    <w:rsid w:val="00D8369B"/>
    <w:rsid w:val="00D83B51"/>
    <w:rsid w:val="00D84400"/>
    <w:rsid w:val="00D84551"/>
    <w:rsid w:val="00D84657"/>
    <w:rsid w:val="00D849F6"/>
    <w:rsid w:val="00D84ECA"/>
    <w:rsid w:val="00D8525E"/>
    <w:rsid w:val="00D862BF"/>
    <w:rsid w:val="00D865EE"/>
    <w:rsid w:val="00D868D9"/>
    <w:rsid w:val="00D87210"/>
    <w:rsid w:val="00D87377"/>
    <w:rsid w:val="00D87397"/>
    <w:rsid w:val="00D8770E"/>
    <w:rsid w:val="00D87720"/>
    <w:rsid w:val="00D87DDC"/>
    <w:rsid w:val="00D9041B"/>
    <w:rsid w:val="00D90957"/>
    <w:rsid w:val="00D90DBB"/>
    <w:rsid w:val="00D90E43"/>
    <w:rsid w:val="00D90F53"/>
    <w:rsid w:val="00D9141D"/>
    <w:rsid w:val="00D91D14"/>
    <w:rsid w:val="00D92427"/>
    <w:rsid w:val="00D925DB"/>
    <w:rsid w:val="00D929A6"/>
    <w:rsid w:val="00D92E57"/>
    <w:rsid w:val="00D92F81"/>
    <w:rsid w:val="00D93101"/>
    <w:rsid w:val="00D938E0"/>
    <w:rsid w:val="00D939D7"/>
    <w:rsid w:val="00D93CD9"/>
    <w:rsid w:val="00D93F0F"/>
    <w:rsid w:val="00D9421D"/>
    <w:rsid w:val="00D946C9"/>
    <w:rsid w:val="00D94CF3"/>
    <w:rsid w:val="00D94D9C"/>
    <w:rsid w:val="00D94F86"/>
    <w:rsid w:val="00D96035"/>
    <w:rsid w:val="00D961CC"/>
    <w:rsid w:val="00D962AE"/>
    <w:rsid w:val="00D965AD"/>
    <w:rsid w:val="00D9669C"/>
    <w:rsid w:val="00D967A8"/>
    <w:rsid w:val="00D96AAB"/>
    <w:rsid w:val="00D974BC"/>
    <w:rsid w:val="00D976AD"/>
    <w:rsid w:val="00D97813"/>
    <w:rsid w:val="00D97DC3"/>
    <w:rsid w:val="00DA02B3"/>
    <w:rsid w:val="00DA058E"/>
    <w:rsid w:val="00DA0C62"/>
    <w:rsid w:val="00DA115C"/>
    <w:rsid w:val="00DA1486"/>
    <w:rsid w:val="00DA1DF3"/>
    <w:rsid w:val="00DA1FB1"/>
    <w:rsid w:val="00DA2871"/>
    <w:rsid w:val="00DA299E"/>
    <w:rsid w:val="00DA2BF7"/>
    <w:rsid w:val="00DA3097"/>
    <w:rsid w:val="00DA341E"/>
    <w:rsid w:val="00DA3C25"/>
    <w:rsid w:val="00DA45EA"/>
    <w:rsid w:val="00DA469A"/>
    <w:rsid w:val="00DA512C"/>
    <w:rsid w:val="00DA5804"/>
    <w:rsid w:val="00DA59EE"/>
    <w:rsid w:val="00DA5A83"/>
    <w:rsid w:val="00DA5CE6"/>
    <w:rsid w:val="00DA615C"/>
    <w:rsid w:val="00DA61DF"/>
    <w:rsid w:val="00DA6358"/>
    <w:rsid w:val="00DA66B3"/>
    <w:rsid w:val="00DA6765"/>
    <w:rsid w:val="00DA67E1"/>
    <w:rsid w:val="00DA6C44"/>
    <w:rsid w:val="00DA6CBA"/>
    <w:rsid w:val="00DA7189"/>
    <w:rsid w:val="00DA73AA"/>
    <w:rsid w:val="00DA7700"/>
    <w:rsid w:val="00DA7A88"/>
    <w:rsid w:val="00DA7C79"/>
    <w:rsid w:val="00DB003C"/>
    <w:rsid w:val="00DB009D"/>
    <w:rsid w:val="00DB0D54"/>
    <w:rsid w:val="00DB1E7D"/>
    <w:rsid w:val="00DB1E91"/>
    <w:rsid w:val="00DB1EE1"/>
    <w:rsid w:val="00DB2FBC"/>
    <w:rsid w:val="00DB36CF"/>
    <w:rsid w:val="00DB3701"/>
    <w:rsid w:val="00DB38D4"/>
    <w:rsid w:val="00DB4080"/>
    <w:rsid w:val="00DB4314"/>
    <w:rsid w:val="00DB4410"/>
    <w:rsid w:val="00DB4F44"/>
    <w:rsid w:val="00DB5117"/>
    <w:rsid w:val="00DB53C7"/>
    <w:rsid w:val="00DB542A"/>
    <w:rsid w:val="00DB557E"/>
    <w:rsid w:val="00DB6031"/>
    <w:rsid w:val="00DB664A"/>
    <w:rsid w:val="00DB667B"/>
    <w:rsid w:val="00DB6C2B"/>
    <w:rsid w:val="00DB70E1"/>
    <w:rsid w:val="00DB7463"/>
    <w:rsid w:val="00DB765A"/>
    <w:rsid w:val="00DB7B04"/>
    <w:rsid w:val="00DC05E4"/>
    <w:rsid w:val="00DC093A"/>
    <w:rsid w:val="00DC0CCD"/>
    <w:rsid w:val="00DC0D6E"/>
    <w:rsid w:val="00DC0F85"/>
    <w:rsid w:val="00DC14AF"/>
    <w:rsid w:val="00DC1720"/>
    <w:rsid w:val="00DC1A9F"/>
    <w:rsid w:val="00DC1EAE"/>
    <w:rsid w:val="00DC2443"/>
    <w:rsid w:val="00DC2688"/>
    <w:rsid w:val="00DC356C"/>
    <w:rsid w:val="00DC3633"/>
    <w:rsid w:val="00DC3CC1"/>
    <w:rsid w:val="00DC4108"/>
    <w:rsid w:val="00DC41F0"/>
    <w:rsid w:val="00DC4401"/>
    <w:rsid w:val="00DC4EC7"/>
    <w:rsid w:val="00DC4ECC"/>
    <w:rsid w:val="00DC4F64"/>
    <w:rsid w:val="00DC4F7F"/>
    <w:rsid w:val="00DC50C5"/>
    <w:rsid w:val="00DC5367"/>
    <w:rsid w:val="00DC566A"/>
    <w:rsid w:val="00DC577A"/>
    <w:rsid w:val="00DC5A50"/>
    <w:rsid w:val="00DC5D82"/>
    <w:rsid w:val="00DC6199"/>
    <w:rsid w:val="00DC644A"/>
    <w:rsid w:val="00DC64A7"/>
    <w:rsid w:val="00DC65F1"/>
    <w:rsid w:val="00DC66F6"/>
    <w:rsid w:val="00DC797A"/>
    <w:rsid w:val="00DD0474"/>
    <w:rsid w:val="00DD085E"/>
    <w:rsid w:val="00DD092F"/>
    <w:rsid w:val="00DD0953"/>
    <w:rsid w:val="00DD12F3"/>
    <w:rsid w:val="00DD176E"/>
    <w:rsid w:val="00DD1A95"/>
    <w:rsid w:val="00DD2BD9"/>
    <w:rsid w:val="00DD2C81"/>
    <w:rsid w:val="00DD2E0B"/>
    <w:rsid w:val="00DD3136"/>
    <w:rsid w:val="00DD354B"/>
    <w:rsid w:val="00DD38E7"/>
    <w:rsid w:val="00DD3F7B"/>
    <w:rsid w:val="00DD41E6"/>
    <w:rsid w:val="00DD4213"/>
    <w:rsid w:val="00DD428F"/>
    <w:rsid w:val="00DD4A23"/>
    <w:rsid w:val="00DD4B7E"/>
    <w:rsid w:val="00DD4CB4"/>
    <w:rsid w:val="00DD596E"/>
    <w:rsid w:val="00DD5DE9"/>
    <w:rsid w:val="00DD604D"/>
    <w:rsid w:val="00DD60C1"/>
    <w:rsid w:val="00DD6121"/>
    <w:rsid w:val="00DD64AA"/>
    <w:rsid w:val="00DD6E72"/>
    <w:rsid w:val="00DD7A9F"/>
    <w:rsid w:val="00DD7E78"/>
    <w:rsid w:val="00DD7F4D"/>
    <w:rsid w:val="00DE0C7F"/>
    <w:rsid w:val="00DE1221"/>
    <w:rsid w:val="00DE1547"/>
    <w:rsid w:val="00DE15B6"/>
    <w:rsid w:val="00DE18A2"/>
    <w:rsid w:val="00DE19EA"/>
    <w:rsid w:val="00DE1B4D"/>
    <w:rsid w:val="00DE1C1F"/>
    <w:rsid w:val="00DE1E06"/>
    <w:rsid w:val="00DE2496"/>
    <w:rsid w:val="00DE27B8"/>
    <w:rsid w:val="00DE2C61"/>
    <w:rsid w:val="00DE2E9D"/>
    <w:rsid w:val="00DE2FFC"/>
    <w:rsid w:val="00DE3180"/>
    <w:rsid w:val="00DE405E"/>
    <w:rsid w:val="00DE44F3"/>
    <w:rsid w:val="00DE44FA"/>
    <w:rsid w:val="00DE4A12"/>
    <w:rsid w:val="00DE4C40"/>
    <w:rsid w:val="00DE4FC7"/>
    <w:rsid w:val="00DE56EB"/>
    <w:rsid w:val="00DE56EC"/>
    <w:rsid w:val="00DE58AC"/>
    <w:rsid w:val="00DE6724"/>
    <w:rsid w:val="00DE688A"/>
    <w:rsid w:val="00DE6E1D"/>
    <w:rsid w:val="00DE6E21"/>
    <w:rsid w:val="00DE7099"/>
    <w:rsid w:val="00DE7133"/>
    <w:rsid w:val="00DE7141"/>
    <w:rsid w:val="00DE726D"/>
    <w:rsid w:val="00DE72E2"/>
    <w:rsid w:val="00DE732C"/>
    <w:rsid w:val="00DF06D0"/>
    <w:rsid w:val="00DF0FAA"/>
    <w:rsid w:val="00DF12A4"/>
    <w:rsid w:val="00DF17E5"/>
    <w:rsid w:val="00DF1AAC"/>
    <w:rsid w:val="00DF1F3C"/>
    <w:rsid w:val="00DF24BA"/>
    <w:rsid w:val="00DF2DC7"/>
    <w:rsid w:val="00DF2FE1"/>
    <w:rsid w:val="00DF341B"/>
    <w:rsid w:val="00DF39E9"/>
    <w:rsid w:val="00DF3B1D"/>
    <w:rsid w:val="00DF3DEF"/>
    <w:rsid w:val="00DF3F22"/>
    <w:rsid w:val="00DF431B"/>
    <w:rsid w:val="00DF4879"/>
    <w:rsid w:val="00DF4F42"/>
    <w:rsid w:val="00DF5070"/>
    <w:rsid w:val="00DF5458"/>
    <w:rsid w:val="00DF5618"/>
    <w:rsid w:val="00DF5FDE"/>
    <w:rsid w:val="00DF604B"/>
    <w:rsid w:val="00DF6C4A"/>
    <w:rsid w:val="00DF6EBE"/>
    <w:rsid w:val="00DF6FA2"/>
    <w:rsid w:val="00DF7426"/>
    <w:rsid w:val="00DF74D9"/>
    <w:rsid w:val="00E00651"/>
    <w:rsid w:val="00E0142B"/>
    <w:rsid w:val="00E014BF"/>
    <w:rsid w:val="00E018F8"/>
    <w:rsid w:val="00E01DC3"/>
    <w:rsid w:val="00E023C4"/>
    <w:rsid w:val="00E024C1"/>
    <w:rsid w:val="00E025CE"/>
    <w:rsid w:val="00E0279C"/>
    <w:rsid w:val="00E0310F"/>
    <w:rsid w:val="00E03157"/>
    <w:rsid w:val="00E0360B"/>
    <w:rsid w:val="00E0384E"/>
    <w:rsid w:val="00E03A96"/>
    <w:rsid w:val="00E04272"/>
    <w:rsid w:val="00E04407"/>
    <w:rsid w:val="00E04A33"/>
    <w:rsid w:val="00E04ADE"/>
    <w:rsid w:val="00E04C29"/>
    <w:rsid w:val="00E0501C"/>
    <w:rsid w:val="00E053BE"/>
    <w:rsid w:val="00E055D4"/>
    <w:rsid w:val="00E05BA6"/>
    <w:rsid w:val="00E05D56"/>
    <w:rsid w:val="00E06772"/>
    <w:rsid w:val="00E068B7"/>
    <w:rsid w:val="00E06985"/>
    <w:rsid w:val="00E06E86"/>
    <w:rsid w:val="00E0729D"/>
    <w:rsid w:val="00E0753C"/>
    <w:rsid w:val="00E079B8"/>
    <w:rsid w:val="00E07BA5"/>
    <w:rsid w:val="00E10230"/>
    <w:rsid w:val="00E10319"/>
    <w:rsid w:val="00E103F3"/>
    <w:rsid w:val="00E105A9"/>
    <w:rsid w:val="00E10973"/>
    <w:rsid w:val="00E10A7E"/>
    <w:rsid w:val="00E10AE0"/>
    <w:rsid w:val="00E10EEB"/>
    <w:rsid w:val="00E10F5B"/>
    <w:rsid w:val="00E11C0D"/>
    <w:rsid w:val="00E11C80"/>
    <w:rsid w:val="00E12599"/>
    <w:rsid w:val="00E13BFD"/>
    <w:rsid w:val="00E14197"/>
    <w:rsid w:val="00E14AE4"/>
    <w:rsid w:val="00E15056"/>
    <w:rsid w:val="00E150BC"/>
    <w:rsid w:val="00E1511A"/>
    <w:rsid w:val="00E15697"/>
    <w:rsid w:val="00E15C1E"/>
    <w:rsid w:val="00E15CBF"/>
    <w:rsid w:val="00E15DB1"/>
    <w:rsid w:val="00E15E29"/>
    <w:rsid w:val="00E15F5F"/>
    <w:rsid w:val="00E170D4"/>
    <w:rsid w:val="00E17552"/>
    <w:rsid w:val="00E175BD"/>
    <w:rsid w:val="00E1760A"/>
    <w:rsid w:val="00E178B3"/>
    <w:rsid w:val="00E17DED"/>
    <w:rsid w:val="00E200C6"/>
    <w:rsid w:val="00E20305"/>
    <w:rsid w:val="00E20386"/>
    <w:rsid w:val="00E20D9C"/>
    <w:rsid w:val="00E20DDD"/>
    <w:rsid w:val="00E20DE5"/>
    <w:rsid w:val="00E20EF8"/>
    <w:rsid w:val="00E21833"/>
    <w:rsid w:val="00E21844"/>
    <w:rsid w:val="00E218F4"/>
    <w:rsid w:val="00E219A7"/>
    <w:rsid w:val="00E21B03"/>
    <w:rsid w:val="00E21CA2"/>
    <w:rsid w:val="00E222F0"/>
    <w:rsid w:val="00E22445"/>
    <w:rsid w:val="00E22C0F"/>
    <w:rsid w:val="00E232F0"/>
    <w:rsid w:val="00E23360"/>
    <w:rsid w:val="00E23D43"/>
    <w:rsid w:val="00E23D6F"/>
    <w:rsid w:val="00E23F72"/>
    <w:rsid w:val="00E24D25"/>
    <w:rsid w:val="00E259F6"/>
    <w:rsid w:val="00E25AD5"/>
    <w:rsid w:val="00E25F6E"/>
    <w:rsid w:val="00E260A3"/>
    <w:rsid w:val="00E263E0"/>
    <w:rsid w:val="00E26889"/>
    <w:rsid w:val="00E26B0B"/>
    <w:rsid w:val="00E26D15"/>
    <w:rsid w:val="00E27DDB"/>
    <w:rsid w:val="00E30C34"/>
    <w:rsid w:val="00E31115"/>
    <w:rsid w:val="00E312AA"/>
    <w:rsid w:val="00E312C4"/>
    <w:rsid w:val="00E31702"/>
    <w:rsid w:val="00E31B75"/>
    <w:rsid w:val="00E31C69"/>
    <w:rsid w:val="00E32205"/>
    <w:rsid w:val="00E3242E"/>
    <w:rsid w:val="00E32D49"/>
    <w:rsid w:val="00E330C9"/>
    <w:rsid w:val="00E3330E"/>
    <w:rsid w:val="00E3351F"/>
    <w:rsid w:val="00E3388C"/>
    <w:rsid w:val="00E3397B"/>
    <w:rsid w:val="00E33992"/>
    <w:rsid w:val="00E33DA3"/>
    <w:rsid w:val="00E34352"/>
    <w:rsid w:val="00E3529C"/>
    <w:rsid w:val="00E352DD"/>
    <w:rsid w:val="00E35312"/>
    <w:rsid w:val="00E3570D"/>
    <w:rsid w:val="00E35712"/>
    <w:rsid w:val="00E35D2B"/>
    <w:rsid w:val="00E35DCF"/>
    <w:rsid w:val="00E3624E"/>
    <w:rsid w:val="00E36C33"/>
    <w:rsid w:val="00E37190"/>
    <w:rsid w:val="00E37207"/>
    <w:rsid w:val="00E37237"/>
    <w:rsid w:val="00E375ED"/>
    <w:rsid w:val="00E37807"/>
    <w:rsid w:val="00E37B06"/>
    <w:rsid w:val="00E40A2F"/>
    <w:rsid w:val="00E40DAE"/>
    <w:rsid w:val="00E40F62"/>
    <w:rsid w:val="00E413BA"/>
    <w:rsid w:val="00E414F6"/>
    <w:rsid w:val="00E41A67"/>
    <w:rsid w:val="00E42DDF"/>
    <w:rsid w:val="00E43249"/>
    <w:rsid w:val="00E436A2"/>
    <w:rsid w:val="00E436EE"/>
    <w:rsid w:val="00E437A7"/>
    <w:rsid w:val="00E44886"/>
    <w:rsid w:val="00E45117"/>
    <w:rsid w:val="00E45237"/>
    <w:rsid w:val="00E45376"/>
    <w:rsid w:val="00E45848"/>
    <w:rsid w:val="00E458D8"/>
    <w:rsid w:val="00E46638"/>
    <w:rsid w:val="00E46756"/>
    <w:rsid w:val="00E46D57"/>
    <w:rsid w:val="00E46E5A"/>
    <w:rsid w:val="00E47267"/>
    <w:rsid w:val="00E47DA6"/>
    <w:rsid w:val="00E5053B"/>
    <w:rsid w:val="00E506DC"/>
    <w:rsid w:val="00E51006"/>
    <w:rsid w:val="00E51089"/>
    <w:rsid w:val="00E518A7"/>
    <w:rsid w:val="00E51FDA"/>
    <w:rsid w:val="00E52557"/>
    <w:rsid w:val="00E526AF"/>
    <w:rsid w:val="00E529F5"/>
    <w:rsid w:val="00E52A9E"/>
    <w:rsid w:val="00E52E5D"/>
    <w:rsid w:val="00E53181"/>
    <w:rsid w:val="00E5343A"/>
    <w:rsid w:val="00E5356B"/>
    <w:rsid w:val="00E53928"/>
    <w:rsid w:val="00E53E00"/>
    <w:rsid w:val="00E53E5A"/>
    <w:rsid w:val="00E53E85"/>
    <w:rsid w:val="00E54062"/>
    <w:rsid w:val="00E54221"/>
    <w:rsid w:val="00E551DB"/>
    <w:rsid w:val="00E55786"/>
    <w:rsid w:val="00E558D1"/>
    <w:rsid w:val="00E55CC1"/>
    <w:rsid w:val="00E56217"/>
    <w:rsid w:val="00E5650A"/>
    <w:rsid w:val="00E5667F"/>
    <w:rsid w:val="00E574EC"/>
    <w:rsid w:val="00E5769A"/>
    <w:rsid w:val="00E578A1"/>
    <w:rsid w:val="00E57AB7"/>
    <w:rsid w:val="00E57F9C"/>
    <w:rsid w:val="00E605D2"/>
    <w:rsid w:val="00E615F9"/>
    <w:rsid w:val="00E61885"/>
    <w:rsid w:val="00E6193C"/>
    <w:rsid w:val="00E61B00"/>
    <w:rsid w:val="00E61D35"/>
    <w:rsid w:val="00E61F16"/>
    <w:rsid w:val="00E629CF"/>
    <w:rsid w:val="00E62BC2"/>
    <w:rsid w:val="00E62DCB"/>
    <w:rsid w:val="00E63198"/>
    <w:rsid w:val="00E63B0D"/>
    <w:rsid w:val="00E63DAA"/>
    <w:rsid w:val="00E64380"/>
    <w:rsid w:val="00E6455B"/>
    <w:rsid w:val="00E647D9"/>
    <w:rsid w:val="00E65050"/>
    <w:rsid w:val="00E65215"/>
    <w:rsid w:val="00E652F3"/>
    <w:rsid w:val="00E65730"/>
    <w:rsid w:val="00E65BC8"/>
    <w:rsid w:val="00E66324"/>
    <w:rsid w:val="00E6695C"/>
    <w:rsid w:val="00E67609"/>
    <w:rsid w:val="00E67904"/>
    <w:rsid w:val="00E67A88"/>
    <w:rsid w:val="00E67AB7"/>
    <w:rsid w:val="00E67F79"/>
    <w:rsid w:val="00E7057E"/>
    <w:rsid w:val="00E70E1A"/>
    <w:rsid w:val="00E70FBD"/>
    <w:rsid w:val="00E7130D"/>
    <w:rsid w:val="00E71368"/>
    <w:rsid w:val="00E71EDA"/>
    <w:rsid w:val="00E7221D"/>
    <w:rsid w:val="00E72676"/>
    <w:rsid w:val="00E72B0D"/>
    <w:rsid w:val="00E734AB"/>
    <w:rsid w:val="00E73574"/>
    <w:rsid w:val="00E73D8F"/>
    <w:rsid w:val="00E74169"/>
    <w:rsid w:val="00E74590"/>
    <w:rsid w:val="00E74941"/>
    <w:rsid w:val="00E749BE"/>
    <w:rsid w:val="00E74F2A"/>
    <w:rsid w:val="00E75181"/>
    <w:rsid w:val="00E754AC"/>
    <w:rsid w:val="00E754AF"/>
    <w:rsid w:val="00E75629"/>
    <w:rsid w:val="00E7615F"/>
    <w:rsid w:val="00E7628F"/>
    <w:rsid w:val="00E76AE0"/>
    <w:rsid w:val="00E775C0"/>
    <w:rsid w:val="00E80073"/>
    <w:rsid w:val="00E804D8"/>
    <w:rsid w:val="00E80D89"/>
    <w:rsid w:val="00E81268"/>
    <w:rsid w:val="00E81806"/>
    <w:rsid w:val="00E81933"/>
    <w:rsid w:val="00E81A87"/>
    <w:rsid w:val="00E826FB"/>
    <w:rsid w:val="00E82D23"/>
    <w:rsid w:val="00E83265"/>
    <w:rsid w:val="00E83473"/>
    <w:rsid w:val="00E83948"/>
    <w:rsid w:val="00E83AEC"/>
    <w:rsid w:val="00E83CA9"/>
    <w:rsid w:val="00E83CF9"/>
    <w:rsid w:val="00E83D1F"/>
    <w:rsid w:val="00E8475E"/>
    <w:rsid w:val="00E848BE"/>
    <w:rsid w:val="00E84BCE"/>
    <w:rsid w:val="00E84C94"/>
    <w:rsid w:val="00E852C4"/>
    <w:rsid w:val="00E8548B"/>
    <w:rsid w:val="00E8582D"/>
    <w:rsid w:val="00E859D3"/>
    <w:rsid w:val="00E85EE9"/>
    <w:rsid w:val="00E85F97"/>
    <w:rsid w:val="00E8694D"/>
    <w:rsid w:val="00E87111"/>
    <w:rsid w:val="00E875C7"/>
    <w:rsid w:val="00E87B10"/>
    <w:rsid w:val="00E87B56"/>
    <w:rsid w:val="00E87DAA"/>
    <w:rsid w:val="00E90AB4"/>
    <w:rsid w:val="00E910F7"/>
    <w:rsid w:val="00E91211"/>
    <w:rsid w:val="00E917AA"/>
    <w:rsid w:val="00E920D5"/>
    <w:rsid w:val="00E922FC"/>
    <w:rsid w:val="00E9240C"/>
    <w:rsid w:val="00E92974"/>
    <w:rsid w:val="00E92F98"/>
    <w:rsid w:val="00E9331D"/>
    <w:rsid w:val="00E933AB"/>
    <w:rsid w:val="00E939A9"/>
    <w:rsid w:val="00E93B08"/>
    <w:rsid w:val="00E94300"/>
    <w:rsid w:val="00E9461C"/>
    <w:rsid w:val="00E94732"/>
    <w:rsid w:val="00E94AC0"/>
    <w:rsid w:val="00E94DB9"/>
    <w:rsid w:val="00E95322"/>
    <w:rsid w:val="00E95443"/>
    <w:rsid w:val="00E95490"/>
    <w:rsid w:val="00E955C6"/>
    <w:rsid w:val="00E955F7"/>
    <w:rsid w:val="00E957F8"/>
    <w:rsid w:val="00E95B9E"/>
    <w:rsid w:val="00E95E5A"/>
    <w:rsid w:val="00E961B8"/>
    <w:rsid w:val="00E968C1"/>
    <w:rsid w:val="00E96F10"/>
    <w:rsid w:val="00E9713F"/>
    <w:rsid w:val="00E971F6"/>
    <w:rsid w:val="00E97328"/>
    <w:rsid w:val="00E976AB"/>
    <w:rsid w:val="00EA0132"/>
    <w:rsid w:val="00EA0251"/>
    <w:rsid w:val="00EA04C2"/>
    <w:rsid w:val="00EA052F"/>
    <w:rsid w:val="00EA0CC5"/>
    <w:rsid w:val="00EA0E26"/>
    <w:rsid w:val="00EA0E54"/>
    <w:rsid w:val="00EA0ED8"/>
    <w:rsid w:val="00EA10E0"/>
    <w:rsid w:val="00EA1388"/>
    <w:rsid w:val="00EA1769"/>
    <w:rsid w:val="00EA1FBC"/>
    <w:rsid w:val="00EA2125"/>
    <w:rsid w:val="00EA2739"/>
    <w:rsid w:val="00EA2C7B"/>
    <w:rsid w:val="00EA2D16"/>
    <w:rsid w:val="00EA31D3"/>
    <w:rsid w:val="00EA3671"/>
    <w:rsid w:val="00EA3E08"/>
    <w:rsid w:val="00EA40F2"/>
    <w:rsid w:val="00EA44AE"/>
    <w:rsid w:val="00EA4732"/>
    <w:rsid w:val="00EA4993"/>
    <w:rsid w:val="00EA4CF1"/>
    <w:rsid w:val="00EA4DCA"/>
    <w:rsid w:val="00EA5129"/>
    <w:rsid w:val="00EA530F"/>
    <w:rsid w:val="00EA555F"/>
    <w:rsid w:val="00EA5714"/>
    <w:rsid w:val="00EA651B"/>
    <w:rsid w:val="00EA6692"/>
    <w:rsid w:val="00EA66A9"/>
    <w:rsid w:val="00EA68D8"/>
    <w:rsid w:val="00EA6F40"/>
    <w:rsid w:val="00EA71FD"/>
    <w:rsid w:val="00EA729D"/>
    <w:rsid w:val="00EA7565"/>
    <w:rsid w:val="00EA7835"/>
    <w:rsid w:val="00EA78EE"/>
    <w:rsid w:val="00EA7C9F"/>
    <w:rsid w:val="00EB0277"/>
    <w:rsid w:val="00EB03AD"/>
    <w:rsid w:val="00EB069C"/>
    <w:rsid w:val="00EB0903"/>
    <w:rsid w:val="00EB0DEA"/>
    <w:rsid w:val="00EB17F1"/>
    <w:rsid w:val="00EB1F63"/>
    <w:rsid w:val="00EB26A9"/>
    <w:rsid w:val="00EB27BC"/>
    <w:rsid w:val="00EB29D5"/>
    <w:rsid w:val="00EB2E08"/>
    <w:rsid w:val="00EB2EDE"/>
    <w:rsid w:val="00EB32D4"/>
    <w:rsid w:val="00EB38E7"/>
    <w:rsid w:val="00EB3C6E"/>
    <w:rsid w:val="00EB3D87"/>
    <w:rsid w:val="00EB4CD0"/>
    <w:rsid w:val="00EB51A4"/>
    <w:rsid w:val="00EB58C6"/>
    <w:rsid w:val="00EB5902"/>
    <w:rsid w:val="00EB5F61"/>
    <w:rsid w:val="00EB62CF"/>
    <w:rsid w:val="00EB69DE"/>
    <w:rsid w:val="00EB6A32"/>
    <w:rsid w:val="00EB710E"/>
    <w:rsid w:val="00EB7478"/>
    <w:rsid w:val="00EB7D86"/>
    <w:rsid w:val="00EC011A"/>
    <w:rsid w:val="00EC07FF"/>
    <w:rsid w:val="00EC0B23"/>
    <w:rsid w:val="00EC0BD9"/>
    <w:rsid w:val="00EC0F07"/>
    <w:rsid w:val="00EC1268"/>
    <w:rsid w:val="00EC2218"/>
    <w:rsid w:val="00EC2458"/>
    <w:rsid w:val="00EC2510"/>
    <w:rsid w:val="00EC2549"/>
    <w:rsid w:val="00EC2EE3"/>
    <w:rsid w:val="00EC33A0"/>
    <w:rsid w:val="00EC3A51"/>
    <w:rsid w:val="00EC3D82"/>
    <w:rsid w:val="00EC423F"/>
    <w:rsid w:val="00EC4396"/>
    <w:rsid w:val="00EC4836"/>
    <w:rsid w:val="00EC5081"/>
    <w:rsid w:val="00EC5088"/>
    <w:rsid w:val="00EC5341"/>
    <w:rsid w:val="00EC56C1"/>
    <w:rsid w:val="00EC5853"/>
    <w:rsid w:val="00EC5F40"/>
    <w:rsid w:val="00EC646B"/>
    <w:rsid w:val="00EC6DA3"/>
    <w:rsid w:val="00EC6E01"/>
    <w:rsid w:val="00EC7ABB"/>
    <w:rsid w:val="00EC7BC0"/>
    <w:rsid w:val="00EC7F72"/>
    <w:rsid w:val="00ED0056"/>
    <w:rsid w:val="00ED00F0"/>
    <w:rsid w:val="00ED01DC"/>
    <w:rsid w:val="00ED0586"/>
    <w:rsid w:val="00ED0A57"/>
    <w:rsid w:val="00ED0AD0"/>
    <w:rsid w:val="00ED0C17"/>
    <w:rsid w:val="00ED0E8D"/>
    <w:rsid w:val="00ED18B1"/>
    <w:rsid w:val="00ED1BB9"/>
    <w:rsid w:val="00ED20CB"/>
    <w:rsid w:val="00ED229F"/>
    <w:rsid w:val="00ED2809"/>
    <w:rsid w:val="00ED2DBF"/>
    <w:rsid w:val="00ED3A38"/>
    <w:rsid w:val="00ED42FB"/>
    <w:rsid w:val="00ED5098"/>
    <w:rsid w:val="00ED5663"/>
    <w:rsid w:val="00ED5E38"/>
    <w:rsid w:val="00ED6683"/>
    <w:rsid w:val="00ED6B51"/>
    <w:rsid w:val="00ED6FEC"/>
    <w:rsid w:val="00ED7C6F"/>
    <w:rsid w:val="00ED7D24"/>
    <w:rsid w:val="00ED7EE4"/>
    <w:rsid w:val="00EE1ECA"/>
    <w:rsid w:val="00EE1F15"/>
    <w:rsid w:val="00EE275F"/>
    <w:rsid w:val="00EE2F52"/>
    <w:rsid w:val="00EE306C"/>
    <w:rsid w:val="00EE3290"/>
    <w:rsid w:val="00EE3528"/>
    <w:rsid w:val="00EE39AB"/>
    <w:rsid w:val="00EE3A15"/>
    <w:rsid w:val="00EE4490"/>
    <w:rsid w:val="00EE451D"/>
    <w:rsid w:val="00EE45C4"/>
    <w:rsid w:val="00EE4733"/>
    <w:rsid w:val="00EE4EEF"/>
    <w:rsid w:val="00EE5CA5"/>
    <w:rsid w:val="00EE5D39"/>
    <w:rsid w:val="00EE6832"/>
    <w:rsid w:val="00EE69D2"/>
    <w:rsid w:val="00EE6D41"/>
    <w:rsid w:val="00EE7DBB"/>
    <w:rsid w:val="00EF0F6C"/>
    <w:rsid w:val="00EF1755"/>
    <w:rsid w:val="00EF1F4C"/>
    <w:rsid w:val="00EF2978"/>
    <w:rsid w:val="00EF3290"/>
    <w:rsid w:val="00EF32DC"/>
    <w:rsid w:val="00EF356C"/>
    <w:rsid w:val="00EF37F3"/>
    <w:rsid w:val="00EF3D58"/>
    <w:rsid w:val="00EF40A9"/>
    <w:rsid w:val="00EF41E6"/>
    <w:rsid w:val="00EF546E"/>
    <w:rsid w:val="00EF59A8"/>
    <w:rsid w:val="00EF5DC9"/>
    <w:rsid w:val="00EF623C"/>
    <w:rsid w:val="00EF62D8"/>
    <w:rsid w:val="00EF6A86"/>
    <w:rsid w:val="00EF7063"/>
    <w:rsid w:val="00EF7084"/>
    <w:rsid w:val="00EF7118"/>
    <w:rsid w:val="00EF7EF8"/>
    <w:rsid w:val="00F00BF6"/>
    <w:rsid w:val="00F0187D"/>
    <w:rsid w:val="00F01FEE"/>
    <w:rsid w:val="00F0209F"/>
    <w:rsid w:val="00F02887"/>
    <w:rsid w:val="00F03B39"/>
    <w:rsid w:val="00F04052"/>
    <w:rsid w:val="00F04249"/>
    <w:rsid w:val="00F0453A"/>
    <w:rsid w:val="00F04FED"/>
    <w:rsid w:val="00F05E02"/>
    <w:rsid w:val="00F0604A"/>
    <w:rsid w:val="00F06673"/>
    <w:rsid w:val="00F06955"/>
    <w:rsid w:val="00F06961"/>
    <w:rsid w:val="00F06AE0"/>
    <w:rsid w:val="00F07239"/>
    <w:rsid w:val="00F07A32"/>
    <w:rsid w:val="00F07A7B"/>
    <w:rsid w:val="00F07D1C"/>
    <w:rsid w:val="00F07FB2"/>
    <w:rsid w:val="00F10219"/>
    <w:rsid w:val="00F10378"/>
    <w:rsid w:val="00F1066F"/>
    <w:rsid w:val="00F1133D"/>
    <w:rsid w:val="00F116FE"/>
    <w:rsid w:val="00F11B54"/>
    <w:rsid w:val="00F122DF"/>
    <w:rsid w:val="00F12597"/>
    <w:rsid w:val="00F12C97"/>
    <w:rsid w:val="00F12D59"/>
    <w:rsid w:val="00F12DBE"/>
    <w:rsid w:val="00F12F50"/>
    <w:rsid w:val="00F12FB6"/>
    <w:rsid w:val="00F1415F"/>
    <w:rsid w:val="00F14201"/>
    <w:rsid w:val="00F14529"/>
    <w:rsid w:val="00F14983"/>
    <w:rsid w:val="00F14BD4"/>
    <w:rsid w:val="00F15023"/>
    <w:rsid w:val="00F15034"/>
    <w:rsid w:val="00F1508C"/>
    <w:rsid w:val="00F151A8"/>
    <w:rsid w:val="00F1524B"/>
    <w:rsid w:val="00F1534F"/>
    <w:rsid w:val="00F15618"/>
    <w:rsid w:val="00F1578E"/>
    <w:rsid w:val="00F15792"/>
    <w:rsid w:val="00F1579A"/>
    <w:rsid w:val="00F161C4"/>
    <w:rsid w:val="00F162EF"/>
    <w:rsid w:val="00F16E54"/>
    <w:rsid w:val="00F172B0"/>
    <w:rsid w:val="00F175AC"/>
    <w:rsid w:val="00F1790D"/>
    <w:rsid w:val="00F17B1B"/>
    <w:rsid w:val="00F17DF7"/>
    <w:rsid w:val="00F201D0"/>
    <w:rsid w:val="00F20763"/>
    <w:rsid w:val="00F21AB6"/>
    <w:rsid w:val="00F21B8B"/>
    <w:rsid w:val="00F21E16"/>
    <w:rsid w:val="00F227BD"/>
    <w:rsid w:val="00F227C8"/>
    <w:rsid w:val="00F22C8F"/>
    <w:rsid w:val="00F22CA4"/>
    <w:rsid w:val="00F2322A"/>
    <w:rsid w:val="00F2323B"/>
    <w:rsid w:val="00F23962"/>
    <w:rsid w:val="00F23C77"/>
    <w:rsid w:val="00F23CB7"/>
    <w:rsid w:val="00F23F1A"/>
    <w:rsid w:val="00F257B5"/>
    <w:rsid w:val="00F25A0F"/>
    <w:rsid w:val="00F25A98"/>
    <w:rsid w:val="00F261C8"/>
    <w:rsid w:val="00F267B1"/>
    <w:rsid w:val="00F269C2"/>
    <w:rsid w:val="00F2720E"/>
    <w:rsid w:val="00F2776D"/>
    <w:rsid w:val="00F30086"/>
    <w:rsid w:val="00F301BF"/>
    <w:rsid w:val="00F31412"/>
    <w:rsid w:val="00F3167A"/>
    <w:rsid w:val="00F3188A"/>
    <w:rsid w:val="00F31DDF"/>
    <w:rsid w:val="00F32447"/>
    <w:rsid w:val="00F32B95"/>
    <w:rsid w:val="00F33573"/>
    <w:rsid w:val="00F33D87"/>
    <w:rsid w:val="00F3454C"/>
    <w:rsid w:val="00F346E6"/>
    <w:rsid w:val="00F34D29"/>
    <w:rsid w:val="00F35481"/>
    <w:rsid w:val="00F35CEA"/>
    <w:rsid w:val="00F35FF3"/>
    <w:rsid w:val="00F3657C"/>
    <w:rsid w:val="00F36CFB"/>
    <w:rsid w:val="00F36EC0"/>
    <w:rsid w:val="00F40678"/>
    <w:rsid w:val="00F40864"/>
    <w:rsid w:val="00F41186"/>
    <w:rsid w:val="00F415FB"/>
    <w:rsid w:val="00F41A03"/>
    <w:rsid w:val="00F42695"/>
    <w:rsid w:val="00F4312D"/>
    <w:rsid w:val="00F43844"/>
    <w:rsid w:val="00F43B68"/>
    <w:rsid w:val="00F442A2"/>
    <w:rsid w:val="00F444F1"/>
    <w:rsid w:val="00F44895"/>
    <w:rsid w:val="00F44B0F"/>
    <w:rsid w:val="00F45142"/>
    <w:rsid w:val="00F456C4"/>
    <w:rsid w:val="00F457DA"/>
    <w:rsid w:val="00F45B15"/>
    <w:rsid w:val="00F46158"/>
    <w:rsid w:val="00F46853"/>
    <w:rsid w:val="00F46B76"/>
    <w:rsid w:val="00F46C05"/>
    <w:rsid w:val="00F47090"/>
    <w:rsid w:val="00F4749E"/>
    <w:rsid w:val="00F47F21"/>
    <w:rsid w:val="00F50585"/>
    <w:rsid w:val="00F50D35"/>
    <w:rsid w:val="00F51254"/>
    <w:rsid w:val="00F516E3"/>
    <w:rsid w:val="00F51806"/>
    <w:rsid w:val="00F51B0A"/>
    <w:rsid w:val="00F51EB7"/>
    <w:rsid w:val="00F51EFB"/>
    <w:rsid w:val="00F52A5B"/>
    <w:rsid w:val="00F52C76"/>
    <w:rsid w:val="00F52D40"/>
    <w:rsid w:val="00F530B7"/>
    <w:rsid w:val="00F531C5"/>
    <w:rsid w:val="00F532FF"/>
    <w:rsid w:val="00F53E71"/>
    <w:rsid w:val="00F53E97"/>
    <w:rsid w:val="00F54832"/>
    <w:rsid w:val="00F54A0D"/>
    <w:rsid w:val="00F54BAF"/>
    <w:rsid w:val="00F54CCC"/>
    <w:rsid w:val="00F54D23"/>
    <w:rsid w:val="00F54DCE"/>
    <w:rsid w:val="00F55345"/>
    <w:rsid w:val="00F5620A"/>
    <w:rsid w:val="00F564DD"/>
    <w:rsid w:val="00F57885"/>
    <w:rsid w:val="00F57947"/>
    <w:rsid w:val="00F57DC7"/>
    <w:rsid w:val="00F601F3"/>
    <w:rsid w:val="00F602FF"/>
    <w:rsid w:val="00F60AC2"/>
    <w:rsid w:val="00F613D9"/>
    <w:rsid w:val="00F613F7"/>
    <w:rsid w:val="00F61CBD"/>
    <w:rsid w:val="00F6243E"/>
    <w:rsid w:val="00F6247A"/>
    <w:rsid w:val="00F62B76"/>
    <w:rsid w:val="00F62C1F"/>
    <w:rsid w:val="00F63817"/>
    <w:rsid w:val="00F63F57"/>
    <w:rsid w:val="00F652EF"/>
    <w:rsid w:val="00F6558B"/>
    <w:rsid w:val="00F65792"/>
    <w:rsid w:val="00F657F1"/>
    <w:rsid w:val="00F659F8"/>
    <w:rsid w:val="00F65AE0"/>
    <w:rsid w:val="00F65AE8"/>
    <w:rsid w:val="00F66144"/>
    <w:rsid w:val="00F6634F"/>
    <w:rsid w:val="00F66E4C"/>
    <w:rsid w:val="00F66F43"/>
    <w:rsid w:val="00F6713F"/>
    <w:rsid w:val="00F679F2"/>
    <w:rsid w:val="00F70EBC"/>
    <w:rsid w:val="00F71240"/>
    <w:rsid w:val="00F71AA7"/>
    <w:rsid w:val="00F722FB"/>
    <w:rsid w:val="00F72636"/>
    <w:rsid w:val="00F72750"/>
    <w:rsid w:val="00F72A79"/>
    <w:rsid w:val="00F72F53"/>
    <w:rsid w:val="00F73345"/>
    <w:rsid w:val="00F73E0F"/>
    <w:rsid w:val="00F73F2B"/>
    <w:rsid w:val="00F74B51"/>
    <w:rsid w:val="00F74E93"/>
    <w:rsid w:val="00F75692"/>
    <w:rsid w:val="00F7584E"/>
    <w:rsid w:val="00F759C8"/>
    <w:rsid w:val="00F76BFD"/>
    <w:rsid w:val="00F80595"/>
    <w:rsid w:val="00F8096E"/>
    <w:rsid w:val="00F809BC"/>
    <w:rsid w:val="00F80B88"/>
    <w:rsid w:val="00F80C93"/>
    <w:rsid w:val="00F80CAB"/>
    <w:rsid w:val="00F81261"/>
    <w:rsid w:val="00F81362"/>
    <w:rsid w:val="00F815B1"/>
    <w:rsid w:val="00F817BC"/>
    <w:rsid w:val="00F81ED6"/>
    <w:rsid w:val="00F824CA"/>
    <w:rsid w:val="00F82A33"/>
    <w:rsid w:val="00F82B93"/>
    <w:rsid w:val="00F82E8B"/>
    <w:rsid w:val="00F83379"/>
    <w:rsid w:val="00F83499"/>
    <w:rsid w:val="00F8371B"/>
    <w:rsid w:val="00F8443A"/>
    <w:rsid w:val="00F84E4D"/>
    <w:rsid w:val="00F850A3"/>
    <w:rsid w:val="00F8546B"/>
    <w:rsid w:val="00F854EE"/>
    <w:rsid w:val="00F856A0"/>
    <w:rsid w:val="00F856BC"/>
    <w:rsid w:val="00F8580A"/>
    <w:rsid w:val="00F85B41"/>
    <w:rsid w:val="00F8605D"/>
    <w:rsid w:val="00F86A7F"/>
    <w:rsid w:val="00F86B65"/>
    <w:rsid w:val="00F86DFD"/>
    <w:rsid w:val="00F86E1A"/>
    <w:rsid w:val="00F86E4E"/>
    <w:rsid w:val="00F86E8A"/>
    <w:rsid w:val="00F8763D"/>
    <w:rsid w:val="00F90F03"/>
    <w:rsid w:val="00F91353"/>
    <w:rsid w:val="00F9156F"/>
    <w:rsid w:val="00F91E64"/>
    <w:rsid w:val="00F92891"/>
    <w:rsid w:val="00F929BB"/>
    <w:rsid w:val="00F92D97"/>
    <w:rsid w:val="00F93018"/>
    <w:rsid w:val="00F93038"/>
    <w:rsid w:val="00F93143"/>
    <w:rsid w:val="00F934A0"/>
    <w:rsid w:val="00F937E7"/>
    <w:rsid w:val="00F93839"/>
    <w:rsid w:val="00F93ACB"/>
    <w:rsid w:val="00F93E26"/>
    <w:rsid w:val="00F93F11"/>
    <w:rsid w:val="00F94125"/>
    <w:rsid w:val="00F947B3"/>
    <w:rsid w:val="00F947C9"/>
    <w:rsid w:val="00F9551C"/>
    <w:rsid w:val="00F95571"/>
    <w:rsid w:val="00F956DF"/>
    <w:rsid w:val="00F957F7"/>
    <w:rsid w:val="00F95ABA"/>
    <w:rsid w:val="00F95B76"/>
    <w:rsid w:val="00F95C3A"/>
    <w:rsid w:val="00F96378"/>
    <w:rsid w:val="00F9684A"/>
    <w:rsid w:val="00F96D84"/>
    <w:rsid w:val="00F96DB8"/>
    <w:rsid w:val="00F96E63"/>
    <w:rsid w:val="00F96EE5"/>
    <w:rsid w:val="00F978E4"/>
    <w:rsid w:val="00FA058F"/>
    <w:rsid w:val="00FA05E5"/>
    <w:rsid w:val="00FA0825"/>
    <w:rsid w:val="00FA08AD"/>
    <w:rsid w:val="00FA08BE"/>
    <w:rsid w:val="00FA0F73"/>
    <w:rsid w:val="00FA1360"/>
    <w:rsid w:val="00FA13B6"/>
    <w:rsid w:val="00FA1542"/>
    <w:rsid w:val="00FA15DB"/>
    <w:rsid w:val="00FA1729"/>
    <w:rsid w:val="00FA1887"/>
    <w:rsid w:val="00FA1BFE"/>
    <w:rsid w:val="00FA246A"/>
    <w:rsid w:val="00FA257C"/>
    <w:rsid w:val="00FA2900"/>
    <w:rsid w:val="00FA2CF5"/>
    <w:rsid w:val="00FA2DA0"/>
    <w:rsid w:val="00FA2F27"/>
    <w:rsid w:val="00FA3085"/>
    <w:rsid w:val="00FA39C3"/>
    <w:rsid w:val="00FA4105"/>
    <w:rsid w:val="00FA4150"/>
    <w:rsid w:val="00FA41F1"/>
    <w:rsid w:val="00FA4672"/>
    <w:rsid w:val="00FA5116"/>
    <w:rsid w:val="00FA53A5"/>
    <w:rsid w:val="00FA55F2"/>
    <w:rsid w:val="00FA5766"/>
    <w:rsid w:val="00FA66E1"/>
    <w:rsid w:val="00FA6753"/>
    <w:rsid w:val="00FA6E74"/>
    <w:rsid w:val="00FA7B54"/>
    <w:rsid w:val="00FA7BBD"/>
    <w:rsid w:val="00FA7D7D"/>
    <w:rsid w:val="00FB00BF"/>
    <w:rsid w:val="00FB0379"/>
    <w:rsid w:val="00FB0A03"/>
    <w:rsid w:val="00FB0E18"/>
    <w:rsid w:val="00FB1220"/>
    <w:rsid w:val="00FB17B4"/>
    <w:rsid w:val="00FB1C66"/>
    <w:rsid w:val="00FB2067"/>
    <w:rsid w:val="00FB2084"/>
    <w:rsid w:val="00FB23A2"/>
    <w:rsid w:val="00FB30B2"/>
    <w:rsid w:val="00FB3475"/>
    <w:rsid w:val="00FB3F84"/>
    <w:rsid w:val="00FB416B"/>
    <w:rsid w:val="00FB4C95"/>
    <w:rsid w:val="00FB50B1"/>
    <w:rsid w:val="00FB55F7"/>
    <w:rsid w:val="00FB5D3E"/>
    <w:rsid w:val="00FB6145"/>
    <w:rsid w:val="00FB620D"/>
    <w:rsid w:val="00FB64E0"/>
    <w:rsid w:val="00FB65D6"/>
    <w:rsid w:val="00FB6A4F"/>
    <w:rsid w:val="00FB6A5A"/>
    <w:rsid w:val="00FB6CFC"/>
    <w:rsid w:val="00FB6F67"/>
    <w:rsid w:val="00FB765D"/>
    <w:rsid w:val="00FC01E2"/>
    <w:rsid w:val="00FC0AD7"/>
    <w:rsid w:val="00FC10DE"/>
    <w:rsid w:val="00FC1320"/>
    <w:rsid w:val="00FC1D99"/>
    <w:rsid w:val="00FC22B3"/>
    <w:rsid w:val="00FC239D"/>
    <w:rsid w:val="00FC28C6"/>
    <w:rsid w:val="00FC2D5F"/>
    <w:rsid w:val="00FC301D"/>
    <w:rsid w:val="00FC3C72"/>
    <w:rsid w:val="00FC3EF5"/>
    <w:rsid w:val="00FC41D3"/>
    <w:rsid w:val="00FC49CC"/>
    <w:rsid w:val="00FC4C2C"/>
    <w:rsid w:val="00FC5603"/>
    <w:rsid w:val="00FC6AFF"/>
    <w:rsid w:val="00FC6CFE"/>
    <w:rsid w:val="00FC7DE8"/>
    <w:rsid w:val="00FD0B28"/>
    <w:rsid w:val="00FD0D31"/>
    <w:rsid w:val="00FD0FAD"/>
    <w:rsid w:val="00FD12C0"/>
    <w:rsid w:val="00FD14C6"/>
    <w:rsid w:val="00FD174B"/>
    <w:rsid w:val="00FD17BA"/>
    <w:rsid w:val="00FD22EE"/>
    <w:rsid w:val="00FD2A21"/>
    <w:rsid w:val="00FD2C9D"/>
    <w:rsid w:val="00FD2F74"/>
    <w:rsid w:val="00FD397C"/>
    <w:rsid w:val="00FD3B94"/>
    <w:rsid w:val="00FD40DD"/>
    <w:rsid w:val="00FD4109"/>
    <w:rsid w:val="00FD43B3"/>
    <w:rsid w:val="00FD488D"/>
    <w:rsid w:val="00FD504A"/>
    <w:rsid w:val="00FD51B0"/>
    <w:rsid w:val="00FD5F00"/>
    <w:rsid w:val="00FD6242"/>
    <w:rsid w:val="00FD6295"/>
    <w:rsid w:val="00FD6BC6"/>
    <w:rsid w:val="00FD6CB3"/>
    <w:rsid w:val="00FD7BDB"/>
    <w:rsid w:val="00FD7F1D"/>
    <w:rsid w:val="00FE1118"/>
    <w:rsid w:val="00FE184B"/>
    <w:rsid w:val="00FE1A20"/>
    <w:rsid w:val="00FE1A34"/>
    <w:rsid w:val="00FE1F24"/>
    <w:rsid w:val="00FE2A18"/>
    <w:rsid w:val="00FE3953"/>
    <w:rsid w:val="00FE39A4"/>
    <w:rsid w:val="00FE3A8F"/>
    <w:rsid w:val="00FE3F32"/>
    <w:rsid w:val="00FE40E5"/>
    <w:rsid w:val="00FE4359"/>
    <w:rsid w:val="00FE441B"/>
    <w:rsid w:val="00FE4739"/>
    <w:rsid w:val="00FE4DB2"/>
    <w:rsid w:val="00FE4DE4"/>
    <w:rsid w:val="00FE4F36"/>
    <w:rsid w:val="00FE4FAB"/>
    <w:rsid w:val="00FE5015"/>
    <w:rsid w:val="00FE5061"/>
    <w:rsid w:val="00FE50A3"/>
    <w:rsid w:val="00FE5166"/>
    <w:rsid w:val="00FE5689"/>
    <w:rsid w:val="00FE5A66"/>
    <w:rsid w:val="00FE667B"/>
    <w:rsid w:val="00FE681D"/>
    <w:rsid w:val="00FE682A"/>
    <w:rsid w:val="00FE6E81"/>
    <w:rsid w:val="00FE6EB4"/>
    <w:rsid w:val="00FE7037"/>
    <w:rsid w:val="00FE74DF"/>
    <w:rsid w:val="00FE78CC"/>
    <w:rsid w:val="00FE7A24"/>
    <w:rsid w:val="00FF06FF"/>
    <w:rsid w:val="00FF08CA"/>
    <w:rsid w:val="00FF0922"/>
    <w:rsid w:val="00FF0957"/>
    <w:rsid w:val="00FF0A91"/>
    <w:rsid w:val="00FF0DBD"/>
    <w:rsid w:val="00FF1FDD"/>
    <w:rsid w:val="00FF2100"/>
    <w:rsid w:val="00FF2108"/>
    <w:rsid w:val="00FF214F"/>
    <w:rsid w:val="00FF2AEE"/>
    <w:rsid w:val="00FF2FE6"/>
    <w:rsid w:val="00FF34C5"/>
    <w:rsid w:val="00FF3689"/>
    <w:rsid w:val="00FF36A7"/>
    <w:rsid w:val="00FF3A07"/>
    <w:rsid w:val="00FF3FEA"/>
    <w:rsid w:val="00FF4788"/>
    <w:rsid w:val="00FF4C68"/>
    <w:rsid w:val="00FF6188"/>
    <w:rsid w:val="00FF621E"/>
    <w:rsid w:val="00FF62EE"/>
    <w:rsid w:val="00FF6D75"/>
    <w:rsid w:val="00FF6DFA"/>
    <w:rsid w:val="00FF761B"/>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5355"/>
    <w:pPr>
      <w:spacing w:before="120" w:after="120" w:line="240" w:lineRule="auto"/>
      <w:jc w:val="both"/>
    </w:pPr>
    <w:rPr>
      <w:rFonts w:ascii="Franklin Gothic Book" w:eastAsia="Times New Roman" w:hAnsi="Franklin Gothic Book" w:cs="Times New Roman"/>
      <w:szCs w:val="24"/>
      <w:lang w:eastAsia="en-GB"/>
    </w:rPr>
  </w:style>
  <w:style w:type="paragraph" w:styleId="Heading1">
    <w:name w:val="heading 1"/>
    <w:basedOn w:val="Normal"/>
    <w:next w:val="Normal"/>
    <w:link w:val="Heading1Char"/>
    <w:uiPriority w:val="9"/>
    <w:qFormat/>
    <w:rsid w:val="001531D6"/>
    <w:pPr>
      <w:keepNext/>
      <w:keepLines/>
      <w:numPr>
        <w:numId w:val="1"/>
      </w:numPr>
      <w:pBdr>
        <w:bottom w:val="single" w:sz="4" w:space="1" w:color="auto"/>
      </w:pBdr>
      <w:spacing w:before="600" w:after="480"/>
      <w:ind w:left="357" w:hanging="357"/>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numPr>
        <w:ilvl w:val="1"/>
        <w:numId w:val="1"/>
      </w:numPr>
      <w:spacing w:before="360" w:after="240"/>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outlineLvl w:val="2"/>
    </w:pPr>
    <w:rPr>
      <w:rFonts w:ascii="Franklin Gothic Medium" w:eastAsiaTheme="majorEastAsia" w:hAnsi="Franklin Gothic Medium" w:cstheme="majorBidi"/>
      <w:sz w:val="24"/>
    </w:rPr>
  </w:style>
  <w:style w:type="paragraph" w:styleId="Heading4">
    <w:name w:val="heading 4"/>
    <w:basedOn w:val="Heading3"/>
    <w:next w:val="Normal"/>
    <w:link w:val="Heading4Char"/>
    <w:uiPriority w:val="9"/>
    <w:unhideWhenUsed/>
    <w:qFormat/>
    <w:rsid w:val="00A776A4"/>
    <w:pPr>
      <w:outlineLvl w:val="3"/>
    </w:pPr>
    <w:rPr>
      <w:i/>
    </w:rPr>
  </w:style>
  <w:style w:type="paragraph" w:styleId="Heading5">
    <w:name w:val="heading 5"/>
    <w:basedOn w:val="Normal"/>
    <w:next w:val="Normal"/>
    <w:link w:val="Heading5Char"/>
    <w:uiPriority w:val="9"/>
    <w:unhideWhenUsed/>
    <w:qFormat/>
    <w:rsid w:val="009E76D0"/>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BE7F4A"/>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D13C6E"/>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pPr>
    <w:rPr>
      <w:rFonts w:ascii="Arial Narrow" w:hAnsi="Arial Narrow"/>
      <w:sz w:val="20"/>
    </w:rPr>
  </w:style>
  <w:style w:type="paragraph" w:customStyle="1" w:styleId="TableHeading">
    <w:name w:val="TableHeading"/>
    <w:basedOn w:val="Normal"/>
    <w:link w:val="TableHeadingChar"/>
    <w:qFormat/>
    <w:rsid w:val="00B151CF"/>
    <w:pPr>
      <w:keepNext/>
      <w:spacing w:after="60"/>
    </w:pPr>
    <w:rPr>
      <w:rFonts w:ascii="Arial Narrow" w:hAnsi="Arial Narrow"/>
      <w:b/>
      <w:sz w:val="20"/>
    </w:rPr>
  </w:style>
  <w:style w:type="paragraph" w:styleId="CommentText">
    <w:name w:val="annotation text"/>
    <w:basedOn w:val="Normal"/>
    <w:link w:val="CommentTextChar"/>
    <w:uiPriority w:val="99"/>
    <w:unhideWhenUsed/>
    <w:rsid w:val="003E7773"/>
    <w:pPr>
      <w:spacing w:after="240"/>
    </w:pPr>
    <w:rPr>
      <w:rFonts w:ascii="Calibri" w:hAnsi="Calibri"/>
      <w:color w:val="000000"/>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lang w:eastAsia="en-GB"/>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lang w:eastAsia="en-GB"/>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qFormat/>
    <w:rsid w:val="009A06F4"/>
    <w:pPr>
      <w:keepNext/>
      <w:spacing w:before="360"/>
    </w:pPr>
    <w:rPr>
      <w:rFonts w:ascii="Arial Narrow" w:hAnsi="Arial Narrow"/>
      <w:b/>
      <w:bCs/>
      <w:sz w:val="20"/>
      <w:szCs w:val="20"/>
    </w:rPr>
  </w:style>
  <w:style w:type="table" w:customStyle="1" w:styleId="TableGrid1">
    <w:name w:val="Table Grid1"/>
    <w:basedOn w:val="TableNormal"/>
    <w:next w:val="TableGrid"/>
    <w:uiPriority w:val="59"/>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HealthConsult,PBAC table,HTAtableplain,Lash Style Table"/>
    <w:basedOn w:val="TableNormal"/>
    <w:uiPriority w:val="59"/>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contextualSpacing/>
    </w:pPr>
    <w:rPr>
      <w:sz w:val="18"/>
    </w:rPr>
  </w:style>
  <w:style w:type="paragraph" w:styleId="ListParagraph">
    <w:name w:val="List Paragraph"/>
    <w:aliases w:val="Bullet Point,Bullet point,Bulletr List Paragraph,Content descriptions,FooterText,L,List Bullet 1,List Paragraph1,List Paragraph11,List Paragraph2,List Paragraph21,Listeafsnit1,NFP GP Bulleted List,Paragraphe de liste1,Recommendation,リスト段落"/>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qFormat/>
    <w:rsid w:val="00EC6E01"/>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pPr>
    <w:rPr>
      <w:rFonts w:asciiTheme="minorHAnsi" w:hAnsiTheme="minorHAnsi"/>
    </w:rPr>
  </w:style>
  <w:style w:type="paragraph" w:styleId="TOC3">
    <w:name w:val="toc 3"/>
    <w:basedOn w:val="Normal"/>
    <w:next w:val="Normal"/>
    <w:autoRedefine/>
    <w:uiPriority w:val="39"/>
    <w:unhideWhenUsed/>
    <w:rsid w:val="0088445B"/>
    <w:pPr>
      <w:spacing w:after="100"/>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hAnsi="Arial" w:cs="Tahoma"/>
      <w:b/>
      <w:i/>
      <w:sz w:val="44"/>
      <w:lang w:eastAsia="en-AU"/>
    </w:rPr>
  </w:style>
  <w:style w:type="paragraph" w:customStyle="1" w:styleId="Sub-title">
    <w:name w:val="Sub-title"/>
    <w:basedOn w:val="Normal"/>
    <w:locked/>
    <w:rsid w:val="00401DBF"/>
    <w:pPr>
      <w:spacing w:before="1701"/>
      <w:ind w:left="4536"/>
    </w:pPr>
    <w:rPr>
      <w:rFonts w:ascii="Arial" w:hAnsi="Arial" w:cs="Tahoma"/>
      <w:b/>
      <w:sz w:val="32"/>
      <w:lang w:eastAsia="en-AU"/>
    </w:rPr>
  </w:style>
  <w:style w:type="paragraph" w:customStyle="1" w:styleId="Nnumberedlist">
    <w:name w:val="Nnumbered list"/>
    <w:basedOn w:val="Normal"/>
    <w:rsid w:val="00AF3D39"/>
    <w:pPr>
      <w:numPr>
        <w:numId w:val="2"/>
      </w:numPr>
    </w:pPr>
    <w:rPr>
      <w:rFonts w:ascii="Calibri"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113375"/>
    <w:pPr>
      <w:tabs>
        <w:tab w:val="left" w:pos="284"/>
      </w:tabs>
      <w:spacing w:after="360"/>
    </w:pPr>
    <w:rPr>
      <w:rFonts w:ascii="Arial Narrow" w:hAnsi="Arial Narrow" w:cs="Arial"/>
      <w:snapToGrid w:val="0"/>
      <w:sz w:val="18"/>
      <w:lang w:eastAsia="en-AU"/>
    </w:rPr>
  </w:style>
  <w:style w:type="character" w:customStyle="1" w:styleId="TableFigureFooterChar">
    <w:name w:val="Table/Figure Footer Char"/>
    <w:link w:val="TableFigureFooter"/>
    <w:rsid w:val="00113375"/>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contextualSpacing/>
    </w:pPr>
    <w:rPr>
      <w:rFonts w:ascii="Arial Narrow"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aliases w:val="Bullet Point Char,Bullet point Char,Bulletr List Paragraph Char,Content descriptions Char,FooterText Char,L Char,List Bullet 1 Char,List Paragraph1 Char,List Paragraph11 Char,List Paragraph2 Char,List Paragraph21 Char,リスト段落 Char"/>
    <w:basedOn w:val="DefaultParagraphFont"/>
    <w:link w:val="ListParagraph"/>
    <w:uiPriority w:val="34"/>
    <w:qFormat/>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3"/>
      </w:numPr>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pPr>
    <w:rPr>
      <w:rFonts w:ascii="Arial Narrow"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4"/>
      </w:numPr>
    </w:pPr>
  </w:style>
  <w:style w:type="paragraph" w:customStyle="1" w:styleId="2-SectionHeading">
    <w:name w:val="2-Section Heading"/>
    <w:qFormat/>
    <w:rsid w:val="005131D3"/>
    <w:pPr>
      <w:keepNext/>
      <w:numPr>
        <w:numId w:val="5"/>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5"/>
      </w:numPr>
      <w:contextualSpacing w:val="0"/>
    </w:pPr>
    <w:rPr>
      <w:rFonts w:asciiTheme="minorHAnsi" w:hAnsiTheme="minorHAnsi" w:cs="Arial"/>
      <w:snapToGrid w:val="0"/>
      <w:sz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eastAsia="Times New Roman" w:hAnsi="Calibri" w:cs="Calibri"/>
      <w:color w:val="0070C0"/>
      <w:sz w:val="24"/>
      <w:szCs w:val="24"/>
      <w:lang w:eastAsia="en-GB"/>
    </w:rPr>
  </w:style>
  <w:style w:type="paragraph" w:customStyle="1" w:styleId="InstructionBulletpoint">
    <w:name w:val="Instruction Bullet point"/>
    <w:basedOn w:val="Normal"/>
    <w:link w:val="InstructionBulletpointChar"/>
    <w:uiPriority w:val="3"/>
    <w:qFormat/>
    <w:rsid w:val="00107DCD"/>
    <w:pPr>
      <w:numPr>
        <w:numId w:val="6"/>
      </w:numPr>
      <w:ind w:left="714" w:hanging="357"/>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contextualSpacing/>
    </w:pPr>
    <w:rPr>
      <w:rFonts w:ascii="Arial Narrow"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Arial Narrow" w:hAnsi="Arial Narrow"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Arial Narrow" w:hAnsi="Arial Narrow"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Arial Narrow" w:hAnsi="Arial Narrow"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pPr>
    <w:rPr>
      <w:rFonts w:ascii="Arial Narrow" w:hAnsi="Arial Narrow" w:cs="Tahoma"/>
      <w:b/>
      <w:lang w:eastAsia="en-AU"/>
    </w:rPr>
  </w:style>
  <w:style w:type="paragraph" w:customStyle="1" w:styleId="TableText1">
    <w:name w:val="TableText"/>
    <w:basedOn w:val="Normal"/>
    <w:link w:val="TableTextChar1"/>
    <w:rsid w:val="001C2A48"/>
    <w:pPr>
      <w:keepNext/>
      <w:spacing w:before="40" w:after="40"/>
    </w:pPr>
    <w:rPr>
      <w:rFonts w:ascii="Arial Narrow"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hAnsi="Calibri" w:cs="Tahoma"/>
      <w:lang w:eastAsia="en-AU"/>
    </w:rPr>
  </w:style>
  <w:style w:type="paragraph" w:styleId="Title">
    <w:name w:val="Title"/>
    <w:basedOn w:val="Normal"/>
    <w:next w:val="Normal"/>
    <w:link w:val="TitleChar"/>
    <w:uiPriority w:val="10"/>
    <w:qFormat/>
    <w:rsid w:val="00772829"/>
    <w:pPr>
      <w:spacing w:before="480" w:after="240"/>
      <w:jc w:val="center"/>
    </w:pPr>
    <w:rPr>
      <w:rFonts w:ascii="Arial" w:hAnsi="Arial" w:cs="Arial"/>
      <w:b/>
      <w:bCs/>
      <w:color w:val="000080"/>
      <w:sz w:val="36"/>
      <w:szCs w:val="36"/>
      <w:lang w:eastAsia="en-AU"/>
    </w:rPr>
  </w:style>
  <w:style w:type="character" w:customStyle="1" w:styleId="TitleChar">
    <w:name w:val="Title Char"/>
    <w:basedOn w:val="DefaultParagraphFont"/>
    <w:link w:val="Title"/>
    <w:uiPriority w:val="10"/>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jc w:val="center"/>
    </w:pPr>
    <w:rPr>
      <w:rFonts w:ascii="Arial"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ilvl w:val="0"/>
        <w:numId w:val="7"/>
      </w:numPr>
      <w:spacing w:before="240"/>
      <w:ind w:left="2154" w:hanging="357"/>
    </w:pPr>
  </w:style>
  <w:style w:type="paragraph" w:customStyle="1" w:styleId="NormalBeforeBullet">
    <w:name w:val="Normal Before Bullet"/>
    <w:basedOn w:val="Normal"/>
    <w:qFormat/>
    <w:rsid w:val="00091C59"/>
    <w:pPr>
      <w:keepNext/>
    </w:pPr>
    <w:rPr>
      <w:rFonts w:asciiTheme="minorHAnsi" w:hAnsiTheme="minorHAnsi"/>
    </w:rPr>
  </w:style>
  <w:style w:type="paragraph" w:customStyle="1" w:styleId="Dash">
    <w:name w:val="Dash"/>
    <w:basedOn w:val="Bullet"/>
    <w:qFormat/>
    <w:rsid w:val="00091C59"/>
    <w:pPr>
      <w:numPr>
        <w:numId w:val="8"/>
      </w:numPr>
      <w:spacing w:after="40"/>
      <w:ind w:left="714" w:hanging="357"/>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9"/>
      </w:numPr>
      <w:ind w:left="714" w:hanging="357"/>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styleId="UnresolvedMention">
    <w:name w:val="Unresolved Mention"/>
    <w:basedOn w:val="DefaultParagraphFont"/>
    <w:uiPriority w:val="99"/>
    <w:semiHidden/>
    <w:unhideWhenUsed/>
    <w:rsid w:val="00D13865"/>
    <w:rPr>
      <w:color w:val="605E5C"/>
      <w:shd w:val="clear" w:color="auto" w:fill="E1DFDD"/>
    </w:rPr>
  </w:style>
  <w:style w:type="paragraph" w:styleId="NoSpacing">
    <w:name w:val="No Spacing"/>
    <w:uiPriority w:val="1"/>
    <w:qFormat/>
    <w:rsid w:val="009344C7"/>
    <w:pPr>
      <w:spacing w:after="0" w:line="240" w:lineRule="auto"/>
    </w:pPr>
    <w:rPr>
      <w:rFonts w:ascii="Calibri" w:eastAsia="Calibri" w:hAnsi="Calibri" w:cs="Times New Roman"/>
    </w:rPr>
  </w:style>
  <w:style w:type="paragraph" w:customStyle="1" w:styleId="TableHEADER">
    <w:name w:val="Table HEADER"/>
    <w:basedOn w:val="Normal"/>
    <w:qFormat/>
    <w:rsid w:val="009344C7"/>
    <w:pPr>
      <w:ind w:right="82"/>
    </w:pPr>
    <w:rPr>
      <w:rFonts w:ascii="Calibri" w:hAnsi="Calibri" w:cs="Tahoma"/>
      <w:b/>
      <w:sz w:val="20"/>
      <w:szCs w:val="20"/>
      <w:lang w:eastAsia="en-AU"/>
    </w:rPr>
  </w:style>
  <w:style w:type="character" w:styleId="IntenseReference">
    <w:name w:val="Intense Reference"/>
    <w:uiPriority w:val="32"/>
    <w:qFormat/>
    <w:rsid w:val="009344C7"/>
    <w:rPr>
      <w:rFonts w:asciiTheme="minorHAnsi" w:hAnsiTheme="minorHAnsi"/>
      <w:sz w:val="28"/>
    </w:rPr>
  </w:style>
  <w:style w:type="character" w:styleId="PlaceholderText">
    <w:name w:val="Placeholder Text"/>
    <w:basedOn w:val="DefaultParagraphFont"/>
    <w:uiPriority w:val="99"/>
    <w:semiHidden/>
    <w:rsid w:val="009344C7"/>
    <w:rPr>
      <w:color w:val="808080"/>
    </w:rPr>
  </w:style>
  <w:style w:type="paragraph" w:customStyle="1" w:styleId="TitleBlue">
    <w:name w:val="Title Blue"/>
    <w:basedOn w:val="Title"/>
    <w:qFormat/>
    <w:rsid w:val="009344C7"/>
    <w:pPr>
      <w:spacing w:before="360" w:after="360"/>
    </w:pPr>
    <w:rPr>
      <w:rFonts w:eastAsiaTheme="minorHAnsi"/>
      <w:bCs w:val="0"/>
      <w:color w:val="8496B0" w:themeColor="text2" w:themeTint="99"/>
      <w:sz w:val="52"/>
      <w:szCs w:val="52"/>
      <w:lang w:eastAsia="en-US"/>
    </w:rPr>
  </w:style>
  <w:style w:type="paragraph" w:customStyle="1" w:styleId="EndNoteBibliographyTitle">
    <w:name w:val="EndNote Bibliography Title"/>
    <w:basedOn w:val="Normal"/>
    <w:link w:val="EndNoteBibliographyTitleChar"/>
    <w:rsid w:val="009344C7"/>
    <w:pPr>
      <w:jc w:val="center"/>
    </w:pPr>
    <w:rPr>
      <w:rFonts w:cs="Calibri"/>
      <w:noProof/>
      <w:lang w:val="en-US"/>
    </w:rPr>
  </w:style>
  <w:style w:type="character" w:customStyle="1" w:styleId="EndNoteBibliographyTitleChar">
    <w:name w:val="EndNote Bibliography Title Char"/>
    <w:basedOn w:val="DefaultParagraphFont"/>
    <w:link w:val="EndNoteBibliographyTitle"/>
    <w:rsid w:val="009344C7"/>
    <w:rPr>
      <w:rFonts w:ascii="Franklin Gothic Book" w:eastAsia="Times New Roman" w:hAnsi="Franklin Gothic Book" w:cs="Calibri"/>
      <w:noProof/>
      <w:szCs w:val="24"/>
      <w:lang w:val="en-US" w:eastAsia="en-GB"/>
    </w:rPr>
  </w:style>
  <w:style w:type="paragraph" w:customStyle="1" w:styleId="EndNoteBibliography">
    <w:name w:val="EndNote Bibliography"/>
    <w:basedOn w:val="Normal"/>
    <w:link w:val="EndNoteBibliographyChar"/>
    <w:rsid w:val="009344C7"/>
    <w:rPr>
      <w:rFonts w:cs="Calibri"/>
      <w:noProof/>
      <w:lang w:val="en-US"/>
    </w:rPr>
  </w:style>
  <w:style w:type="character" w:customStyle="1" w:styleId="EndNoteBibliographyChar">
    <w:name w:val="EndNote Bibliography Char"/>
    <w:basedOn w:val="DefaultParagraphFont"/>
    <w:link w:val="EndNoteBibliography"/>
    <w:rsid w:val="009344C7"/>
    <w:rPr>
      <w:rFonts w:ascii="Franklin Gothic Book" w:eastAsia="Times New Roman" w:hAnsi="Franklin Gothic Book" w:cs="Calibri"/>
      <w:noProof/>
      <w:szCs w:val="24"/>
      <w:lang w:val="en-US" w:eastAsia="en-GB"/>
    </w:rPr>
  </w:style>
  <w:style w:type="paragraph" w:customStyle="1" w:styleId="publish-date">
    <w:name w:val="publish-date"/>
    <w:basedOn w:val="Normal"/>
    <w:rsid w:val="009344C7"/>
    <w:pPr>
      <w:spacing w:before="100" w:beforeAutospacing="1" w:after="100" w:afterAutospacing="1"/>
    </w:pPr>
    <w:rPr>
      <w:rFonts w:ascii="Times New Roman" w:hAnsi="Times New Roman"/>
      <w:sz w:val="24"/>
      <w:lang w:eastAsia="en-AU"/>
    </w:rPr>
  </w:style>
  <w:style w:type="character" w:customStyle="1" w:styleId="UnresolvedMention3">
    <w:name w:val="Unresolved Mention3"/>
    <w:basedOn w:val="DefaultParagraphFont"/>
    <w:uiPriority w:val="99"/>
    <w:semiHidden/>
    <w:unhideWhenUsed/>
    <w:rsid w:val="009344C7"/>
    <w:rPr>
      <w:color w:val="605E5C"/>
      <w:shd w:val="clear" w:color="auto" w:fill="E1DFDD"/>
    </w:rPr>
  </w:style>
  <w:style w:type="paragraph" w:customStyle="1" w:styleId="xmsonormal">
    <w:name w:val="x_msonormal"/>
    <w:basedOn w:val="Normal"/>
    <w:rsid w:val="009344C7"/>
    <w:pPr>
      <w:spacing w:before="100" w:beforeAutospacing="1" w:after="100" w:afterAutospacing="1"/>
    </w:pPr>
    <w:rPr>
      <w:rFonts w:ascii="Times New Roman" w:hAnsi="Times New Roman"/>
      <w:sz w:val="24"/>
      <w:lang w:eastAsia="en-AU"/>
    </w:rPr>
  </w:style>
  <w:style w:type="character" w:customStyle="1" w:styleId="UnresolvedMention4">
    <w:name w:val="Unresolved Mention4"/>
    <w:basedOn w:val="DefaultParagraphFont"/>
    <w:uiPriority w:val="99"/>
    <w:semiHidden/>
    <w:unhideWhenUsed/>
    <w:rsid w:val="009344C7"/>
    <w:rPr>
      <w:color w:val="605E5C"/>
      <w:shd w:val="clear" w:color="auto" w:fill="E1DFDD"/>
    </w:rPr>
  </w:style>
  <w:style w:type="paragraph" w:customStyle="1" w:styleId="Default">
    <w:name w:val="Default"/>
    <w:rsid w:val="009344C7"/>
    <w:pPr>
      <w:autoSpaceDE w:val="0"/>
      <w:autoSpaceDN w:val="0"/>
      <w:adjustRightInd w:val="0"/>
      <w:spacing w:after="0" w:line="240" w:lineRule="auto"/>
    </w:pPr>
    <w:rPr>
      <w:rFonts w:ascii="Arial Narrow" w:hAnsi="Arial Narrow" w:cs="Arial Narrow"/>
      <w:color w:val="000000"/>
      <w:sz w:val="24"/>
      <w:szCs w:val="24"/>
    </w:rPr>
  </w:style>
  <w:style w:type="paragraph" w:styleId="NormalWeb">
    <w:name w:val="Normal (Web)"/>
    <w:basedOn w:val="Normal"/>
    <w:uiPriority w:val="99"/>
    <w:unhideWhenUsed/>
    <w:rsid w:val="009344C7"/>
    <w:rPr>
      <w:rFonts w:ascii="Calibri" w:hAnsi="Calibri" w:cs="Calibri"/>
      <w:lang w:eastAsia="en-AU"/>
    </w:rPr>
  </w:style>
  <w:style w:type="character" w:customStyle="1" w:styleId="UnresolvedMention5">
    <w:name w:val="Unresolved Mention5"/>
    <w:basedOn w:val="DefaultParagraphFont"/>
    <w:uiPriority w:val="99"/>
    <w:semiHidden/>
    <w:unhideWhenUsed/>
    <w:rsid w:val="009344C7"/>
    <w:rPr>
      <w:color w:val="605E5C"/>
      <w:shd w:val="clear" w:color="auto" w:fill="E1DFDD"/>
    </w:rPr>
  </w:style>
  <w:style w:type="character" w:customStyle="1" w:styleId="cf01">
    <w:name w:val="cf01"/>
    <w:basedOn w:val="DefaultParagraphFont"/>
    <w:rsid w:val="00F84E4D"/>
    <w:rPr>
      <w:rFonts w:ascii="Segoe UI" w:hAnsi="Segoe UI" w:cs="Segoe UI" w:hint="default"/>
      <w:sz w:val="18"/>
      <w:szCs w:val="18"/>
    </w:rPr>
  </w:style>
  <w:style w:type="paragraph" w:customStyle="1" w:styleId="BulletLast">
    <w:name w:val="Bullet Last"/>
    <w:basedOn w:val="Bullet"/>
    <w:qFormat/>
    <w:rsid w:val="009E76D0"/>
    <w:pPr>
      <w:numPr>
        <w:numId w:val="12"/>
      </w:numPr>
      <w:spacing w:after="240"/>
      <w:ind w:left="357" w:hanging="357"/>
    </w:pPr>
  </w:style>
  <w:style w:type="character" w:customStyle="1" w:styleId="Heading5Char">
    <w:name w:val="Heading 5 Char"/>
    <w:basedOn w:val="DefaultParagraphFont"/>
    <w:link w:val="Heading5"/>
    <w:uiPriority w:val="9"/>
    <w:rsid w:val="009E76D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BE7F4A"/>
    <w:rPr>
      <w:rFonts w:asciiTheme="majorHAnsi" w:eastAsiaTheme="majorEastAsia" w:hAnsiTheme="majorHAnsi" w:cstheme="majorBidi"/>
      <w:color w:val="1F4D78" w:themeColor="accent1" w:themeShade="7F"/>
    </w:rPr>
  </w:style>
  <w:style w:type="table" w:styleId="PlainTable2">
    <w:name w:val="Plain Table 2"/>
    <w:basedOn w:val="TableNormal"/>
    <w:uiPriority w:val="42"/>
    <w:rsid w:val="00B11C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0D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0D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size">
    <w:name w:val="size"/>
    <w:basedOn w:val="DefaultParagraphFont"/>
    <w:rsid w:val="00AF4B48"/>
  </w:style>
  <w:style w:type="character" w:customStyle="1" w:styleId="apple-converted-space">
    <w:name w:val="apple-converted-space"/>
    <w:basedOn w:val="DefaultParagraphFont"/>
    <w:rsid w:val="00AF4B48"/>
  </w:style>
  <w:style w:type="paragraph" w:customStyle="1" w:styleId="msonormal0">
    <w:name w:val="msonormal"/>
    <w:basedOn w:val="Normal"/>
    <w:rsid w:val="00CB5AB9"/>
    <w:pPr>
      <w:spacing w:before="100" w:beforeAutospacing="1" w:after="100" w:afterAutospacing="1"/>
    </w:pPr>
    <w:rPr>
      <w:rFonts w:ascii="Times New Roman" w:hAnsi="Times New Roman"/>
      <w:sz w:val="24"/>
    </w:rPr>
  </w:style>
  <w:style w:type="paragraph" w:customStyle="1" w:styleId="xl64">
    <w:name w:val="xl64"/>
    <w:basedOn w:val="Normal"/>
    <w:rsid w:val="00CB5AB9"/>
    <w:pPr>
      <w:pBdr>
        <w:top w:val="single" w:sz="4" w:space="0" w:color="auto"/>
        <w:left w:val="single" w:sz="8" w:space="0" w:color="auto"/>
        <w:bottom w:val="single" w:sz="4" w:space="0" w:color="auto"/>
        <w:right w:val="single" w:sz="8" w:space="0" w:color="auto"/>
      </w:pBdr>
      <w:spacing w:before="100" w:beforeAutospacing="1" w:after="100" w:afterAutospacing="1"/>
      <w:jc w:val="center"/>
      <w:textAlignment w:val="center"/>
    </w:pPr>
    <w:rPr>
      <w:rFonts w:ascii="Times New Roman" w:hAnsi="Times New Roman"/>
      <w:sz w:val="24"/>
    </w:rPr>
  </w:style>
  <w:style w:type="paragraph" w:customStyle="1" w:styleId="xl65">
    <w:name w:val="xl65"/>
    <w:basedOn w:val="Normal"/>
    <w:rsid w:val="00CB5AB9"/>
    <w:pPr>
      <w:pBdr>
        <w:top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66">
    <w:name w:val="xl66"/>
    <w:basedOn w:val="Normal"/>
    <w:rsid w:val="00CB5AB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67">
    <w:name w:val="xl67"/>
    <w:basedOn w:val="Normal"/>
    <w:rsid w:val="00CB5AB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68">
    <w:name w:val="xl68"/>
    <w:basedOn w:val="Normal"/>
    <w:rsid w:val="00CB5AB9"/>
    <w:pPr>
      <w:pBdr>
        <w:top w:val="single" w:sz="8" w:space="0" w:color="auto"/>
        <w:left w:val="single" w:sz="8" w:space="0" w:color="auto"/>
        <w:bottom w:val="single" w:sz="8" w:space="0" w:color="auto"/>
        <w:right w:val="single" w:sz="8" w:space="0" w:color="auto"/>
      </w:pBdr>
      <w:spacing w:before="100" w:beforeAutospacing="1" w:after="100" w:afterAutospacing="1"/>
      <w:jc w:val="center"/>
      <w:textAlignment w:val="center"/>
    </w:pPr>
    <w:rPr>
      <w:rFonts w:ascii="Times New Roman" w:hAnsi="Times New Roman"/>
      <w:b/>
      <w:bCs/>
      <w:sz w:val="24"/>
    </w:rPr>
  </w:style>
  <w:style w:type="paragraph" w:customStyle="1" w:styleId="xl69">
    <w:name w:val="xl69"/>
    <w:basedOn w:val="Normal"/>
    <w:rsid w:val="00CB5AB9"/>
    <w:pPr>
      <w:pBdr>
        <w:top w:val="single" w:sz="8"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70">
    <w:name w:val="xl70"/>
    <w:basedOn w:val="Normal"/>
    <w:rsid w:val="00CB5AB9"/>
    <w:pPr>
      <w:pBdr>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71">
    <w:name w:val="xl71"/>
    <w:basedOn w:val="Normal"/>
    <w:rsid w:val="00CB5AB9"/>
    <w:pPr>
      <w:pBdr>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72">
    <w:name w:val="xl72"/>
    <w:basedOn w:val="Normal"/>
    <w:rsid w:val="00CB5AB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73">
    <w:name w:val="xl73"/>
    <w:basedOn w:val="Normal"/>
    <w:rsid w:val="00CB5AB9"/>
    <w:pPr>
      <w:pBdr>
        <w:top w:val="single" w:sz="4" w:space="0" w:color="auto"/>
        <w:left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74">
    <w:name w:val="xl74"/>
    <w:basedOn w:val="Normal"/>
    <w:rsid w:val="00CB5AB9"/>
    <w:pPr>
      <w:pBdr>
        <w:top w:val="single" w:sz="4" w:space="0" w:color="auto"/>
        <w:left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75">
    <w:name w:val="xl75"/>
    <w:basedOn w:val="Normal"/>
    <w:rsid w:val="00CB5AB9"/>
    <w:pPr>
      <w:pBdr>
        <w:top w:val="single" w:sz="8" w:space="0" w:color="auto"/>
        <w:bottom w:val="single" w:sz="8"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76">
    <w:name w:val="xl76"/>
    <w:basedOn w:val="Normal"/>
    <w:rsid w:val="00CB5AB9"/>
    <w:pPr>
      <w:pBdr>
        <w:top w:val="single" w:sz="8"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77">
    <w:name w:val="xl77"/>
    <w:basedOn w:val="Normal"/>
    <w:rsid w:val="00CB5AB9"/>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78">
    <w:name w:val="xl78"/>
    <w:basedOn w:val="Normal"/>
    <w:rsid w:val="00CB5AB9"/>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79">
    <w:name w:val="xl79"/>
    <w:basedOn w:val="Normal"/>
    <w:rsid w:val="00CB5AB9"/>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80">
    <w:name w:val="xl80"/>
    <w:basedOn w:val="Normal"/>
    <w:rsid w:val="00CB5AB9"/>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81">
    <w:name w:val="xl81"/>
    <w:basedOn w:val="Normal"/>
    <w:rsid w:val="00CB5AB9"/>
    <w:pPr>
      <w:pBdr>
        <w:top w:val="single" w:sz="8" w:space="0" w:color="auto"/>
        <w:left w:val="single" w:sz="8" w:space="0" w:color="auto"/>
        <w:bottom w:val="single" w:sz="8" w:space="0" w:color="auto"/>
        <w:right w:val="single" w:sz="8" w:space="0" w:color="auto"/>
      </w:pBdr>
      <w:spacing w:before="100" w:beforeAutospacing="1" w:after="100" w:afterAutospacing="1"/>
      <w:jc w:val="center"/>
      <w:textAlignment w:val="center"/>
    </w:pPr>
    <w:rPr>
      <w:rFonts w:ascii="Times New Roman" w:hAnsi="Times New Roman"/>
      <w:b/>
      <w:bCs/>
      <w:sz w:val="24"/>
    </w:rPr>
  </w:style>
  <w:style w:type="paragraph" w:customStyle="1" w:styleId="xl82">
    <w:name w:val="xl82"/>
    <w:basedOn w:val="Normal"/>
    <w:rsid w:val="00CB5AB9"/>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83">
    <w:name w:val="xl83"/>
    <w:basedOn w:val="Normal"/>
    <w:rsid w:val="00CB5AB9"/>
    <w:pPr>
      <w:pBdr>
        <w:top w:val="single" w:sz="8" w:space="0" w:color="auto"/>
        <w:left w:val="single" w:sz="8" w:space="0" w:color="auto"/>
        <w:bottom w:val="single" w:sz="8" w:space="0" w:color="auto"/>
        <w:right w:val="single" w:sz="8" w:space="0" w:color="auto"/>
      </w:pBdr>
      <w:spacing w:before="100" w:beforeAutospacing="1" w:after="100" w:afterAutospacing="1"/>
      <w:jc w:val="center"/>
      <w:textAlignment w:val="center"/>
    </w:pPr>
    <w:rPr>
      <w:rFonts w:ascii="Times New Roman" w:hAnsi="Times New Roman"/>
      <w:b/>
      <w:bCs/>
      <w:sz w:val="24"/>
    </w:rPr>
  </w:style>
  <w:style w:type="paragraph" w:customStyle="1" w:styleId="xl84">
    <w:name w:val="xl84"/>
    <w:basedOn w:val="Normal"/>
    <w:rsid w:val="00CB5AB9"/>
    <w:pPr>
      <w:pBdr>
        <w:top w:val="single" w:sz="8" w:space="0" w:color="auto"/>
        <w:bottom w:val="single" w:sz="8"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85">
    <w:name w:val="xl85"/>
    <w:basedOn w:val="Normal"/>
    <w:rsid w:val="00CB5AB9"/>
    <w:pPr>
      <w:pBdr>
        <w:top w:val="single" w:sz="8"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86">
    <w:name w:val="xl86"/>
    <w:basedOn w:val="Normal"/>
    <w:rsid w:val="00CB5AB9"/>
    <w:pPr>
      <w:pBdr>
        <w:top w:val="single" w:sz="8"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87">
    <w:name w:val="xl87"/>
    <w:basedOn w:val="Normal"/>
    <w:rsid w:val="00CB5AB9"/>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88">
    <w:name w:val="xl88"/>
    <w:basedOn w:val="Normal"/>
    <w:rsid w:val="00CB5AB9"/>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89">
    <w:name w:val="xl89"/>
    <w:basedOn w:val="Normal"/>
    <w:rsid w:val="00CB5AB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90">
    <w:name w:val="xl90"/>
    <w:basedOn w:val="Normal"/>
    <w:rsid w:val="00CB5AB9"/>
    <w:pPr>
      <w:pBdr>
        <w:top w:val="single" w:sz="4" w:space="0" w:color="auto"/>
        <w:left w:val="single" w:sz="4" w:space="0" w:color="auto"/>
        <w:right w:val="single" w:sz="4" w:space="0" w:color="auto"/>
      </w:pBdr>
      <w:shd w:val="clear" w:color="FFFFCC" w:fill="FFFFFF"/>
      <w:spacing w:before="100" w:beforeAutospacing="1" w:after="100" w:afterAutospacing="1"/>
      <w:jc w:val="center"/>
      <w:textAlignment w:val="center"/>
    </w:pPr>
    <w:rPr>
      <w:rFonts w:ascii="Times New Roman" w:hAnsi="Times New Roman"/>
      <w:sz w:val="24"/>
    </w:rPr>
  </w:style>
  <w:style w:type="paragraph" w:customStyle="1" w:styleId="xl91">
    <w:name w:val="xl91"/>
    <w:basedOn w:val="Normal"/>
    <w:rsid w:val="00CB5AB9"/>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92">
    <w:name w:val="xl92"/>
    <w:basedOn w:val="Normal"/>
    <w:rsid w:val="00CB5AB9"/>
    <w:pPr>
      <w:pBdr>
        <w:left w:val="single" w:sz="8" w:space="0" w:color="auto"/>
        <w:right w:val="single" w:sz="8" w:space="0" w:color="auto"/>
      </w:pBdr>
      <w:spacing w:before="100" w:beforeAutospacing="1" w:after="100" w:afterAutospacing="1"/>
      <w:jc w:val="center"/>
      <w:textAlignment w:val="center"/>
    </w:pPr>
    <w:rPr>
      <w:rFonts w:ascii="Times New Roman" w:hAnsi="Times New Roman"/>
      <w:b/>
      <w:bCs/>
      <w:sz w:val="24"/>
    </w:rPr>
  </w:style>
  <w:style w:type="paragraph" w:customStyle="1" w:styleId="xl93">
    <w:name w:val="xl93"/>
    <w:basedOn w:val="Normal"/>
    <w:rsid w:val="00CB5AB9"/>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hAnsi="Times New Roman"/>
      <w:sz w:val="24"/>
    </w:rPr>
  </w:style>
  <w:style w:type="paragraph" w:customStyle="1" w:styleId="xl94">
    <w:name w:val="xl94"/>
    <w:basedOn w:val="Normal"/>
    <w:rsid w:val="00CB5AB9"/>
    <w:pPr>
      <w:pBdr>
        <w:left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95">
    <w:name w:val="xl95"/>
    <w:basedOn w:val="Normal"/>
    <w:rsid w:val="00CB5AB9"/>
    <w:pPr>
      <w:pBdr>
        <w:left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96">
    <w:name w:val="xl96"/>
    <w:basedOn w:val="Normal"/>
    <w:rsid w:val="00CB5AB9"/>
    <w:pPr>
      <w:pBdr>
        <w:left w:val="single" w:sz="8" w:space="0" w:color="auto"/>
        <w:right w:val="single" w:sz="8" w:space="0" w:color="auto"/>
      </w:pBdr>
      <w:spacing w:before="100" w:beforeAutospacing="1" w:after="100" w:afterAutospacing="1"/>
      <w:jc w:val="center"/>
      <w:textAlignment w:val="center"/>
    </w:pPr>
    <w:rPr>
      <w:rFonts w:ascii="Times New Roman" w:hAnsi="Times New Roman"/>
      <w:b/>
      <w:bCs/>
      <w:sz w:val="24"/>
    </w:rPr>
  </w:style>
  <w:style w:type="paragraph" w:customStyle="1" w:styleId="xl97">
    <w:name w:val="xl97"/>
    <w:basedOn w:val="Normal"/>
    <w:rsid w:val="00CB5AB9"/>
    <w:pPr>
      <w:pBdr>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98">
    <w:name w:val="xl98"/>
    <w:basedOn w:val="Normal"/>
    <w:rsid w:val="00CB5AB9"/>
    <w:pPr>
      <w:pBdr>
        <w:left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99">
    <w:name w:val="xl99"/>
    <w:basedOn w:val="Normal"/>
    <w:rsid w:val="00CB5AB9"/>
    <w:pPr>
      <w:pBdr>
        <w:left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100">
    <w:name w:val="xl100"/>
    <w:basedOn w:val="Normal"/>
    <w:rsid w:val="00CB5AB9"/>
    <w:pPr>
      <w:pBdr>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101">
    <w:name w:val="xl101"/>
    <w:basedOn w:val="Normal"/>
    <w:rsid w:val="00CB5AB9"/>
    <w:pPr>
      <w:pBdr>
        <w:top w:val="single" w:sz="4" w:space="0" w:color="auto"/>
        <w:left w:val="single" w:sz="8" w:space="0" w:color="auto"/>
        <w:bottom w:val="single" w:sz="4" w:space="0" w:color="auto"/>
        <w:right w:val="single" w:sz="8" w:space="0" w:color="auto"/>
      </w:pBdr>
      <w:spacing w:before="100" w:beforeAutospacing="1" w:after="100" w:afterAutospacing="1"/>
      <w:jc w:val="center"/>
      <w:textAlignment w:val="center"/>
    </w:pPr>
    <w:rPr>
      <w:rFonts w:ascii="Times New Roman" w:hAnsi="Times New Roman"/>
      <w:b/>
      <w:bCs/>
      <w:sz w:val="24"/>
    </w:rPr>
  </w:style>
  <w:style w:type="paragraph" w:customStyle="1" w:styleId="xl102">
    <w:name w:val="xl102"/>
    <w:basedOn w:val="Normal"/>
    <w:rsid w:val="00CB5AB9"/>
    <w:pPr>
      <w:pBdr>
        <w:top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103">
    <w:name w:val="xl103"/>
    <w:basedOn w:val="Normal"/>
    <w:rsid w:val="00CB5AB9"/>
    <w:pPr>
      <w:pBdr>
        <w:top w:val="single" w:sz="4" w:space="0" w:color="auto"/>
        <w:left w:val="single" w:sz="8" w:space="0" w:color="auto"/>
        <w:bottom w:val="single" w:sz="4" w:space="0" w:color="auto"/>
        <w:right w:val="single" w:sz="8" w:space="0" w:color="auto"/>
      </w:pBdr>
      <w:spacing w:before="100" w:beforeAutospacing="1" w:after="100" w:afterAutospacing="1"/>
      <w:jc w:val="center"/>
      <w:textAlignment w:val="center"/>
    </w:pPr>
    <w:rPr>
      <w:rFonts w:ascii="Times New Roman" w:hAnsi="Times New Roman"/>
      <w:b/>
      <w:bCs/>
      <w:sz w:val="24"/>
    </w:rPr>
  </w:style>
  <w:style w:type="paragraph" w:customStyle="1" w:styleId="xl104">
    <w:name w:val="xl104"/>
    <w:basedOn w:val="Normal"/>
    <w:rsid w:val="00CB5AB9"/>
    <w:pPr>
      <w:pBdr>
        <w:top w:val="single" w:sz="4" w:space="0" w:color="auto"/>
        <w:left w:val="single" w:sz="8" w:space="0" w:color="auto"/>
        <w:bottom w:val="single" w:sz="4" w:space="0" w:color="auto"/>
        <w:right w:val="single" w:sz="8" w:space="0" w:color="auto"/>
      </w:pBdr>
      <w:spacing w:before="100" w:beforeAutospacing="1" w:after="100" w:afterAutospacing="1"/>
      <w:jc w:val="center"/>
      <w:textAlignment w:val="center"/>
    </w:pPr>
    <w:rPr>
      <w:rFonts w:ascii="Times New Roman" w:hAnsi="Times New Roman"/>
      <w:b/>
      <w:bCs/>
      <w:sz w:val="24"/>
    </w:rPr>
  </w:style>
  <w:style w:type="paragraph" w:customStyle="1" w:styleId="xl105">
    <w:name w:val="xl105"/>
    <w:basedOn w:val="Normal"/>
    <w:rsid w:val="00CB5AB9"/>
    <w:pPr>
      <w:pBdr>
        <w:top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106">
    <w:name w:val="xl106"/>
    <w:basedOn w:val="Normal"/>
    <w:rsid w:val="00CB5AB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107">
    <w:name w:val="xl107"/>
    <w:basedOn w:val="Normal"/>
    <w:rsid w:val="00CB5AB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108">
    <w:name w:val="xl108"/>
    <w:basedOn w:val="Normal"/>
    <w:rsid w:val="00CB5AB9"/>
    <w:pPr>
      <w:pBdr>
        <w:top w:val="single" w:sz="8" w:space="0" w:color="auto"/>
        <w:bottom w:val="single" w:sz="8"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109">
    <w:name w:val="xl109"/>
    <w:basedOn w:val="Normal"/>
    <w:rsid w:val="00CB5AB9"/>
    <w:pPr>
      <w:pBdr>
        <w:top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110">
    <w:name w:val="xl110"/>
    <w:basedOn w:val="Normal"/>
    <w:rsid w:val="00CB5AB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111">
    <w:name w:val="xl111"/>
    <w:basedOn w:val="Normal"/>
    <w:rsid w:val="00CB5AB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xl112">
    <w:name w:val="xl112"/>
    <w:basedOn w:val="Normal"/>
    <w:rsid w:val="00CB5AB9"/>
    <w:pPr>
      <w:pBdr>
        <w:top w:val="single" w:sz="8" w:space="0" w:color="auto"/>
        <w:bottom w:val="single" w:sz="8" w:space="0" w:color="auto"/>
        <w:right w:val="single" w:sz="4" w:space="0" w:color="auto"/>
      </w:pBdr>
      <w:spacing w:before="100" w:beforeAutospacing="1" w:after="100" w:afterAutospacing="1"/>
      <w:jc w:val="center"/>
      <w:textAlignment w:val="center"/>
    </w:pPr>
    <w:rPr>
      <w:rFonts w:ascii="Times New Roman" w:hAnsi="Times New Roman"/>
      <w:sz w:val="24"/>
    </w:rPr>
  </w:style>
  <w:style w:type="paragraph" w:customStyle="1" w:styleId="Style1">
    <w:name w:val="Style1"/>
    <w:basedOn w:val="Normal"/>
    <w:qFormat/>
    <w:rsid w:val="00142B5F"/>
    <w:pPr>
      <w:keepNext/>
    </w:pPr>
    <w:rPr>
      <w:szCs w:val="22"/>
    </w:rPr>
  </w:style>
  <w:style w:type="paragraph" w:customStyle="1" w:styleId="Style2">
    <w:name w:val="Style2"/>
    <w:basedOn w:val="Normal"/>
    <w:qFormat/>
    <w:rsid w:val="00121103"/>
  </w:style>
  <w:style w:type="paragraph" w:styleId="EndnoteText">
    <w:name w:val="endnote text"/>
    <w:basedOn w:val="Normal"/>
    <w:link w:val="EndnoteTextChar"/>
    <w:uiPriority w:val="99"/>
    <w:semiHidden/>
    <w:unhideWhenUsed/>
    <w:rsid w:val="000651BD"/>
    <w:pPr>
      <w:spacing w:before="0" w:after="0"/>
    </w:pPr>
    <w:rPr>
      <w:sz w:val="20"/>
      <w:szCs w:val="20"/>
    </w:rPr>
  </w:style>
  <w:style w:type="character" w:customStyle="1" w:styleId="EndnoteTextChar">
    <w:name w:val="Endnote Text Char"/>
    <w:basedOn w:val="DefaultParagraphFont"/>
    <w:link w:val="EndnoteText"/>
    <w:uiPriority w:val="99"/>
    <w:semiHidden/>
    <w:rsid w:val="000651BD"/>
    <w:rPr>
      <w:rFonts w:ascii="Franklin Gothic Book" w:eastAsia="Times New Roman" w:hAnsi="Franklin Gothic Book" w:cs="Times New Roman"/>
      <w:sz w:val="20"/>
      <w:szCs w:val="20"/>
      <w:lang w:eastAsia="en-GB"/>
    </w:rPr>
  </w:style>
  <w:style w:type="character" w:styleId="EndnoteReference">
    <w:name w:val="endnote reference"/>
    <w:basedOn w:val="DefaultParagraphFont"/>
    <w:uiPriority w:val="99"/>
    <w:semiHidden/>
    <w:unhideWhenUsed/>
    <w:rsid w:val="000651BD"/>
    <w:rPr>
      <w:vertAlign w:val="superscript"/>
    </w:rPr>
  </w:style>
  <w:style w:type="character" w:customStyle="1" w:styleId="Heading7Char">
    <w:name w:val="Heading 7 Char"/>
    <w:basedOn w:val="DefaultParagraphFont"/>
    <w:link w:val="Heading7"/>
    <w:uiPriority w:val="9"/>
    <w:rsid w:val="00D13C6E"/>
    <w:rPr>
      <w:rFonts w:asciiTheme="majorHAnsi" w:eastAsiaTheme="majorEastAsia" w:hAnsiTheme="majorHAnsi" w:cstheme="majorBidi"/>
      <w:i/>
      <w:iCs/>
      <w:color w:val="1F4D78" w:themeColor="accent1" w:themeShade="7F"/>
      <w:szCs w:val="24"/>
      <w:lang w:eastAsia="en-GB"/>
    </w:rPr>
  </w:style>
  <w:style w:type="table" w:customStyle="1" w:styleId="TableGrid3">
    <w:name w:val="Table Grid3"/>
    <w:basedOn w:val="TableNormal"/>
    <w:next w:val="TableGrid"/>
    <w:uiPriority w:val="59"/>
    <w:rsid w:val="00E362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362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Dash">
    <w:name w:val="TableDash"/>
    <w:basedOn w:val="TableText1"/>
    <w:rsid w:val="0038753E"/>
    <w:pPr>
      <w:numPr>
        <w:numId w:val="24"/>
      </w:numPr>
      <w:tabs>
        <w:tab w:val="clear" w:pos="216"/>
        <w:tab w:val="num" w:pos="432"/>
      </w:tabs>
      <w:spacing w:before="60" w:after="60"/>
      <w:jc w:val="left"/>
    </w:pPr>
    <w:rPr>
      <w:rFonts w:ascii="Franklin Gothic Book" w:hAnsi="Franklin Gothic Book" w:cs="Times New Roman"/>
      <w:color w:val="000000"/>
      <w:sz w:val="21"/>
      <w:szCs w:val="21"/>
    </w:rPr>
  </w:style>
  <w:style w:type="paragraph" w:styleId="Quote">
    <w:name w:val="Quote"/>
    <w:basedOn w:val="Normal"/>
    <w:link w:val="QuoteChar"/>
    <w:qFormat/>
    <w:rsid w:val="0038753E"/>
    <w:pPr>
      <w:spacing w:before="0" w:after="240"/>
      <w:ind w:left="720" w:right="720"/>
      <w:jc w:val="left"/>
    </w:pPr>
    <w:rPr>
      <w:color w:val="000000"/>
      <w:sz w:val="20"/>
      <w:szCs w:val="20"/>
      <w:lang w:eastAsia="en-AU"/>
    </w:rPr>
  </w:style>
  <w:style w:type="character" w:customStyle="1" w:styleId="QuoteChar">
    <w:name w:val="Quote Char"/>
    <w:basedOn w:val="DefaultParagraphFont"/>
    <w:link w:val="Quote"/>
    <w:rsid w:val="0038753E"/>
    <w:rPr>
      <w:rFonts w:ascii="Franklin Gothic Book" w:eastAsia="Times New Roman" w:hAnsi="Franklin Gothic Book" w:cs="Times New Roman"/>
      <w:color w:val="000000"/>
      <w:sz w:val="20"/>
      <w:szCs w:val="20"/>
      <w:lang w:eastAsia="en-AU"/>
    </w:rPr>
  </w:style>
  <w:style w:type="paragraph" w:customStyle="1" w:styleId="NormalBeforeBullet0">
    <w:name w:val="NormalBeforeBullet"/>
    <w:basedOn w:val="Normal"/>
    <w:qFormat/>
    <w:rsid w:val="0038753E"/>
    <w:pPr>
      <w:keepNext/>
      <w:spacing w:before="0"/>
      <w:jc w:val="left"/>
    </w:pPr>
    <w:rPr>
      <w:color w:val="000000"/>
      <w:szCs w:val="20"/>
      <w:lang w:eastAsia="en-AU"/>
    </w:rPr>
  </w:style>
  <w:style w:type="paragraph" w:customStyle="1" w:styleId="BoxName0">
    <w:name w:val="BoxName"/>
    <w:basedOn w:val="Normal"/>
    <w:rsid w:val="0038753E"/>
    <w:pPr>
      <w:keepNext/>
      <w:pBdr>
        <w:top w:val="single" w:sz="4" w:space="4" w:color="000000"/>
        <w:left w:val="single" w:sz="4" w:space="4" w:color="000000"/>
        <w:bottom w:val="single" w:sz="4" w:space="4" w:color="000000"/>
        <w:right w:val="single" w:sz="4" w:space="4" w:color="000000"/>
      </w:pBdr>
      <w:spacing w:before="240" w:after="240"/>
      <w:ind w:left="1077" w:hanging="1077"/>
      <w:jc w:val="left"/>
    </w:pPr>
    <w:rPr>
      <w:b/>
      <w:bCs/>
      <w:color w:val="000000"/>
      <w:sz w:val="24"/>
      <w:szCs w:val="20"/>
      <w:lang w:eastAsia="en-AU"/>
    </w:rPr>
  </w:style>
  <w:style w:type="paragraph" w:customStyle="1" w:styleId="BoxHeading">
    <w:name w:val="BoxHeading"/>
    <w:basedOn w:val="Normal"/>
    <w:rsid w:val="0038753E"/>
    <w:pPr>
      <w:keepNext/>
      <w:pBdr>
        <w:top w:val="single" w:sz="4" w:space="4" w:color="000000"/>
        <w:left w:val="single" w:sz="4" w:space="4" w:color="000000"/>
        <w:bottom w:val="single" w:sz="4" w:space="4" w:color="000000"/>
        <w:right w:val="single" w:sz="4" w:space="4" w:color="000000"/>
      </w:pBdr>
      <w:spacing w:after="60"/>
      <w:jc w:val="left"/>
    </w:pPr>
    <w:rPr>
      <w:b/>
      <w:bCs/>
      <w:color w:val="000000"/>
      <w:szCs w:val="20"/>
      <w:lang w:eastAsia="en-AU"/>
    </w:rPr>
  </w:style>
  <w:style w:type="paragraph" w:customStyle="1" w:styleId="BoxBullet">
    <w:name w:val="BoxBullet"/>
    <w:basedOn w:val="Normal"/>
    <w:rsid w:val="0038753E"/>
    <w:pPr>
      <w:numPr>
        <w:numId w:val="25"/>
      </w:numPr>
      <w:pBdr>
        <w:top w:val="single" w:sz="4" w:space="4" w:color="000000"/>
        <w:left w:val="single" w:sz="4" w:space="4" w:color="000000"/>
        <w:bottom w:val="single" w:sz="4" w:space="4" w:color="000000"/>
        <w:right w:val="single" w:sz="4" w:space="4" w:color="000000"/>
      </w:pBdr>
      <w:spacing w:before="0"/>
      <w:jc w:val="left"/>
    </w:pPr>
    <w:rPr>
      <w:color w:val="000000"/>
      <w:szCs w:val="20"/>
      <w:lang w:eastAsia="en-AU"/>
    </w:rPr>
  </w:style>
  <w:style w:type="paragraph" w:styleId="BodyText">
    <w:name w:val="Body Text"/>
    <w:basedOn w:val="Normal"/>
    <w:link w:val="BodyTextChar"/>
    <w:rsid w:val="00FA4672"/>
    <w:pPr>
      <w:spacing w:before="0" w:after="0" w:line="312" w:lineRule="auto"/>
      <w:jc w:val="left"/>
    </w:pPr>
    <w:rPr>
      <w:rFonts w:ascii="Helv" w:hAnsi="Helv" w:cs="Tahoma"/>
      <w:b/>
      <w:i/>
      <w:snapToGrid w:val="0"/>
      <w:color w:val="000000"/>
      <w:sz w:val="28"/>
      <w:szCs w:val="22"/>
      <w:lang w:eastAsia="en-US"/>
    </w:rPr>
  </w:style>
  <w:style w:type="character" w:customStyle="1" w:styleId="BodyTextChar">
    <w:name w:val="Body Text Char"/>
    <w:basedOn w:val="DefaultParagraphFont"/>
    <w:link w:val="BodyText"/>
    <w:rsid w:val="00FA4672"/>
    <w:rPr>
      <w:rFonts w:ascii="Helv" w:eastAsia="Times New Roman" w:hAnsi="Helv" w:cs="Tahoma"/>
      <w:b/>
      <w:i/>
      <w:snapToGrid w:val="0"/>
      <w:color w:val="000000"/>
      <w:sz w:val="28"/>
    </w:rPr>
  </w:style>
  <w:style w:type="paragraph" w:customStyle="1" w:styleId="xmsolistparagraph">
    <w:name w:val="x_msolistparagraph"/>
    <w:basedOn w:val="Normal"/>
    <w:rsid w:val="00E80073"/>
    <w:pPr>
      <w:spacing w:before="100" w:beforeAutospacing="1" w:after="100" w:afterAutospacing="1"/>
      <w:jc w:val="left"/>
    </w:pPr>
    <w:rPr>
      <w:rFonts w:ascii="Times New Roman" w:hAnsi="Times New Roman"/>
      <w:sz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8762">
      <w:bodyDiv w:val="1"/>
      <w:marLeft w:val="0"/>
      <w:marRight w:val="0"/>
      <w:marTop w:val="0"/>
      <w:marBottom w:val="0"/>
      <w:divBdr>
        <w:top w:val="none" w:sz="0" w:space="0" w:color="auto"/>
        <w:left w:val="none" w:sz="0" w:space="0" w:color="auto"/>
        <w:bottom w:val="none" w:sz="0" w:space="0" w:color="auto"/>
        <w:right w:val="none" w:sz="0" w:space="0" w:color="auto"/>
      </w:divBdr>
    </w:div>
    <w:div w:id="5597556">
      <w:bodyDiv w:val="1"/>
      <w:marLeft w:val="0"/>
      <w:marRight w:val="0"/>
      <w:marTop w:val="0"/>
      <w:marBottom w:val="0"/>
      <w:divBdr>
        <w:top w:val="none" w:sz="0" w:space="0" w:color="auto"/>
        <w:left w:val="none" w:sz="0" w:space="0" w:color="auto"/>
        <w:bottom w:val="none" w:sz="0" w:space="0" w:color="auto"/>
        <w:right w:val="none" w:sz="0" w:space="0" w:color="auto"/>
      </w:divBdr>
      <w:divsChild>
        <w:div w:id="1330594147">
          <w:marLeft w:val="0"/>
          <w:marRight w:val="0"/>
          <w:marTop w:val="0"/>
          <w:marBottom w:val="0"/>
          <w:divBdr>
            <w:top w:val="none" w:sz="0" w:space="0" w:color="auto"/>
            <w:left w:val="none" w:sz="0" w:space="0" w:color="auto"/>
            <w:bottom w:val="none" w:sz="0" w:space="0" w:color="auto"/>
            <w:right w:val="none" w:sz="0" w:space="0" w:color="auto"/>
          </w:divBdr>
          <w:divsChild>
            <w:div w:id="27948212">
              <w:marLeft w:val="0"/>
              <w:marRight w:val="0"/>
              <w:marTop w:val="0"/>
              <w:marBottom w:val="0"/>
              <w:divBdr>
                <w:top w:val="none" w:sz="0" w:space="0" w:color="auto"/>
                <w:left w:val="none" w:sz="0" w:space="0" w:color="auto"/>
                <w:bottom w:val="none" w:sz="0" w:space="0" w:color="auto"/>
                <w:right w:val="none" w:sz="0" w:space="0" w:color="auto"/>
              </w:divBdr>
              <w:divsChild>
                <w:div w:id="2138642821">
                  <w:marLeft w:val="0"/>
                  <w:marRight w:val="0"/>
                  <w:marTop w:val="0"/>
                  <w:marBottom w:val="0"/>
                  <w:divBdr>
                    <w:top w:val="none" w:sz="0" w:space="0" w:color="auto"/>
                    <w:left w:val="none" w:sz="0" w:space="0" w:color="auto"/>
                    <w:bottom w:val="none" w:sz="0" w:space="0" w:color="auto"/>
                    <w:right w:val="none" w:sz="0" w:space="0" w:color="auto"/>
                  </w:divBdr>
                  <w:divsChild>
                    <w:div w:id="1204253472">
                      <w:marLeft w:val="0"/>
                      <w:marRight w:val="0"/>
                      <w:marTop w:val="0"/>
                      <w:marBottom w:val="0"/>
                      <w:divBdr>
                        <w:top w:val="none" w:sz="0" w:space="0" w:color="auto"/>
                        <w:left w:val="none" w:sz="0" w:space="0" w:color="auto"/>
                        <w:bottom w:val="none" w:sz="0" w:space="0" w:color="auto"/>
                        <w:right w:val="none" w:sz="0" w:space="0" w:color="auto"/>
                      </w:divBdr>
                    </w:div>
                    <w:div w:id="120247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14618">
      <w:bodyDiv w:val="1"/>
      <w:marLeft w:val="0"/>
      <w:marRight w:val="0"/>
      <w:marTop w:val="0"/>
      <w:marBottom w:val="0"/>
      <w:divBdr>
        <w:top w:val="none" w:sz="0" w:space="0" w:color="auto"/>
        <w:left w:val="none" w:sz="0" w:space="0" w:color="auto"/>
        <w:bottom w:val="none" w:sz="0" w:space="0" w:color="auto"/>
        <w:right w:val="none" w:sz="0" w:space="0" w:color="auto"/>
      </w:divBdr>
      <w:divsChild>
        <w:div w:id="2046516387">
          <w:marLeft w:val="0"/>
          <w:marRight w:val="0"/>
          <w:marTop w:val="0"/>
          <w:marBottom w:val="0"/>
          <w:divBdr>
            <w:top w:val="none" w:sz="0" w:space="0" w:color="auto"/>
            <w:left w:val="none" w:sz="0" w:space="0" w:color="auto"/>
            <w:bottom w:val="none" w:sz="0" w:space="0" w:color="auto"/>
            <w:right w:val="none" w:sz="0" w:space="0" w:color="auto"/>
          </w:divBdr>
          <w:divsChild>
            <w:div w:id="663628052">
              <w:marLeft w:val="0"/>
              <w:marRight w:val="0"/>
              <w:marTop w:val="0"/>
              <w:marBottom w:val="0"/>
              <w:divBdr>
                <w:top w:val="none" w:sz="0" w:space="0" w:color="auto"/>
                <w:left w:val="none" w:sz="0" w:space="0" w:color="auto"/>
                <w:bottom w:val="none" w:sz="0" w:space="0" w:color="auto"/>
                <w:right w:val="none" w:sz="0" w:space="0" w:color="auto"/>
              </w:divBdr>
              <w:divsChild>
                <w:div w:id="228424850">
                  <w:marLeft w:val="0"/>
                  <w:marRight w:val="0"/>
                  <w:marTop w:val="0"/>
                  <w:marBottom w:val="0"/>
                  <w:divBdr>
                    <w:top w:val="none" w:sz="0" w:space="0" w:color="auto"/>
                    <w:left w:val="none" w:sz="0" w:space="0" w:color="auto"/>
                    <w:bottom w:val="none" w:sz="0" w:space="0" w:color="auto"/>
                    <w:right w:val="none" w:sz="0" w:space="0" w:color="auto"/>
                  </w:divBdr>
                  <w:divsChild>
                    <w:div w:id="34505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63450">
      <w:bodyDiv w:val="1"/>
      <w:marLeft w:val="0"/>
      <w:marRight w:val="0"/>
      <w:marTop w:val="0"/>
      <w:marBottom w:val="0"/>
      <w:divBdr>
        <w:top w:val="none" w:sz="0" w:space="0" w:color="auto"/>
        <w:left w:val="none" w:sz="0" w:space="0" w:color="auto"/>
        <w:bottom w:val="none" w:sz="0" w:space="0" w:color="auto"/>
        <w:right w:val="none" w:sz="0" w:space="0" w:color="auto"/>
      </w:divBdr>
    </w:div>
    <w:div w:id="12197086">
      <w:bodyDiv w:val="1"/>
      <w:marLeft w:val="0"/>
      <w:marRight w:val="0"/>
      <w:marTop w:val="0"/>
      <w:marBottom w:val="0"/>
      <w:divBdr>
        <w:top w:val="none" w:sz="0" w:space="0" w:color="auto"/>
        <w:left w:val="none" w:sz="0" w:space="0" w:color="auto"/>
        <w:bottom w:val="none" w:sz="0" w:space="0" w:color="auto"/>
        <w:right w:val="none" w:sz="0" w:space="0" w:color="auto"/>
      </w:divBdr>
      <w:divsChild>
        <w:div w:id="566458440">
          <w:marLeft w:val="0"/>
          <w:marRight w:val="0"/>
          <w:marTop w:val="0"/>
          <w:marBottom w:val="0"/>
          <w:divBdr>
            <w:top w:val="none" w:sz="0" w:space="0" w:color="auto"/>
            <w:left w:val="none" w:sz="0" w:space="0" w:color="auto"/>
            <w:bottom w:val="none" w:sz="0" w:space="0" w:color="auto"/>
            <w:right w:val="none" w:sz="0" w:space="0" w:color="auto"/>
          </w:divBdr>
          <w:divsChild>
            <w:div w:id="1741177691">
              <w:marLeft w:val="0"/>
              <w:marRight w:val="0"/>
              <w:marTop w:val="0"/>
              <w:marBottom w:val="0"/>
              <w:divBdr>
                <w:top w:val="none" w:sz="0" w:space="0" w:color="auto"/>
                <w:left w:val="none" w:sz="0" w:space="0" w:color="auto"/>
                <w:bottom w:val="none" w:sz="0" w:space="0" w:color="auto"/>
                <w:right w:val="none" w:sz="0" w:space="0" w:color="auto"/>
              </w:divBdr>
              <w:divsChild>
                <w:div w:id="1858812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8486">
      <w:bodyDiv w:val="1"/>
      <w:marLeft w:val="0"/>
      <w:marRight w:val="0"/>
      <w:marTop w:val="0"/>
      <w:marBottom w:val="0"/>
      <w:divBdr>
        <w:top w:val="none" w:sz="0" w:space="0" w:color="auto"/>
        <w:left w:val="none" w:sz="0" w:space="0" w:color="auto"/>
        <w:bottom w:val="none" w:sz="0" w:space="0" w:color="auto"/>
        <w:right w:val="none" w:sz="0" w:space="0" w:color="auto"/>
      </w:divBdr>
      <w:divsChild>
        <w:div w:id="738016133">
          <w:marLeft w:val="0"/>
          <w:marRight w:val="0"/>
          <w:marTop w:val="0"/>
          <w:marBottom w:val="0"/>
          <w:divBdr>
            <w:top w:val="none" w:sz="0" w:space="0" w:color="auto"/>
            <w:left w:val="none" w:sz="0" w:space="0" w:color="auto"/>
            <w:bottom w:val="none" w:sz="0" w:space="0" w:color="auto"/>
            <w:right w:val="none" w:sz="0" w:space="0" w:color="auto"/>
          </w:divBdr>
          <w:divsChild>
            <w:div w:id="1034037639">
              <w:marLeft w:val="0"/>
              <w:marRight w:val="0"/>
              <w:marTop w:val="0"/>
              <w:marBottom w:val="0"/>
              <w:divBdr>
                <w:top w:val="none" w:sz="0" w:space="0" w:color="auto"/>
                <w:left w:val="none" w:sz="0" w:space="0" w:color="auto"/>
                <w:bottom w:val="none" w:sz="0" w:space="0" w:color="auto"/>
                <w:right w:val="none" w:sz="0" w:space="0" w:color="auto"/>
              </w:divBdr>
              <w:divsChild>
                <w:div w:id="2060662993">
                  <w:marLeft w:val="0"/>
                  <w:marRight w:val="0"/>
                  <w:marTop w:val="0"/>
                  <w:marBottom w:val="0"/>
                  <w:divBdr>
                    <w:top w:val="none" w:sz="0" w:space="0" w:color="auto"/>
                    <w:left w:val="none" w:sz="0" w:space="0" w:color="auto"/>
                    <w:bottom w:val="none" w:sz="0" w:space="0" w:color="auto"/>
                    <w:right w:val="none" w:sz="0" w:space="0" w:color="auto"/>
                  </w:divBdr>
                  <w:divsChild>
                    <w:div w:id="2080519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05372">
      <w:bodyDiv w:val="1"/>
      <w:marLeft w:val="0"/>
      <w:marRight w:val="0"/>
      <w:marTop w:val="0"/>
      <w:marBottom w:val="0"/>
      <w:divBdr>
        <w:top w:val="none" w:sz="0" w:space="0" w:color="auto"/>
        <w:left w:val="none" w:sz="0" w:space="0" w:color="auto"/>
        <w:bottom w:val="none" w:sz="0" w:space="0" w:color="auto"/>
        <w:right w:val="none" w:sz="0" w:space="0" w:color="auto"/>
      </w:divBdr>
    </w:div>
    <w:div w:id="24017651">
      <w:bodyDiv w:val="1"/>
      <w:marLeft w:val="0"/>
      <w:marRight w:val="0"/>
      <w:marTop w:val="0"/>
      <w:marBottom w:val="0"/>
      <w:divBdr>
        <w:top w:val="none" w:sz="0" w:space="0" w:color="auto"/>
        <w:left w:val="none" w:sz="0" w:space="0" w:color="auto"/>
        <w:bottom w:val="none" w:sz="0" w:space="0" w:color="auto"/>
        <w:right w:val="none" w:sz="0" w:space="0" w:color="auto"/>
      </w:divBdr>
      <w:divsChild>
        <w:div w:id="653796281">
          <w:marLeft w:val="0"/>
          <w:marRight w:val="0"/>
          <w:marTop w:val="0"/>
          <w:marBottom w:val="0"/>
          <w:divBdr>
            <w:top w:val="none" w:sz="0" w:space="0" w:color="auto"/>
            <w:left w:val="none" w:sz="0" w:space="0" w:color="auto"/>
            <w:bottom w:val="none" w:sz="0" w:space="0" w:color="auto"/>
            <w:right w:val="none" w:sz="0" w:space="0" w:color="auto"/>
          </w:divBdr>
          <w:divsChild>
            <w:div w:id="871696689">
              <w:marLeft w:val="0"/>
              <w:marRight w:val="0"/>
              <w:marTop w:val="0"/>
              <w:marBottom w:val="0"/>
              <w:divBdr>
                <w:top w:val="none" w:sz="0" w:space="0" w:color="auto"/>
                <w:left w:val="none" w:sz="0" w:space="0" w:color="auto"/>
                <w:bottom w:val="none" w:sz="0" w:space="0" w:color="auto"/>
                <w:right w:val="none" w:sz="0" w:space="0" w:color="auto"/>
              </w:divBdr>
              <w:divsChild>
                <w:div w:id="601496559">
                  <w:marLeft w:val="0"/>
                  <w:marRight w:val="0"/>
                  <w:marTop w:val="0"/>
                  <w:marBottom w:val="0"/>
                  <w:divBdr>
                    <w:top w:val="none" w:sz="0" w:space="0" w:color="auto"/>
                    <w:left w:val="none" w:sz="0" w:space="0" w:color="auto"/>
                    <w:bottom w:val="none" w:sz="0" w:space="0" w:color="auto"/>
                    <w:right w:val="none" w:sz="0" w:space="0" w:color="auto"/>
                  </w:divBdr>
                  <w:divsChild>
                    <w:div w:id="1495687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28728205">
      <w:bodyDiv w:val="1"/>
      <w:marLeft w:val="0"/>
      <w:marRight w:val="0"/>
      <w:marTop w:val="0"/>
      <w:marBottom w:val="0"/>
      <w:divBdr>
        <w:top w:val="none" w:sz="0" w:space="0" w:color="auto"/>
        <w:left w:val="none" w:sz="0" w:space="0" w:color="auto"/>
        <w:bottom w:val="none" w:sz="0" w:space="0" w:color="auto"/>
        <w:right w:val="none" w:sz="0" w:space="0" w:color="auto"/>
      </w:divBdr>
    </w:div>
    <w:div w:id="29116814">
      <w:bodyDiv w:val="1"/>
      <w:marLeft w:val="0"/>
      <w:marRight w:val="0"/>
      <w:marTop w:val="0"/>
      <w:marBottom w:val="0"/>
      <w:divBdr>
        <w:top w:val="none" w:sz="0" w:space="0" w:color="auto"/>
        <w:left w:val="none" w:sz="0" w:space="0" w:color="auto"/>
        <w:bottom w:val="none" w:sz="0" w:space="0" w:color="auto"/>
        <w:right w:val="none" w:sz="0" w:space="0" w:color="auto"/>
      </w:divBdr>
      <w:divsChild>
        <w:div w:id="1477986846">
          <w:marLeft w:val="0"/>
          <w:marRight w:val="0"/>
          <w:marTop w:val="0"/>
          <w:marBottom w:val="0"/>
          <w:divBdr>
            <w:top w:val="none" w:sz="0" w:space="0" w:color="auto"/>
            <w:left w:val="none" w:sz="0" w:space="0" w:color="auto"/>
            <w:bottom w:val="none" w:sz="0" w:space="0" w:color="auto"/>
            <w:right w:val="none" w:sz="0" w:space="0" w:color="auto"/>
          </w:divBdr>
          <w:divsChild>
            <w:div w:id="2904789">
              <w:marLeft w:val="0"/>
              <w:marRight w:val="0"/>
              <w:marTop w:val="0"/>
              <w:marBottom w:val="0"/>
              <w:divBdr>
                <w:top w:val="none" w:sz="0" w:space="0" w:color="auto"/>
                <w:left w:val="none" w:sz="0" w:space="0" w:color="auto"/>
                <w:bottom w:val="none" w:sz="0" w:space="0" w:color="auto"/>
                <w:right w:val="none" w:sz="0" w:space="0" w:color="auto"/>
              </w:divBdr>
              <w:divsChild>
                <w:div w:id="97537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79037">
      <w:bodyDiv w:val="1"/>
      <w:marLeft w:val="0"/>
      <w:marRight w:val="0"/>
      <w:marTop w:val="0"/>
      <w:marBottom w:val="0"/>
      <w:divBdr>
        <w:top w:val="none" w:sz="0" w:space="0" w:color="auto"/>
        <w:left w:val="none" w:sz="0" w:space="0" w:color="auto"/>
        <w:bottom w:val="none" w:sz="0" w:space="0" w:color="auto"/>
        <w:right w:val="none" w:sz="0" w:space="0" w:color="auto"/>
      </w:divBdr>
    </w:div>
    <w:div w:id="34015115">
      <w:bodyDiv w:val="1"/>
      <w:marLeft w:val="0"/>
      <w:marRight w:val="0"/>
      <w:marTop w:val="0"/>
      <w:marBottom w:val="0"/>
      <w:divBdr>
        <w:top w:val="none" w:sz="0" w:space="0" w:color="auto"/>
        <w:left w:val="none" w:sz="0" w:space="0" w:color="auto"/>
        <w:bottom w:val="none" w:sz="0" w:space="0" w:color="auto"/>
        <w:right w:val="none" w:sz="0" w:space="0" w:color="auto"/>
      </w:divBdr>
      <w:divsChild>
        <w:div w:id="1972860963">
          <w:marLeft w:val="0"/>
          <w:marRight w:val="0"/>
          <w:marTop w:val="0"/>
          <w:marBottom w:val="0"/>
          <w:divBdr>
            <w:top w:val="none" w:sz="0" w:space="0" w:color="auto"/>
            <w:left w:val="none" w:sz="0" w:space="0" w:color="auto"/>
            <w:bottom w:val="none" w:sz="0" w:space="0" w:color="auto"/>
            <w:right w:val="none" w:sz="0" w:space="0" w:color="auto"/>
          </w:divBdr>
          <w:divsChild>
            <w:div w:id="70610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627007">
      <w:bodyDiv w:val="1"/>
      <w:marLeft w:val="0"/>
      <w:marRight w:val="0"/>
      <w:marTop w:val="0"/>
      <w:marBottom w:val="0"/>
      <w:divBdr>
        <w:top w:val="none" w:sz="0" w:space="0" w:color="auto"/>
        <w:left w:val="none" w:sz="0" w:space="0" w:color="auto"/>
        <w:bottom w:val="none" w:sz="0" w:space="0" w:color="auto"/>
        <w:right w:val="none" w:sz="0" w:space="0" w:color="auto"/>
      </w:divBdr>
    </w:div>
    <w:div w:id="42757118">
      <w:bodyDiv w:val="1"/>
      <w:marLeft w:val="0"/>
      <w:marRight w:val="0"/>
      <w:marTop w:val="0"/>
      <w:marBottom w:val="0"/>
      <w:divBdr>
        <w:top w:val="none" w:sz="0" w:space="0" w:color="auto"/>
        <w:left w:val="none" w:sz="0" w:space="0" w:color="auto"/>
        <w:bottom w:val="none" w:sz="0" w:space="0" w:color="auto"/>
        <w:right w:val="none" w:sz="0" w:space="0" w:color="auto"/>
      </w:divBdr>
      <w:divsChild>
        <w:div w:id="1161769964">
          <w:marLeft w:val="0"/>
          <w:marRight w:val="0"/>
          <w:marTop w:val="0"/>
          <w:marBottom w:val="0"/>
          <w:divBdr>
            <w:top w:val="none" w:sz="0" w:space="0" w:color="auto"/>
            <w:left w:val="none" w:sz="0" w:space="0" w:color="auto"/>
            <w:bottom w:val="none" w:sz="0" w:space="0" w:color="auto"/>
            <w:right w:val="none" w:sz="0" w:space="0" w:color="auto"/>
          </w:divBdr>
          <w:divsChild>
            <w:div w:id="1993635730">
              <w:marLeft w:val="0"/>
              <w:marRight w:val="0"/>
              <w:marTop w:val="0"/>
              <w:marBottom w:val="0"/>
              <w:divBdr>
                <w:top w:val="none" w:sz="0" w:space="0" w:color="auto"/>
                <w:left w:val="none" w:sz="0" w:space="0" w:color="auto"/>
                <w:bottom w:val="none" w:sz="0" w:space="0" w:color="auto"/>
                <w:right w:val="none" w:sz="0" w:space="0" w:color="auto"/>
              </w:divBdr>
              <w:divsChild>
                <w:div w:id="108772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01915">
      <w:bodyDiv w:val="1"/>
      <w:marLeft w:val="0"/>
      <w:marRight w:val="0"/>
      <w:marTop w:val="0"/>
      <w:marBottom w:val="0"/>
      <w:divBdr>
        <w:top w:val="none" w:sz="0" w:space="0" w:color="auto"/>
        <w:left w:val="none" w:sz="0" w:space="0" w:color="auto"/>
        <w:bottom w:val="none" w:sz="0" w:space="0" w:color="auto"/>
        <w:right w:val="none" w:sz="0" w:space="0" w:color="auto"/>
      </w:divBdr>
      <w:divsChild>
        <w:div w:id="1580404106">
          <w:marLeft w:val="0"/>
          <w:marRight w:val="0"/>
          <w:marTop w:val="0"/>
          <w:marBottom w:val="0"/>
          <w:divBdr>
            <w:top w:val="none" w:sz="0" w:space="0" w:color="auto"/>
            <w:left w:val="none" w:sz="0" w:space="0" w:color="auto"/>
            <w:bottom w:val="none" w:sz="0" w:space="0" w:color="auto"/>
            <w:right w:val="none" w:sz="0" w:space="0" w:color="auto"/>
          </w:divBdr>
          <w:divsChild>
            <w:div w:id="1815567085">
              <w:marLeft w:val="0"/>
              <w:marRight w:val="0"/>
              <w:marTop w:val="0"/>
              <w:marBottom w:val="0"/>
              <w:divBdr>
                <w:top w:val="none" w:sz="0" w:space="0" w:color="auto"/>
                <w:left w:val="none" w:sz="0" w:space="0" w:color="auto"/>
                <w:bottom w:val="none" w:sz="0" w:space="0" w:color="auto"/>
                <w:right w:val="none" w:sz="0" w:space="0" w:color="auto"/>
              </w:divBdr>
              <w:divsChild>
                <w:div w:id="1392464471">
                  <w:marLeft w:val="0"/>
                  <w:marRight w:val="0"/>
                  <w:marTop w:val="0"/>
                  <w:marBottom w:val="0"/>
                  <w:divBdr>
                    <w:top w:val="none" w:sz="0" w:space="0" w:color="auto"/>
                    <w:left w:val="none" w:sz="0" w:space="0" w:color="auto"/>
                    <w:bottom w:val="none" w:sz="0" w:space="0" w:color="auto"/>
                    <w:right w:val="none" w:sz="0" w:space="0" w:color="auto"/>
                  </w:divBdr>
                  <w:divsChild>
                    <w:div w:id="1687049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805971">
      <w:bodyDiv w:val="1"/>
      <w:marLeft w:val="0"/>
      <w:marRight w:val="0"/>
      <w:marTop w:val="0"/>
      <w:marBottom w:val="0"/>
      <w:divBdr>
        <w:top w:val="none" w:sz="0" w:space="0" w:color="auto"/>
        <w:left w:val="none" w:sz="0" w:space="0" w:color="auto"/>
        <w:bottom w:val="none" w:sz="0" w:space="0" w:color="auto"/>
        <w:right w:val="none" w:sz="0" w:space="0" w:color="auto"/>
      </w:divBdr>
      <w:divsChild>
        <w:div w:id="286858212">
          <w:marLeft w:val="0"/>
          <w:marRight w:val="0"/>
          <w:marTop w:val="0"/>
          <w:marBottom w:val="0"/>
          <w:divBdr>
            <w:top w:val="none" w:sz="0" w:space="0" w:color="auto"/>
            <w:left w:val="none" w:sz="0" w:space="0" w:color="auto"/>
            <w:bottom w:val="none" w:sz="0" w:space="0" w:color="auto"/>
            <w:right w:val="none" w:sz="0" w:space="0" w:color="auto"/>
          </w:divBdr>
          <w:divsChild>
            <w:div w:id="2096003588">
              <w:marLeft w:val="0"/>
              <w:marRight w:val="0"/>
              <w:marTop w:val="0"/>
              <w:marBottom w:val="0"/>
              <w:divBdr>
                <w:top w:val="none" w:sz="0" w:space="0" w:color="auto"/>
                <w:left w:val="none" w:sz="0" w:space="0" w:color="auto"/>
                <w:bottom w:val="none" w:sz="0" w:space="0" w:color="auto"/>
                <w:right w:val="none" w:sz="0" w:space="0" w:color="auto"/>
              </w:divBdr>
              <w:divsChild>
                <w:div w:id="36864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48205">
      <w:bodyDiv w:val="1"/>
      <w:marLeft w:val="0"/>
      <w:marRight w:val="0"/>
      <w:marTop w:val="0"/>
      <w:marBottom w:val="0"/>
      <w:divBdr>
        <w:top w:val="none" w:sz="0" w:space="0" w:color="auto"/>
        <w:left w:val="none" w:sz="0" w:space="0" w:color="auto"/>
        <w:bottom w:val="none" w:sz="0" w:space="0" w:color="auto"/>
        <w:right w:val="none" w:sz="0" w:space="0" w:color="auto"/>
      </w:divBdr>
    </w:div>
    <w:div w:id="53740114">
      <w:bodyDiv w:val="1"/>
      <w:marLeft w:val="0"/>
      <w:marRight w:val="0"/>
      <w:marTop w:val="0"/>
      <w:marBottom w:val="0"/>
      <w:divBdr>
        <w:top w:val="none" w:sz="0" w:space="0" w:color="auto"/>
        <w:left w:val="none" w:sz="0" w:space="0" w:color="auto"/>
        <w:bottom w:val="none" w:sz="0" w:space="0" w:color="auto"/>
        <w:right w:val="none" w:sz="0" w:space="0" w:color="auto"/>
      </w:divBdr>
    </w:div>
    <w:div w:id="54400187">
      <w:bodyDiv w:val="1"/>
      <w:marLeft w:val="0"/>
      <w:marRight w:val="0"/>
      <w:marTop w:val="0"/>
      <w:marBottom w:val="0"/>
      <w:divBdr>
        <w:top w:val="none" w:sz="0" w:space="0" w:color="auto"/>
        <w:left w:val="none" w:sz="0" w:space="0" w:color="auto"/>
        <w:bottom w:val="none" w:sz="0" w:space="0" w:color="auto"/>
        <w:right w:val="none" w:sz="0" w:space="0" w:color="auto"/>
      </w:divBdr>
      <w:divsChild>
        <w:div w:id="1995063167">
          <w:marLeft w:val="0"/>
          <w:marRight w:val="0"/>
          <w:marTop w:val="0"/>
          <w:marBottom w:val="0"/>
          <w:divBdr>
            <w:top w:val="none" w:sz="0" w:space="0" w:color="auto"/>
            <w:left w:val="none" w:sz="0" w:space="0" w:color="auto"/>
            <w:bottom w:val="none" w:sz="0" w:space="0" w:color="auto"/>
            <w:right w:val="none" w:sz="0" w:space="0" w:color="auto"/>
          </w:divBdr>
          <w:divsChild>
            <w:div w:id="2076931860">
              <w:marLeft w:val="0"/>
              <w:marRight w:val="0"/>
              <w:marTop w:val="0"/>
              <w:marBottom w:val="0"/>
              <w:divBdr>
                <w:top w:val="none" w:sz="0" w:space="0" w:color="auto"/>
                <w:left w:val="none" w:sz="0" w:space="0" w:color="auto"/>
                <w:bottom w:val="none" w:sz="0" w:space="0" w:color="auto"/>
                <w:right w:val="none" w:sz="0" w:space="0" w:color="auto"/>
              </w:divBdr>
              <w:divsChild>
                <w:div w:id="1573731435">
                  <w:marLeft w:val="0"/>
                  <w:marRight w:val="0"/>
                  <w:marTop w:val="0"/>
                  <w:marBottom w:val="0"/>
                  <w:divBdr>
                    <w:top w:val="none" w:sz="0" w:space="0" w:color="auto"/>
                    <w:left w:val="none" w:sz="0" w:space="0" w:color="auto"/>
                    <w:bottom w:val="none" w:sz="0" w:space="0" w:color="auto"/>
                    <w:right w:val="none" w:sz="0" w:space="0" w:color="auto"/>
                  </w:divBdr>
                  <w:divsChild>
                    <w:div w:id="151331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841661">
      <w:bodyDiv w:val="1"/>
      <w:marLeft w:val="0"/>
      <w:marRight w:val="0"/>
      <w:marTop w:val="0"/>
      <w:marBottom w:val="0"/>
      <w:divBdr>
        <w:top w:val="none" w:sz="0" w:space="0" w:color="auto"/>
        <w:left w:val="none" w:sz="0" w:space="0" w:color="auto"/>
        <w:bottom w:val="none" w:sz="0" w:space="0" w:color="auto"/>
        <w:right w:val="none" w:sz="0" w:space="0" w:color="auto"/>
      </w:divBdr>
    </w:div>
    <w:div w:id="73472449">
      <w:bodyDiv w:val="1"/>
      <w:marLeft w:val="0"/>
      <w:marRight w:val="0"/>
      <w:marTop w:val="0"/>
      <w:marBottom w:val="0"/>
      <w:divBdr>
        <w:top w:val="none" w:sz="0" w:space="0" w:color="auto"/>
        <w:left w:val="none" w:sz="0" w:space="0" w:color="auto"/>
        <w:bottom w:val="none" w:sz="0" w:space="0" w:color="auto"/>
        <w:right w:val="none" w:sz="0" w:space="0" w:color="auto"/>
      </w:divBdr>
      <w:divsChild>
        <w:div w:id="968899678">
          <w:marLeft w:val="0"/>
          <w:marRight w:val="0"/>
          <w:marTop w:val="0"/>
          <w:marBottom w:val="0"/>
          <w:divBdr>
            <w:top w:val="none" w:sz="0" w:space="0" w:color="auto"/>
            <w:left w:val="none" w:sz="0" w:space="0" w:color="auto"/>
            <w:bottom w:val="none" w:sz="0" w:space="0" w:color="auto"/>
            <w:right w:val="none" w:sz="0" w:space="0" w:color="auto"/>
          </w:divBdr>
          <w:divsChild>
            <w:div w:id="838038864">
              <w:marLeft w:val="0"/>
              <w:marRight w:val="0"/>
              <w:marTop w:val="0"/>
              <w:marBottom w:val="0"/>
              <w:divBdr>
                <w:top w:val="none" w:sz="0" w:space="0" w:color="auto"/>
                <w:left w:val="none" w:sz="0" w:space="0" w:color="auto"/>
                <w:bottom w:val="none" w:sz="0" w:space="0" w:color="auto"/>
                <w:right w:val="none" w:sz="0" w:space="0" w:color="auto"/>
              </w:divBdr>
              <w:divsChild>
                <w:div w:id="25055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79527930">
      <w:bodyDiv w:val="1"/>
      <w:marLeft w:val="0"/>
      <w:marRight w:val="0"/>
      <w:marTop w:val="0"/>
      <w:marBottom w:val="0"/>
      <w:divBdr>
        <w:top w:val="none" w:sz="0" w:space="0" w:color="auto"/>
        <w:left w:val="none" w:sz="0" w:space="0" w:color="auto"/>
        <w:bottom w:val="none" w:sz="0" w:space="0" w:color="auto"/>
        <w:right w:val="none" w:sz="0" w:space="0" w:color="auto"/>
      </w:divBdr>
      <w:divsChild>
        <w:div w:id="121651782">
          <w:marLeft w:val="0"/>
          <w:marRight w:val="0"/>
          <w:marTop w:val="0"/>
          <w:marBottom w:val="0"/>
          <w:divBdr>
            <w:top w:val="none" w:sz="0" w:space="0" w:color="auto"/>
            <w:left w:val="none" w:sz="0" w:space="0" w:color="auto"/>
            <w:bottom w:val="none" w:sz="0" w:space="0" w:color="auto"/>
            <w:right w:val="none" w:sz="0" w:space="0" w:color="auto"/>
          </w:divBdr>
          <w:divsChild>
            <w:div w:id="1574075144">
              <w:marLeft w:val="0"/>
              <w:marRight w:val="0"/>
              <w:marTop w:val="0"/>
              <w:marBottom w:val="0"/>
              <w:divBdr>
                <w:top w:val="none" w:sz="0" w:space="0" w:color="auto"/>
                <w:left w:val="none" w:sz="0" w:space="0" w:color="auto"/>
                <w:bottom w:val="none" w:sz="0" w:space="0" w:color="auto"/>
                <w:right w:val="none" w:sz="0" w:space="0" w:color="auto"/>
              </w:divBdr>
              <w:divsChild>
                <w:div w:id="154220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45209">
      <w:bodyDiv w:val="1"/>
      <w:marLeft w:val="0"/>
      <w:marRight w:val="0"/>
      <w:marTop w:val="0"/>
      <w:marBottom w:val="0"/>
      <w:divBdr>
        <w:top w:val="none" w:sz="0" w:space="0" w:color="auto"/>
        <w:left w:val="none" w:sz="0" w:space="0" w:color="auto"/>
        <w:bottom w:val="none" w:sz="0" w:space="0" w:color="auto"/>
        <w:right w:val="none" w:sz="0" w:space="0" w:color="auto"/>
      </w:divBdr>
    </w:div>
    <w:div w:id="80031612">
      <w:bodyDiv w:val="1"/>
      <w:marLeft w:val="0"/>
      <w:marRight w:val="0"/>
      <w:marTop w:val="0"/>
      <w:marBottom w:val="0"/>
      <w:divBdr>
        <w:top w:val="none" w:sz="0" w:space="0" w:color="auto"/>
        <w:left w:val="none" w:sz="0" w:space="0" w:color="auto"/>
        <w:bottom w:val="none" w:sz="0" w:space="0" w:color="auto"/>
        <w:right w:val="none" w:sz="0" w:space="0" w:color="auto"/>
      </w:divBdr>
      <w:divsChild>
        <w:div w:id="1854882634">
          <w:marLeft w:val="0"/>
          <w:marRight w:val="0"/>
          <w:marTop w:val="0"/>
          <w:marBottom w:val="0"/>
          <w:divBdr>
            <w:top w:val="none" w:sz="0" w:space="0" w:color="auto"/>
            <w:left w:val="none" w:sz="0" w:space="0" w:color="auto"/>
            <w:bottom w:val="none" w:sz="0" w:space="0" w:color="auto"/>
            <w:right w:val="none" w:sz="0" w:space="0" w:color="auto"/>
          </w:divBdr>
          <w:divsChild>
            <w:div w:id="67383269">
              <w:marLeft w:val="0"/>
              <w:marRight w:val="0"/>
              <w:marTop w:val="0"/>
              <w:marBottom w:val="0"/>
              <w:divBdr>
                <w:top w:val="none" w:sz="0" w:space="0" w:color="auto"/>
                <w:left w:val="none" w:sz="0" w:space="0" w:color="auto"/>
                <w:bottom w:val="none" w:sz="0" w:space="0" w:color="auto"/>
                <w:right w:val="none" w:sz="0" w:space="0" w:color="auto"/>
              </w:divBdr>
              <w:divsChild>
                <w:div w:id="168115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87590">
      <w:bodyDiv w:val="1"/>
      <w:marLeft w:val="0"/>
      <w:marRight w:val="0"/>
      <w:marTop w:val="0"/>
      <w:marBottom w:val="0"/>
      <w:divBdr>
        <w:top w:val="none" w:sz="0" w:space="0" w:color="auto"/>
        <w:left w:val="none" w:sz="0" w:space="0" w:color="auto"/>
        <w:bottom w:val="none" w:sz="0" w:space="0" w:color="auto"/>
        <w:right w:val="none" w:sz="0" w:space="0" w:color="auto"/>
      </w:divBdr>
      <w:divsChild>
        <w:div w:id="949358093">
          <w:marLeft w:val="0"/>
          <w:marRight w:val="0"/>
          <w:marTop w:val="0"/>
          <w:marBottom w:val="0"/>
          <w:divBdr>
            <w:top w:val="none" w:sz="0" w:space="0" w:color="auto"/>
            <w:left w:val="none" w:sz="0" w:space="0" w:color="auto"/>
            <w:bottom w:val="none" w:sz="0" w:space="0" w:color="auto"/>
            <w:right w:val="none" w:sz="0" w:space="0" w:color="auto"/>
          </w:divBdr>
          <w:divsChild>
            <w:div w:id="372075656">
              <w:marLeft w:val="0"/>
              <w:marRight w:val="0"/>
              <w:marTop w:val="0"/>
              <w:marBottom w:val="0"/>
              <w:divBdr>
                <w:top w:val="none" w:sz="0" w:space="0" w:color="auto"/>
                <w:left w:val="none" w:sz="0" w:space="0" w:color="auto"/>
                <w:bottom w:val="none" w:sz="0" w:space="0" w:color="auto"/>
                <w:right w:val="none" w:sz="0" w:space="0" w:color="auto"/>
              </w:divBdr>
              <w:divsChild>
                <w:div w:id="122756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56578">
      <w:bodyDiv w:val="1"/>
      <w:marLeft w:val="0"/>
      <w:marRight w:val="0"/>
      <w:marTop w:val="0"/>
      <w:marBottom w:val="0"/>
      <w:divBdr>
        <w:top w:val="none" w:sz="0" w:space="0" w:color="auto"/>
        <w:left w:val="none" w:sz="0" w:space="0" w:color="auto"/>
        <w:bottom w:val="none" w:sz="0" w:space="0" w:color="auto"/>
        <w:right w:val="none" w:sz="0" w:space="0" w:color="auto"/>
      </w:divBdr>
    </w:div>
    <w:div w:id="98256587">
      <w:bodyDiv w:val="1"/>
      <w:marLeft w:val="0"/>
      <w:marRight w:val="0"/>
      <w:marTop w:val="0"/>
      <w:marBottom w:val="0"/>
      <w:divBdr>
        <w:top w:val="none" w:sz="0" w:space="0" w:color="auto"/>
        <w:left w:val="none" w:sz="0" w:space="0" w:color="auto"/>
        <w:bottom w:val="none" w:sz="0" w:space="0" w:color="auto"/>
        <w:right w:val="none" w:sz="0" w:space="0" w:color="auto"/>
      </w:divBdr>
    </w:div>
    <w:div w:id="98528225">
      <w:bodyDiv w:val="1"/>
      <w:marLeft w:val="0"/>
      <w:marRight w:val="0"/>
      <w:marTop w:val="0"/>
      <w:marBottom w:val="0"/>
      <w:divBdr>
        <w:top w:val="none" w:sz="0" w:space="0" w:color="auto"/>
        <w:left w:val="none" w:sz="0" w:space="0" w:color="auto"/>
        <w:bottom w:val="none" w:sz="0" w:space="0" w:color="auto"/>
        <w:right w:val="none" w:sz="0" w:space="0" w:color="auto"/>
      </w:divBdr>
      <w:divsChild>
        <w:div w:id="1381053147">
          <w:marLeft w:val="0"/>
          <w:marRight w:val="0"/>
          <w:marTop w:val="0"/>
          <w:marBottom w:val="0"/>
          <w:divBdr>
            <w:top w:val="none" w:sz="0" w:space="0" w:color="auto"/>
            <w:left w:val="none" w:sz="0" w:space="0" w:color="auto"/>
            <w:bottom w:val="none" w:sz="0" w:space="0" w:color="auto"/>
            <w:right w:val="none" w:sz="0" w:space="0" w:color="auto"/>
          </w:divBdr>
          <w:divsChild>
            <w:div w:id="93020112">
              <w:marLeft w:val="0"/>
              <w:marRight w:val="0"/>
              <w:marTop w:val="0"/>
              <w:marBottom w:val="0"/>
              <w:divBdr>
                <w:top w:val="none" w:sz="0" w:space="0" w:color="auto"/>
                <w:left w:val="none" w:sz="0" w:space="0" w:color="auto"/>
                <w:bottom w:val="none" w:sz="0" w:space="0" w:color="auto"/>
                <w:right w:val="none" w:sz="0" w:space="0" w:color="auto"/>
              </w:divBdr>
              <w:divsChild>
                <w:div w:id="759374670">
                  <w:marLeft w:val="0"/>
                  <w:marRight w:val="0"/>
                  <w:marTop w:val="0"/>
                  <w:marBottom w:val="0"/>
                  <w:divBdr>
                    <w:top w:val="none" w:sz="0" w:space="0" w:color="auto"/>
                    <w:left w:val="none" w:sz="0" w:space="0" w:color="auto"/>
                    <w:bottom w:val="none" w:sz="0" w:space="0" w:color="auto"/>
                    <w:right w:val="none" w:sz="0" w:space="0" w:color="auto"/>
                  </w:divBdr>
                  <w:divsChild>
                    <w:div w:id="110653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55348">
      <w:bodyDiv w:val="1"/>
      <w:marLeft w:val="0"/>
      <w:marRight w:val="0"/>
      <w:marTop w:val="0"/>
      <w:marBottom w:val="0"/>
      <w:divBdr>
        <w:top w:val="none" w:sz="0" w:space="0" w:color="auto"/>
        <w:left w:val="none" w:sz="0" w:space="0" w:color="auto"/>
        <w:bottom w:val="none" w:sz="0" w:space="0" w:color="auto"/>
        <w:right w:val="none" w:sz="0" w:space="0" w:color="auto"/>
      </w:divBdr>
    </w:div>
    <w:div w:id="106045956">
      <w:bodyDiv w:val="1"/>
      <w:marLeft w:val="0"/>
      <w:marRight w:val="0"/>
      <w:marTop w:val="0"/>
      <w:marBottom w:val="0"/>
      <w:divBdr>
        <w:top w:val="none" w:sz="0" w:space="0" w:color="auto"/>
        <w:left w:val="none" w:sz="0" w:space="0" w:color="auto"/>
        <w:bottom w:val="none" w:sz="0" w:space="0" w:color="auto"/>
        <w:right w:val="none" w:sz="0" w:space="0" w:color="auto"/>
      </w:divBdr>
      <w:divsChild>
        <w:div w:id="774325997">
          <w:marLeft w:val="0"/>
          <w:marRight w:val="0"/>
          <w:marTop w:val="0"/>
          <w:marBottom w:val="0"/>
          <w:divBdr>
            <w:top w:val="none" w:sz="0" w:space="0" w:color="auto"/>
            <w:left w:val="none" w:sz="0" w:space="0" w:color="auto"/>
            <w:bottom w:val="none" w:sz="0" w:space="0" w:color="auto"/>
            <w:right w:val="none" w:sz="0" w:space="0" w:color="auto"/>
          </w:divBdr>
          <w:divsChild>
            <w:div w:id="1582563452">
              <w:marLeft w:val="0"/>
              <w:marRight w:val="0"/>
              <w:marTop w:val="0"/>
              <w:marBottom w:val="0"/>
              <w:divBdr>
                <w:top w:val="none" w:sz="0" w:space="0" w:color="auto"/>
                <w:left w:val="none" w:sz="0" w:space="0" w:color="auto"/>
                <w:bottom w:val="none" w:sz="0" w:space="0" w:color="auto"/>
                <w:right w:val="none" w:sz="0" w:space="0" w:color="auto"/>
              </w:divBdr>
              <w:divsChild>
                <w:div w:id="162072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47286">
      <w:bodyDiv w:val="1"/>
      <w:marLeft w:val="0"/>
      <w:marRight w:val="0"/>
      <w:marTop w:val="0"/>
      <w:marBottom w:val="0"/>
      <w:divBdr>
        <w:top w:val="none" w:sz="0" w:space="0" w:color="auto"/>
        <w:left w:val="none" w:sz="0" w:space="0" w:color="auto"/>
        <w:bottom w:val="none" w:sz="0" w:space="0" w:color="auto"/>
        <w:right w:val="none" w:sz="0" w:space="0" w:color="auto"/>
      </w:divBdr>
    </w:div>
    <w:div w:id="107159862">
      <w:bodyDiv w:val="1"/>
      <w:marLeft w:val="0"/>
      <w:marRight w:val="0"/>
      <w:marTop w:val="0"/>
      <w:marBottom w:val="0"/>
      <w:divBdr>
        <w:top w:val="none" w:sz="0" w:space="0" w:color="auto"/>
        <w:left w:val="none" w:sz="0" w:space="0" w:color="auto"/>
        <w:bottom w:val="none" w:sz="0" w:space="0" w:color="auto"/>
        <w:right w:val="none" w:sz="0" w:space="0" w:color="auto"/>
      </w:divBdr>
      <w:divsChild>
        <w:div w:id="1943142840">
          <w:marLeft w:val="0"/>
          <w:marRight w:val="0"/>
          <w:marTop w:val="0"/>
          <w:marBottom w:val="0"/>
          <w:divBdr>
            <w:top w:val="none" w:sz="0" w:space="0" w:color="auto"/>
            <w:left w:val="none" w:sz="0" w:space="0" w:color="auto"/>
            <w:bottom w:val="none" w:sz="0" w:space="0" w:color="auto"/>
            <w:right w:val="none" w:sz="0" w:space="0" w:color="auto"/>
          </w:divBdr>
          <w:divsChild>
            <w:div w:id="1691687754">
              <w:marLeft w:val="0"/>
              <w:marRight w:val="0"/>
              <w:marTop w:val="0"/>
              <w:marBottom w:val="0"/>
              <w:divBdr>
                <w:top w:val="none" w:sz="0" w:space="0" w:color="auto"/>
                <w:left w:val="none" w:sz="0" w:space="0" w:color="auto"/>
                <w:bottom w:val="none" w:sz="0" w:space="0" w:color="auto"/>
                <w:right w:val="none" w:sz="0" w:space="0" w:color="auto"/>
              </w:divBdr>
              <w:divsChild>
                <w:div w:id="128850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99609">
      <w:bodyDiv w:val="1"/>
      <w:marLeft w:val="0"/>
      <w:marRight w:val="0"/>
      <w:marTop w:val="0"/>
      <w:marBottom w:val="0"/>
      <w:divBdr>
        <w:top w:val="none" w:sz="0" w:space="0" w:color="auto"/>
        <w:left w:val="none" w:sz="0" w:space="0" w:color="auto"/>
        <w:bottom w:val="none" w:sz="0" w:space="0" w:color="auto"/>
        <w:right w:val="none" w:sz="0" w:space="0" w:color="auto"/>
      </w:divBdr>
      <w:divsChild>
        <w:div w:id="566961919">
          <w:marLeft w:val="0"/>
          <w:marRight w:val="0"/>
          <w:marTop w:val="0"/>
          <w:marBottom w:val="0"/>
          <w:divBdr>
            <w:top w:val="none" w:sz="0" w:space="0" w:color="auto"/>
            <w:left w:val="none" w:sz="0" w:space="0" w:color="auto"/>
            <w:bottom w:val="none" w:sz="0" w:space="0" w:color="auto"/>
            <w:right w:val="none" w:sz="0" w:space="0" w:color="auto"/>
          </w:divBdr>
          <w:divsChild>
            <w:div w:id="872421732">
              <w:marLeft w:val="0"/>
              <w:marRight w:val="0"/>
              <w:marTop w:val="0"/>
              <w:marBottom w:val="0"/>
              <w:divBdr>
                <w:top w:val="none" w:sz="0" w:space="0" w:color="auto"/>
                <w:left w:val="none" w:sz="0" w:space="0" w:color="auto"/>
                <w:bottom w:val="none" w:sz="0" w:space="0" w:color="auto"/>
                <w:right w:val="none" w:sz="0" w:space="0" w:color="auto"/>
              </w:divBdr>
              <w:divsChild>
                <w:div w:id="94372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26253">
      <w:bodyDiv w:val="1"/>
      <w:marLeft w:val="0"/>
      <w:marRight w:val="0"/>
      <w:marTop w:val="0"/>
      <w:marBottom w:val="0"/>
      <w:divBdr>
        <w:top w:val="none" w:sz="0" w:space="0" w:color="auto"/>
        <w:left w:val="none" w:sz="0" w:space="0" w:color="auto"/>
        <w:bottom w:val="none" w:sz="0" w:space="0" w:color="auto"/>
        <w:right w:val="none" w:sz="0" w:space="0" w:color="auto"/>
      </w:divBdr>
    </w:div>
    <w:div w:id="120078099">
      <w:bodyDiv w:val="1"/>
      <w:marLeft w:val="0"/>
      <w:marRight w:val="0"/>
      <w:marTop w:val="0"/>
      <w:marBottom w:val="0"/>
      <w:divBdr>
        <w:top w:val="none" w:sz="0" w:space="0" w:color="auto"/>
        <w:left w:val="none" w:sz="0" w:space="0" w:color="auto"/>
        <w:bottom w:val="none" w:sz="0" w:space="0" w:color="auto"/>
        <w:right w:val="none" w:sz="0" w:space="0" w:color="auto"/>
      </w:divBdr>
    </w:div>
    <w:div w:id="130441600">
      <w:bodyDiv w:val="1"/>
      <w:marLeft w:val="0"/>
      <w:marRight w:val="0"/>
      <w:marTop w:val="0"/>
      <w:marBottom w:val="0"/>
      <w:divBdr>
        <w:top w:val="none" w:sz="0" w:space="0" w:color="auto"/>
        <w:left w:val="none" w:sz="0" w:space="0" w:color="auto"/>
        <w:bottom w:val="none" w:sz="0" w:space="0" w:color="auto"/>
        <w:right w:val="none" w:sz="0" w:space="0" w:color="auto"/>
      </w:divBdr>
    </w:div>
    <w:div w:id="130558816">
      <w:bodyDiv w:val="1"/>
      <w:marLeft w:val="0"/>
      <w:marRight w:val="0"/>
      <w:marTop w:val="0"/>
      <w:marBottom w:val="0"/>
      <w:divBdr>
        <w:top w:val="none" w:sz="0" w:space="0" w:color="auto"/>
        <w:left w:val="none" w:sz="0" w:space="0" w:color="auto"/>
        <w:bottom w:val="none" w:sz="0" w:space="0" w:color="auto"/>
        <w:right w:val="none" w:sz="0" w:space="0" w:color="auto"/>
      </w:divBdr>
    </w:div>
    <w:div w:id="146634037">
      <w:bodyDiv w:val="1"/>
      <w:marLeft w:val="0"/>
      <w:marRight w:val="0"/>
      <w:marTop w:val="0"/>
      <w:marBottom w:val="0"/>
      <w:divBdr>
        <w:top w:val="none" w:sz="0" w:space="0" w:color="auto"/>
        <w:left w:val="none" w:sz="0" w:space="0" w:color="auto"/>
        <w:bottom w:val="none" w:sz="0" w:space="0" w:color="auto"/>
        <w:right w:val="none" w:sz="0" w:space="0" w:color="auto"/>
      </w:divBdr>
    </w:div>
    <w:div w:id="149178770">
      <w:bodyDiv w:val="1"/>
      <w:marLeft w:val="0"/>
      <w:marRight w:val="0"/>
      <w:marTop w:val="0"/>
      <w:marBottom w:val="0"/>
      <w:divBdr>
        <w:top w:val="none" w:sz="0" w:space="0" w:color="auto"/>
        <w:left w:val="none" w:sz="0" w:space="0" w:color="auto"/>
        <w:bottom w:val="none" w:sz="0" w:space="0" w:color="auto"/>
        <w:right w:val="none" w:sz="0" w:space="0" w:color="auto"/>
      </w:divBdr>
      <w:divsChild>
        <w:div w:id="502091992">
          <w:marLeft w:val="0"/>
          <w:marRight w:val="0"/>
          <w:marTop w:val="0"/>
          <w:marBottom w:val="0"/>
          <w:divBdr>
            <w:top w:val="none" w:sz="0" w:space="0" w:color="auto"/>
            <w:left w:val="none" w:sz="0" w:space="0" w:color="auto"/>
            <w:bottom w:val="none" w:sz="0" w:space="0" w:color="auto"/>
            <w:right w:val="none" w:sz="0" w:space="0" w:color="auto"/>
          </w:divBdr>
          <w:divsChild>
            <w:div w:id="743995484">
              <w:marLeft w:val="0"/>
              <w:marRight w:val="0"/>
              <w:marTop w:val="0"/>
              <w:marBottom w:val="0"/>
              <w:divBdr>
                <w:top w:val="none" w:sz="0" w:space="0" w:color="auto"/>
                <w:left w:val="none" w:sz="0" w:space="0" w:color="auto"/>
                <w:bottom w:val="none" w:sz="0" w:space="0" w:color="auto"/>
                <w:right w:val="none" w:sz="0" w:space="0" w:color="auto"/>
              </w:divBdr>
              <w:divsChild>
                <w:div w:id="1117482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48623">
      <w:bodyDiv w:val="1"/>
      <w:marLeft w:val="0"/>
      <w:marRight w:val="0"/>
      <w:marTop w:val="0"/>
      <w:marBottom w:val="0"/>
      <w:divBdr>
        <w:top w:val="none" w:sz="0" w:space="0" w:color="auto"/>
        <w:left w:val="none" w:sz="0" w:space="0" w:color="auto"/>
        <w:bottom w:val="none" w:sz="0" w:space="0" w:color="auto"/>
        <w:right w:val="none" w:sz="0" w:space="0" w:color="auto"/>
      </w:divBdr>
      <w:divsChild>
        <w:div w:id="332412231">
          <w:marLeft w:val="0"/>
          <w:marRight w:val="0"/>
          <w:marTop w:val="0"/>
          <w:marBottom w:val="0"/>
          <w:divBdr>
            <w:top w:val="none" w:sz="0" w:space="0" w:color="auto"/>
            <w:left w:val="none" w:sz="0" w:space="0" w:color="auto"/>
            <w:bottom w:val="none" w:sz="0" w:space="0" w:color="auto"/>
            <w:right w:val="none" w:sz="0" w:space="0" w:color="auto"/>
          </w:divBdr>
          <w:divsChild>
            <w:div w:id="272054386">
              <w:marLeft w:val="0"/>
              <w:marRight w:val="0"/>
              <w:marTop w:val="0"/>
              <w:marBottom w:val="0"/>
              <w:divBdr>
                <w:top w:val="none" w:sz="0" w:space="0" w:color="auto"/>
                <w:left w:val="none" w:sz="0" w:space="0" w:color="auto"/>
                <w:bottom w:val="none" w:sz="0" w:space="0" w:color="auto"/>
                <w:right w:val="none" w:sz="0" w:space="0" w:color="auto"/>
              </w:divBdr>
              <w:divsChild>
                <w:div w:id="1307203020">
                  <w:marLeft w:val="0"/>
                  <w:marRight w:val="0"/>
                  <w:marTop w:val="0"/>
                  <w:marBottom w:val="0"/>
                  <w:divBdr>
                    <w:top w:val="none" w:sz="0" w:space="0" w:color="auto"/>
                    <w:left w:val="none" w:sz="0" w:space="0" w:color="auto"/>
                    <w:bottom w:val="none" w:sz="0" w:space="0" w:color="auto"/>
                    <w:right w:val="none" w:sz="0" w:space="0" w:color="auto"/>
                  </w:divBdr>
                  <w:divsChild>
                    <w:div w:id="159057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598230">
      <w:bodyDiv w:val="1"/>
      <w:marLeft w:val="0"/>
      <w:marRight w:val="0"/>
      <w:marTop w:val="0"/>
      <w:marBottom w:val="0"/>
      <w:divBdr>
        <w:top w:val="none" w:sz="0" w:space="0" w:color="auto"/>
        <w:left w:val="none" w:sz="0" w:space="0" w:color="auto"/>
        <w:bottom w:val="none" w:sz="0" w:space="0" w:color="auto"/>
        <w:right w:val="none" w:sz="0" w:space="0" w:color="auto"/>
      </w:divBdr>
    </w:div>
    <w:div w:id="167260705">
      <w:bodyDiv w:val="1"/>
      <w:marLeft w:val="0"/>
      <w:marRight w:val="0"/>
      <w:marTop w:val="0"/>
      <w:marBottom w:val="0"/>
      <w:divBdr>
        <w:top w:val="none" w:sz="0" w:space="0" w:color="auto"/>
        <w:left w:val="none" w:sz="0" w:space="0" w:color="auto"/>
        <w:bottom w:val="none" w:sz="0" w:space="0" w:color="auto"/>
        <w:right w:val="none" w:sz="0" w:space="0" w:color="auto"/>
      </w:divBdr>
    </w:div>
    <w:div w:id="168836652">
      <w:bodyDiv w:val="1"/>
      <w:marLeft w:val="0"/>
      <w:marRight w:val="0"/>
      <w:marTop w:val="0"/>
      <w:marBottom w:val="0"/>
      <w:divBdr>
        <w:top w:val="none" w:sz="0" w:space="0" w:color="auto"/>
        <w:left w:val="none" w:sz="0" w:space="0" w:color="auto"/>
        <w:bottom w:val="none" w:sz="0" w:space="0" w:color="auto"/>
        <w:right w:val="none" w:sz="0" w:space="0" w:color="auto"/>
      </w:divBdr>
      <w:divsChild>
        <w:div w:id="1931545341">
          <w:marLeft w:val="0"/>
          <w:marRight w:val="0"/>
          <w:marTop w:val="0"/>
          <w:marBottom w:val="0"/>
          <w:divBdr>
            <w:top w:val="none" w:sz="0" w:space="0" w:color="auto"/>
            <w:left w:val="none" w:sz="0" w:space="0" w:color="auto"/>
            <w:bottom w:val="none" w:sz="0" w:space="0" w:color="auto"/>
            <w:right w:val="none" w:sz="0" w:space="0" w:color="auto"/>
          </w:divBdr>
          <w:divsChild>
            <w:div w:id="548537771">
              <w:marLeft w:val="0"/>
              <w:marRight w:val="0"/>
              <w:marTop w:val="0"/>
              <w:marBottom w:val="0"/>
              <w:divBdr>
                <w:top w:val="none" w:sz="0" w:space="0" w:color="auto"/>
                <w:left w:val="none" w:sz="0" w:space="0" w:color="auto"/>
                <w:bottom w:val="none" w:sz="0" w:space="0" w:color="auto"/>
                <w:right w:val="none" w:sz="0" w:space="0" w:color="auto"/>
              </w:divBdr>
              <w:divsChild>
                <w:div w:id="1737243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34275">
      <w:bodyDiv w:val="1"/>
      <w:marLeft w:val="0"/>
      <w:marRight w:val="0"/>
      <w:marTop w:val="0"/>
      <w:marBottom w:val="0"/>
      <w:divBdr>
        <w:top w:val="none" w:sz="0" w:space="0" w:color="auto"/>
        <w:left w:val="none" w:sz="0" w:space="0" w:color="auto"/>
        <w:bottom w:val="none" w:sz="0" w:space="0" w:color="auto"/>
        <w:right w:val="none" w:sz="0" w:space="0" w:color="auto"/>
      </w:divBdr>
    </w:div>
    <w:div w:id="169835826">
      <w:bodyDiv w:val="1"/>
      <w:marLeft w:val="0"/>
      <w:marRight w:val="0"/>
      <w:marTop w:val="0"/>
      <w:marBottom w:val="0"/>
      <w:divBdr>
        <w:top w:val="none" w:sz="0" w:space="0" w:color="auto"/>
        <w:left w:val="none" w:sz="0" w:space="0" w:color="auto"/>
        <w:bottom w:val="none" w:sz="0" w:space="0" w:color="auto"/>
        <w:right w:val="none" w:sz="0" w:space="0" w:color="auto"/>
      </w:divBdr>
      <w:divsChild>
        <w:div w:id="443039038">
          <w:marLeft w:val="0"/>
          <w:marRight w:val="0"/>
          <w:marTop w:val="0"/>
          <w:marBottom w:val="0"/>
          <w:divBdr>
            <w:top w:val="none" w:sz="0" w:space="0" w:color="auto"/>
            <w:left w:val="none" w:sz="0" w:space="0" w:color="auto"/>
            <w:bottom w:val="none" w:sz="0" w:space="0" w:color="auto"/>
            <w:right w:val="none" w:sz="0" w:space="0" w:color="auto"/>
          </w:divBdr>
          <w:divsChild>
            <w:div w:id="851410083">
              <w:marLeft w:val="0"/>
              <w:marRight w:val="0"/>
              <w:marTop w:val="0"/>
              <w:marBottom w:val="0"/>
              <w:divBdr>
                <w:top w:val="none" w:sz="0" w:space="0" w:color="auto"/>
                <w:left w:val="none" w:sz="0" w:space="0" w:color="auto"/>
                <w:bottom w:val="none" w:sz="0" w:space="0" w:color="auto"/>
                <w:right w:val="none" w:sz="0" w:space="0" w:color="auto"/>
              </w:divBdr>
              <w:divsChild>
                <w:div w:id="1876690829">
                  <w:marLeft w:val="0"/>
                  <w:marRight w:val="0"/>
                  <w:marTop w:val="0"/>
                  <w:marBottom w:val="0"/>
                  <w:divBdr>
                    <w:top w:val="none" w:sz="0" w:space="0" w:color="auto"/>
                    <w:left w:val="none" w:sz="0" w:space="0" w:color="auto"/>
                    <w:bottom w:val="none" w:sz="0" w:space="0" w:color="auto"/>
                    <w:right w:val="none" w:sz="0" w:space="0" w:color="auto"/>
                  </w:divBdr>
                  <w:divsChild>
                    <w:div w:id="935022621">
                      <w:marLeft w:val="0"/>
                      <w:marRight w:val="0"/>
                      <w:marTop w:val="0"/>
                      <w:marBottom w:val="0"/>
                      <w:divBdr>
                        <w:top w:val="none" w:sz="0" w:space="0" w:color="auto"/>
                        <w:left w:val="none" w:sz="0" w:space="0" w:color="auto"/>
                        <w:bottom w:val="none" w:sz="0" w:space="0" w:color="auto"/>
                        <w:right w:val="none" w:sz="0" w:space="0" w:color="auto"/>
                      </w:divBdr>
                      <w:divsChild>
                        <w:div w:id="1781073358">
                          <w:marLeft w:val="0"/>
                          <w:marRight w:val="0"/>
                          <w:marTop w:val="0"/>
                          <w:marBottom w:val="0"/>
                          <w:divBdr>
                            <w:top w:val="none" w:sz="0" w:space="0" w:color="auto"/>
                            <w:left w:val="none" w:sz="0" w:space="0" w:color="auto"/>
                            <w:bottom w:val="none" w:sz="0" w:space="0" w:color="auto"/>
                            <w:right w:val="none" w:sz="0" w:space="0" w:color="auto"/>
                          </w:divBdr>
                        </w:div>
                      </w:divsChild>
                    </w:div>
                    <w:div w:id="1593784734">
                      <w:marLeft w:val="0"/>
                      <w:marRight w:val="0"/>
                      <w:marTop w:val="0"/>
                      <w:marBottom w:val="0"/>
                      <w:divBdr>
                        <w:top w:val="none" w:sz="0" w:space="0" w:color="auto"/>
                        <w:left w:val="none" w:sz="0" w:space="0" w:color="auto"/>
                        <w:bottom w:val="none" w:sz="0" w:space="0" w:color="auto"/>
                        <w:right w:val="none" w:sz="0" w:space="0" w:color="auto"/>
                      </w:divBdr>
                      <w:divsChild>
                        <w:div w:id="413167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559873">
              <w:marLeft w:val="0"/>
              <w:marRight w:val="0"/>
              <w:marTop w:val="0"/>
              <w:marBottom w:val="0"/>
              <w:divBdr>
                <w:top w:val="none" w:sz="0" w:space="0" w:color="auto"/>
                <w:left w:val="none" w:sz="0" w:space="0" w:color="auto"/>
                <w:bottom w:val="none" w:sz="0" w:space="0" w:color="auto"/>
                <w:right w:val="none" w:sz="0" w:space="0" w:color="auto"/>
              </w:divBdr>
              <w:divsChild>
                <w:div w:id="1215123655">
                  <w:marLeft w:val="0"/>
                  <w:marRight w:val="0"/>
                  <w:marTop w:val="0"/>
                  <w:marBottom w:val="0"/>
                  <w:divBdr>
                    <w:top w:val="none" w:sz="0" w:space="0" w:color="auto"/>
                    <w:left w:val="none" w:sz="0" w:space="0" w:color="auto"/>
                    <w:bottom w:val="none" w:sz="0" w:space="0" w:color="auto"/>
                    <w:right w:val="none" w:sz="0" w:space="0" w:color="auto"/>
                  </w:divBdr>
                  <w:divsChild>
                    <w:div w:id="90598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867687">
          <w:marLeft w:val="0"/>
          <w:marRight w:val="0"/>
          <w:marTop w:val="0"/>
          <w:marBottom w:val="0"/>
          <w:divBdr>
            <w:top w:val="none" w:sz="0" w:space="0" w:color="auto"/>
            <w:left w:val="none" w:sz="0" w:space="0" w:color="auto"/>
            <w:bottom w:val="none" w:sz="0" w:space="0" w:color="auto"/>
            <w:right w:val="none" w:sz="0" w:space="0" w:color="auto"/>
          </w:divBdr>
          <w:divsChild>
            <w:div w:id="419372258">
              <w:marLeft w:val="0"/>
              <w:marRight w:val="0"/>
              <w:marTop w:val="0"/>
              <w:marBottom w:val="0"/>
              <w:divBdr>
                <w:top w:val="none" w:sz="0" w:space="0" w:color="auto"/>
                <w:left w:val="none" w:sz="0" w:space="0" w:color="auto"/>
                <w:bottom w:val="none" w:sz="0" w:space="0" w:color="auto"/>
                <w:right w:val="none" w:sz="0" w:space="0" w:color="auto"/>
              </w:divBdr>
              <w:divsChild>
                <w:div w:id="1380088368">
                  <w:marLeft w:val="0"/>
                  <w:marRight w:val="0"/>
                  <w:marTop w:val="0"/>
                  <w:marBottom w:val="0"/>
                  <w:divBdr>
                    <w:top w:val="none" w:sz="0" w:space="0" w:color="auto"/>
                    <w:left w:val="none" w:sz="0" w:space="0" w:color="auto"/>
                    <w:bottom w:val="none" w:sz="0" w:space="0" w:color="auto"/>
                    <w:right w:val="none" w:sz="0" w:space="0" w:color="auto"/>
                  </w:divBdr>
                  <w:divsChild>
                    <w:div w:id="502480128">
                      <w:marLeft w:val="0"/>
                      <w:marRight w:val="0"/>
                      <w:marTop w:val="0"/>
                      <w:marBottom w:val="0"/>
                      <w:divBdr>
                        <w:top w:val="none" w:sz="0" w:space="0" w:color="auto"/>
                        <w:left w:val="none" w:sz="0" w:space="0" w:color="auto"/>
                        <w:bottom w:val="none" w:sz="0" w:space="0" w:color="auto"/>
                        <w:right w:val="none" w:sz="0" w:space="0" w:color="auto"/>
                      </w:divBdr>
                    </w:div>
                  </w:divsChild>
                </w:div>
                <w:div w:id="218900747">
                  <w:marLeft w:val="0"/>
                  <w:marRight w:val="0"/>
                  <w:marTop w:val="0"/>
                  <w:marBottom w:val="0"/>
                  <w:divBdr>
                    <w:top w:val="none" w:sz="0" w:space="0" w:color="auto"/>
                    <w:left w:val="none" w:sz="0" w:space="0" w:color="auto"/>
                    <w:bottom w:val="none" w:sz="0" w:space="0" w:color="auto"/>
                    <w:right w:val="none" w:sz="0" w:space="0" w:color="auto"/>
                  </w:divBdr>
                  <w:divsChild>
                    <w:div w:id="56368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187260943">
      <w:bodyDiv w:val="1"/>
      <w:marLeft w:val="0"/>
      <w:marRight w:val="0"/>
      <w:marTop w:val="0"/>
      <w:marBottom w:val="0"/>
      <w:divBdr>
        <w:top w:val="none" w:sz="0" w:space="0" w:color="auto"/>
        <w:left w:val="none" w:sz="0" w:space="0" w:color="auto"/>
        <w:bottom w:val="none" w:sz="0" w:space="0" w:color="auto"/>
        <w:right w:val="none" w:sz="0" w:space="0" w:color="auto"/>
      </w:divBdr>
    </w:div>
    <w:div w:id="187717909">
      <w:bodyDiv w:val="1"/>
      <w:marLeft w:val="0"/>
      <w:marRight w:val="0"/>
      <w:marTop w:val="0"/>
      <w:marBottom w:val="0"/>
      <w:divBdr>
        <w:top w:val="none" w:sz="0" w:space="0" w:color="auto"/>
        <w:left w:val="none" w:sz="0" w:space="0" w:color="auto"/>
        <w:bottom w:val="none" w:sz="0" w:space="0" w:color="auto"/>
        <w:right w:val="none" w:sz="0" w:space="0" w:color="auto"/>
      </w:divBdr>
      <w:divsChild>
        <w:div w:id="1663462915">
          <w:marLeft w:val="0"/>
          <w:marRight w:val="0"/>
          <w:marTop w:val="0"/>
          <w:marBottom w:val="0"/>
          <w:divBdr>
            <w:top w:val="none" w:sz="0" w:space="0" w:color="auto"/>
            <w:left w:val="none" w:sz="0" w:space="0" w:color="auto"/>
            <w:bottom w:val="none" w:sz="0" w:space="0" w:color="auto"/>
            <w:right w:val="none" w:sz="0" w:space="0" w:color="auto"/>
          </w:divBdr>
          <w:divsChild>
            <w:div w:id="1502624234">
              <w:marLeft w:val="0"/>
              <w:marRight w:val="0"/>
              <w:marTop w:val="0"/>
              <w:marBottom w:val="0"/>
              <w:divBdr>
                <w:top w:val="none" w:sz="0" w:space="0" w:color="auto"/>
                <w:left w:val="none" w:sz="0" w:space="0" w:color="auto"/>
                <w:bottom w:val="none" w:sz="0" w:space="0" w:color="auto"/>
                <w:right w:val="none" w:sz="0" w:space="0" w:color="auto"/>
              </w:divBdr>
              <w:divsChild>
                <w:div w:id="602808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02017">
      <w:bodyDiv w:val="1"/>
      <w:marLeft w:val="0"/>
      <w:marRight w:val="0"/>
      <w:marTop w:val="0"/>
      <w:marBottom w:val="0"/>
      <w:divBdr>
        <w:top w:val="none" w:sz="0" w:space="0" w:color="auto"/>
        <w:left w:val="none" w:sz="0" w:space="0" w:color="auto"/>
        <w:bottom w:val="none" w:sz="0" w:space="0" w:color="auto"/>
        <w:right w:val="none" w:sz="0" w:space="0" w:color="auto"/>
      </w:divBdr>
      <w:divsChild>
        <w:div w:id="701126789">
          <w:marLeft w:val="0"/>
          <w:marRight w:val="0"/>
          <w:marTop w:val="0"/>
          <w:marBottom w:val="0"/>
          <w:divBdr>
            <w:top w:val="none" w:sz="0" w:space="0" w:color="auto"/>
            <w:left w:val="none" w:sz="0" w:space="0" w:color="auto"/>
            <w:bottom w:val="none" w:sz="0" w:space="0" w:color="auto"/>
            <w:right w:val="none" w:sz="0" w:space="0" w:color="auto"/>
          </w:divBdr>
          <w:divsChild>
            <w:div w:id="579220745">
              <w:marLeft w:val="0"/>
              <w:marRight w:val="0"/>
              <w:marTop w:val="0"/>
              <w:marBottom w:val="0"/>
              <w:divBdr>
                <w:top w:val="none" w:sz="0" w:space="0" w:color="auto"/>
                <w:left w:val="none" w:sz="0" w:space="0" w:color="auto"/>
                <w:bottom w:val="none" w:sz="0" w:space="0" w:color="auto"/>
                <w:right w:val="none" w:sz="0" w:space="0" w:color="auto"/>
              </w:divBdr>
              <w:divsChild>
                <w:div w:id="37238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702286">
      <w:bodyDiv w:val="1"/>
      <w:marLeft w:val="0"/>
      <w:marRight w:val="0"/>
      <w:marTop w:val="0"/>
      <w:marBottom w:val="0"/>
      <w:divBdr>
        <w:top w:val="none" w:sz="0" w:space="0" w:color="auto"/>
        <w:left w:val="none" w:sz="0" w:space="0" w:color="auto"/>
        <w:bottom w:val="none" w:sz="0" w:space="0" w:color="auto"/>
        <w:right w:val="none" w:sz="0" w:space="0" w:color="auto"/>
      </w:divBdr>
    </w:div>
    <w:div w:id="200899162">
      <w:bodyDiv w:val="1"/>
      <w:marLeft w:val="0"/>
      <w:marRight w:val="0"/>
      <w:marTop w:val="0"/>
      <w:marBottom w:val="0"/>
      <w:divBdr>
        <w:top w:val="none" w:sz="0" w:space="0" w:color="auto"/>
        <w:left w:val="none" w:sz="0" w:space="0" w:color="auto"/>
        <w:bottom w:val="none" w:sz="0" w:space="0" w:color="auto"/>
        <w:right w:val="none" w:sz="0" w:space="0" w:color="auto"/>
      </w:divBdr>
      <w:divsChild>
        <w:div w:id="1761952873">
          <w:marLeft w:val="0"/>
          <w:marRight w:val="0"/>
          <w:marTop w:val="0"/>
          <w:marBottom w:val="0"/>
          <w:divBdr>
            <w:top w:val="none" w:sz="0" w:space="0" w:color="auto"/>
            <w:left w:val="none" w:sz="0" w:space="0" w:color="auto"/>
            <w:bottom w:val="none" w:sz="0" w:space="0" w:color="auto"/>
            <w:right w:val="none" w:sz="0" w:space="0" w:color="auto"/>
          </w:divBdr>
        </w:div>
      </w:divsChild>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14050932">
      <w:bodyDiv w:val="1"/>
      <w:marLeft w:val="0"/>
      <w:marRight w:val="0"/>
      <w:marTop w:val="0"/>
      <w:marBottom w:val="0"/>
      <w:divBdr>
        <w:top w:val="none" w:sz="0" w:space="0" w:color="auto"/>
        <w:left w:val="none" w:sz="0" w:space="0" w:color="auto"/>
        <w:bottom w:val="none" w:sz="0" w:space="0" w:color="auto"/>
        <w:right w:val="none" w:sz="0" w:space="0" w:color="auto"/>
      </w:divBdr>
      <w:divsChild>
        <w:div w:id="1283534181">
          <w:marLeft w:val="0"/>
          <w:marRight w:val="0"/>
          <w:marTop w:val="0"/>
          <w:marBottom w:val="0"/>
          <w:divBdr>
            <w:top w:val="none" w:sz="0" w:space="0" w:color="auto"/>
            <w:left w:val="none" w:sz="0" w:space="0" w:color="auto"/>
            <w:bottom w:val="none" w:sz="0" w:space="0" w:color="auto"/>
            <w:right w:val="none" w:sz="0" w:space="0" w:color="auto"/>
          </w:divBdr>
          <w:divsChild>
            <w:div w:id="1378898074">
              <w:marLeft w:val="0"/>
              <w:marRight w:val="0"/>
              <w:marTop w:val="0"/>
              <w:marBottom w:val="0"/>
              <w:divBdr>
                <w:top w:val="none" w:sz="0" w:space="0" w:color="auto"/>
                <w:left w:val="none" w:sz="0" w:space="0" w:color="auto"/>
                <w:bottom w:val="none" w:sz="0" w:space="0" w:color="auto"/>
                <w:right w:val="none" w:sz="0" w:space="0" w:color="auto"/>
              </w:divBdr>
              <w:divsChild>
                <w:div w:id="9793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202055">
      <w:bodyDiv w:val="1"/>
      <w:marLeft w:val="0"/>
      <w:marRight w:val="0"/>
      <w:marTop w:val="0"/>
      <w:marBottom w:val="0"/>
      <w:divBdr>
        <w:top w:val="none" w:sz="0" w:space="0" w:color="auto"/>
        <w:left w:val="none" w:sz="0" w:space="0" w:color="auto"/>
        <w:bottom w:val="none" w:sz="0" w:space="0" w:color="auto"/>
        <w:right w:val="none" w:sz="0" w:space="0" w:color="auto"/>
      </w:divBdr>
      <w:divsChild>
        <w:div w:id="736899589">
          <w:marLeft w:val="0"/>
          <w:marRight w:val="0"/>
          <w:marTop w:val="0"/>
          <w:marBottom w:val="0"/>
          <w:divBdr>
            <w:top w:val="none" w:sz="0" w:space="0" w:color="auto"/>
            <w:left w:val="none" w:sz="0" w:space="0" w:color="auto"/>
            <w:bottom w:val="none" w:sz="0" w:space="0" w:color="auto"/>
            <w:right w:val="none" w:sz="0" w:space="0" w:color="auto"/>
          </w:divBdr>
          <w:divsChild>
            <w:div w:id="857475507">
              <w:marLeft w:val="0"/>
              <w:marRight w:val="0"/>
              <w:marTop w:val="0"/>
              <w:marBottom w:val="0"/>
              <w:divBdr>
                <w:top w:val="none" w:sz="0" w:space="0" w:color="auto"/>
                <w:left w:val="none" w:sz="0" w:space="0" w:color="auto"/>
                <w:bottom w:val="none" w:sz="0" w:space="0" w:color="auto"/>
                <w:right w:val="none" w:sz="0" w:space="0" w:color="auto"/>
              </w:divBdr>
              <w:divsChild>
                <w:div w:id="2139643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6087124">
      <w:bodyDiv w:val="1"/>
      <w:marLeft w:val="0"/>
      <w:marRight w:val="0"/>
      <w:marTop w:val="0"/>
      <w:marBottom w:val="0"/>
      <w:divBdr>
        <w:top w:val="none" w:sz="0" w:space="0" w:color="auto"/>
        <w:left w:val="none" w:sz="0" w:space="0" w:color="auto"/>
        <w:bottom w:val="none" w:sz="0" w:space="0" w:color="auto"/>
        <w:right w:val="none" w:sz="0" w:space="0" w:color="auto"/>
      </w:divBdr>
    </w:div>
    <w:div w:id="218591153">
      <w:bodyDiv w:val="1"/>
      <w:marLeft w:val="0"/>
      <w:marRight w:val="0"/>
      <w:marTop w:val="0"/>
      <w:marBottom w:val="0"/>
      <w:divBdr>
        <w:top w:val="none" w:sz="0" w:space="0" w:color="auto"/>
        <w:left w:val="none" w:sz="0" w:space="0" w:color="auto"/>
        <w:bottom w:val="none" w:sz="0" w:space="0" w:color="auto"/>
        <w:right w:val="none" w:sz="0" w:space="0" w:color="auto"/>
      </w:divBdr>
      <w:divsChild>
        <w:div w:id="53044638">
          <w:marLeft w:val="0"/>
          <w:marRight w:val="0"/>
          <w:marTop w:val="0"/>
          <w:marBottom w:val="0"/>
          <w:divBdr>
            <w:top w:val="none" w:sz="0" w:space="0" w:color="auto"/>
            <w:left w:val="none" w:sz="0" w:space="0" w:color="auto"/>
            <w:bottom w:val="none" w:sz="0" w:space="0" w:color="auto"/>
            <w:right w:val="none" w:sz="0" w:space="0" w:color="auto"/>
          </w:divBdr>
          <w:divsChild>
            <w:div w:id="1176074725">
              <w:marLeft w:val="0"/>
              <w:marRight w:val="0"/>
              <w:marTop w:val="0"/>
              <w:marBottom w:val="0"/>
              <w:divBdr>
                <w:top w:val="none" w:sz="0" w:space="0" w:color="auto"/>
                <w:left w:val="none" w:sz="0" w:space="0" w:color="auto"/>
                <w:bottom w:val="none" w:sz="0" w:space="0" w:color="auto"/>
                <w:right w:val="none" w:sz="0" w:space="0" w:color="auto"/>
              </w:divBdr>
              <w:divsChild>
                <w:div w:id="1606695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383786">
      <w:bodyDiv w:val="1"/>
      <w:marLeft w:val="0"/>
      <w:marRight w:val="0"/>
      <w:marTop w:val="0"/>
      <w:marBottom w:val="0"/>
      <w:divBdr>
        <w:top w:val="none" w:sz="0" w:space="0" w:color="auto"/>
        <w:left w:val="none" w:sz="0" w:space="0" w:color="auto"/>
        <w:bottom w:val="none" w:sz="0" w:space="0" w:color="auto"/>
        <w:right w:val="none" w:sz="0" w:space="0" w:color="auto"/>
      </w:divBdr>
    </w:div>
    <w:div w:id="228199224">
      <w:bodyDiv w:val="1"/>
      <w:marLeft w:val="0"/>
      <w:marRight w:val="0"/>
      <w:marTop w:val="0"/>
      <w:marBottom w:val="0"/>
      <w:divBdr>
        <w:top w:val="none" w:sz="0" w:space="0" w:color="auto"/>
        <w:left w:val="none" w:sz="0" w:space="0" w:color="auto"/>
        <w:bottom w:val="none" w:sz="0" w:space="0" w:color="auto"/>
        <w:right w:val="none" w:sz="0" w:space="0" w:color="auto"/>
      </w:divBdr>
      <w:divsChild>
        <w:div w:id="1575967444">
          <w:marLeft w:val="0"/>
          <w:marRight w:val="0"/>
          <w:marTop w:val="0"/>
          <w:marBottom w:val="0"/>
          <w:divBdr>
            <w:top w:val="none" w:sz="0" w:space="0" w:color="auto"/>
            <w:left w:val="none" w:sz="0" w:space="0" w:color="auto"/>
            <w:bottom w:val="none" w:sz="0" w:space="0" w:color="auto"/>
            <w:right w:val="none" w:sz="0" w:space="0" w:color="auto"/>
          </w:divBdr>
          <w:divsChild>
            <w:div w:id="2006470854">
              <w:marLeft w:val="0"/>
              <w:marRight w:val="0"/>
              <w:marTop w:val="0"/>
              <w:marBottom w:val="0"/>
              <w:divBdr>
                <w:top w:val="none" w:sz="0" w:space="0" w:color="auto"/>
                <w:left w:val="none" w:sz="0" w:space="0" w:color="auto"/>
                <w:bottom w:val="none" w:sz="0" w:space="0" w:color="auto"/>
                <w:right w:val="none" w:sz="0" w:space="0" w:color="auto"/>
              </w:divBdr>
              <w:divsChild>
                <w:div w:id="36950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435206">
      <w:bodyDiv w:val="1"/>
      <w:marLeft w:val="0"/>
      <w:marRight w:val="0"/>
      <w:marTop w:val="0"/>
      <w:marBottom w:val="0"/>
      <w:divBdr>
        <w:top w:val="none" w:sz="0" w:space="0" w:color="auto"/>
        <w:left w:val="none" w:sz="0" w:space="0" w:color="auto"/>
        <w:bottom w:val="none" w:sz="0" w:space="0" w:color="auto"/>
        <w:right w:val="none" w:sz="0" w:space="0" w:color="auto"/>
      </w:divBdr>
    </w:div>
    <w:div w:id="230963552">
      <w:bodyDiv w:val="1"/>
      <w:marLeft w:val="0"/>
      <w:marRight w:val="0"/>
      <w:marTop w:val="0"/>
      <w:marBottom w:val="0"/>
      <w:divBdr>
        <w:top w:val="none" w:sz="0" w:space="0" w:color="auto"/>
        <w:left w:val="none" w:sz="0" w:space="0" w:color="auto"/>
        <w:bottom w:val="none" w:sz="0" w:space="0" w:color="auto"/>
        <w:right w:val="none" w:sz="0" w:space="0" w:color="auto"/>
      </w:divBdr>
    </w:div>
    <w:div w:id="231814543">
      <w:bodyDiv w:val="1"/>
      <w:marLeft w:val="0"/>
      <w:marRight w:val="0"/>
      <w:marTop w:val="0"/>
      <w:marBottom w:val="0"/>
      <w:divBdr>
        <w:top w:val="none" w:sz="0" w:space="0" w:color="auto"/>
        <w:left w:val="none" w:sz="0" w:space="0" w:color="auto"/>
        <w:bottom w:val="none" w:sz="0" w:space="0" w:color="auto"/>
        <w:right w:val="none" w:sz="0" w:space="0" w:color="auto"/>
      </w:divBdr>
      <w:divsChild>
        <w:div w:id="854927346">
          <w:marLeft w:val="0"/>
          <w:marRight w:val="0"/>
          <w:marTop w:val="0"/>
          <w:marBottom w:val="0"/>
          <w:divBdr>
            <w:top w:val="none" w:sz="0" w:space="0" w:color="auto"/>
            <w:left w:val="none" w:sz="0" w:space="0" w:color="auto"/>
            <w:bottom w:val="none" w:sz="0" w:space="0" w:color="auto"/>
            <w:right w:val="none" w:sz="0" w:space="0" w:color="auto"/>
          </w:divBdr>
          <w:divsChild>
            <w:div w:id="589585059">
              <w:marLeft w:val="0"/>
              <w:marRight w:val="0"/>
              <w:marTop w:val="0"/>
              <w:marBottom w:val="0"/>
              <w:divBdr>
                <w:top w:val="none" w:sz="0" w:space="0" w:color="auto"/>
                <w:left w:val="none" w:sz="0" w:space="0" w:color="auto"/>
                <w:bottom w:val="none" w:sz="0" w:space="0" w:color="auto"/>
                <w:right w:val="none" w:sz="0" w:space="0" w:color="auto"/>
              </w:divBdr>
              <w:divsChild>
                <w:div w:id="136251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014787">
      <w:bodyDiv w:val="1"/>
      <w:marLeft w:val="0"/>
      <w:marRight w:val="0"/>
      <w:marTop w:val="0"/>
      <w:marBottom w:val="0"/>
      <w:divBdr>
        <w:top w:val="none" w:sz="0" w:space="0" w:color="auto"/>
        <w:left w:val="none" w:sz="0" w:space="0" w:color="auto"/>
        <w:bottom w:val="none" w:sz="0" w:space="0" w:color="auto"/>
        <w:right w:val="none" w:sz="0" w:space="0" w:color="auto"/>
      </w:divBdr>
    </w:div>
    <w:div w:id="236016813">
      <w:bodyDiv w:val="1"/>
      <w:marLeft w:val="0"/>
      <w:marRight w:val="0"/>
      <w:marTop w:val="0"/>
      <w:marBottom w:val="0"/>
      <w:divBdr>
        <w:top w:val="none" w:sz="0" w:space="0" w:color="auto"/>
        <w:left w:val="none" w:sz="0" w:space="0" w:color="auto"/>
        <w:bottom w:val="none" w:sz="0" w:space="0" w:color="auto"/>
        <w:right w:val="none" w:sz="0" w:space="0" w:color="auto"/>
      </w:divBdr>
      <w:divsChild>
        <w:div w:id="1343555428">
          <w:marLeft w:val="0"/>
          <w:marRight w:val="0"/>
          <w:marTop w:val="0"/>
          <w:marBottom w:val="0"/>
          <w:divBdr>
            <w:top w:val="none" w:sz="0" w:space="0" w:color="auto"/>
            <w:left w:val="none" w:sz="0" w:space="0" w:color="auto"/>
            <w:bottom w:val="none" w:sz="0" w:space="0" w:color="auto"/>
            <w:right w:val="none" w:sz="0" w:space="0" w:color="auto"/>
          </w:divBdr>
          <w:divsChild>
            <w:div w:id="1866750891">
              <w:marLeft w:val="0"/>
              <w:marRight w:val="0"/>
              <w:marTop w:val="0"/>
              <w:marBottom w:val="0"/>
              <w:divBdr>
                <w:top w:val="none" w:sz="0" w:space="0" w:color="auto"/>
                <w:left w:val="none" w:sz="0" w:space="0" w:color="auto"/>
                <w:bottom w:val="none" w:sz="0" w:space="0" w:color="auto"/>
                <w:right w:val="none" w:sz="0" w:space="0" w:color="auto"/>
              </w:divBdr>
              <w:divsChild>
                <w:div w:id="1031881766">
                  <w:marLeft w:val="0"/>
                  <w:marRight w:val="0"/>
                  <w:marTop w:val="0"/>
                  <w:marBottom w:val="0"/>
                  <w:divBdr>
                    <w:top w:val="none" w:sz="0" w:space="0" w:color="auto"/>
                    <w:left w:val="none" w:sz="0" w:space="0" w:color="auto"/>
                    <w:bottom w:val="none" w:sz="0" w:space="0" w:color="auto"/>
                    <w:right w:val="none" w:sz="0" w:space="0" w:color="auto"/>
                  </w:divBdr>
                  <w:divsChild>
                    <w:div w:id="1021471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43271491">
      <w:bodyDiv w:val="1"/>
      <w:marLeft w:val="0"/>
      <w:marRight w:val="0"/>
      <w:marTop w:val="0"/>
      <w:marBottom w:val="0"/>
      <w:divBdr>
        <w:top w:val="none" w:sz="0" w:space="0" w:color="auto"/>
        <w:left w:val="none" w:sz="0" w:space="0" w:color="auto"/>
        <w:bottom w:val="none" w:sz="0" w:space="0" w:color="auto"/>
        <w:right w:val="none" w:sz="0" w:space="0" w:color="auto"/>
      </w:divBdr>
    </w:div>
    <w:div w:id="247227942">
      <w:bodyDiv w:val="1"/>
      <w:marLeft w:val="0"/>
      <w:marRight w:val="0"/>
      <w:marTop w:val="0"/>
      <w:marBottom w:val="0"/>
      <w:divBdr>
        <w:top w:val="none" w:sz="0" w:space="0" w:color="auto"/>
        <w:left w:val="none" w:sz="0" w:space="0" w:color="auto"/>
        <w:bottom w:val="none" w:sz="0" w:space="0" w:color="auto"/>
        <w:right w:val="none" w:sz="0" w:space="0" w:color="auto"/>
      </w:divBdr>
      <w:divsChild>
        <w:div w:id="1472551052">
          <w:marLeft w:val="0"/>
          <w:marRight w:val="0"/>
          <w:marTop w:val="0"/>
          <w:marBottom w:val="0"/>
          <w:divBdr>
            <w:top w:val="none" w:sz="0" w:space="0" w:color="auto"/>
            <w:left w:val="none" w:sz="0" w:space="0" w:color="auto"/>
            <w:bottom w:val="none" w:sz="0" w:space="0" w:color="auto"/>
            <w:right w:val="none" w:sz="0" w:space="0" w:color="auto"/>
          </w:divBdr>
          <w:divsChild>
            <w:div w:id="1543514621">
              <w:marLeft w:val="0"/>
              <w:marRight w:val="0"/>
              <w:marTop w:val="0"/>
              <w:marBottom w:val="0"/>
              <w:divBdr>
                <w:top w:val="none" w:sz="0" w:space="0" w:color="auto"/>
                <w:left w:val="none" w:sz="0" w:space="0" w:color="auto"/>
                <w:bottom w:val="none" w:sz="0" w:space="0" w:color="auto"/>
                <w:right w:val="none" w:sz="0" w:space="0" w:color="auto"/>
              </w:divBdr>
              <w:divsChild>
                <w:div w:id="182407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429568">
      <w:bodyDiv w:val="1"/>
      <w:marLeft w:val="0"/>
      <w:marRight w:val="0"/>
      <w:marTop w:val="0"/>
      <w:marBottom w:val="0"/>
      <w:divBdr>
        <w:top w:val="none" w:sz="0" w:space="0" w:color="auto"/>
        <w:left w:val="none" w:sz="0" w:space="0" w:color="auto"/>
        <w:bottom w:val="none" w:sz="0" w:space="0" w:color="auto"/>
        <w:right w:val="none" w:sz="0" w:space="0" w:color="auto"/>
      </w:divBdr>
      <w:divsChild>
        <w:div w:id="980505326">
          <w:marLeft w:val="0"/>
          <w:marRight w:val="0"/>
          <w:marTop w:val="0"/>
          <w:marBottom w:val="0"/>
          <w:divBdr>
            <w:top w:val="none" w:sz="0" w:space="0" w:color="auto"/>
            <w:left w:val="none" w:sz="0" w:space="0" w:color="auto"/>
            <w:bottom w:val="none" w:sz="0" w:space="0" w:color="auto"/>
            <w:right w:val="none" w:sz="0" w:space="0" w:color="auto"/>
          </w:divBdr>
          <w:divsChild>
            <w:div w:id="928083490">
              <w:marLeft w:val="0"/>
              <w:marRight w:val="0"/>
              <w:marTop w:val="0"/>
              <w:marBottom w:val="0"/>
              <w:divBdr>
                <w:top w:val="none" w:sz="0" w:space="0" w:color="auto"/>
                <w:left w:val="none" w:sz="0" w:space="0" w:color="auto"/>
                <w:bottom w:val="none" w:sz="0" w:space="0" w:color="auto"/>
                <w:right w:val="none" w:sz="0" w:space="0" w:color="auto"/>
              </w:divBdr>
              <w:divsChild>
                <w:div w:id="166084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196911">
      <w:bodyDiv w:val="1"/>
      <w:marLeft w:val="0"/>
      <w:marRight w:val="0"/>
      <w:marTop w:val="0"/>
      <w:marBottom w:val="0"/>
      <w:divBdr>
        <w:top w:val="none" w:sz="0" w:space="0" w:color="auto"/>
        <w:left w:val="none" w:sz="0" w:space="0" w:color="auto"/>
        <w:bottom w:val="none" w:sz="0" w:space="0" w:color="auto"/>
        <w:right w:val="none" w:sz="0" w:space="0" w:color="auto"/>
      </w:divBdr>
      <w:divsChild>
        <w:div w:id="96946728">
          <w:marLeft w:val="0"/>
          <w:marRight w:val="0"/>
          <w:marTop w:val="0"/>
          <w:marBottom w:val="0"/>
          <w:divBdr>
            <w:top w:val="none" w:sz="0" w:space="0" w:color="auto"/>
            <w:left w:val="none" w:sz="0" w:space="0" w:color="auto"/>
            <w:bottom w:val="none" w:sz="0" w:space="0" w:color="auto"/>
            <w:right w:val="none" w:sz="0" w:space="0" w:color="auto"/>
          </w:divBdr>
          <w:divsChild>
            <w:div w:id="4066031">
              <w:marLeft w:val="0"/>
              <w:marRight w:val="0"/>
              <w:marTop w:val="0"/>
              <w:marBottom w:val="0"/>
              <w:divBdr>
                <w:top w:val="none" w:sz="0" w:space="0" w:color="auto"/>
                <w:left w:val="none" w:sz="0" w:space="0" w:color="auto"/>
                <w:bottom w:val="none" w:sz="0" w:space="0" w:color="auto"/>
                <w:right w:val="none" w:sz="0" w:space="0" w:color="auto"/>
              </w:divBdr>
              <w:divsChild>
                <w:div w:id="130195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740101">
      <w:bodyDiv w:val="1"/>
      <w:marLeft w:val="0"/>
      <w:marRight w:val="0"/>
      <w:marTop w:val="0"/>
      <w:marBottom w:val="0"/>
      <w:divBdr>
        <w:top w:val="none" w:sz="0" w:space="0" w:color="auto"/>
        <w:left w:val="none" w:sz="0" w:space="0" w:color="auto"/>
        <w:bottom w:val="none" w:sz="0" w:space="0" w:color="auto"/>
        <w:right w:val="none" w:sz="0" w:space="0" w:color="auto"/>
      </w:divBdr>
      <w:divsChild>
        <w:div w:id="1486630168">
          <w:marLeft w:val="0"/>
          <w:marRight w:val="0"/>
          <w:marTop w:val="0"/>
          <w:marBottom w:val="0"/>
          <w:divBdr>
            <w:top w:val="none" w:sz="0" w:space="0" w:color="auto"/>
            <w:left w:val="none" w:sz="0" w:space="0" w:color="auto"/>
            <w:bottom w:val="none" w:sz="0" w:space="0" w:color="auto"/>
            <w:right w:val="none" w:sz="0" w:space="0" w:color="auto"/>
          </w:divBdr>
          <w:divsChild>
            <w:div w:id="1335650140">
              <w:marLeft w:val="0"/>
              <w:marRight w:val="0"/>
              <w:marTop w:val="0"/>
              <w:marBottom w:val="0"/>
              <w:divBdr>
                <w:top w:val="none" w:sz="0" w:space="0" w:color="auto"/>
                <w:left w:val="none" w:sz="0" w:space="0" w:color="auto"/>
                <w:bottom w:val="none" w:sz="0" w:space="0" w:color="auto"/>
                <w:right w:val="none" w:sz="0" w:space="0" w:color="auto"/>
              </w:divBdr>
              <w:divsChild>
                <w:div w:id="1542591134">
                  <w:marLeft w:val="0"/>
                  <w:marRight w:val="0"/>
                  <w:marTop w:val="0"/>
                  <w:marBottom w:val="0"/>
                  <w:divBdr>
                    <w:top w:val="none" w:sz="0" w:space="0" w:color="auto"/>
                    <w:left w:val="none" w:sz="0" w:space="0" w:color="auto"/>
                    <w:bottom w:val="none" w:sz="0" w:space="0" w:color="auto"/>
                    <w:right w:val="none" w:sz="0" w:space="0" w:color="auto"/>
                  </w:divBdr>
                  <w:divsChild>
                    <w:div w:id="134246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235628">
      <w:bodyDiv w:val="1"/>
      <w:marLeft w:val="0"/>
      <w:marRight w:val="0"/>
      <w:marTop w:val="0"/>
      <w:marBottom w:val="0"/>
      <w:divBdr>
        <w:top w:val="none" w:sz="0" w:space="0" w:color="auto"/>
        <w:left w:val="none" w:sz="0" w:space="0" w:color="auto"/>
        <w:bottom w:val="none" w:sz="0" w:space="0" w:color="auto"/>
        <w:right w:val="none" w:sz="0" w:space="0" w:color="auto"/>
      </w:divBdr>
      <w:divsChild>
        <w:div w:id="580989832">
          <w:marLeft w:val="0"/>
          <w:marRight w:val="0"/>
          <w:marTop w:val="0"/>
          <w:marBottom w:val="0"/>
          <w:divBdr>
            <w:top w:val="none" w:sz="0" w:space="0" w:color="auto"/>
            <w:left w:val="none" w:sz="0" w:space="0" w:color="auto"/>
            <w:bottom w:val="none" w:sz="0" w:space="0" w:color="auto"/>
            <w:right w:val="none" w:sz="0" w:space="0" w:color="auto"/>
          </w:divBdr>
          <w:divsChild>
            <w:div w:id="1103963126">
              <w:marLeft w:val="0"/>
              <w:marRight w:val="0"/>
              <w:marTop w:val="0"/>
              <w:marBottom w:val="0"/>
              <w:divBdr>
                <w:top w:val="none" w:sz="0" w:space="0" w:color="auto"/>
                <w:left w:val="none" w:sz="0" w:space="0" w:color="auto"/>
                <w:bottom w:val="none" w:sz="0" w:space="0" w:color="auto"/>
                <w:right w:val="none" w:sz="0" w:space="0" w:color="auto"/>
              </w:divBdr>
              <w:divsChild>
                <w:div w:id="1746685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783844">
      <w:bodyDiv w:val="1"/>
      <w:marLeft w:val="0"/>
      <w:marRight w:val="0"/>
      <w:marTop w:val="0"/>
      <w:marBottom w:val="0"/>
      <w:divBdr>
        <w:top w:val="none" w:sz="0" w:space="0" w:color="auto"/>
        <w:left w:val="none" w:sz="0" w:space="0" w:color="auto"/>
        <w:bottom w:val="none" w:sz="0" w:space="0" w:color="auto"/>
        <w:right w:val="none" w:sz="0" w:space="0" w:color="auto"/>
      </w:divBdr>
    </w:div>
    <w:div w:id="257375030">
      <w:bodyDiv w:val="1"/>
      <w:marLeft w:val="0"/>
      <w:marRight w:val="0"/>
      <w:marTop w:val="0"/>
      <w:marBottom w:val="0"/>
      <w:divBdr>
        <w:top w:val="none" w:sz="0" w:space="0" w:color="auto"/>
        <w:left w:val="none" w:sz="0" w:space="0" w:color="auto"/>
        <w:bottom w:val="none" w:sz="0" w:space="0" w:color="auto"/>
        <w:right w:val="none" w:sz="0" w:space="0" w:color="auto"/>
      </w:divBdr>
      <w:divsChild>
        <w:div w:id="1401631111">
          <w:marLeft w:val="0"/>
          <w:marRight w:val="0"/>
          <w:marTop w:val="0"/>
          <w:marBottom w:val="0"/>
          <w:divBdr>
            <w:top w:val="none" w:sz="0" w:space="0" w:color="auto"/>
            <w:left w:val="none" w:sz="0" w:space="0" w:color="auto"/>
            <w:bottom w:val="none" w:sz="0" w:space="0" w:color="auto"/>
            <w:right w:val="none" w:sz="0" w:space="0" w:color="auto"/>
          </w:divBdr>
          <w:divsChild>
            <w:div w:id="763377857">
              <w:marLeft w:val="0"/>
              <w:marRight w:val="0"/>
              <w:marTop w:val="0"/>
              <w:marBottom w:val="0"/>
              <w:divBdr>
                <w:top w:val="none" w:sz="0" w:space="0" w:color="auto"/>
                <w:left w:val="none" w:sz="0" w:space="0" w:color="auto"/>
                <w:bottom w:val="none" w:sz="0" w:space="0" w:color="auto"/>
                <w:right w:val="none" w:sz="0" w:space="0" w:color="auto"/>
              </w:divBdr>
              <w:divsChild>
                <w:div w:id="458494715">
                  <w:marLeft w:val="0"/>
                  <w:marRight w:val="0"/>
                  <w:marTop w:val="0"/>
                  <w:marBottom w:val="0"/>
                  <w:divBdr>
                    <w:top w:val="none" w:sz="0" w:space="0" w:color="auto"/>
                    <w:left w:val="none" w:sz="0" w:space="0" w:color="auto"/>
                    <w:bottom w:val="none" w:sz="0" w:space="0" w:color="auto"/>
                    <w:right w:val="none" w:sz="0" w:space="0" w:color="auto"/>
                  </w:divBdr>
                  <w:divsChild>
                    <w:div w:id="1036278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263196991">
      <w:bodyDiv w:val="1"/>
      <w:marLeft w:val="0"/>
      <w:marRight w:val="0"/>
      <w:marTop w:val="0"/>
      <w:marBottom w:val="0"/>
      <w:divBdr>
        <w:top w:val="none" w:sz="0" w:space="0" w:color="auto"/>
        <w:left w:val="none" w:sz="0" w:space="0" w:color="auto"/>
        <w:bottom w:val="none" w:sz="0" w:space="0" w:color="auto"/>
        <w:right w:val="none" w:sz="0" w:space="0" w:color="auto"/>
      </w:divBdr>
    </w:div>
    <w:div w:id="267851513">
      <w:bodyDiv w:val="1"/>
      <w:marLeft w:val="0"/>
      <w:marRight w:val="0"/>
      <w:marTop w:val="0"/>
      <w:marBottom w:val="0"/>
      <w:divBdr>
        <w:top w:val="none" w:sz="0" w:space="0" w:color="auto"/>
        <w:left w:val="none" w:sz="0" w:space="0" w:color="auto"/>
        <w:bottom w:val="none" w:sz="0" w:space="0" w:color="auto"/>
        <w:right w:val="none" w:sz="0" w:space="0" w:color="auto"/>
      </w:divBdr>
    </w:div>
    <w:div w:id="280570203">
      <w:bodyDiv w:val="1"/>
      <w:marLeft w:val="0"/>
      <w:marRight w:val="0"/>
      <w:marTop w:val="0"/>
      <w:marBottom w:val="0"/>
      <w:divBdr>
        <w:top w:val="none" w:sz="0" w:space="0" w:color="auto"/>
        <w:left w:val="none" w:sz="0" w:space="0" w:color="auto"/>
        <w:bottom w:val="none" w:sz="0" w:space="0" w:color="auto"/>
        <w:right w:val="none" w:sz="0" w:space="0" w:color="auto"/>
      </w:divBdr>
      <w:divsChild>
        <w:div w:id="2005929728">
          <w:marLeft w:val="0"/>
          <w:marRight w:val="0"/>
          <w:marTop w:val="0"/>
          <w:marBottom w:val="0"/>
          <w:divBdr>
            <w:top w:val="none" w:sz="0" w:space="0" w:color="auto"/>
            <w:left w:val="none" w:sz="0" w:space="0" w:color="auto"/>
            <w:bottom w:val="none" w:sz="0" w:space="0" w:color="auto"/>
            <w:right w:val="none" w:sz="0" w:space="0" w:color="auto"/>
          </w:divBdr>
          <w:divsChild>
            <w:div w:id="1513884676">
              <w:marLeft w:val="0"/>
              <w:marRight w:val="0"/>
              <w:marTop w:val="0"/>
              <w:marBottom w:val="0"/>
              <w:divBdr>
                <w:top w:val="none" w:sz="0" w:space="0" w:color="auto"/>
                <w:left w:val="none" w:sz="0" w:space="0" w:color="auto"/>
                <w:bottom w:val="none" w:sz="0" w:space="0" w:color="auto"/>
                <w:right w:val="none" w:sz="0" w:space="0" w:color="auto"/>
              </w:divBdr>
              <w:divsChild>
                <w:div w:id="390158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006928">
      <w:bodyDiv w:val="1"/>
      <w:marLeft w:val="0"/>
      <w:marRight w:val="0"/>
      <w:marTop w:val="0"/>
      <w:marBottom w:val="0"/>
      <w:divBdr>
        <w:top w:val="none" w:sz="0" w:space="0" w:color="auto"/>
        <w:left w:val="none" w:sz="0" w:space="0" w:color="auto"/>
        <w:bottom w:val="none" w:sz="0" w:space="0" w:color="auto"/>
        <w:right w:val="none" w:sz="0" w:space="0" w:color="auto"/>
      </w:divBdr>
      <w:divsChild>
        <w:div w:id="1895120477">
          <w:marLeft w:val="0"/>
          <w:marRight w:val="0"/>
          <w:marTop w:val="0"/>
          <w:marBottom w:val="0"/>
          <w:divBdr>
            <w:top w:val="none" w:sz="0" w:space="0" w:color="auto"/>
            <w:left w:val="none" w:sz="0" w:space="0" w:color="auto"/>
            <w:bottom w:val="none" w:sz="0" w:space="0" w:color="auto"/>
            <w:right w:val="none" w:sz="0" w:space="0" w:color="auto"/>
          </w:divBdr>
          <w:divsChild>
            <w:div w:id="1554998153">
              <w:marLeft w:val="0"/>
              <w:marRight w:val="0"/>
              <w:marTop w:val="0"/>
              <w:marBottom w:val="0"/>
              <w:divBdr>
                <w:top w:val="none" w:sz="0" w:space="0" w:color="auto"/>
                <w:left w:val="none" w:sz="0" w:space="0" w:color="auto"/>
                <w:bottom w:val="none" w:sz="0" w:space="0" w:color="auto"/>
                <w:right w:val="none" w:sz="0" w:space="0" w:color="auto"/>
              </w:divBdr>
              <w:divsChild>
                <w:div w:id="643196787">
                  <w:marLeft w:val="0"/>
                  <w:marRight w:val="0"/>
                  <w:marTop w:val="0"/>
                  <w:marBottom w:val="0"/>
                  <w:divBdr>
                    <w:top w:val="none" w:sz="0" w:space="0" w:color="auto"/>
                    <w:left w:val="none" w:sz="0" w:space="0" w:color="auto"/>
                    <w:bottom w:val="none" w:sz="0" w:space="0" w:color="auto"/>
                    <w:right w:val="none" w:sz="0" w:space="0" w:color="auto"/>
                  </w:divBdr>
                </w:div>
              </w:divsChild>
            </w:div>
            <w:div w:id="252711063">
              <w:marLeft w:val="0"/>
              <w:marRight w:val="0"/>
              <w:marTop w:val="0"/>
              <w:marBottom w:val="0"/>
              <w:divBdr>
                <w:top w:val="none" w:sz="0" w:space="0" w:color="auto"/>
                <w:left w:val="none" w:sz="0" w:space="0" w:color="auto"/>
                <w:bottom w:val="none" w:sz="0" w:space="0" w:color="auto"/>
                <w:right w:val="none" w:sz="0" w:space="0" w:color="auto"/>
              </w:divBdr>
              <w:divsChild>
                <w:div w:id="802846472">
                  <w:marLeft w:val="0"/>
                  <w:marRight w:val="0"/>
                  <w:marTop w:val="0"/>
                  <w:marBottom w:val="0"/>
                  <w:divBdr>
                    <w:top w:val="none" w:sz="0" w:space="0" w:color="auto"/>
                    <w:left w:val="none" w:sz="0" w:space="0" w:color="auto"/>
                    <w:bottom w:val="none" w:sz="0" w:space="0" w:color="auto"/>
                    <w:right w:val="none" w:sz="0" w:space="0" w:color="auto"/>
                  </w:divBdr>
                </w:div>
              </w:divsChild>
            </w:div>
            <w:div w:id="1703480717">
              <w:marLeft w:val="0"/>
              <w:marRight w:val="0"/>
              <w:marTop w:val="0"/>
              <w:marBottom w:val="0"/>
              <w:divBdr>
                <w:top w:val="none" w:sz="0" w:space="0" w:color="auto"/>
                <w:left w:val="none" w:sz="0" w:space="0" w:color="auto"/>
                <w:bottom w:val="none" w:sz="0" w:space="0" w:color="auto"/>
                <w:right w:val="none" w:sz="0" w:space="0" w:color="auto"/>
              </w:divBdr>
              <w:divsChild>
                <w:div w:id="967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291069">
      <w:bodyDiv w:val="1"/>
      <w:marLeft w:val="0"/>
      <w:marRight w:val="0"/>
      <w:marTop w:val="0"/>
      <w:marBottom w:val="0"/>
      <w:divBdr>
        <w:top w:val="none" w:sz="0" w:space="0" w:color="auto"/>
        <w:left w:val="none" w:sz="0" w:space="0" w:color="auto"/>
        <w:bottom w:val="none" w:sz="0" w:space="0" w:color="auto"/>
        <w:right w:val="none" w:sz="0" w:space="0" w:color="auto"/>
      </w:divBdr>
    </w:div>
    <w:div w:id="305280931">
      <w:bodyDiv w:val="1"/>
      <w:marLeft w:val="0"/>
      <w:marRight w:val="0"/>
      <w:marTop w:val="0"/>
      <w:marBottom w:val="0"/>
      <w:divBdr>
        <w:top w:val="none" w:sz="0" w:space="0" w:color="auto"/>
        <w:left w:val="none" w:sz="0" w:space="0" w:color="auto"/>
        <w:bottom w:val="none" w:sz="0" w:space="0" w:color="auto"/>
        <w:right w:val="none" w:sz="0" w:space="0" w:color="auto"/>
      </w:divBdr>
      <w:divsChild>
        <w:div w:id="531962979">
          <w:marLeft w:val="0"/>
          <w:marRight w:val="0"/>
          <w:marTop w:val="0"/>
          <w:marBottom w:val="0"/>
          <w:divBdr>
            <w:top w:val="none" w:sz="0" w:space="0" w:color="auto"/>
            <w:left w:val="none" w:sz="0" w:space="0" w:color="auto"/>
            <w:bottom w:val="none" w:sz="0" w:space="0" w:color="auto"/>
            <w:right w:val="none" w:sz="0" w:space="0" w:color="auto"/>
          </w:divBdr>
          <w:divsChild>
            <w:div w:id="1059985988">
              <w:marLeft w:val="0"/>
              <w:marRight w:val="0"/>
              <w:marTop w:val="0"/>
              <w:marBottom w:val="0"/>
              <w:divBdr>
                <w:top w:val="none" w:sz="0" w:space="0" w:color="auto"/>
                <w:left w:val="none" w:sz="0" w:space="0" w:color="auto"/>
                <w:bottom w:val="none" w:sz="0" w:space="0" w:color="auto"/>
                <w:right w:val="none" w:sz="0" w:space="0" w:color="auto"/>
              </w:divBdr>
              <w:divsChild>
                <w:div w:id="82755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866468">
      <w:bodyDiv w:val="1"/>
      <w:marLeft w:val="0"/>
      <w:marRight w:val="0"/>
      <w:marTop w:val="0"/>
      <w:marBottom w:val="0"/>
      <w:divBdr>
        <w:top w:val="none" w:sz="0" w:space="0" w:color="auto"/>
        <w:left w:val="none" w:sz="0" w:space="0" w:color="auto"/>
        <w:bottom w:val="none" w:sz="0" w:space="0" w:color="auto"/>
        <w:right w:val="none" w:sz="0" w:space="0" w:color="auto"/>
      </w:divBdr>
    </w:div>
    <w:div w:id="313529953">
      <w:bodyDiv w:val="1"/>
      <w:marLeft w:val="0"/>
      <w:marRight w:val="0"/>
      <w:marTop w:val="0"/>
      <w:marBottom w:val="0"/>
      <w:divBdr>
        <w:top w:val="none" w:sz="0" w:space="0" w:color="auto"/>
        <w:left w:val="none" w:sz="0" w:space="0" w:color="auto"/>
        <w:bottom w:val="none" w:sz="0" w:space="0" w:color="auto"/>
        <w:right w:val="none" w:sz="0" w:space="0" w:color="auto"/>
      </w:divBdr>
    </w:div>
    <w:div w:id="314457990">
      <w:bodyDiv w:val="1"/>
      <w:marLeft w:val="0"/>
      <w:marRight w:val="0"/>
      <w:marTop w:val="0"/>
      <w:marBottom w:val="0"/>
      <w:divBdr>
        <w:top w:val="none" w:sz="0" w:space="0" w:color="auto"/>
        <w:left w:val="none" w:sz="0" w:space="0" w:color="auto"/>
        <w:bottom w:val="none" w:sz="0" w:space="0" w:color="auto"/>
        <w:right w:val="none" w:sz="0" w:space="0" w:color="auto"/>
      </w:divBdr>
    </w:div>
    <w:div w:id="315887599">
      <w:bodyDiv w:val="1"/>
      <w:marLeft w:val="0"/>
      <w:marRight w:val="0"/>
      <w:marTop w:val="0"/>
      <w:marBottom w:val="0"/>
      <w:divBdr>
        <w:top w:val="none" w:sz="0" w:space="0" w:color="auto"/>
        <w:left w:val="none" w:sz="0" w:space="0" w:color="auto"/>
        <w:bottom w:val="none" w:sz="0" w:space="0" w:color="auto"/>
        <w:right w:val="none" w:sz="0" w:space="0" w:color="auto"/>
      </w:divBdr>
    </w:div>
    <w:div w:id="323171370">
      <w:bodyDiv w:val="1"/>
      <w:marLeft w:val="0"/>
      <w:marRight w:val="0"/>
      <w:marTop w:val="0"/>
      <w:marBottom w:val="0"/>
      <w:divBdr>
        <w:top w:val="none" w:sz="0" w:space="0" w:color="auto"/>
        <w:left w:val="none" w:sz="0" w:space="0" w:color="auto"/>
        <w:bottom w:val="none" w:sz="0" w:space="0" w:color="auto"/>
        <w:right w:val="none" w:sz="0" w:space="0" w:color="auto"/>
      </w:divBdr>
    </w:div>
    <w:div w:id="324404851">
      <w:bodyDiv w:val="1"/>
      <w:marLeft w:val="0"/>
      <w:marRight w:val="0"/>
      <w:marTop w:val="0"/>
      <w:marBottom w:val="0"/>
      <w:divBdr>
        <w:top w:val="none" w:sz="0" w:space="0" w:color="auto"/>
        <w:left w:val="none" w:sz="0" w:space="0" w:color="auto"/>
        <w:bottom w:val="none" w:sz="0" w:space="0" w:color="auto"/>
        <w:right w:val="none" w:sz="0" w:space="0" w:color="auto"/>
      </w:divBdr>
    </w:div>
    <w:div w:id="334575504">
      <w:bodyDiv w:val="1"/>
      <w:marLeft w:val="0"/>
      <w:marRight w:val="0"/>
      <w:marTop w:val="0"/>
      <w:marBottom w:val="0"/>
      <w:divBdr>
        <w:top w:val="none" w:sz="0" w:space="0" w:color="auto"/>
        <w:left w:val="none" w:sz="0" w:space="0" w:color="auto"/>
        <w:bottom w:val="none" w:sz="0" w:space="0" w:color="auto"/>
        <w:right w:val="none" w:sz="0" w:space="0" w:color="auto"/>
      </w:divBdr>
      <w:divsChild>
        <w:div w:id="768814300">
          <w:marLeft w:val="0"/>
          <w:marRight w:val="0"/>
          <w:marTop w:val="0"/>
          <w:marBottom w:val="0"/>
          <w:divBdr>
            <w:top w:val="none" w:sz="0" w:space="0" w:color="auto"/>
            <w:left w:val="none" w:sz="0" w:space="0" w:color="auto"/>
            <w:bottom w:val="none" w:sz="0" w:space="0" w:color="auto"/>
            <w:right w:val="none" w:sz="0" w:space="0" w:color="auto"/>
          </w:divBdr>
          <w:divsChild>
            <w:div w:id="1572619147">
              <w:marLeft w:val="0"/>
              <w:marRight w:val="0"/>
              <w:marTop w:val="0"/>
              <w:marBottom w:val="0"/>
              <w:divBdr>
                <w:top w:val="none" w:sz="0" w:space="0" w:color="auto"/>
                <w:left w:val="none" w:sz="0" w:space="0" w:color="auto"/>
                <w:bottom w:val="none" w:sz="0" w:space="0" w:color="auto"/>
                <w:right w:val="none" w:sz="0" w:space="0" w:color="auto"/>
              </w:divBdr>
              <w:divsChild>
                <w:div w:id="182279911">
                  <w:marLeft w:val="0"/>
                  <w:marRight w:val="0"/>
                  <w:marTop w:val="0"/>
                  <w:marBottom w:val="0"/>
                  <w:divBdr>
                    <w:top w:val="none" w:sz="0" w:space="0" w:color="auto"/>
                    <w:left w:val="none" w:sz="0" w:space="0" w:color="auto"/>
                    <w:bottom w:val="none" w:sz="0" w:space="0" w:color="auto"/>
                    <w:right w:val="none" w:sz="0" w:space="0" w:color="auto"/>
                  </w:divBdr>
                </w:div>
              </w:divsChild>
            </w:div>
            <w:div w:id="62417690">
              <w:marLeft w:val="0"/>
              <w:marRight w:val="0"/>
              <w:marTop w:val="0"/>
              <w:marBottom w:val="0"/>
              <w:divBdr>
                <w:top w:val="none" w:sz="0" w:space="0" w:color="auto"/>
                <w:left w:val="none" w:sz="0" w:space="0" w:color="auto"/>
                <w:bottom w:val="none" w:sz="0" w:space="0" w:color="auto"/>
                <w:right w:val="none" w:sz="0" w:space="0" w:color="auto"/>
              </w:divBdr>
              <w:divsChild>
                <w:div w:id="1086420557">
                  <w:marLeft w:val="0"/>
                  <w:marRight w:val="0"/>
                  <w:marTop w:val="0"/>
                  <w:marBottom w:val="0"/>
                  <w:divBdr>
                    <w:top w:val="none" w:sz="0" w:space="0" w:color="auto"/>
                    <w:left w:val="none" w:sz="0" w:space="0" w:color="auto"/>
                    <w:bottom w:val="none" w:sz="0" w:space="0" w:color="auto"/>
                    <w:right w:val="none" w:sz="0" w:space="0" w:color="auto"/>
                  </w:divBdr>
                </w:div>
              </w:divsChild>
            </w:div>
            <w:div w:id="1124691456">
              <w:marLeft w:val="0"/>
              <w:marRight w:val="0"/>
              <w:marTop w:val="0"/>
              <w:marBottom w:val="0"/>
              <w:divBdr>
                <w:top w:val="none" w:sz="0" w:space="0" w:color="auto"/>
                <w:left w:val="none" w:sz="0" w:space="0" w:color="auto"/>
                <w:bottom w:val="none" w:sz="0" w:space="0" w:color="auto"/>
                <w:right w:val="none" w:sz="0" w:space="0" w:color="auto"/>
              </w:divBdr>
              <w:divsChild>
                <w:div w:id="179020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0818358">
      <w:bodyDiv w:val="1"/>
      <w:marLeft w:val="0"/>
      <w:marRight w:val="0"/>
      <w:marTop w:val="0"/>
      <w:marBottom w:val="0"/>
      <w:divBdr>
        <w:top w:val="none" w:sz="0" w:space="0" w:color="auto"/>
        <w:left w:val="none" w:sz="0" w:space="0" w:color="auto"/>
        <w:bottom w:val="none" w:sz="0" w:space="0" w:color="auto"/>
        <w:right w:val="none" w:sz="0" w:space="0" w:color="auto"/>
      </w:divBdr>
      <w:divsChild>
        <w:div w:id="564798921">
          <w:marLeft w:val="0"/>
          <w:marRight w:val="0"/>
          <w:marTop w:val="0"/>
          <w:marBottom w:val="0"/>
          <w:divBdr>
            <w:top w:val="none" w:sz="0" w:space="0" w:color="auto"/>
            <w:left w:val="none" w:sz="0" w:space="0" w:color="auto"/>
            <w:bottom w:val="none" w:sz="0" w:space="0" w:color="auto"/>
            <w:right w:val="none" w:sz="0" w:space="0" w:color="auto"/>
          </w:divBdr>
          <w:divsChild>
            <w:div w:id="1571576546">
              <w:marLeft w:val="0"/>
              <w:marRight w:val="0"/>
              <w:marTop w:val="0"/>
              <w:marBottom w:val="0"/>
              <w:divBdr>
                <w:top w:val="none" w:sz="0" w:space="0" w:color="auto"/>
                <w:left w:val="none" w:sz="0" w:space="0" w:color="auto"/>
                <w:bottom w:val="none" w:sz="0" w:space="0" w:color="auto"/>
                <w:right w:val="none" w:sz="0" w:space="0" w:color="auto"/>
              </w:divBdr>
              <w:divsChild>
                <w:div w:id="1992370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821426">
      <w:bodyDiv w:val="1"/>
      <w:marLeft w:val="0"/>
      <w:marRight w:val="0"/>
      <w:marTop w:val="0"/>
      <w:marBottom w:val="0"/>
      <w:divBdr>
        <w:top w:val="none" w:sz="0" w:space="0" w:color="auto"/>
        <w:left w:val="none" w:sz="0" w:space="0" w:color="auto"/>
        <w:bottom w:val="none" w:sz="0" w:space="0" w:color="auto"/>
        <w:right w:val="none" w:sz="0" w:space="0" w:color="auto"/>
      </w:divBdr>
    </w:div>
    <w:div w:id="344291325">
      <w:bodyDiv w:val="1"/>
      <w:marLeft w:val="0"/>
      <w:marRight w:val="0"/>
      <w:marTop w:val="0"/>
      <w:marBottom w:val="0"/>
      <w:divBdr>
        <w:top w:val="none" w:sz="0" w:space="0" w:color="auto"/>
        <w:left w:val="none" w:sz="0" w:space="0" w:color="auto"/>
        <w:bottom w:val="none" w:sz="0" w:space="0" w:color="auto"/>
        <w:right w:val="none" w:sz="0" w:space="0" w:color="auto"/>
      </w:divBdr>
      <w:divsChild>
        <w:div w:id="105348085">
          <w:marLeft w:val="0"/>
          <w:marRight w:val="0"/>
          <w:marTop w:val="0"/>
          <w:marBottom w:val="0"/>
          <w:divBdr>
            <w:top w:val="none" w:sz="0" w:space="0" w:color="auto"/>
            <w:left w:val="none" w:sz="0" w:space="0" w:color="auto"/>
            <w:bottom w:val="none" w:sz="0" w:space="0" w:color="auto"/>
            <w:right w:val="none" w:sz="0" w:space="0" w:color="auto"/>
          </w:divBdr>
          <w:divsChild>
            <w:div w:id="194274254">
              <w:marLeft w:val="0"/>
              <w:marRight w:val="0"/>
              <w:marTop w:val="0"/>
              <w:marBottom w:val="0"/>
              <w:divBdr>
                <w:top w:val="none" w:sz="0" w:space="0" w:color="auto"/>
                <w:left w:val="none" w:sz="0" w:space="0" w:color="auto"/>
                <w:bottom w:val="none" w:sz="0" w:space="0" w:color="auto"/>
                <w:right w:val="none" w:sz="0" w:space="0" w:color="auto"/>
              </w:divBdr>
              <w:divsChild>
                <w:div w:id="324093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464682">
      <w:bodyDiv w:val="1"/>
      <w:marLeft w:val="0"/>
      <w:marRight w:val="0"/>
      <w:marTop w:val="0"/>
      <w:marBottom w:val="0"/>
      <w:divBdr>
        <w:top w:val="none" w:sz="0" w:space="0" w:color="auto"/>
        <w:left w:val="none" w:sz="0" w:space="0" w:color="auto"/>
        <w:bottom w:val="none" w:sz="0" w:space="0" w:color="auto"/>
        <w:right w:val="none" w:sz="0" w:space="0" w:color="auto"/>
      </w:divBdr>
    </w:div>
    <w:div w:id="354887535">
      <w:bodyDiv w:val="1"/>
      <w:marLeft w:val="0"/>
      <w:marRight w:val="0"/>
      <w:marTop w:val="0"/>
      <w:marBottom w:val="0"/>
      <w:divBdr>
        <w:top w:val="none" w:sz="0" w:space="0" w:color="auto"/>
        <w:left w:val="none" w:sz="0" w:space="0" w:color="auto"/>
        <w:bottom w:val="none" w:sz="0" w:space="0" w:color="auto"/>
        <w:right w:val="none" w:sz="0" w:space="0" w:color="auto"/>
      </w:divBdr>
    </w:div>
    <w:div w:id="357509520">
      <w:bodyDiv w:val="1"/>
      <w:marLeft w:val="0"/>
      <w:marRight w:val="0"/>
      <w:marTop w:val="0"/>
      <w:marBottom w:val="0"/>
      <w:divBdr>
        <w:top w:val="none" w:sz="0" w:space="0" w:color="auto"/>
        <w:left w:val="none" w:sz="0" w:space="0" w:color="auto"/>
        <w:bottom w:val="none" w:sz="0" w:space="0" w:color="auto"/>
        <w:right w:val="none" w:sz="0" w:space="0" w:color="auto"/>
      </w:divBdr>
    </w:div>
    <w:div w:id="362292657">
      <w:bodyDiv w:val="1"/>
      <w:marLeft w:val="0"/>
      <w:marRight w:val="0"/>
      <w:marTop w:val="0"/>
      <w:marBottom w:val="0"/>
      <w:divBdr>
        <w:top w:val="none" w:sz="0" w:space="0" w:color="auto"/>
        <w:left w:val="none" w:sz="0" w:space="0" w:color="auto"/>
        <w:bottom w:val="none" w:sz="0" w:space="0" w:color="auto"/>
        <w:right w:val="none" w:sz="0" w:space="0" w:color="auto"/>
      </w:divBdr>
      <w:divsChild>
        <w:div w:id="1494372535">
          <w:marLeft w:val="0"/>
          <w:marRight w:val="0"/>
          <w:marTop w:val="0"/>
          <w:marBottom w:val="0"/>
          <w:divBdr>
            <w:top w:val="none" w:sz="0" w:space="0" w:color="auto"/>
            <w:left w:val="none" w:sz="0" w:space="0" w:color="auto"/>
            <w:bottom w:val="none" w:sz="0" w:space="0" w:color="auto"/>
            <w:right w:val="none" w:sz="0" w:space="0" w:color="auto"/>
          </w:divBdr>
          <w:divsChild>
            <w:div w:id="1811247895">
              <w:marLeft w:val="0"/>
              <w:marRight w:val="0"/>
              <w:marTop w:val="0"/>
              <w:marBottom w:val="0"/>
              <w:divBdr>
                <w:top w:val="none" w:sz="0" w:space="0" w:color="auto"/>
                <w:left w:val="none" w:sz="0" w:space="0" w:color="auto"/>
                <w:bottom w:val="none" w:sz="0" w:space="0" w:color="auto"/>
                <w:right w:val="none" w:sz="0" w:space="0" w:color="auto"/>
              </w:divBdr>
              <w:divsChild>
                <w:div w:id="1656832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474531">
      <w:bodyDiv w:val="1"/>
      <w:marLeft w:val="0"/>
      <w:marRight w:val="0"/>
      <w:marTop w:val="0"/>
      <w:marBottom w:val="0"/>
      <w:divBdr>
        <w:top w:val="none" w:sz="0" w:space="0" w:color="auto"/>
        <w:left w:val="none" w:sz="0" w:space="0" w:color="auto"/>
        <w:bottom w:val="none" w:sz="0" w:space="0" w:color="auto"/>
        <w:right w:val="none" w:sz="0" w:space="0" w:color="auto"/>
      </w:divBdr>
    </w:div>
    <w:div w:id="379785248">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395738267">
      <w:bodyDiv w:val="1"/>
      <w:marLeft w:val="0"/>
      <w:marRight w:val="0"/>
      <w:marTop w:val="0"/>
      <w:marBottom w:val="0"/>
      <w:divBdr>
        <w:top w:val="none" w:sz="0" w:space="0" w:color="auto"/>
        <w:left w:val="none" w:sz="0" w:space="0" w:color="auto"/>
        <w:bottom w:val="none" w:sz="0" w:space="0" w:color="auto"/>
        <w:right w:val="none" w:sz="0" w:space="0" w:color="auto"/>
      </w:divBdr>
    </w:div>
    <w:div w:id="399060599">
      <w:bodyDiv w:val="1"/>
      <w:marLeft w:val="0"/>
      <w:marRight w:val="0"/>
      <w:marTop w:val="0"/>
      <w:marBottom w:val="0"/>
      <w:divBdr>
        <w:top w:val="none" w:sz="0" w:space="0" w:color="auto"/>
        <w:left w:val="none" w:sz="0" w:space="0" w:color="auto"/>
        <w:bottom w:val="none" w:sz="0" w:space="0" w:color="auto"/>
        <w:right w:val="none" w:sz="0" w:space="0" w:color="auto"/>
      </w:divBdr>
    </w:div>
    <w:div w:id="399257442">
      <w:bodyDiv w:val="1"/>
      <w:marLeft w:val="0"/>
      <w:marRight w:val="0"/>
      <w:marTop w:val="0"/>
      <w:marBottom w:val="0"/>
      <w:divBdr>
        <w:top w:val="none" w:sz="0" w:space="0" w:color="auto"/>
        <w:left w:val="none" w:sz="0" w:space="0" w:color="auto"/>
        <w:bottom w:val="none" w:sz="0" w:space="0" w:color="auto"/>
        <w:right w:val="none" w:sz="0" w:space="0" w:color="auto"/>
      </w:divBdr>
      <w:divsChild>
        <w:div w:id="1225489154">
          <w:marLeft w:val="0"/>
          <w:marRight w:val="0"/>
          <w:marTop w:val="0"/>
          <w:marBottom w:val="0"/>
          <w:divBdr>
            <w:top w:val="none" w:sz="0" w:space="0" w:color="auto"/>
            <w:left w:val="none" w:sz="0" w:space="0" w:color="auto"/>
            <w:bottom w:val="none" w:sz="0" w:space="0" w:color="auto"/>
            <w:right w:val="none" w:sz="0" w:space="0" w:color="auto"/>
          </w:divBdr>
          <w:divsChild>
            <w:div w:id="865870115">
              <w:marLeft w:val="0"/>
              <w:marRight w:val="0"/>
              <w:marTop w:val="0"/>
              <w:marBottom w:val="0"/>
              <w:divBdr>
                <w:top w:val="none" w:sz="0" w:space="0" w:color="auto"/>
                <w:left w:val="none" w:sz="0" w:space="0" w:color="auto"/>
                <w:bottom w:val="none" w:sz="0" w:space="0" w:color="auto"/>
                <w:right w:val="none" w:sz="0" w:space="0" w:color="auto"/>
              </w:divBdr>
              <w:divsChild>
                <w:div w:id="730150340">
                  <w:marLeft w:val="0"/>
                  <w:marRight w:val="0"/>
                  <w:marTop w:val="0"/>
                  <w:marBottom w:val="0"/>
                  <w:divBdr>
                    <w:top w:val="none" w:sz="0" w:space="0" w:color="auto"/>
                    <w:left w:val="none" w:sz="0" w:space="0" w:color="auto"/>
                    <w:bottom w:val="none" w:sz="0" w:space="0" w:color="auto"/>
                    <w:right w:val="none" w:sz="0" w:space="0" w:color="auto"/>
                  </w:divBdr>
                  <w:divsChild>
                    <w:div w:id="97278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2608293">
      <w:bodyDiv w:val="1"/>
      <w:marLeft w:val="0"/>
      <w:marRight w:val="0"/>
      <w:marTop w:val="0"/>
      <w:marBottom w:val="0"/>
      <w:divBdr>
        <w:top w:val="none" w:sz="0" w:space="0" w:color="auto"/>
        <w:left w:val="none" w:sz="0" w:space="0" w:color="auto"/>
        <w:bottom w:val="none" w:sz="0" w:space="0" w:color="auto"/>
        <w:right w:val="none" w:sz="0" w:space="0" w:color="auto"/>
      </w:divBdr>
      <w:divsChild>
        <w:div w:id="656805049">
          <w:marLeft w:val="0"/>
          <w:marRight w:val="0"/>
          <w:marTop w:val="0"/>
          <w:marBottom w:val="0"/>
          <w:divBdr>
            <w:top w:val="none" w:sz="0" w:space="0" w:color="auto"/>
            <w:left w:val="none" w:sz="0" w:space="0" w:color="auto"/>
            <w:bottom w:val="none" w:sz="0" w:space="0" w:color="auto"/>
            <w:right w:val="none" w:sz="0" w:space="0" w:color="auto"/>
          </w:divBdr>
          <w:divsChild>
            <w:div w:id="1865514387">
              <w:marLeft w:val="0"/>
              <w:marRight w:val="0"/>
              <w:marTop w:val="0"/>
              <w:marBottom w:val="0"/>
              <w:divBdr>
                <w:top w:val="none" w:sz="0" w:space="0" w:color="auto"/>
                <w:left w:val="none" w:sz="0" w:space="0" w:color="auto"/>
                <w:bottom w:val="none" w:sz="0" w:space="0" w:color="auto"/>
                <w:right w:val="none" w:sz="0" w:space="0" w:color="auto"/>
              </w:divBdr>
              <w:divsChild>
                <w:div w:id="110483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389887">
      <w:bodyDiv w:val="1"/>
      <w:marLeft w:val="0"/>
      <w:marRight w:val="0"/>
      <w:marTop w:val="0"/>
      <w:marBottom w:val="0"/>
      <w:divBdr>
        <w:top w:val="none" w:sz="0" w:space="0" w:color="auto"/>
        <w:left w:val="none" w:sz="0" w:space="0" w:color="auto"/>
        <w:bottom w:val="none" w:sz="0" w:space="0" w:color="auto"/>
        <w:right w:val="none" w:sz="0" w:space="0" w:color="auto"/>
      </w:divBdr>
    </w:div>
    <w:div w:id="411314545">
      <w:bodyDiv w:val="1"/>
      <w:marLeft w:val="0"/>
      <w:marRight w:val="0"/>
      <w:marTop w:val="0"/>
      <w:marBottom w:val="0"/>
      <w:divBdr>
        <w:top w:val="none" w:sz="0" w:space="0" w:color="auto"/>
        <w:left w:val="none" w:sz="0" w:space="0" w:color="auto"/>
        <w:bottom w:val="none" w:sz="0" w:space="0" w:color="auto"/>
        <w:right w:val="none" w:sz="0" w:space="0" w:color="auto"/>
      </w:divBdr>
    </w:div>
    <w:div w:id="413936737">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3650400">
      <w:bodyDiv w:val="1"/>
      <w:marLeft w:val="0"/>
      <w:marRight w:val="0"/>
      <w:marTop w:val="0"/>
      <w:marBottom w:val="0"/>
      <w:divBdr>
        <w:top w:val="none" w:sz="0" w:space="0" w:color="auto"/>
        <w:left w:val="none" w:sz="0" w:space="0" w:color="auto"/>
        <w:bottom w:val="none" w:sz="0" w:space="0" w:color="auto"/>
        <w:right w:val="none" w:sz="0" w:space="0" w:color="auto"/>
      </w:divBdr>
    </w:div>
    <w:div w:id="425153655">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32940850">
      <w:bodyDiv w:val="1"/>
      <w:marLeft w:val="0"/>
      <w:marRight w:val="0"/>
      <w:marTop w:val="0"/>
      <w:marBottom w:val="0"/>
      <w:divBdr>
        <w:top w:val="none" w:sz="0" w:space="0" w:color="auto"/>
        <w:left w:val="none" w:sz="0" w:space="0" w:color="auto"/>
        <w:bottom w:val="none" w:sz="0" w:space="0" w:color="auto"/>
        <w:right w:val="none" w:sz="0" w:space="0" w:color="auto"/>
      </w:divBdr>
    </w:div>
    <w:div w:id="434836071">
      <w:bodyDiv w:val="1"/>
      <w:marLeft w:val="0"/>
      <w:marRight w:val="0"/>
      <w:marTop w:val="0"/>
      <w:marBottom w:val="0"/>
      <w:divBdr>
        <w:top w:val="none" w:sz="0" w:space="0" w:color="auto"/>
        <w:left w:val="none" w:sz="0" w:space="0" w:color="auto"/>
        <w:bottom w:val="none" w:sz="0" w:space="0" w:color="auto"/>
        <w:right w:val="none" w:sz="0" w:space="0" w:color="auto"/>
      </w:divBdr>
    </w:div>
    <w:div w:id="436216045">
      <w:bodyDiv w:val="1"/>
      <w:marLeft w:val="0"/>
      <w:marRight w:val="0"/>
      <w:marTop w:val="0"/>
      <w:marBottom w:val="0"/>
      <w:divBdr>
        <w:top w:val="none" w:sz="0" w:space="0" w:color="auto"/>
        <w:left w:val="none" w:sz="0" w:space="0" w:color="auto"/>
        <w:bottom w:val="none" w:sz="0" w:space="0" w:color="auto"/>
        <w:right w:val="none" w:sz="0" w:space="0" w:color="auto"/>
      </w:divBdr>
    </w:div>
    <w:div w:id="441536549">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53016040">
      <w:bodyDiv w:val="1"/>
      <w:marLeft w:val="0"/>
      <w:marRight w:val="0"/>
      <w:marTop w:val="0"/>
      <w:marBottom w:val="0"/>
      <w:divBdr>
        <w:top w:val="none" w:sz="0" w:space="0" w:color="auto"/>
        <w:left w:val="none" w:sz="0" w:space="0" w:color="auto"/>
        <w:bottom w:val="none" w:sz="0" w:space="0" w:color="auto"/>
        <w:right w:val="none" w:sz="0" w:space="0" w:color="auto"/>
      </w:divBdr>
    </w:div>
    <w:div w:id="453716130">
      <w:bodyDiv w:val="1"/>
      <w:marLeft w:val="0"/>
      <w:marRight w:val="0"/>
      <w:marTop w:val="0"/>
      <w:marBottom w:val="0"/>
      <w:divBdr>
        <w:top w:val="none" w:sz="0" w:space="0" w:color="auto"/>
        <w:left w:val="none" w:sz="0" w:space="0" w:color="auto"/>
        <w:bottom w:val="none" w:sz="0" w:space="0" w:color="auto"/>
        <w:right w:val="none" w:sz="0" w:space="0" w:color="auto"/>
      </w:divBdr>
      <w:divsChild>
        <w:div w:id="1181814095">
          <w:marLeft w:val="0"/>
          <w:marRight w:val="0"/>
          <w:marTop w:val="0"/>
          <w:marBottom w:val="0"/>
          <w:divBdr>
            <w:top w:val="none" w:sz="0" w:space="0" w:color="auto"/>
            <w:left w:val="none" w:sz="0" w:space="0" w:color="auto"/>
            <w:bottom w:val="none" w:sz="0" w:space="0" w:color="auto"/>
            <w:right w:val="none" w:sz="0" w:space="0" w:color="auto"/>
          </w:divBdr>
          <w:divsChild>
            <w:div w:id="1492519838">
              <w:marLeft w:val="0"/>
              <w:marRight w:val="0"/>
              <w:marTop w:val="0"/>
              <w:marBottom w:val="0"/>
              <w:divBdr>
                <w:top w:val="none" w:sz="0" w:space="0" w:color="auto"/>
                <w:left w:val="none" w:sz="0" w:space="0" w:color="auto"/>
                <w:bottom w:val="none" w:sz="0" w:space="0" w:color="auto"/>
                <w:right w:val="none" w:sz="0" w:space="0" w:color="auto"/>
              </w:divBdr>
              <w:divsChild>
                <w:div w:id="905994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341845">
      <w:bodyDiv w:val="1"/>
      <w:marLeft w:val="0"/>
      <w:marRight w:val="0"/>
      <w:marTop w:val="0"/>
      <w:marBottom w:val="0"/>
      <w:divBdr>
        <w:top w:val="none" w:sz="0" w:space="0" w:color="auto"/>
        <w:left w:val="none" w:sz="0" w:space="0" w:color="auto"/>
        <w:bottom w:val="none" w:sz="0" w:space="0" w:color="auto"/>
        <w:right w:val="none" w:sz="0" w:space="0" w:color="auto"/>
      </w:divBdr>
    </w:div>
    <w:div w:id="463041050">
      <w:bodyDiv w:val="1"/>
      <w:marLeft w:val="0"/>
      <w:marRight w:val="0"/>
      <w:marTop w:val="0"/>
      <w:marBottom w:val="0"/>
      <w:divBdr>
        <w:top w:val="none" w:sz="0" w:space="0" w:color="auto"/>
        <w:left w:val="none" w:sz="0" w:space="0" w:color="auto"/>
        <w:bottom w:val="none" w:sz="0" w:space="0" w:color="auto"/>
        <w:right w:val="none" w:sz="0" w:space="0" w:color="auto"/>
      </w:divBdr>
      <w:divsChild>
        <w:div w:id="257105646">
          <w:marLeft w:val="0"/>
          <w:marRight w:val="0"/>
          <w:marTop w:val="0"/>
          <w:marBottom w:val="0"/>
          <w:divBdr>
            <w:top w:val="none" w:sz="0" w:space="0" w:color="auto"/>
            <w:left w:val="none" w:sz="0" w:space="0" w:color="auto"/>
            <w:bottom w:val="none" w:sz="0" w:space="0" w:color="auto"/>
            <w:right w:val="none" w:sz="0" w:space="0" w:color="auto"/>
          </w:divBdr>
          <w:divsChild>
            <w:div w:id="1726030644">
              <w:marLeft w:val="0"/>
              <w:marRight w:val="0"/>
              <w:marTop w:val="0"/>
              <w:marBottom w:val="0"/>
              <w:divBdr>
                <w:top w:val="none" w:sz="0" w:space="0" w:color="auto"/>
                <w:left w:val="none" w:sz="0" w:space="0" w:color="auto"/>
                <w:bottom w:val="none" w:sz="0" w:space="0" w:color="auto"/>
                <w:right w:val="none" w:sz="0" w:space="0" w:color="auto"/>
              </w:divBdr>
              <w:divsChild>
                <w:div w:id="285741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960831">
      <w:bodyDiv w:val="1"/>
      <w:marLeft w:val="0"/>
      <w:marRight w:val="0"/>
      <w:marTop w:val="0"/>
      <w:marBottom w:val="0"/>
      <w:divBdr>
        <w:top w:val="none" w:sz="0" w:space="0" w:color="auto"/>
        <w:left w:val="none" w:sz="0" w:space="0" w:color="auto"/>
        <w:bottom w:val="none" w:sz="0" w:space="0" w:color="auto"/>
        <w:right w:val="none" w:sz="0" w:space="0" w:color="auto"/>
      </w:divBdr>
      <w:divsChild>
        <w:div w:id="622269892">
          <w:marLeft w:val="0"/>
          <w:marRight w:val="0"/>
          <w:marTop w:val="0"/>
          <w:marBottom w:val="0"/>
          <w:divBdr>
            <w:top w:val="none" w:sz="0" w:space="0" w:color="auto"/>
            <w:left w:val="none" w:sz="0" w:space="0" w:color="auto"/>
            <w:bottom w:val="none" w:sz="0" w:space="0" w:color="auto"/>
            <w:right w:val="none" w:sz="0" w:space="0" w:color="auto"/>
          </w:divBdr>
          <w:divsChild>
            <w:div w:id="852961023">
              <w:marLeft w:val="0"/>
              <w:marRight w:val="0"/>
              <w:marTop w:val="0"/>
              <w:marBottom w:val="0"/>
              <w:divBdr>
                <w:top w:val="none" w:sz="0" w:space="0" w:color="auto"/>
                <w:left w:val="none" w:sz="0" w:space="0" w:color="auto"/>
                <w:bottom w:val="none" w:sz="0" w:space="0" w:color="auto"/>
                <w:right w:val="none" w:sz="0" w:space="0" w:color="auto"/>
              </w:divBdr>
              <w:divsChild>
                <w:div w:id="194733705">
                  <w:marLeft w:val="0"/>
                  <w:marRight w:val="0"/>
                  <w:marTop w:val="0"/>
                  <w:marBottom w:val="0"/>
                  <w:divBdr>
                    <w:top w:val="none" w:sz="0" w:space="0" w:color="auto"/>
                    <w:left w:val="none" w:sz="0" w:space="0" w:color="auto"/>
                    <w:bottom w:val="none" w:sz="0" w:space="0" w:color="auto"/>
                    <w:right w:val="none" w:sz="0" w:space="0" w:color="auto"/>
                  </w:divBdr>
                  <w:divsChild>
                    <w:div w:id="2015185408">
                      <w:marLeft w:val="0"/>
                      <w:marRight w:val="0"/>
                      <w:marTop w:val="0"/>
                      <w:marBottom w:val="0"/>
                      <w:divBdr>
                        <w:top w:val="none" w:sz="0" w:space="0" w:color="auto"/>
                        <w:left w:val="none" w:sz="0" w:space="0" w:color="auto"/>
                        <w:bottom w:val="none" w:sz="0" w:space="0" w:color="auto"/>
                        <w:right w:val="none" w:sz="0" w:space="0" w:color="auto"/>
                      </w:divBdr>
                    </w:div>
                    <w:div w:id="27683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4279501">
      <w:bodyDiv w:val="1"/>
      <w:marLeft w:val="0"/>
      <w:marRight w:val="0"/>
      <w:marTop w:val="0"/>
      <w:marBottom w:val="0"/>
      <w:divBdr>
        <w:top w:val="none" w:sz="0" w:space="0" w:color="auto"/>
        <w:left w:val="none" w:sz="0" w:space="0" w:color="auto"/>
        <w:bottom w:val="none" w:sz="0" w:space="0" w:color="auto"/>
        <w:right w:val="none" w:sz="0" w:space="0" w:color="auto"/>
      </w:divBdr>
    </w:div>
    <w:div w:id="482548871">
      <w:bodyDiv w:val="1"/>
      <w:marLeft w:val="0"/>
      <w:marRight w:val="0"/>
      <w:marTop w:val="0"/>
      <w:marBottom w:val="0"/>
      <w:divBdr>
        <w:top w:val="none" w:sz="0" w:space="0" w:color="auto"/>
        <w:left w:val="none" w:sz="0" w:space="0" w:color="auto"/>
        <w:bottom w:val="none" w:sz="0" w:space="0" w:color="auto"/>
        <w:right w:val="none" w:sz="0" w:space="0" w:color="auto"/>
      </w:divBdr>
      <w:divsChild>
        <w:div w:id="16472871">
          <w:marLeft w:val="0"/>
          <w:marRight w:val="0"/>
          <w:marTop w:val="0"/>
          <w:marBottom w:val="0"/>
          <w:divBdr>
            <w:top w:val="none" w:sz="0" w:space="0" w:color="auto"/>
            <w:left w:val="none" w:sz="0" w:space="0" w:color="auto"/>
            <w:bottom w:val="none" w:sz="0" w:space="0" w:color="auto"/>
            <w:right w:val="none" w:sz="0" w:space="0" w:color="auto"/>
          </w:divBdr>
          <w:divsChild>
            <w:div w:id="600377988">
              <w:marLeft w:val="0"/>
              <w:marRight w:val="0"/>
              <w:marTop w:val="0"/>
              <w:marBottom w:val="0"/>
              <w:divBdr>
                <w:top w:val="none" w:sz="0" w:space="0" w:color="auto"/>
                <w:left w:val="none" w:sz="0" w:space="0" w:color="auto"/>
                <w:bottom w:val="none" w:sz="0" w:space="0" w:color="auto"/>
                <w:right w:val="none" w:sz="0" w:space="0" w:color="auto"/>
              </w:divBdr>
              <w:divsChild>
                <w:div w:id="81796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856072">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498040115">
      <w:bodyDiv w:val="1"/>
      <w:marLeft w:val="0"/>
      <w:marRight w:val="0"/>
      <w:marTop w:val="0"/>
      <w:marBottom w:val="0"/>
      <w:divBdr>
        <w:top w:val="none" w:sz="0" w:space="0" w:color="auto"/>
        <w:left w:val="none" w:sz="0" w:space="0" w:color="auto"/>
        <w:bottom w:val="none" w:sz="0" w:space="0" w:color="auto"/>
        <w:right w:val="none" w:sz="0" w:space="0" w:color="auto"/>
      </w:divBdr>
    </w:div>
    <w:div w:id="500704872">
      <w:bodyDiv w:val="1"/>
      <w:marLeft w:val="0"/>
      <w:marRight w:val="0"/>
      <w:marTop w:val="0"/>
      <w:marBottom w:val="0"/>
      <w:divBdr>
        <w:top w:val="none" w:sz="0" w:space="0" w:color="auto"/>
        <w:left w:val="none" w:sz="0" w:space="0" w:color="auto"/>
        <w:bottom w:val="none" w:sz="0" w:space="0" w:color="auto"/>
        <w:right w:val="none" w:sz="0" w:space="0" w:color="auto"/>
      </w:divBdr>
    </w:div>
    <w:div w:id="512770475">
      <w:bodyDiv w:val="1"/>
      <w:marLeft w:val="0"/>
      <w:marRight w:val="0"/>
      <w:marTop w:val="0"/>
      <w:marBottom w:val="0"/>
      <w:divBdr>
        <w:top w:val="none" w:sz="0" w:space="0" w:color="auto"/>
        <w:left w:val="none" w:sz="0" w:space="0" w:color="auto"/>
        <w:bottom w:val="none" w:sz="0" w:space="0" w:color="auto"/>
        <w:right w:val="none" w:sz="0" w:space="0" w:color="auto"/>
      </w:divBdr>
      <w:divsChild>
        <w:div w:id="1232807859">
          <w:marLeft w:val="0"/>
          <w:marRight w:val="0"/>
          <w:marTop w:val="0"/>
          <w:marBottom w:val="0"/>
          <w:divBdr>
            <w:top w:val="none" w:sz="0" w:space="0" w:color="auto"/>
            <w:left w:val="none" w:sz="0" w:space="0" w:color="auto"/>
            <w:bottom w:val="none" w:sz="0" w:space="0" w:color="auto"/>
            <w:right w:val="none" w:sz="0" w:space="0" w:color="auto"/>
          </w:divBdr>
          <w:divsChild>
            <w:div w:id="1985891949">
              <w:marLeft w:val="0"/>
              <w:marRight w:val="0"/>
              <w:marTop w:val="0"/>
              <w:marBottom w:val="0"/>
              <w:divBdr>
                <w:top w:val="none" w:sz="0" w:space="0" w:color="auto"/>
                <w:left w:val="none" w:sz="0" w:space="0" w:color="auto"/>
                <w:bottom w:val="none" w:sz="0" w:space="0" w:color="auto"/>
                <w:right w:val="none" w:sz="0" w:space="0" w:color="auto"/>
              </w:divBdr>
              <w:divsChild>
                <w:div w:id="93856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155753">
      <w:bodyDiv w:val="1"/>
      <w:marLeft w:val="0"/>
      <w:marRight w:val="0"/>
      <w:marTop w:val="0"/>
      <w:marBottom w:val="0"/>
      <w:divBdr>
        <w:top w:val="none" w:sz="0" w:space="0" w:color="auto"/>
        <w:left w:val="none" w:sz="0" w:space="0" w:color="auto"/>
        <w:bottom w:val="none" w:sz="0" w:space="0" w:color="auto"/>
        <w:right w:val="none" w:sz="0" w:space="0" w:color="auto"/>
      </w:divBdr>
    </w:div>
    <w:div w:id="519322033">
      <w:bodyDiv w:val="1"/>
      <w:marLeft w:val="0"/>
      <w:marRight w:val="0"/>
      <w:marTop w:val="0"/>
      <w:marBottom w:val="0"/>
      <w:divBdr>
        <w:top w:val="none" w:sz="0" w:space="0" w:color="auto"/>
        <w:left w:val="none" w:sz="0" w:space="0" w:color="auto"/>
        <w:bottom w:val="none" w:sz="0" w:space="0" w:color="auto"/>
        <w:right w:val="none" w:sz="0" w:space="0" w:color="auto"/>
      </w:divBdr>
    </w:div>
    <w:div w:id="520510603">
      <w:bodyDiv w:val="1"/>
      <w:marLeft w:val="0"/>
      <w:marRight w:val="0"/>
      <w:marTop w:val="0"/>
      <w:marBottom w:val="0"/>
      <w:divBdr>
        <w:top w:val="none" w:sz="0" w:space="0" w:color="auto"/>
        <w:left w:val="none" w:sz="0" w:space="0" w:color="auto"/>
        <w:bottom w:val="none" w:sz="0" w:space="0" w:color="auto"/>
        <w:right w:val="none" w:sz="0" w:space="0" w:color="auto"/>
      </w:divBdr>
      <w:divsChild>
        <w:div w:id="434637825">
          <w:marLeft w:val="0"/>
          <w:marRight w:val="0"/>
          <w:marTop w:val="0"/>
          <w:marBottom w:val="0"/>
          <w:divBdr>
            <w:top w:val="none" w:sz="0" w:space="0" w:color="auto"/>
            <w:left w:val="none" w:sz="0" w:space="0" w:color="auto"/>
            <w:bottom w:val="none" w:sz="0" w:space="0" w:color="auto"/>
            <w:right w:val="none" w:sz="0" w:space="0" w:color="auto"/>
          </w:divBdr>
          <w:divsChild>
            <w:div w:id="313340352">
              <w:marLeft w:val="0"/>
              <w:marRight w:val="0"/>
              <w:marTop w:val="0"/>
              <w:marBottom w:val="0"/>
              <w:divBdr>
                <w:top w:val="none" w:sz="0" w:space="0" w:color="auto"/>
                <w:left w:val="none" w:sz="0" w:space="0" w:color="auto"/>
                <w:bottom w:val="none" w:sz="0" w:space="0" w:color="auto"/>
                <w:right w:val="none" w:sz="0" w:space="0" w:color="auto"/>
              </w:divBdr>
              <w:divsChild>
                <w:div w:id="6010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584756">
      <w:bodyDiv w:val="1"/>
      <w:marLeft w:val="0"/>
      <w:marRight w:val="0"/>
      <w:marTop w:val="0"/>
      <w:marBottom w:val="0"/>
      <w:divBdr>
        <w:top w:val="none" w:sz="0" w:space="0" w:color="auto"/>
        <w:left w:val="none" w:sz="0" w:space="0" w:color="auto"/>
        <w:bottom w:val="none" w:sz="0" w:space="0" w:color="auto"/>
        <w:right w:val="none" w:sz="0" w:space="0" w:color="auto"/>
      </w:divBdr>
    </w:div>
    <w:div w:id="528227724">
      <w:bodyDiv w:val="1"/>
      <w:marLeft w:val="0"/>
      <w:marRight w:val="0"/>
      <w:marTop w:val="0"/>
      <w:marBottom w:val="0"/>
      <w:divBdr>
        <w:top w:val="none" w:sz="0" w:space="0" w:color="auto"/>
        <w:left w:val="none" w:sz="0" w:space="0" w:color="auto"/>
        <w:bottom w:val="none" w:sz="0" w:space="0" w:color="auto"/>
        <w:right w:val="none" w:sz="0" w:space="0" w:color="auto"/>
      </w:divBdr>
      <w:divsChild>
        <w:div w:id="997077083">
          <w:marLeft w:val="0"/>
          <w:marRight w:val="0"/>
          <w:marTop w:val="0"/>
          <w:marBottom w:val="0"/>
          <w:divBdr>
            <w:top w:val="none" w:sz="0" w:space="0" w:color="auto"/>
            <w:left w:val="none" w:sz="0" w:space="0" w:color="auto"/>
            <w:bottom w:val="none" w:sz="0" w:space="0" w:color="auto"/>
            <w:right w:val="none" w:sz="0" w:space="0" w:color="auto"/>
          </w:divBdr>
          <w:divsChild>
            <w:div w:id="1808084910">
              <w:marLeft w:val="0"/>
              <w:marRight w:val="0"/>
              <w:marTop w:val="0"/>
              <w:marBottom w:val="0"/>
              <w:divBdr>
                <w:top w:val="none" w:sz="0" w:space="0" w:color="auto"/>
                <w:left w:val="none" w:sz="0" w:space="0" w:color="auto"/>
                <w:bottom w:val="none" w:sz="0" w:space="0" w:color="auto"/>
                <w:right w:val="none" w:sz="0" w:space="0" w:color="auto"/>
              </w:divBdr>
              <w:divsChild>
                <w:div w:id="53438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758657">
      <w:bodyDiv w:val="1"/>
      <w:marLeft w:val="0"/>
      <w:marRight w:val="0"/>
      <w:marTop w:val="0"/>
      <w:marBottom w:val="0"/>
      <w:divBdr>
        <w:top w:val="none" w:sz="0" w:space="0" w:color="auto"/>
        <w:left w:val="none" w:sz="0" w:space="0" w:color="auto"/>
        <w:bottom w:val="none" w:sz="0" w:space="0" w:color="auto"/>
        <w:right w:val="none" w:sz="0" w:space="0" w:color="auto"/>
      </w:divBdr>
      <w:divsChild>
        <w:div w:id="1222667082">
          <w:marLeft w:val="0"/>
          <w:marRight w:val="0"/>
          <w:marTop w:val="0"/>
          <w:marBottom w:val="0"/>
          <w:divBdr>
            <w:top w:val="none" w:sz="0" w:space="0" w:color="auto"/>
            <w:left w:val="none" w:sz="0" w:space="0" w:color="auto"/>
            <w:bottom w:val="none" w:sz="0" w:space="0" w:color="auto"/>
            <w:right w:val="none" w:sz="0" w:space="0" w:color="auto"/>
          </w:divBdr>
          <w:divsChild>
            <w:div w:id="990403329">
              <w:marLeft w:val="0"/>
              <w:marRight w:val="0"/>
              <w:marTop w:val="0"/>
              <w:marBottom w:val="0"/>
              <w:divBdr>
                <w:top w:val="none" w:sz="0" w:space="0" w:color="auto"/>
                <w:left w:val="none" w:sz="0" w:space="0" w:color="auto"/>
                <w:bottom w:val="none" w:sz="0" w:space="0" w:color="auto"/>
                <w:right w:val="none" w:sz="0" w:space="0" w:color="auto"/>
              </w:divBdr>
              <w:divsChild>
                <w:div w:id="127825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517049">
      <w:bodyDiv w:val="1"/>
      <w:marLeft w:val="0"/>
      <w:marRight w:val="0"/>
      <w:marTop w:val="0"/>
      <w:marBottom w:val="0"/>
      <w:divBdr>
        <w:top w:val="none" w:sz="0" w:space="0" w:color="auto"/>
        <w:left w:val="none" w:sz="0" w:space="0" w:color="auto"/>
        <w:bottom w:val="none" w:sz="0" w:space="0" w:color="auto"/>
        <w:right w:val="none" w:sz="0" w:space="0" w:color="auto"/>
      </w:divBdr>
    </w:div>
    <w:div w:id="542908003">
      <w:bodyDiv w:val="1"/>
      <w:marLeft w:val="0"/>
      <w:marRight w:val="0"/>
      <w:marTop w:val="0"/>
      <w:marBottom w:val="0"/>
      <w:divBdr>
        <w:top w:val="none" w:sz="0" w:space="0" w:color="auto"/>
        <w:left w:val="none" w:sz="0" w:space="0" w:color="auto"/>
        <w:bottom w:val="none" w:sz="0" w:space="0" w:color="auto"/>
        <w:right w:val="none" w:sz="0" w:space="0" w:color="auto"/>
      </w:divBdr>
      <w:divsChild>
        <w:div w:id="1792090829">
          <w:marLeft w:val="0"/>
          <w:marRight w:val="0"/>
          <w:marTop w:val="0"/>
          <w:marBottom w:val="0"/>
          <w:divBdr>
            <w:top w:val="none" w:sz="0" w:space="0" w:color="auto"/>
            <w:left w:val="none" w:sz="0" w:space="0" w:color="auto"/>
            <w:bottom w:val="none" w:sz="0" w:space="0" w:color="auto"/>
            <w:right w:val="none" w:sz="0" w:space="0" w:color="auto"/>
          </w:divBdr>
          <w:divsChild>
            <w:div w:id="1422751255">
              <w:marLeft w:val="0"/>
              <w:marRight w:val="0"/>
              <w:marTop w:val="0"/>
              <w:marBottom w:val="0"/>
              <w:divBdr>
                <w:top w:val="none" w:sz="0" w:space="0" w:color="auto"/>
                <w:left w:val="none" w:sz="0" w:space="0" w:color="auto"/>
                <w:bottom w:val="none" w:sz="0" w:space="0" w:color="auto"/>
                <w:right w:val="none" w:sz="0" w:space="0" w:color="auto"/>
              </w:divBdr>
              <w:divsChild>
                <w:div w:id="1263804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610039">
      <w:bodyDiv w:val="1"/>
      <w:marLeft w:val="0"/>
      <w:marRight w:val="0"/>
      <w:marTop w:val="0"/>
      <w:marBottom w:val="0"/>
      <w:divBdr>
        <w:top w:val="none" w:sz="0" w:space="0" w:color="auto"/>
        <w:left w:val="none" w:sz="0" w:space="0" w:color="auto"/>
        <w:bottom w:val="none" w:sz="0" w:space="0" w:color="auto"/>
        <w:right w:val="none" w:sz="0" w:space="0" w:color="auto"/>
      </w:divBdr>
      <w:divsChild>
        <w:div w:id="240022790">
          <w:marLeft w:val="0"/>
          <w:marRight w:val="0"/>
          <w:marTop w:val="0"/>
          <w:marBottom w:val="0"/>
          <w:divBdr>
            <w:top w:val="none" w:sz="0" w:space="0" w:color="auto"/>
            <w:left w:val="none" w:sz="0" w:space="0" w:color="auto"/>
            <w:bottom w:val="none" w:sz="0" w:space="0" w:color="auto"/>
            <w:right w:val="none" w:sz="0" w:space="0" w:color="auto"/>
          </w:divBdr>
          <w:divsChild>
            <w:div w:id="1390152628">
              <w:marLeft w:val="0"/>
              <w:marRight w:val="0"/>
              <w:marTop w:val="0"/>
              <w:marBottom w:val="0"/>
              <w:divBdr>
                <w:top w:val="none" w:sz="0" w:space="0" w:color="auto"/>
                <w:left w:val="none" w:sz="0" w:space="0" w:color="auto"/>
                <w:bottom w:val="none" w:sz="0" w:space="0" w:color="auto"/>
                <w:right w:val="none" w:sz="0" w:space="0" w:color="auto"/>
              </w:divBdr>
              <w:divsChild>
                <w:div w:id="873617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572638">
      <w:bodyDiv w:val="1"/>
      <w:marLeft w:val="0"/>
      <w:marRight w:val="0"/>
      <w:marTop w:val="0"/>
      <w:marBottom w:val="0"/>
      <w:divBdr>
        <w:top w:val="none" w:sz="0" w:space="0" w:color="auto"/>
        <w:left w:val="none" w:sz="0" w:space="0" w:color="auto"/>
        <w:bottom w:val="none" w:sz="0" w:space="0" w:color="auto"/>
        <w:right w:val="none" w:sz="0" w:space="0" w:color="auto"/>
      </w:divBdr>
      <w:divsChild>
        <w:div w:id="424543627">
          <w:marLeft w:val="0"/>
          <w:marRight w:val="0"/>
          <w:marTop w:val="0"/>
          <w:marBottom w:val="0"/>
          <w:divBdr>
            <w:top w:val="none" w:sz="0" w:space="0" w:color="auto"/>
            <w:left w:val="none" w:sz="0" w:space="0" w:color="auto"/>
            <w:bottom w:val="none" w:sz="0" w:space="0" w:color="auto"/>
            <w:right w:val="none" w:sz="0" w:space="0" w:color="auto"/>
          </w:divBdr>
          <w:divsChild>
            <w:div w:id="307168070">
              <w:marLeft w:val="0"/>
              <w:marRight w:val="0"/>
              <w:marTop w:val="0"/>
              <w:marBottom w:val="0"/>
              <w:divBdr>
                <w:top w:val="none" w:sz="0" w:space="0" w:color="auto"/>
                <w:left w:val="none" w:sz="0" w:space="0" w:color="auto"/>
                <w:bottom w:val="none" w:sz="0" w:space="0" w:color="auto"/>
                <w:right w:val="none" w:sz="0" w:space="0" w:color="auto"/>
              </w:divBdr>
              <w:divsChild>
                <w:div w:id="151604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2887858">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554467141">
      <w:bodyDiv w:val="1"/>
      <w:marLeft w:val="0"/>
      <w:marRight w:val="0"/>
      <w:marTop w:val="0"/>
      <w:marBottom w:val="0"/>
      <w:divBdr>
        <w:top w:val="none" w:sz="0" w:space="0" w:color="auto"/>
        <w:left w:val="none" w:sz="0" w:space="0" w:color="auto"/>
        <w:bottom w:val="none" w:sz="0" w:space="0" w:color="auto"/>
        <w:right w:val="none" w:sz="0" w:space="0" w:color="auto"/>
      </w:divBdr>
    </w:div>
    <w:div w:id="556168773">
      <w:bodyDiv w:val="1"/>
      <w:marLeft w:val="0"/>
      <w:marRight w:val="0"/>
      <w:marTop w:val="0"/>
      <w:marBottom w:val="0"/>
      <w:divBdr>
        <w:top w:val="none" w:sz="0" w:space="0" w:color="auto"/>
        <w:left w:val="none" w:sz="0" w:space="0" w:color="auto"/>
        <w:bottom w:val="none" w:sz="0" w:space="0" w:color="auto"/>
        <w:right w:val="none" w:sz="0" w:space="0" w:color="auto"/>
      </w:divBdr>
      <w:divsChild>
        <w:div w:id="108086985">
          <w:marLeft w:val="0"/>
          <w:marRight w:val="0"/>
          <w:marTop w:val="0"/>
          <w:marBottom w:val="0"/>
          <w:divBdr>
            <w:top w:val="none" w:sz="0" w:space="0" w:color="auto"/>
            <w:left w:val="none" w:sz="0" w:space="0" w:color="auto"/>
            <w:bottom w:val="none" w:sz="0" w:space="0" w:color="auto"/>
            <w:right w:val="none" w:sz="0" w:space="0" w:color="auto"/>
          </w:divBdr>
          <w:divsChild>
            <w:div w:id="1600063602">
              <w:marLeft w:val="0"/>
              <w:marRight w:val="0"/>
              <w:marTop w:val="0"/>
              <w:marBottom w:val="0"/>
              <w:divBdr>
                <w:top w:val="none" w:sz="0" w:space="0" w:color="auto"/>
                <w:left w:val="none" w:sz="0" w:space="0" w:color="auto"/>
                <w:bottom w:val="none" w:sz="0" w:space="0" w:color="auto"/>
                <w:right w:val="none" w:sz="0" w:space="0" w:color="auto"/>
              </w:divBdr>
              <w:divsChild>
                <w:div w:id="149587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517284">
      <w:bodyDiv w:val="1"/>
      <w:marLeft w:val="0"/>
      <w:marRight w:val="0"/>
      <w:marTop w:val="0"/>
      <w:marBottom w:val="0"/>
      <w:divBdr>
        <w:top w:val="none" w:sz="0" w:space="0" w:color="auto"/>
        <w:left w:val="none" w:sz="0" w:space="0" w:color="auto"/>
        <w:bottom w:val="none" w:sz="0" w:space="0" w:color="auto"/>
        <w:right w:val="none" w:sz="0" w:space="0" w:color="auto"/>
      </w:divBdr>
    </w:div>
    <w:div w:id="564997388">
      <w:bodyDiv w:val="1"/>
      <w:marLeft w:val="0"/>
      <w:marRight w:val="0"/>
      <w:marTop w:val="0"/>
      <w:marBottom w:val="0"/>
      <w:divBdr>
        <w:top w:val="none" w:sz="0" w:space="0" w:color="auto"/>
        <w:left w:val="none" w:sz="0" w:space="0" w:color="auto"/>
        <w:bottom w:val="none" w:sz="0" w:space="0" w:color="auto"/>
        <w:right w:val="none" w:sz="0" w:space="0" w:color="auto"/>
      </w:divBdr>
    </w:div>
    <w:div w:id="565385149">
      <w:bodyDiv w:val="1"/>
      <w:marLeft w:val="0"/>
      <w:marRight w:val="0"/>
      <w:marTop w:val="0"/>
      <w:marBottom w:val="0"/>
      <w:divBdr>
        <w:top w:val="none" w:sz="0" w:space="0" w:color="auto"/>
        <w:left w:val="none" w:sz="0" w:space="0" w:color="auto"/>
        <w:bottom w:val="none" w:sz="0" w:space="0" w:color="auto"/>
        <w:right w:val="none" w:sz="0" w:space="0" w:color="auto"/>
      </w:divBdr>
      <w:divsChild>
        <w:div w:id="1558933399">
          <w:marLeft w:val="0"/>
          <w:marRight w:val="0"/>
          <w:marTop w:val="0"/>
          <w:marBottom w:val="0"/>
          <w:divBdr>
            <w:top w:val="none" w:sz="0" w:space="0" w:color="auto"/>
            <w:left w:val="none" w:sz="0" w:space="0" w:color="auto"/>
            <w:bottom w:val="none" w:sz="0" w:space="0" w:color="auto"/>
            <w:right w:val="none" w:sz="0" w:space="0" w:color="auto"/>
          </w:divBdr>
          <w:divsChild>
            <w:div w:id="71978005">
              <w:marLeft w:val="0"/>
              <w:marRight w:val="0"/>
              <w:marTop w:val="0"/>
              <w:marBottom w:val="0"/>
              <w:divBdr>
                <w:top w:val="none" w:sz="0" w:space="0" w:color="auto"/>
                <w:left w:val="none" w:sz="0" w:space="0" w:color="auto"/>
                <w:bottom w:val="none" w:sz="0" w:space="0" w:color="auto"/>
                <w:right w:val="none" w:sz="0" w:space="0" w:color="auto"/>
              </w:divBdr>
              <w:divsChild>
                <w:div w:id="816217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274280">
      <w:bodyDiv w:val="1"/>
      <w:marLeft w:val="0"/>
      <w:marRight w:val="0"/>
      <w:marTop w:val="0"/>
      <w:marBottom w:val="0"/>
      <w:divBdr>
        <w:top w:val="none" w:sz="0" w:space="0" w:color="auto"/>
        <w:left w:val="none" w:sz="0" w:space="0" w:color="auto"/>
        <w:bottom w:val="none" w:sz="0" w:space="0" w:color="auto"/>
        <w:right w:val="none" w:sz="0" w:space="0" w:color="auto"/>
      </w:divBdr>
      <w:divsChild>
        <w:div w:id="683626833">
          <w:marLeft w:val="0"/>
          <w:marRight w:val="0"/>
          <w:marTop w:val="0"/>
          <w:marBottom w:val="0"/>
          <w:divBdr>
            <w:top w:val="none" w:sz="0" w:space="0" w:color="auto"/>
            <w:left w:val="none" w:sz="0" w:space="0" w:color="auto"/>
            <w:bottom w:val="none" w:sz="0" w:space="0" w:color="auto"/>
            <w:right w:val="none" w:sz="0" w:space="0" w:color="auto"/>
          </w:divBdr>
          <w:divsChild>
            <w:div w:id="154492021">
              <w:marLeft w:val="0"/>
              <w:marRight w:val="0"/>
              <w:marTop w:val="0"/>
              <w:marBottom w:val="0"/>
              <w:divBdr>
                <w:top w:val="none" w:sz="0" w:space="0" w:color="auto"/>
                <w:left w:val="none" w:sz="0" w:space="0" w:color="auto"/>
                <w:bottom w:val="none" w:sz="0" w:space="0" w:color="auto"/>
                <w:right w:val="none" w:sz="0" w:space="0" w:color="auto"/>
              </w:divBdr>
              <w:divsChild>
                <w:div w:id="756555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087469">
      <w:bodyDiv w:val="1"/>
      <w:marLeft w:val="0"/>
      <w:marRight w:val="0"/>
      <w:marTop w:val="0"/>
      <w:marBottom w:val="0"/>
      <w:divBdr>
        <w:top w:val="none" w:sz="0" w:space="0" w:color="auto"/>
        <w:left w:val="none" w:sz="0" w:space="0" w:color="auto"/>
        <w:bottom w:val="none" w:sz="0" w:space="0" w:color="auto"/>
        <w:right w:val="none" w:sz="0" w:space="0" w:color="auto"/>
      </w:divBdr>
    </w:div>
    <w:div w:id="572930393">
      <w:bodyDiv w:val="1"/>
      <w:marLeft w:val="0"/>
      <w:marRight w:val="0"/>
      <w:marTop w:val="0"/>
      <w:marBottom w:val="0"/>
      <w:divBdr>
        <w:top w:val="none" w:sz="0" w:space="0" w:color="auto"/>
        <w:left w:val="none" w:sz="0" w:space="0" w:color="auto"/>
        <w:bottom w:val="none" w:sz="0" w:space="0" w:color="auto"/>
        <w:right w:val="none" w:sz="0" w:space="0" w:color="auto"/>
      </w:divBdr>
    </w:div>
    <w:div w:id="581644518">
      <w:bodyDiv w:val="1"/>
      <w:marLeft w:val="0"/>
      <w:marRight w:val="0"/>
      <w:marTop w:val="0"/>
      <w:marBottom w:val="0"/>
      <w:divBdr>
        <w:top w:val="none" w:sz="0" w:space="0" w:color="auto"/>
        <w:left w:val="none" w:sz="0" w:space="0" w:color="auto"/>
        <w:bottom w:val="none" w:sz="0" w:space="0" w:color="auto"/>
        <w:right w:val="none" w:sz="0" w:space="0" w:color="auto"/>
      </w:divBdr>
    </w:div>
    <w:div w:id="587347927">
      <w:bodyDiv w:val="1"/>
      <w:marLeft w:val="0"/>
      <w:marRight w:val="0"/>
      <w:marTop w:val="0"/>
      <w:marBottom w:val="0"/>
      <w:divBdr>
        <w:top w:val="none" w:sz="0" w:space="0" w:color="auto"/>
        <w:left w:val="none" w:sz="0" w:space="0" w:color="auto"/>
        <w:bottom w:val="none" w:sz="0" w:space="0" w:color="auto"/>
        <w:right w:val="none" w:sz="0" w:space="0" w:color="auto"/>
      </w:divBdr>
      <w:divsChild>
        <w:div w:id="1163591697">
          <w:marLeft w:val="0"/>
          <w:marRight w:val="0"/>
          <w:marTop w:val="0"/>
          <w:marBottom w:val="0"/>
          <w:divBdr>
            <w:top w:val="none" w:sz="0" w:space="0" w:color="auto"/>
            <w:left w:val="none" w:sz="0" w:space="0" w:color="auto"/>
            <w:bottom w:val="none" w:sz="0" w:space="0" w:color="auto"/>
            <w:right w:val="none" w:sz="0" w:space="0" w:color="auto"/>
          </w:divBdr>
          <w:divsChild>
            <w:div w:id="297416436">
              <w:marLeft w:val="0"/>
              <w:marRight w:val="0"/>
              <w:marTop w:val="0"/>
              <w:marBottom w:val="0"/>
              <w:divBdr>
                <w:top w:val="none" w:sz="0" w:space="0" w:color="auto"/>
                <w:left w:val="none" w:sz="0" w:space="0" w:color="auto"/>
                <w:bottom w:val="none" w:sz="0" w:space="0" w:color="auto"/>
                <w:right w:val="none" w:sz="0" w:space="0" w:color="auto"/>
              </w:divBdr>
              <w:divsChild>
                <w:div w:id="597786190">
                  <w:marLeft w:val="0"/>
                  <w:marRight w:val="0"/>
                  <w:marTop w:val="0"/>
                  <w:marBottom w:val="0"/>
                  <w:divBdr>
                    <w:top w:val="none" w:sz="0" w:space="0" w:color="auto"/>
                    <w:left w:val="none" w:sz="0" w:space="0" w:color="auto"/>
                    <w:bottom w:val="none" w:sz="0" w:space="0" w:color="auto"/>
                    <w:right w:val="none" w:sz="0" w:space="0" w:color="auto"/>
                  </w:divBdr>
                  <w:divsChild>
                    <w:div w:id="123589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7540667">
      <w:bodyDiv w:val="1"/>
      <w:marLeft w:val="0"/>
      <w:marRight w:val="0"/>
      <w:marTop w:val="0"/>
      <w:marBottom w:val="0"/>
      <w:divBdr>
        <w:top w:val="none" w:sz="0" w:space="0" w:color="auto"/>
        <w:left w:val="none" w:sz="0" w:space="0" w:color="auto"/>
        <w:bottom w:val="none" w:sz="0" w:space="0" w:color="auto"/>
        <w:right w:val="none" w:sz="0" w:space="0" w:color="auto"/>
      </w:divBdr>
      <w:divsChild>
        <w:div w:id="478157366">
          <w:marLeft w:val="0"/>
          <w:marRight w:val="0"/>
          <w:marTop w:val="0"/>
          <w:marBottom w:val="0"/>
          <w:divBdr>
            <w:top w:val="none" w:sz="0" w:space="0" w:color="auto"/>
            <w:left w:val="none" w:sz="0" w:space="0" w:color="auto"/>
            <w:bottom w:val="none" w:sz="0" w:space="0" w:color="auto"/>
            <w:right w:val="none" w:sz="0" w:space="0" w:color="auto"/>
          </w:divBdr>
          <w:divsChild>
            <w:div w:id="1710296626">
              <w:marLeft w:val="0"/>
              <w:marRight w:val="0"/>
              <w:marTop w:val="0"/>
              <w:marBottom w:val="0"/>
              <w:divBdr>
                <w:top w:val="none" w:sz="0" w:space="0" w:color="auto"/>
                <w:left w:val="none" w:sz="0" w:space="0" w:color="auto"/>
                <w:bottom w:val="none" w:sz="0" w:space="0" w:color="auto"/>
                <w:right w:val="none" w:sz="0" w:space="0" w:color="auto"/>
              </w:divBdr>
              <w:divsChild>
                <w:div w:id="24307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682395">
      <w:bodyDiv w:val="1"/>
      <w:marLeft w:val="0"/>
      <w:marRight w:val="0"/>
      <w:marTop w:val="0"/>
      <w:marBottom w:val="0"/>
      <w:divBdr>
        <w:top w:val="none" w:sz="0" w:space="0" w:color="auto"/>
        <w:left w:val="none" w:sz="0" w:space="0" w:color="auto"/>
        <w:bottom w:val="none" w:sz="0" w:space="0" w:color="auto"/>
        <w:right w:val="none" w:sz="0" w:space="0" w:color="auto"/>
      </w:divBdr>
    </w:div>
    <w:div w:id="601456567">
      <w:bodyDiv w:val="1"/>
      <w:marLeft w:val="0"/>
      <w:marRight w:val="0"/>
      <w:marTop w:val="0"/>
      <w:marBottom w:val="0"/>
      <w:divBdr>
        <w:top w:val="none" w:sz="0" w:space="0" w:color="auto"/>
        <w:left w:val="none" w:sz="0" w:space="0" w:color="auto"/>
        <w:bottom w:val="none" w:sz="0" w:space="0" w:color="auto"/>
        <w:right w:val="none" w:sz="0" w:space="0" w:color="auto"/>
      </w:divBdr>
      <w:divsChild>
        <w:div w:id="1980450481">
          <w:marLeft w:val="0"/>
          <w:marRight w:val="0"/>
          <w:marTop w:val="0"/>
          <w:marBottom w:val="0"/>
          <w:divBdr>
            <w:top w:val="none" w:sz="0" w:space="0" w:color="auto"/>
            <w:left w:val="none" w:sz="0" w:space="0" w:color="auto"/>
            <w:bottom w:val="none" w:sz="0" w:space="0" w:color="auto"/>
            <w:right w:val="none" w:sz="0" w:space="0" w:color="auto"/>
          </w:divBdr>
          <w:divsChild>
            <w:div w:id="981498478">
              <w:marLeft w:val="0"/>
              <w:marRight w:val="0"/>
              <w:marTop w:val="0"/>
              <w:marBottom w:val="0"/>
              <w:divBdr>
                <w:top w:val="none" w:sz="0" w:space="0" w:color="auto"/>
                <w:left w:val="none" w:sz="0" w:space="0" w:color="auto"/>
                <w:bottom w:val="none" w:sz="0" w:space="0" w:color="auto"/>
                <w:right w:val="none" w:sz="0" w:space="0" w:color="auto"/>
              </w:divBdr>
              <w:divsChild>
                <w:div w:id="1815441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236151">
      <w:bodyDiv w:val="1"/>
      <w:marLeft w:val="0"/>
      <w:marRight w:val="0"/>
      <w:marTop w:val="0"/>
      <w:marBottom w:val="0"/>
      <w:divBdr>
        <w:top w:val="none" w:sz="0" w:space="0" w:color="auto"/>
        <w:left w:val="none" w:sz="0" w:space="0" w:color="auto"/>
        <w:bottom w:val="none" w:sz="0" w:space="0" w:color="auto"/>
        <w:right w:val="none" w:sz="0" w:space="0" w:color="auto"/>
      </w:divBdr>
    </w:div>
    <w:div w:id="610551140">
      <w:bodyDiv w:val="1"/>
      <w:marLeft w:val="0"/>
      <w:marRight w:val="0"/>
      <w:marTop w:val="0"/>
      <w:marBottom w:val="0"/>
      <w:divBdr>
        <w:top w:val="none" w:sz="0" w:space="0" w:color="auto"/>
        <w:left w:val="none" w:sz="0" w:space="0" w:color="auto"/>
        <w:bottom w:val="none" w:sz="0" w:space="0" w:color="auto"/>
        <w:right w:val="none" w:sz="0" w:space="0" w:color="auto"/>
      </w:divBdr>
    </w:div>
    <w:div w:id="612327739">
      <w:bodyDiv w:val="1"/>
      <w:marLeft w:val="0"/>
      <w:marRight w:val="0"/>
      <w:marTop w:val="0"/>
      <w:marBottom w:val="0"/>
      <w:divBdr>
        <w:top w:val="none" w:sz="0" w:space="0" w:color="auto"/>
        <w:left w:val="none" w:sz="0" w:space="0" w:color="auto"/>
        <w:bottom w:val="none" w:sz="0" w:space="0" w:color="auto"/>
        <w:right w:val="none" w:sz="0" w:space="0" w:color="auto"/>
      </w:divBdr>
      <w:divsChild>
        <w:div w:id="527718404">
          <w:marLeft w:val="0"/>
          <w:marRight w:val="0"/>
          <w:marTop w:val="0"/>
          <w:marBottom w:val="0"/>
          <w:divBdr>
            <w:top w:val="none" w:sz="0" w:space="0" w:color="auto"/>
            <w:left w:val="none" w:sz="0" w:space="0" w:color="auto"/>
            <w:bottom w:val="none" w:sz="0" w:space="0" w:color="auto"/>
            <w:right w:val="none" w:sz="0" w:space="0" w:color="auto"/>
          </w:divBdr>
        </w:div>
        <w:div w:id="697438369">
          <w:marLeft w:val="0"/>
          <w:marRight w:val="0"/>
          <w:marTop w:val="0"/>
          <w:marBottom w:val="0"/>
          <w:divBdr>
            <w:top w:val="none" w:sz="0" w:space="0" w:color="auto"/>
            <w:left w:val="none" w:sz="0" w:space="0" w:color="auto"/>
            <w:bottom w:val="none" w:sz="0" w:space="0" w:color="auto"/>
            <w:right w:val="none" w:sz="0" w:space="0" w:color="auto"/>
          </w:divBdr>
        </w:div>
        <w:div w:id="1823934235">
          <w:marLeft w:val="0"/>
          <w:marRight w:val="0"/>
          <w:marTop w:val="0"/>
          <w:marBottom w:val="0"/>
          <w:divBdr>
            <w:top w:val="none" w:sz="0" w:space="0" w:color="auto"/>
            <w:left w:val="none" w:sz="0" w:space="0" w:color="auto"/>
            <w:bottom w:val="none" w:sz="0" w:space="0" w:color="auto"/>
            <w:right w:val="none" w:sz="0" w:space="0" w:color="auto"/>
          </w:divBdr>
        </w:div>
      </w:divsChild>
    </w:div>
    <w:div w:id="627398864">
      <w:bodyDiv w:val="1"/>
      <w:marLeft w:val="0"/>
      <w:marRight w:val="0"/>
      <w:marTop w:val="0"/>
      <w:marBottom w:val="0"/>
      <w:divBdr>
        <w:top w:val="none" w:sz="0" w:space="0" w:color="auto"/>
        <w:left w:val="none" w:sz="0" w:space="0" w:color="auto"/>
        <w:bottom w:val="none" w:sz="0" w:space="0" w:color="auto"/>
        <w:right w:val="none" w:sz="0" w:space="0" w:color="auto"/>
      </w:divBdr>
    </w:div>
    <w:div w:id="630668439">
      <w:bodyDiv w:val="1"/>
      <w:marLeft w:val="0"/>
      <w:marRight w:val="0"/>
      <w:marTop w:val="0"/>
      <w:marBottom w:val="0"/>
      <w:divBdr>
        <w:top w:val="none" w:sz="0" w:space="0" w:color="auto"/>
        <w:left w:val="none" w:sz="0" w:space="0" w:color="auto"/>
        <w:bottom w:val="none" w:sz="0" w:space="0" w:color="auto"/>
        <w:right w:val="none" w:sz="0" w:space="0" w:color="auto"/>
      </w:divBdr>
    </w:div>
    <w:div w:id="633414962">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39848943">
      <w:bodyDiv w:val="1"/>
      <w:marLeft w:val="0"/>
      <w:marRight w:val="0"/>
      <w:marTop w:val="0"/>
      <w:marBottom w:val="0"/>
      <w:divBdr>
        <w:top w:val="none" w:sz="0" w:space="0" w:color="auto"/>
        <w:left w:val="none" w:sz="0" w:space="0" w:color="auto"/>
        <w:bottom w:val="none" w:sz="0" w:space="0" w:color="auto"/>
        <w:right w:val="none" w:sz="0" w:space="0" w:color="auto"/>
      </w:divBdr>
      <w:divsChild>
        <w:div w:id="1119034014">
          <w:marLeft w:val="0"/>
          <w:marRight w:val="0"/>
          <w:marTop w:val="0"/>
          <w:marBottom w:val="0"/>
          <w:divBdr>
            <w:top w:val="none" w:sz="0" w:space="0" w:color="auto"/>
            <w:left w:val="none" w:sz="0" w:space="0" w:color="auto"/>
            <w:bottom w:val="none" w:sz="0" w:space="0" w:color="auto"/>
            <w:right w:val="none" w:sz="0" w:space="0" w:color="auto"/>
          </w:divBdr>
          <w:divsChild>
            <w:div w:id="884634627">
              <w:marLeft w:val="0"/>
              <w:marRight w:val="0"/>
              <w:marTop w:val="0"/>
              <w:marBottom w:val="0"/>
              <w:divBdr>
                <w:top w:val="none" w:sz="0" w:space="0" w:color="auto"/>
                <w:left w:val="none" w:sz="0" w:space="0" w:color="auto"/>
                <w:bottom w:val="none" w:sz="0" w:space="0" w:color="auto"/>
                <w:right w:val="none" w:sz="0" w:space="0" w:color="auto"/>
              </w:divBdr>
              <w:divsChild>
                <w:div w:id="1627615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422502">
      <w:bodyDiv w:val="1"/>
      <w:marLeft w:val="0"/>
      <w:marRight w:val="0"/>
      <w:marTop w:val="0"/>
      <w:marBottom w:val="0"/>
      <w:divBdr>
        <w:top w:val="none" w:sz="0" w:space="0" w:color="auto"/>
        <w:left w:val="none" w:sz="0" w:space="0" w:color="auto"/>
        <w:bottom w:val="none" w:sz="0" w:space="0" w:color="auto"/>
        <w:right w:val="none" w:sz="0" w:space="0" w:color="auto"/>
      </w:divBdr>
      <w:divsChild>
        <w:div w:id="1299723288">
          <w:marLeft w:val="0"/>
          <w:marRight w:val="0"/>
          <w:marTop w:val="0"/>
          <w:marBottom w:val="0"/>
          <w:divBdr>
            <w:top w:val="none" w:sz="0" w:space="0" w:color="auto"/>
            <w:left w:val="none" w:sz="0" w:space="0" w:color="auto"/>
            <w:bottom w:val="none" w:sz="0" w:space="0" w:color="auto"/>
            <w:right w:val="none" w:sz="0" w:space="0" w:color="auto"/>
          </w:divBdr>
          <w:divsChild>
            <w:div w:id="210774578">
              <w:marLeft w:val="0"/>
              <w:marRight w:val="0"/>
              <w:marTop w:val="0"/>
              <w:marBottom w:val="0"/>
              <w:divBdr>
                <w:top w:val="none" w:sz="0" w:space="0" w:color="auto"/>
                <w:left w:val="none" w:sz="0" w:space="0" w:color="auto"/>
                <w:bottom w:val="none" w:sz="0" w:space="0" w:color="auto"/>
                <w:right w:val="none" w:sz="0" w:space="0" w:color="auto"/>
              </w:divBdr>
              <w:divsChild>
                <w:div w:id="1501461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580922">
      <w:bodyDiv w:val="1"/>
      <w:marLeft w:val="0"/>
      <w:marRight w:val="0"/>
      <w:marTop w:val="0"/>
      <w:marBottom w:val="0"/>
      <w:divBdr>
        <w:top w:val="none" w:sz="0" w:space="0" w:color="auto"/>
        <w:left w:val="none" w:sz="0" w:space="0" w:color="auto"/>
        <w:bottom w:val="none" w:sz="0" w:space="0" w:color="auto"/>
        <w:right w:val="none" w:sz="0" w:space="0" w:color="auto"/>
      </w:divBdr>
      <w:divsChild>
        <w:div w:id="1031226454">
          <w:marLeft w:val="0"/>
          <w:marRight w:val="0"/>
          <w:marTop w:val="0"/>
          <w:marBottom w:val="0"/>
          <w:divBdr>
            <w:top w:val="none" w:sz="0" w:space="0" w:color="auto"/>
            <w:left w:val="none" w:sz="0" w:space="0" w:color="auto"/>
            <w:bottom w:val="none" w:sz="0" w:space="0" w:color="auto"/>
            <w:right w:val="none" w:sz="0" w:space="0" w:color="auto"/>
          </w:divBdr>
          <w:divsChild>
            <w:div w:id="1362245003">
              <w:marLeft w:val="0"/>
              <w:marRight w:val="0"/>
              <w:marTop w:val="0"/>
              <w:marBottom w:val="0"/>
              <w:divBdr>
                <w:top w:val="none" w:sz="0" w:space="0" w:color="auto"/>
                <w:left w:val="none" w:sz="0" w:space="0" w:color="auto"/>
                <w:bottom w:val="none" w:sz="0" w:space="0" w:color="auto"/>
                <w:right w:val="none" w:sz="0" w:space="0" w:color="auto"/>
              </w:divBdr>
              <w:divsChild>
                <w:div w:id="143859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664939460">
      <w:bodyDiv w:val="1"/>
      <w:marLeft w:val="0"/>
      <w:marRight w:val="0"/>
      <w:marTop w:val="0"/>
      <w:marBottom w:val="0"/>
      <w:divBdr>
        <w:top w:val="none" w:sz="0" w:space="0" w:color="auto"/>
        <w:left w:val="none" w:sz="0" w:space="0" w:color="auto"/>
        <w:bottom w:val="none" w:sz="0" w:space="0" w:color="auto"/>
        <w:right w:val="none" w:sz="0" w:space="0" w:color="auto"/>
      </w:divBdr>
      <w:divsChild>
        <w:div w:id="476146443">
          <w:marLeft w:val="0"/>
          <w:marRight w:val="0"/>
          <w:marTop w:val="0"/>
          <w:marBottom w:val="0"/>
          <w:divBdr>
            <w:top w:val="none" w:sz="0" w:space="0" w:color="auto"/>
            <w:left w:val="none" w:sz="0" w:space="0" w:color="auto"/>
            <w:bottom w:val="none" w:sz="0" w:space="0" w:color="auto"/>
            <w:right w:val="none" w:sz="0" w:space="0" w:color="auto"/>
          </w:divBdr>
          <w:divsChild>
            <w:div w:id="276445422">
              <w:marLeft w:val="0"/>
              <w:marRight w:val="0"/>
              <w:marTop w:val="0"/>
              <w:marBottom w:val="0"/>
              <w:divBdr>
                <w:top w:val="none" w:sz="0" w:space="0" w:color="auto"/>
                <w:left w:val="none" w:sz="0" w:space="0" w:color="auto"/>
                <w:bottom w:val="none" w:sz="0" w:space="0" w:color="auto"/>
                <w:right w:val="none" w:sz="0" w:space="0" w:color="auto"/>
              </w:divBdr>
              <w:divsChild>
                <w:div w:id="189118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100496">
      <w:bodyDiv w:val="1"/>
      <w:marLeft w:val="0"/>
      <w:marRight w:val="0"/>
      <w:marTop w:val="0"/>
      <w:marBottom w:val="0"/>
      <w:divBdr>
        <w:top w:val="none" w:sz="0" w:space="0" w:color="auto"/>
        <w:left w:val="none" w:sz="0" w:space="0" w:color="auto"/>
        <w:bottom w:val="none" w:sz="0" w:space="0" w:color="auto"/>
        <w:right w:val="none" w:sz="0" w:space="0" w:color="auto"/>
      </w:divBdr>
    </w:div>
    <w:div w:id="679888211">
      <w:bodyDiv w:val="1"/>
      <w:marLeft w:val="0"/>
      <w:marRight w:val="0"/>
      <w:marTop w:val="0"/>
      <w:marBottom w:val="0"/>
      <w:divBdr>
        <w:top w:val="none" w:sz="0" w:space="0" w:color="auto"/>
        <w:left w:val="none" w:sz="0" w:space="0" w:color="auto"/>
        <w:bottom w:val="none" w:sz="0" w:space="0" w:color="auto"/>
        <w:right w:val="none" w:sz="0" w:space="0" w:color="auto"/>
      </w:divBdr>
      <w:divsChild>
        <w:div w:id="1748647434">
          <w:marLeft w:val="0"/>
          <w:marRight w:val="0"/>
          <w:marTop w:val="0"/>
          <w:marBottom w:val="0"/>
          <w:divBdr>
            <w:top w:val="none" w:sz="0" w:space="0" w:color="auto"/>
            <w:left w:val="none" w:sz="0" w:space="0" w:color="auto"/>
            <w:bottom w:val="none" w:sz="0" w:space="0" w:color="auto"/>
            <w:right w:val="none" w:sz="0" w:space="0" w:color="auto"/>
          </w:divBdr>
          <w:divsChild>
            <w:div w:id="613171928">
              <w:marLeft w:val="0"/>
              <w:marRight w:val="0"/>
              <w:marTop w:val="0"/>
              <w:marBottom w:val="0"/>
              <w:divBdr>
                <w:top w:val="none" w:sz="0" w:space="0" w:color="auto"/>
                <w:left w:val="none" w:sz="0" w:space="0" w:color="auto"/>
                <w:bottom w:val="none" w:sz="0" w:space="0" w:color="auto"/>
                <w:right w:val="none" w:sz="0" w:space="0" w:color="auto"/>
              </w:divBdr>
              <w:divsChild>
                <w:div w:id="56318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672026">
      <w:bodyDiv w:val="1"/>
      <w:marLeft w:val="0"/>
      <w:marRight w:val="0"/>
      <w:marTop w:val="0"/>
      <w:marBottom w:val="0"/>
      <w:divBdr>
        <w:top w:val="none" w:sz="0" w:space="0" w:color="auto"/>
        <w:left w:val="none" w:sz="0" w:space="0" w:color="auto"/>
        <w:bottom w:val="none" w:sz="0" w:space="0" w:color="auto"/>
        <w:right w:val="none" w:sz="0" w:space="0" w:color="auto"/>
      </w:divBdr>
      <w:divsChild>
        <w:div w:id="363754789">
          <w:marLeft w:val="0"/>
          <w:marRight w:val="0"/>
          <w:marTop w:val="0"/>
          <w:marBottom w:val="0"/>
          <w:divBdr>
            <w:top w:val="none" w:sz="0" w:space="0" w:color="auto"/>
            <w:left w:val="none" w:sz="0" w:space="0" w:color="auto"/>
            <w:bottom w:val="none" w:sz="0" w:space="0" w:color="auto"/>
            <w:right w:val="none" w:sz="0" w:space="0" w:color="auto"/>
          </w:divBdr>
          <w:divsChild>
            <w:div w:id="321543782">
              <w:marLeft w:val="0"/>
              <w:marRight w:val="0"/>
              <w:marTop w:val="0"/>
              <w:marBottom w:val="0"/>
              <w:divBdr>
                <w:top w:val="none" w:sz="0" w:space="0" w:color="auto"/>
                <w:left w:val="none" w:sz="0" w:space="0" w:color="auto"/>
                <w:bottom w:val="none" w:sz="0" w:space="0" w:color="auto"/>
                <w:right w:val="none" w:sz="0" w:space="0" w:color="auto"/>
              </w:divBdr>
              <w:divsChild>
                <w:div w:id="27756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775849">
      <w:bodyDiv w:val="1"/>
      <w:marLeft w:val="0"/>
      <w:marRight w:val="0"/>
      <w:marTop w:val="0"/>
      <w:marBottom w:val="0"/>
      <w:divBdr>
        <w:top w:val="none" w:sz="0" w:space="0" w:color="auto"/>
        <w:left w:val="none" w:sz="0" w:space="0" w:color="auto"/>
        <w:bottom w:val="none" w:sz="0" w:space="0" w:color="auto"/>
        <w:right w:val="none" w:sz="0" w:space="0" w:color="auto"/>
      </w:divBdr>
    </w:div>
    <w:div w:id="694813717">
      <w:bodyDiv w:val="1"/>
      <w:marLeft w:val="0"/>
      <w:marRight w:val="0"/>
      <w:marTop w:val="0"/>
      <w:marBottom w:val="0"/>
      <w:divBdr>
        <w:top w:val="none" w:sz="0" w:space="0" w:color="auto"/>
        <w:left w:val="none" w:sz="0" w:space="0" w:color="auto"/>
        <w:bottom w:val="none" w:sz="0" w:space="0" w:color="auto"/>
        <w:right w:val="none" w:sz="0" w:space="0" w:color="auto"/>
      </w:divBdr>
    </w:div>
    <w:div w:id="698090914">
      <w:bodyDiv w:val="1"/>
      <w:marLeft w:val="0"/>
      <w:marRight w:val="0"/>
      <w:marTop w:val="0"/>
      <w:marBottom w:val="0"/>
      <w:divBdr>
        <w:top w:val="none" w:sz="0" w:space="0" w:color="auto"/>
        <w:left w:val="none" w:sz="0" w:space="0" w:color="auto"/>
        <w:bottom w:val="none" w:sz="0" w:space="0" w:color="auto"/>
        <w:right w:val="none" w:sz="0" w:space="0" w:color="auto"/>
      </w:divBdr>
      <w:divsChild>
        <w:div w:id="2139912532">
          <w:marLeft w:val="0"/>
          <w:marRight w:val="0"/>
          <w:marTop w:val="0"/>
          <w:marBottom w:val="0"/>
          <w:divBdr>
            <w:top w:val="none" w:sz="0" w:space="0" w:color="auto"/>
            <w:left w:val="none" w:sz="0" w:space="0" w:color="auto"/>
            <w:bottom w:val="none" w:sz="0" w:space="0" w:color="auto"/>
            <w:right w:val="none" w:sz="0" w:space="0" w:color="auto"/>
          </w:divBdr>
          <w:divsChild>
            <w:div w:id="548692075">
              <w:marLeft w:val="0"/>
              <w:marRight w:val="0"/>
              <w:marTop w:val="0"/>
              <w:marBottom w:val="0"/>
              <w:divBdr>
                <w:top w:val="none" w:sz="0" w:space="0" w:color="auto"/>
                <w:left w:val="none" w:sz="0" w:space="0" w:color="auto"/>
                <w:bottom w:val="none" w:sz="0" w:space="0" w:color="auto"/>
                <w:right w:val="none" w:sz="0" w:space="0" w:color="auto"/>
              </w:divBdr>
              <w:divsChild>
                <w:div w:id="106910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721598">
      <w:bodyDiv w:val="1"/>
      <w:marLeft w:val="0"/>
      <w:marRight w:val="0"/>
      <w:marTop w:val="0"/>
      <w:marBottom w:val="0"/>
      <w:divBdr>
        <w:top w:val="none" w:sz="0" w:space="0" w:color="auto"/>
        <w:left w:val="none" w:sz="0" w:space="0" w:color="auto"/>
        <w:bottom w:val="none" w:sz="0" w:space="0" w:color="auto"/>
        <w:right w:val="none" w:sz="0" w:space="0" w:color="auto"/>
      </w:divBdr>
      <w:divsChild>
        <w:div w:id="1565409996">
          <w:marLeft w:val="0"/>
          <w:marRight w:val="0"/>
          <w:marTop w:val="0"/>
          <w:marBottom w:val="0"/>
          <w:divBdr>
            <w:top w:val="none" w:sz="0" w:space="0" w:color="auto"/>
            <w:left w:val="none" w:sz="0" w:space="0" w:color="auto"/>
            <w:bottom w:val="none" w:sz="0" w:space="0" w:color="auto"/>
            <w:right w:val="none" w:sz="0" w:space="0" w:color="auto"/>
          </w:divBdr>
          <w:divsChild>
            <w:div w:id="1176767771">
              <w:marLeft w:val="0"/>
              <w:marRight w:val="0"/>
              <w:marTop w:val="0"/>
              <w:marBottom w:val="0"/>
              <w:divBdr>
                <w:top w:val="none" w:sz="0" w:space="0" w:color="auto"/>
                <w:left w:val="none" w:sz="0" w:space="0" w:color="auto"/>
                <w:bottom w:val="none" w:sz="0" w:space="0" w:color="auto"/>
                <w:right w:val="none" w:sz="0" w:space="0" w:color="auto"/>
              </w:divBdr>
              <w:divsChild>
                <w:div w:id="74982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8997449">
      <w:bodyDiv w:val="1"/>
      <w:marLeft w:val="0"/>
      <w:marRight w:val="0"/>
      <w:marTop w:val="0"/>
      <w:marBottom w:val="0"/>
      <w:divBdr>
        <w:top w:val="none" w:sz="0" w:space="0" w:color="auto"/>
        <w:left w:val="none" w:sz="0" w:space="0" w:color="auto"/>
        <w:bottom w:val="none" w:sz="0" w:space="0" w:color="auto"/>
        <w:right w:val="none" w:sz="0" w:space="0" w:color="auto"/>
      </w:divBdr>
    </w:div>
    <w:div w:id="715009744">
      <w:bodyDiv w:val="1"/>
      <w:marLeft w:val="0"/>
      <w:marRight w:val="0"/>
      <w:marTop w:val="0"/>
      <w:marBottom w:val="0"/>
      <w:divBdr>
        <w:top w:val="none" w:sz="0" w:space="0" w:color="auto"/>
        <w:left w:val="none" w:sz="0" w:space="0" w:color="auto"/>
        <w:bottom w:val="none" w:sz="0" w:space="0" w:color="auto"/>
        <w:right w:val="none" w:sz="0" w:space="0" w:color="auto"/>
      </w:divBdr>
    </w:div>
    <w:div w:id="715542547">
      <w:bodyDiv w:val="1"/>
      <w:marLeft w:val="0"/>
      <w:marRight w:val="0"/>
      <w:marTop w:val="0"/>
      <w:marBottom w:val="0"/>
      <w:divBdr>
        <w:top w:val="none" w:sz="0" w:space="0" w:color="auto"/>
        <w:left w:val="none" w:sz="0" w:space="0" w:color="auto"/>
        <w:bottom w:val="none" w:sz="0" w:space="0" w:color="auto"/>
        <w:right w:val="none" w:sz="0" w:space="0" w:color="auto"/>
      </w:divBdr>
      <w:divsChild>
        <w:div w:id="1336808080">
          <w:marLeft w:val="0"/>
          <w:marRight w:val="0"/>
          <w:marTop w:val="0"/>
          <w:marBottom w:val="0"/>
          <w:divBdr>
            <w:top w:val="none" w:sz="0" w:space="0" w:color="auto"/>
            <w:left w:val="none" w:sz="0" w:space="0" w:color="auto"/>
            <w:bottom w:val="none" w:sz="0" w:space="0" w:color="auto"/>
            <w:right w:val="none" w:sz="0" w:space="0" w:color="auto"/>
          </w:divBdr>
          <w:divsChild>
            <w:div w:id="931427315">
              <w:marLeft w:val="0"/>
              <w:marRight w:val="0"/>
              <w:marTop w:val="0"/>
              <w:marBottom w:val="0"/>
              <w:divBdr>
                <w:top w:val="none" w:sz="0" w:space="0" w:color="auto"/>
                <w:left w:val="none" w:sz="0" w:space="0" w:color="auto"/>
                <w:bottom w:val="none" w:sz="0" w:space="0" w:color="auto"/>
                <w:right w:val="none" w:sz="0" w:space="0" w:color="auto"/>
              </w:divBdr>
              <w:divsChild>
                <w:div w:id="1404371396">
                  <w:marLeft w:val="0"/>
                  <w:marRight w:val="0"/>
                  <w:marTop w:val="0"/>
                  <w:marBottom w:val="0"/>
                  <w:divBdr>
                    <w:top w:val="none" w:sz="0" w:space="0" w:color="auto"/>
                    <w:left w:val="none" w:sz="0" w:space="0" w:color="auto"/>
                    <w:bottom w:val="none" w:sz="0" w:space="0" w:color="auto"/>
                    <w:right w:val="none" w:sz="0" w:space="0" w:color="auto"/>
                  </w:divBdr>
                  <w:divsChild>
                    <w:div w:id="13502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047074">
      <w:bodyDiv w:val="1"/>
      <w:marLeft w:val="0"/>
      <w:marRight w:val="0"/>
      <w:marTop w:val="0"/>
      <w:marBottom w:val="0"/>
      <w:divBdr>
        <w:top w:val="none" w:sz="0" w:space="0" w:color="auto"/>
        <w:left w:val="none" w:sz="0" w:space="0" w:color="auto"/>
        <w:bottom w:val="none" w:sz="0" w:space="0" w:color="auto"/>
        <w:right w:val="none" w:sz="0" w:space="0" w:color="auto"/>
      </w:divBdr>
      <w:divsChild>
        <w:div w:id="327828069">
          <w:marLeft w:val="0"/>
          <w:marRight w:val="0"/>
          <w:marTop w:val="0"/>
          <w:marBottom w:val="0"/>
          <w:divBdr>
            <w:top w:val="none" w:sz="0" w:space="0" w:color="auto"/>
            <w:left w:val="none" w:sz="0" w:space="0" w:color="auto"/>
            <w:bottom w:val="none" w:sz="0" w:space="0" w:color="auto"/>
            <w:right w:val="none" w:sz="0" w:space="0" w:color="auto"/>
          </w:divBdr>
          <w:divsChild>
            <w:div w:id="2090812535">
              <w:marLeft w:val="0"/>
              <w:marRight w:val="0"/>
              <w:marTop w:val="0"/>
              <w:marBottom w:val="0"/>
              <w:divBdr>
                <w:top w:val="none" w:sz="0" w:space="0" w:color="auto"/>
                <w:left w:val="none" w:sz="0" w:space="0" w:color="auto"/>
                <w:bottom w:val="none" w:sz="0" w:space="0" w:color="auto"/>
                <w:right w:val="none" w:sz="0" w:space="0" w:color="auto"/>
              </w:divBdr>
              <w:divsChild>
                <w:div w:id="30659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27530129">
      <w:bodyDiv w:val="1"/>
      <w:marLeft w:val="0"/>
      <w:marRight w:val="0"/>
      <w:marTop w:val="0"/>
      <w:marBottom w:val="0"/>
      <w:divBdr>
        <w:top w:val="none" w:sz="0" w:space="0" w:color="auto"/>
        <w:left w:val="none" w:sz="0" w:space="0" w:color="auto"/>
        <w:bottom w:val="none" w:sz="0" w:space="0" w:color="auto"/>
        <w:right w:val="none" w:sz="0" w:space="0" w:color="auto"/>
      </w:divBdr>
      <w:divsChild>
        <w:div w:id="1387142254">
          <w:marLeft w:val="0"/>
          <w:marRight w:val="0"/>
          <w:marTop w:val="0"/>
          <w:marBottom w:val="0"/>
          <w:divBdr>
            <w:top w:val="none" w:sz="0" w:space="0" w:color="auto"/>
            <w:left w:val="none" w:sz="0" w:space="0" w:color="auto"/>
            <w:bottom w:val="none" w:sz="0" w:space="0" w:color="auto"/>
            <w:right w:val="none" w:sz="0" w:space="0" w:color="auto"/>
          </w:divBdr>
          <w:divsChild>
            <w:div w:id="928002981">
              <w:marLeft w:val="0"/>
              <w:marRight w:val="0"/>
              <w:marTop w:val="0"/>
              <w:marBottom w:val="0"/>
              <w:divBdr>
                <w:top w:val="none" w:sz="0" w:space="0" w:color="auto"/>
                <w:left w:val="none" w:sz="0" w:space="0" w:color="auto"/>
                <w:bottom w:val="none" w:sz="0" w:space="0" w:color="auto"/>
                <w:right w:val="none" w:sz="0" w:space="0" w:color="auto"/>
              </w:divBdr>
              <w:divsChild>
                <w:div w:id="634680570">
                  <w:marLeft w:val="0"/>
                  <w:marRight w:val="0"/>
                  <w:marTop w:val="0"/>
                  <w:marBottom w:val="0"/>
                  <w:divBdr>
                    <w:top w:val="none" w:sz="0" w:space="0" w:color="auto"/>
                    <w:left w:val="none" w:sz="0" w:space="0" w:color="auto"/>
                    <w:bottom w:val="none" w:sz="0" w:space="0" w:color="auto"/>
                    <w:right w:val="none" w:sz="0" w:space="0" w:color="auto"/>
                  </w:divBdr>
                  <w:divsChild>
                    <w:div w:id="79090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8303018">
      <w:bodyDiv w:val="1"/>
      <w:marLeft w:val="0"/>
      <w:marRight w:val="0"/>
      <w:marTop w:val="0"/>
      <w:marBottom w:val="0"/>
      <w:divBdr>
        <w:top w:val="none" w:sz="0" w:space="0" w:color="auto"/>
        <w:left w:val="none" w:sz="0" w:space="0" w:color="auto"/>
        <w:bottom w:val="none" w:sz="0" w:space="0" w:color="auto"/>
        <w:right w:val="none" w:sz="0" w:space="0" w:color="auto"/>
      </w:divBdr>
      <w:divsChild>
        <w:div w:id="2012414804">
          <w:marLeft w:val="0"/>
          <w:marRight w:val="0"/>
          <w:marTop w:val="0"/>
          <w:marBottom w:val="0"/>
          <w:divBdr>
            <w:top w:val="none" w:sz="0" w:space="0" w:color="auto"/>
            <w:left w:val="none" w:sz="0" w:space="0" w:color="auto"/>
            <w:bottom w:val="none" w:sz="0" w:space="0" w:color="auto"/>
            <w:right w:val="none" w:sz="0" w:space="0" w:color="auto"/>
          </w:divBdr>
          <w:divsChild>
            <w:div w:id="1343049279">
              <w:marLeft w:val="0"/>
              <w:marRight w:val="0"/>
              <w:marTop w:val="0"/>
              <w:marBottom w:val="0"/>
              <w:divBdr>
                <w:top w:val="none" w:sz="0" w:space="0" w:color="auto"/>
                <w:left w:val="none" w:sz="0" w:space="0" w:color="auto"/>
                <w:bottom w:val="none" w:sz="0" w:space="0" w:color="auto"/>
                <w:right w:val="none" w:sz="0" w:space="0" w:color="auto"/>
              </w:divBdr>
              <w:divsChild>
                <w:div w:id="1162697990">
                  <w:marLeft w:val="0"/>
                  <w:marRight w:val="0"/>
                  <w:marTop w:val="0"/>
                  <w:marBottom w:val="0"/>
                  <w:divBdr>
                    <w:top w:val="none" w:sz="0" w:space="0" w:color="auto"/>
                    <w:left w:val="none" w:sz="0" w:space="0" w:color="auto"/>
                    <w:bottom w:val="none" w:sz="0" w:space="0" w:color="auto"/>
                    <w:right w:val="none" w:sz="0" w:space="0" w:color="auto"/>
                  </w:divBdr>
                  <w:divsChild>
                    <w:div w:id="140791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8383308">
      <w:bodyDiv w:val="1"/>
      <w:marLeft w:val="0"/>
      <w:marRight w:val="0"/>
      <w:marTop w:val="0"/>
      <w:marBottom w:val="0"/>
      <w:divBdr>
        <w:top w:val="none" w:sz="0" w:space="0" w:color="auto"/>
        <w:left w:val="none" w:sz="0" w:space="0" w:color="auto"/>
        <w:bottom w:val="none" w:sz="0" w:space="0" w:color="auto"/>
        <w:right w:val="none" w:sz="0" w:space="0" w:color="auto"/>
      </w:divBdr>
      <w:divsChild>
        <w:div w:id="1526821423">
          <w:marLeft w:val="0"/>
          <w:marRight w:val="0"/>
          <w:marTop w:val="0"/>
          <w:marBottom w:val="0"/>
          <w:divBdr>
            <w:top w:val="none" w:sz="0" w:space="0" w:color="auto"/>
            <w:left w:val="none" w:sz="0" w:space="0" w:color="auto"/>
            <w:bottom w:val="none" w:sz="0" w:space="0" w:color="auto"/>
            <w:right w:val="none" w:sz="0" w:space="0" w:color="auto"/>
          </w:divBdr>
          <w:divsChild>
            <w:div w:id="651451007">
              <w:marLeft w:val="0"/>
              <w:marRight w:val="0"/>
              <w:marTop w:val="0"/>
              <w:marBottom w:val="0"/>
              <w:divBdr>
                <w:top w:val="none" w:sz="0" w:space="0" w:color="auto"/>
                <w:left w:val="none" w:sz="0" w:space="0" w:color="auto"/>
                <w:bottom w:val="none" w:sz="0" w:space="0" w:color="auto"/>
                <w:right w:val="none" w:sz="0" w:space="0" w:color="auto"/>
              </w:divBdr>
              <w:divsChild>
                <w:div w:id="666710611">
                  <w:marLeft w:val="0"/>
                  <w:marRight w:val="0"/>
                  <w:marTop w:val="0"/>
                  <w:marBottom w:val="0"/>
                  <w:divBdr>
                    <w:top w:val="none" w:sz="0" w:space="0" w:color="auto"/>
                    <w:left w:val="none" w:sz="0" w:space="0" w:color="auto"/>
                    <w:bottom w:val="none" w:sz="0" w:space="0" w:color="auto"/>
                    <w:right w:val="none" w:sz="0" w:space="0" w:color="auto"/>
                  </w:divBdr>
                  <w:divsChild>
                    <w:div w:id="6811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1852881">
      <w:bodyDiv w:val="1"/>
      <w:marLeft w:val="0"/>
      <w:marRight w:val="0"/>
      <w:marTop w:val="0"/>
      <w:marBottom w:val="0"/>
      <w:divBdr>
        <w:top w:val="none" w:sz="0" w:space="0" w:color="auto"/>
        <w:left w:val="none" w:sz="0" w:space="0" w:color="auto"/>
        <w:bottom w:val="none" w:sz="0" w:space="0" w:color="auto"/>
        <w:right w:val="none" w:sz="0" w:space="0" w:color="auto"/>
      </w:divBdr>
    </w:div>
    <w:div w:id="732050074">
      <w:bodyDiv w:val="1"/>
      <w:marLeft w:val="0"/>
      <w:marRight w:val="0"/>
      <w:marTop w:val="0"/>
      <w:marBottom w:val="0"/>
      <w:divBdr>
        <w:top w:val="none" w:sz="0" w:space="0" w:color="auto"/>
        <w:left w:val="none" w:sz="0" w:space="0" w:color="auto"/>
        <w:bottom w:val="none" w:sz="0" w:space="0" w:color="auto"/>
        <w:right w:val="none" w:sz="0" w:space="0" w:color="auto"/>
      </w:divBdr>
      <w:divsChild>
        <w:div w:id="1672416702">
          <w:marLeft w:val="0"/>
          <w:marRight w:val="0"/>
          <w:marTop w:val="0"/>
          <w:marBottom w:val="0"/>
          <w:divBdr>
            <w:top w:val="none" w:sz="0" w:space="0" w:color="auto"/>
            <w:left w:val="none" w:sz="0" w:space="0" w:color="auto"/>
            <w:bottom w:val="none" w:sz="0" w:space="0" w:color="auto"/>
            <w:right w:val="none" w:sz="0" w:space="0" w:color="auto"/>
          </w:divBdr>
          <w:divsChild>
            <w:div w:id="1815482388">
              <w:marLeft w:val="0"/>
              <w:marRight w:val="0"/>
              <w:marTop w:val="0"/>
              <w:marBottom w:val="0"/>
              <w:divBdr>
                <w:top w:val="none" w:sz="0" w:space="0" w:color="auto"/>
                <w:left w:val="none" w:sz="0" w:space="0" w:color="auto"/>
                <w:bottom w:val="none" w:sz="0" w:space="0" w:color="auto"/>
                <w:right w:val="none" w:sz="0" w:space="0" w:color="auto"/>
              </w:divBdr>
              <w:divsChild>
                <w:div w:id="454061083">
                  <w:marLeft w:val="0"/>
                  <w:marRight w:val="0"/>
                  <w:marTop w:val="0"/>
                  <w:marBottom w:val="0"/>
                  <w:divBdr>
                    <w:top w:val="none" w:sz="0" w:space="0" w:color="auto"/>
                    <w:left w:val="none" w:sz="0" w:space="0" w:color="auto"/>
                    <w:bottom w:val="none" w:sz="0" w:space="0" w:color="auto"/>
                    <w:right w:val="none" w:sz="0" w:space="0" w:color="auto"/>
                  </w:divBdr>
                  <w:divsChild>
                    <w:div w:id="1434935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734940064">
      <w:bodyDiv w:val="1"/>
      <w:marLeft w:val="0"/>
      <w:marRight w:val="0"/>
      <w:marTop w:val="0"/>
      <w:marBottom w:val="0"/>
      <w:divBdr>
        <w:top w:val="none" w:sz="0" w:space="0" w:color="auto"/>
        <w:left w:val="none" w:sz="0" w:space="0" w:color="auto"/>
        <w:bottom w:val="none" w:sz="0" w:space="0" w:color="auto"/>
        <w:right w:val="none" w:sz="0" w:space="0" w:color="auto"/>
      </w:divBdr>
    </w:div>
    <w:div w:id="738484906">
      <w:bodyDiv w:val="1"/>
      <w:marLeft w:val="0"/>
      <w:marRight w:val="0"/>
      <w:marTop w:val="0"/>
      <w:marBottom w:val="0"/>
      <w:divBdr>
        <w:top w:val="none" w:sz="0" w:space="0" w:color="auto"/>
        <w:left w:val="none" w:sz="0" w:space="0" w:color="auto"/>
        <w:bottom w:val="none" w:sz="0" w:space="0" w:color="auto"/>
        <w:right w:val="none" w:sz="0" w:space="0" w:color="auto"/>
      </w:divBdr>
    </w:div>
    <w:div w:id="741373810">
      <w:bodyDiv w:val="1"/>
      <w:marLeft w:val="0"/>
      <w:marRight w:val="0"/>
      <w:marTop w:val="0"/>
      <w:marBottom w:val="0"/>
      <w:divBdr>
        <w:top w:val="none" w:sz="0" w:space="0" w:color="auto"/>
        <w:left w:val="none" w:sz="0" w:space="0" w:color="auto"/>
        <w:bottom w:val="none" w:sz="0" w:space="0" w:color="auto"/>
        <w:right w:val="none" w:sz="0" w:space="0" w:color="auto"/>
      </w:divBdr>
    </w:div>
    <w:div w:id="744688189">
      <w:bodyDiv w:val="1"/>
      <w:marLeft w:val="0"/>
      <w:marRight w:val="0"/>
      <w:marTop w:val="0"/>
      <w:marBottom w:val="0"/>
      <w:divBdr>
        <w:top w:val="none" w:sz="0" w:space="0" w:color="auto"/>
        <w:left w:val="none" w:sz="0" w:space="0" w:color="auto"/>
        <w:bottom w:val="none" w:sz="0" w:space="0" w:color="auto"/>
        <w:right w:val="none" w:sz="0" w:space="0" w:color="auto"/>
      </w:divBdr>
      <w:divsChild>
        <w:div w:id="2060014979">
          <w:marLeft w:val="0"/>
          <w:marRight w:val="0"/>
          <w:marTop w:val="0"/>
          <w:marBottom w:val="0"/>
          <w:divBdr>
            <w:top w:val="none" w:sz="0" w:space="0" w:color="auto"/>
            <w:left w:val="none" w:sz="0" w:space="0" w:color="auto"/>
            <w:bottom w:val="none" w:sz="0" w:space="0" w:color="auto"/>
            <w:right w:val="none" w:sz="0" w:space="0" w:color="auto"/>
          </w:divBdr>
          <w:divsChild>
            <w:div w:id="1279020100">
              <w:marLeft w:val="0"/>
              <w:marRight w:val="0"/>
              <w:marTop w:val="0"/>
              <w:marBottom w:val="0"/>
              <w:divBdr>
                <w:top w:val="none" w:sz="0" w:space="0" w:color="auto"/>
                <w:left w:val="none" w:sz="0" w:space="0" w:color="auto"/>
                <w:bottom w:val="none" w:sz="0" w:space="0" w:color="auto"/>
                <w:right w:val="none" w:sz="0" w:space="0" w:color="auto"/>
              </w:divBdr>
              <w:divsChild>
                <w:div w:id="1309437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820140">
      <w:bodyDiv w:val="1"/>
      <w:marLeft w:val="0"/>
      <w:marRight w:val="0"/>
      <w:marTop w:val="0"/>
      <w:marBottom w:val="0"/>
      <w:divBdr>
        <w:top w:val="none" w:sz="0" w:space="0" w:color="auto"/>
        <w:left w:val="none" w:sz="0" w:space="0" w:color="auto"/>
        <w:bottom w:val="none" w:sz="0" w:space="0" w:color="auto"/>
        <w:right w:val="none" w:sz="0" w:space="0" w:color="auto"/>
      </w:divBdr>
    </w:div>
    <w:div w:id="753863951">
      <w:bodyDiv w:val="1"/>
      <w:marLeft w:val="0"/>
      <w:marRight w:val="0"/>
      <w:marTop w:val="0"/>
      <w:marBottom w:val="0"/>
      <w:divBdr>
        <w:top w:val="none" w:sz="0" w:space="0" w:color="auto"/>
        <w:left w:val="none" w:sz="0" w:space="0" w:color="auto"/>
        <w:bottom w:val="none" w:sz="0" w:space="0" w:color="auto"/>
        <w:right w:val="none" w:sz="0" w:space="0" w:color="auto"/>
      </w:divBdr>
    </w:div>
    <w:div w:id="755515807">
      <w:bodyDiv w:val="1"/>
      <w:marLeft w:val="0"/>
      <w:marRight w:val="0"/>
      <w:marTop w:val="0"/>
      <w:marBottom w:val="0"/>
      <w:divBdr>
        <w:top w:val="none" w:sz="0" w:space="0" w:color="auto"/>
        <w:left w:val="none" w:sz="0" w:space="0" w:color="auto"/>
        <w:bottom w:val="none" w:sz="0" w:space="0" w:color="auto"/>
        <w:right w:val="none" w:sz="0" w:space="0" w:color="auto"/>
      </w:divBdr>
    </w:div>
    <w:div w:id="760446227">
      <w:bodyDiv w:val="1"/>
      <w:marLeft w:val="0"/>
      <w:marRight w:val="0"/>
      <w:marTop w:val="0"/>
      <w:marBottom w:val="0"/>
      <w:divBdr>
        <w:top w:val="none" w:sz="0" w:space="0" w:color="auto"/>
        <w:left w:val="none" w:sz="0" w:space="0" w:color="auto"/>
        <w:bottom w:val="none" w:sz="0" w:space="0" w:color="auto"/>
        <w:right w:val="none" w:sz="0" w:space="0" w:color="auto"/>
      </w:divBdr>
    </w:div>
    <w:div w:id="764612264">
      <w:bodyDiv w:val="1"/>
      <w:marLeft w:val="0"/>
      <w:marRight w:val="0"/>
      <w:marTop w:val="0"/>
      <w:marBottom w:val="0"/>
      <w:divBdr>
        <w:top w:val="none" w:sz="0" w:space="0" w:color="auto"/>
        <w:left w:val="none" w:sz="0" w:space="0" w:color="auto"/>
        <w:bottom w:val="none" w:sz="0" w:space="0" w:color="auto"/>
        <w:right w:val="none" w:sz="0" w:space="0" w:color="auto"/>
      </w:divBdr>
    </w:div>
    <w:div w:id="768769069">
      <w:bodyDiv w:val="1"/>
      <w:marLeft w:val="0"/>
      <w:marRight w:val="0"/>
      <w:marTop w:val="0"/>
      <w:marBottom w:val="0"/>
      <w:divBdr>
        <w:top w:val="none" w:sz="0" w:space="0" w:color="auto"/>
        <w:left w:val="none" w:sz="0" w:space="0" w:color="auto"/>
        <w:bottom w:val="none" w:sz="0" w:space="0" w:color="auto"/>
        <w:right w:val="none" w:sz="0" w:space="0" w:color="auto"/>
      </w:divBdr>
      <w:divsChild>
        <w:div w:id="575896429">
          <w:marLeft w:val="0"/>
          <w:marRight w:val="0"/>
          <w:marTop w:val="0"/>
          <w:marBottom w:val="0"/>
          <w:divBdr>
            <w:top w:val="none" w:sz="0" w:space="0" w:color="auto"/>
            <w:left w:val="none" w:sz="0" w:space="0" w:color="auto"/>
            <w:bottom w:val="none" w:sz="0" w:space="0" w:color="auto"/>
            <w:right w:val="none" w:sz="0" w:space="0" w:color="auto"/>
          </w:divBdr>
          <w:divsChild>
            <w:div w:id="662702845">
              <w:marLeft w:val="0"/>
              <w:marRight w:val="0"/>
              <w:marTop w:val="0"/>
              <w:marBottom w:val="0"/>
              <w:divBdr>
                <w:top w:val="none" w:sz="0" w:space="0" w:color="auto"/>
                <w:left w:val="none" w:sz="0" w:space="0" w:color="auto"/>
                <w:bottom w:val="none" w:sz="0" w:space="0" w:color="auto"/>
                <w:right w:val="none" w:sz="0" w:space="0" w:color="auto"/>
              </w:divBdr>
              <w:divsChild>
                <w:div w:id="1300185577">
                  <w:marLeft w:val="0"/>
                  <w:marRight w:val="0"/>
                  <w:marTop w:val="0"/>
                  <w:marBottom w:val="0"/>
                  <w:divBdr>
                    <w:top w:val="none" w:sz="0" w:space="0" w:color="auto"/>
                    <w:left w:val="none" w:sz="0" w:space="0" w:color="auto"/>
                    <w:bottom w:val="none" w:sz="0" w:space="0" w:color="auto"/>
                    <w:right w:val="none" w:sz="0" w:space="0" w:color="auto"/>
                  </w:divBdr>
                  <w:divsChild>
                    <w:div w:id="160334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0011533">
      <w:bodyDiv w:val="1"/>
      <w:marLeft w:val="0"/>
      <w:marRight w:val="0"/>
      <w:marTop w:val="0"/>
      <w:marBottom w:val="0"/>
      <w:divBdr>
        <w:top w:val="none" w:sz="0" w:space="0" w:color="auto"/>
        <w:left w:val="none" w:sz="0" w:space="0" w:color="auto"/>
        <w:bottom w:val="none" w:sz="0" w:space="0" w:color="auto"/>
        <w:right w:val="none" w:sz="0" w:space="0" w:color="auto"/>
      </w:divBdr>
    </w:div>
    <w:div w:id="774833399">
      <w:bodyDiv w:val="1"/>
      <w:marLeft w:val="0"/>
      <w:marRight w:val="0"/>
      <w:marTop w:val="0"/>
      <w:marBottom w:val="0"/>
      <w:divBdr>
        <w:top w:val="none" w:sz="0" w:space="0" w:color="auto"/>
        <w:left w:val="none" w:sz="0" w:space="0" w:color="auto"/>
        <w:bottom w:val="none" w:sz="0" w:space="0" w:color="auto"/>
        <w:right w:val="none" w:sz="0" w:space="0" w:color="auto"/>
      </w:divBdr>
      <w:divsChild>
        <w:div w:id="1810826078">
          <w:marLeft w:val="0"/>
          <w:marRight w:val="0"/>
          <w:marTop w:val="0"/>
          <w:marBottom w:val="0"/>
          <w:divBdr>
            <w:top w:val="none" w:sz="0" w:space="0" w:color="auto"/>
            <w:left w:val="none" w:sz="0" w:space="0" w:color="auto"/>
            <w:bottom w:val="none" w:sz="0" w:space="0" w:color="auto"/>
            <w:right w:val="none" w:sz="0" w:space="0" w:color="auto"/>
          </w:divBdr>
          <w:divsChild>
            <w:div w:id="2129080923">
              <w:marLeft w:val="0"/>
              <w:marRight w:val="0"/>
              <w:marTop w:val="0"/>
              <w:marBottom w:val="0"/>
              <w:divBdr>
                <w:top w:val="none" w:sz="0" w:space="0" w:color="auto"/>
                <w:left w:val="none" w:sz="0" w:space="0" w:color="auto"/>
                <w:bottom w:val="none" w:sz="0" w:space="0" w:color="auto"/>
                <w:right w:val="none" w:sz="0" w:space="0" w:color="auto"/>
              </w:divBdr>
              <w:divsChild>
                <w:div w:id="1217467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711606">
      <w:bodyDiv w:val="1"/>
      <w:marLeft w:val="0"/>
      <w:marRight w:val="0"/>
      <w:marTop w:val="0"/>
      <w:marBottom w:val="0"/>
      <w:divBdr>
        <w:top w:val="none" w:sz="0" w:space="0" w:color="auto"/>
        <w:left w:val="none" w:sz="0" w:space="0" w:color="auto"/>
        <w:bottom w:val="none" w:sz="0" w:space="0" w:color="auto"/>
        <w:right w:val="none" w:sz="0" w:space="0" w:color="auto"/>
      </w:divBdr>
    </w:div>
    <w:div w:id="775835481">
      <w:bodyDiv w:val="1"/>
      <w:marLeft w:val="0"/>
      <w:marRight w:val="0"/>
      <w:marTop w:val="0"/>
      <w:marBottom w:val="0"/>
      <w:divBdr>
        <w:top w:val="none" w:sz="0" w:space="0" w:color="auto"/>
        <w:left w:val="none" w:sz="0" w:space="0" w:color="auto"/>
        <w:bottom w:val="none" w:sz="0" w:space="0" w:color="auto"/>
        <w:right w:val="none" w:sz="0" w:space="0" w:color="auto"/>
      </w:divBdr>
    </w:div>
    <w:div w:id="795492630">
      <w:bodyDiv w:val="1"/>
      <w:marLeft w:val="0"/>
      <w:marRight w:val="0"/>
      <w:marTop w:val="0"/>
      <w:marBottom w:val="0"/>
      <w:divBdr>
        <w:top w:val="none" w:sz="0" w:space="0" w:color="auto"/>
        <w:left w:val="none" w:sz="0" w:space="0" w:color="auto"/>
        <w:bottom w:val="none" w:sz="0" w:space="0" w:color="auto"/>
        <w:right w:val="none" w:sz="0" w:space="0" w:color="auto"/>
      </w:divBdr>
      <w:divsChild>
        <w:div w:id="214315706">
          <w:marLeft w:val="0"/>
          <w:marRight w:val="0"/>
          <w:marTop w:val="0"/>
          <w:marBottom w:val="0"/>
          <w:divBdr>
            <w:top w:val="none" w:sz="0" w:space="0" w:color="auto"/>
            <w:left w:val="none" w:sz="0" w:space="0" w:color="auto"/>
            <w:bottom w:val="none" w:sz="0" w:space="0" w:color="auto"/>
            <w:right w:val="none" w:sz="0" w:space="0" w:color="auto"/>
          </w:divBdr>
          <w:divsChild>
            <w:div w:id="78790250">
              <w:marLeft w:val="0"/>
              <w:marRight w:val="0"/>
              <w:marTop w:val="0"/>
              <w:marBottom w:val="0"/>
              <w:divBdr>
                <w:top w:val="none" w:sz="0" w:space="0" w:color="auto"/>
                <w:left w:val="none" w:sz="0" w:space="0" w:color="auto"/>
                <w:bottom w:val="none" w:sz="0" w:space="0" w:color="auto"/>
                <w:right w:val="none" w:sz="0" w:space="0" w:color="auto"/>
              </w:divBdr>
              <w:divsChild>
                <w:div w:id="1218667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688973">
      <w:bodyDiv w:val="1"/>
      <w:marLeft w:val="0"/>
      <w:marRight w:val="0"/>
      <w:marTop w:val="0"/>
      <w:marBottom w:val="0"/>
      <w:divBdr>
        <w:top w:val="none" w:sz="0" w:space="0" w:color="auto"/>
        <w:left w:val="none" w:sz="0" w:space="0" w:color="auto"/>
        <w:bottom w:val="none" w:sz="0" w:space="0" w:color="auto"/>
        <w:right w:val="none" w:sz="0" w:space="0" w:color="auto"/>
      </w:divBdr>
    </w:div>
    <w:div w:id="801727067">
      <w:bodyDiv w:val="1"/>
      <w:marLeft w:val="0"/>
      <w:marRight w:val="0"/>
      <w:marTop w:val="0"/>
      <w:marBottom w:val="0"/>
      <w:divBdr>
        <w:top w:val="none" w:sz="0" w:space="0" w:color="auto"/>
        <w:left w:val="none" w:sz="0" w:space="0" w:color="auto"/>
        <w:bottom w:val="none" w:sz="0" w:space="0" w:color="auto"/>
        <w:right w:val="none" w:sz="0" w:space="0" w:color="auto"/>
      </w:divBdr>
    </w:div>
    <w:div w:id="808280705">
      <w:bodyDiv w:val="1"/>
      <w:marLeft w:val="0"/>
      <w:marRight w:val="0"/>
      <w:marTop w:val="0"/>
      <w:marBottom w:val="0"/>
      <w:divBdr>
        <w:top w:val="none" w:sz="0" w:space="0" w:color="auto"/>
        <w:left w:val="none" w:sz="0" w:space="0" w:color="auto"/>
        <w:bottom w:val="none" w:sz="0" w:space="0" w:color="auto"/>
        <w:right w:val="none" w:sz="0" w:space="0" w:color="auto"/>
      </w:divBdr>
    </w:div>
    <w:div w:id="810755455">
      <w:bodyDiv w:val="1"/>
      <w:marLeft w:val="0"/>
      <w:marRight w:val="0"/>
      <w:marTop w:val="0"/>
      <w:marBottom w:val="0"/>
      <w:divBdr>
        <w:top w:val="none" w:sz="0" w:space="0" w:color="auto"/>
        <w:left w:val="none" w:sz="0" w:space="0" w:color="auto"/>
        <w:bottom w:val="none" w:sz="0" w:space="0" w:color="auto"/>
        <w:right w:val="none" w:sz="0" w:space="0" w:color="auto"/>
      </w:divBdr>
    </w:div>
    <w:div w:id="814029011">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16075206">
      <w:bodyDiv w:val="1"/>
      <w:marLeft w:val="0"/>
      <w:marRight w:val="0"/>
      <w:marTop w:val="0"/>
      <w:marBottom w:val="0"/>
      <w:divBdr>
        <w:top w:val="none" w:sz="0" w:space="0" w:color="auto"/>
        <w:left w:val="none" w:sz="0" w:space="0" w:color="auto"/>
        <w:bottom w:val="none" w:sz="0" w:space="0" w:color="auto"/>
        <w:right w:val="none" w:sz="0" w:space="0" w:color="auto"/>
      </w:divBdr>
    </w:div>
    <w:div w:id="820924452">
      <w:bodyDiv w:val="1"/>
      <w:marLeft w:val="0"/>
      <w:marRight w:val="0"/>
      <w:marTop w:val="0"/>
      <w:marBottom w:val="0"/>
      <w:divBdr>
        <w:top w:val="none" w:sz="0" w:space="0" w:color="auto"/>
        <w:left w:val="none" w:sz="0" w:space="0" w:color="auto"/>
        <w:bottom w:val="none" w:sz="0" w:space="0" w:color="auto"/>
        <w:right w:val="none" w:sz="0" w:space="0" w:color="auto"/>
      </w:divBdr>
    </w:div>
    <w:div w:id="824857519">
      <w:bodyDiv w:val="1"/>
      <w:marLeft w:val="0"/>
      <w:marRight w:val="0"/>
      <w:marTop w:val="0"/>
      <w:marBottom w:val="0"/>
      <w:divBdr>
        <w:top w:val="none" w:sz="0" w:space="0" w:color="auto"/>
        <w:left w:val="none" w:sz="0" w:space="0" w:color="auto"/>
        <w:bottom w:val="none" w:sz="0" w:space="0" w:color="auto"/>
        <w:right w:val="none" w:sz="0" w:space="0" w:color="auto"/>
      </w:divBdr>
      <w:divsChild>
        <w:div w:id="599873747">
          <w:marLeft w:val="0"/>
          <w:marRight w:val="0"/>
          <w:marTop w:val="0"/>
          <w:marBottom w:val="0"/>
          <w:divBdr>
            <w:top w:val="none" w:sz="0" w:space="0" w:color="auto"/>
            <w:left w:val="none" w:sz="0" w:space="0" w:color="auto"/>
            <w:bottom w:val="none" w:sz="0" w:space="0" w:color="auto"/>
            <w:right w:val="none" w:sz="0" w:space="0" w:color="auto"/>
          </w:divBdr>
          <w:divsChild>
            <w:div w:id="1842352447">
              <w:marLeft w:val="0"/>
              <w:marRight w:val="0"/>
              <w:marTop w:val="0"/>
              <w:marBottom w:val="0"/>
              <w:divBdr>
                <w:top w:val="none" w:sz="0" w:space="0" w:color="auto"/>
                <w:left w:val="none" w:sz="0" w:space="0" w:color="auto"/>
                <w:bottom w:val="none" w:sz="0" w:space="0" w:color="auto"/>
                <w:right w:val="none" w:sz="0" w:space="0" w:color="auto"/>
              </w:divBdr>
              <w:divsChild>
                <w:div w:id="201171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839094">
      <w:bodyDiv w:val="1"/>
      <w:marLeft w:val="0"/>
      <w:marRight w:val="0"/>
      <w:marTop w:val="0"/>
      <w:marBottom w:val="0"/>
      <w:divBdr>
        <w:top w:val="none" w:sz="0" w:space="0" w:color="auto"/>
        <w:left w:val="none" w:sz="0" w:space="0" w:color="auto"/>
        <w:bottom w:val="none" w:sz="0" w:space="0" w:color="auto"/>
        <w:right w:val="none" w:sz="0" w:space="0" w:color="auto"/>
      </w:divBdr>
    </w:div>
    <w:div w:id="838813078">
      <w:bodyDiv w:val="1"/>
      <w:marLeft w:val="0"/>
      <w:marRight w:val="0"/>
      <w:marTop w:val="0"/>
      <w:marBottom w:val="0"/>
      <w:divBdr>
        <w:top w:val="none" w:sz="0" w:space="0" w:color="auto"/>
        <w:left w:val="none" w:sz="0" w:space="0" w:color="auto"/>
        <w:bottom w:val="none" w:sz="0" w:space="0" w:color="auto"/>
        <w:right w:val="none" w:sz="0" w:space="0" w:color="auto"/>
      </w:divBdr>
      <w:divsChild>
        <w:div w:id="426540245">
          <w:marLeft w:val="0"/>
          <w:marRight w:val="0"/>
          <w:marTop w:val="0"/>
          <w:marBottom w:val="0"/>
          <w:divBdr>
            <w:top w:val="none" w:sz="0" w:space="0" w:color="auto"/>
            <w:left w:val="none" w:sz="0" w:space="0" w:color="auto"/>
            <w:bottom w:val="none" w:sz="0" w:space="0" w:color="auto"/>
            <w:right w:val="none" w:sz="0" w:space="0" w:color="auto"/>
          </w:divBdr>
          <w:divsChild>
            <w:div w:id="496313854">
              <w:marLeft w:val="0"/>
              <w:marRight w:val="0"/>
              <w:marTop w:val="0"/>
              <w:marBottom w:val="0"/>
              <w:divBdr>
                <w:top w:val="none" w:sz="0" w:space="0" w:color="auto"/>
                <w:left w:val="none" w:sz="0" w:space="0" w:color="auto"/>
                <w:bottom w:val="none" w:sz="0" w:space="0" w:color="auto"/>
                <w:right w:val="none" w:sz="0" w:space="0" w:color="auto"/>
              </w:divBdr>
              <w:divsChild>
                <w:div w:id="1760522879">
                  <w:marLeft w:val="0"/>
                  <w:marRight w:val="0"/>
                  <w:marTop w:val="0"/>
                  <w:marBottom w:val="0"/>
                  <w:divBdr>
                    <w:top w:val="none" w:sz="0" w:space="0" w:color="auto"/>
                    <w:left w:val="none" w:sz="0" w:space="0" w:color="auto"/>
                    <w:bottom w:val="none" w:sz="0" w:space="0" w:color="auto"/>
                    <w:right w:val="none" w:sz="0" w:space="0" w:color="auto"/>
                  </w:divBdr>
                  <w:divsChild>
                    <w:div w:id="48558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958941">
      <w:bodyDiv w:val="1"/>
      <w:marLeft w:val="0"/>
      <w:marRight w:val="0"/>
      <w:marTop w:val="0"/>
      <w:marBottom w:val="0"/>
      <w:divBdr>
        <w:top w:val="none" w:sz="0" w:space="0" w:color="auto"/>
        <w:left w:val="none" w:sz="0" w:space="0" w:color="auto"/>
        <w:bottom w:val="none" w:sz="0" w:space="0" w:color="auto"/>
        <w:right w:val="none" w:sz="0" w:space="0" w:color="auto"/>
      </w:divBdr>
    </w:div>
    <w:div w:id="839271526">
      <w:bodyDiv w:val="1"/>
      <w:marLeft w:val="0"/>
      <w:marRight w:val="0"/>
      <w:marTop w:val="0"/>
      <w:marBottom w:val="0"/>
      <w:divBdr>
        <w:top w:val="none" w:sz="0" w:space="0" w:color="auto"/>
        <w:left w:val="none" w:sz="0" w:space="0" w:color="auto"/>
        <w:bottom w:val="none" w:sz="0" w:space="0" w:color="auto"/>
        <w:right w:val="none" w:sz="0" w:space="0" w:color="auto"/>
      </w:divBdr>
    </w:div>
    <w:div w:id="840507933">
      <w:bodyDiv w:val="1"/>
      <w:marLeft w:val="0"/>
      <w:marRight w:val="0"/>
      <w:marTop w:val="0"/>
      <w:marBottom w:val="0"/>
      <w:divBdr>
        <w:top w:val="none" w:sz="0" w:space="0" w:color="auto"/>
        <w:left w:val="none" w:sz="0" w:space="0" w:color="auto"/>
        <w:bottom w:val="none" w:sz="0" w:space="0" w:color="auto"/>
        <w:right w:val="none" w:sz="0" w:space="0" w:color="auto"/>
      </w:divBdr>
      <w:divsChild>
        <w:div w:id="1687125686">
          <w:marLeft w:val="0"/>
          <w:marRight w:val="0"/>
          <w:marTop w:val="0"/>
          <w:marBottom w:val="0"/>
          <w:divBdr>
            <w:top w:val="none" w:sz="0" w:space="0" w:color="auto"/>
            <w:left w:val="none" w:sz="0" w:space="0" w:color="auto"/>
            <w:bottom w:val="none" w:sz="0" w:space="0" w:color="auto"/>
            <w:right w:val="none" w:sz="0" w:space="0" w:color="auto"/>
          </w:divBdr>
          <w:divsChild>
            <w:div w:id="1388803183">
              <w:marLeft w:val="0"/>
              <w:marRight w:val="0"/>
              <w:marTop w:val="0"/>
              <w:marBottom w:val="0"/>
              <w:divBdr>
                <w:top w:val="none" w:sz="0" w:space="0" w:color="auto"/>
                <w:left w:val="none" w:sz="0" w:space="0" w:color="auto"/>
                <w:bottom w:val="none" w:sz="0" w:space="0" w:color="auto"/>
                <w:right w:val="none" w:sz="0" w:space="0" w:color="auto"/>
              </w:divBdr>
              <w:divsChild>
                <w:div w:id="95028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7065403">
      <w:bodyDiv w:val="1"/>
      <w:marLeft w:val="0"/>
      <w:marRight w:val="0"/>
      <w:marTop w:val="0"/>
      <w:marBottom w:val="0"/>
      <w:divBdr>
        <w:top w:val="none" w:sz="0" w:space="0" w:color="auto"/>
        <w:left w:val="none" w:sz="0" w:space="0" w:color="auto"/>
        <w:bottom w:val="none" w:sz="0" w:space="0" w:color="auto"/>
        <w:right w:val="none" w:sz="0" w:space="0" w:color="auto"/>
      </w:divBdr>
    </w:div>
    <w:div w:id="848251812">
      <w:bodyDiv w:val="1"/>
      <w:marLeft w:val="0"/>
      <w:marRight w:val="0"/>
      <w:marTop w:val="0"/>
      <w:marBottom w:val="0"/>
      <w:divBdr>
        <w:top w:val="none" w:sz="0" w:space="0" w:color="auto"/>
        <w:left w:val="none" w:sz="0" w:space="0" w:color="auto"/>
        <w:bottom w:val="none" w:sz="0" w:space="0" w:color="auto"/>
        <w:right w:val="none" w:sz="0" w:space="0" w:color="auto"/>
      </w:divBdr>
      <w:divsChild>
        <w:div w:id="1764103374">
          <w:marLeft w:val="0"/>
          <w:marRight w:val="0"/>
          <w:marTop w:val="0"/>
          <w:marBottom w:val="0"/>
          <w:divBdr>
            <w:top w:val="none" w:sz="0" w:space="0" w:color="auto"/>
            <w:left w:val="none" w:sz="0" w:space="0" w:color="auto"/>
            <w:bottom w:val="none" w:sz="0" w:space="0" w:color="auto"/>
            <w:right w:val="none" w:sz="0" w:space="0" w:color="auto"/>
          </w:divBdr>
          <w:divsChild>
            <w:div w:id="698120216">
              <w:marLeft w:val="0"/>
              <w:marRight w:val="0"/>
              <w:marTop w:val="0"/>
              <w:marBottom w:val="0"/>
              <w:divBdr>
                <w:top w:val="none" w:sz="0" w:space="0" w:color="auto"/>
                <w:left w:val="none" w:sz="0" w:space="0" w:color="auto"/>
                <w:bottom w:val="none" w:sz="0" w:space="0" w:color="auto"/>
                <w:right w:val="none" w:sz="0" w:space="0" w:color="auto"/>
              </w:divBdr>
              <w:divsChild>
                <w:div w:id="1466121835">
                  <w:marLeft w:val="0"/>
                  <w:marRight w:val="0"/>
                  <w:marTop w:val="0"/>
                  <w:marBottom w:val="0"/>
                  <w:divBdr>
                    <w:top w:val="none" w:sz="0" w:space="0" w:color="auto"/>
                    <w:left w:val="none" w:sz="0" w:space="0" w:color="auto"/>
                    <w:bottom w:val="none" w:sz="0" w:space="0" w:color="auto"/>
                    <w:right w:val="none" w:sz="0" w:space="0" w:color="auto"/>
                  </w:divBdr>
                  <w:divsChild>
                    <w:div w:id="2137290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9224320">
      <w:bodyDiv w:val="1"/>
      <w:marLeft w:val="0"/>
      <w:marRight w:val="0"/>
      <w:marTop w:val="0"/>
      <w:marBottom w:val="0"/>
      <w:divBdr>
        <w:top w:val="none" w:sz="0" w:space="0" w:color="auto"/>
        <w:left w:val="none" w:sz="0" w:space="0" w:color="auto"/>
        <w:bottom w:val="none" w:sz="0" w:space="0" w:color="auto"/>
        <w:right w:val="none" w:sz="0" w:space="0" w:color="auto"/>
      </w:divBdr>
      <w:divsChild>
        <w:div w:id="960645813">
          <w:marLeft w:val="0"/>
          <w:marRight w:val="0"/>
          <w:marTop w:val="0"/>
          <w:marBottom w:val="0"/>
          <w:divBdr>
            <w:top w:val="none" w:sz="0" w:space="0" w:color="auto"/>
            <w:left w:val="none" w:sz="0" w:space="0" w:color="auto"/>
            <w:bottom w:val="none" w:sz="0" w:space="0" w:color="auto"/>
            <w:right w:val="none" w:sz="0" w:space="0" w:color="auto"/>
          </w:divBdr>
          <w:divsChild>
            <w:div w:id="1038116879">
              <w:marLeft w:val="0"/>
              <w:marRight w:val="0"/>
              <w:marTop w:val="0"/>
              <w:marBottom w:val="0"/>
              <w:divBdr>
                <w:top w:val="none" w:sz="0" w:space="0" w:color="auto"/>
                <w:left w:val="none" w:sz="0" w:space="0" w:color="auto"/>
                <w:bottom w:val="none" w:sz="0" w:space="0" w:color="auto"/>
                <w:right w:val="none" w:sz="0" w:space="0" w:color="auto"/>
              </w:divBdr>
              <w:divsChild>
                <w:div w:id="1469085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58129948">
      <w:bodyDiv w:val="1"/>
      <w:marLeft w:val="0"/>
      <w:marRight w:val="0"/>
      <w:marTop w:val="0"/>
      <w:marBottom w:val="0"/>
      <w:divBdr>
        <w:top w:val="none" w:sz="0" w:space="0" w:color="auto"/>
        <w:left w:val="none" w:sz="0" w:space="0" w:color="auto"/>
        <w:bottom w:val="none" w:sz="0" w:space="0" w:color="auto"/>
        <w:right w:val="none" w:sz="0" w:space="0" w:color="auto"/>
      </w:divBdr>
    </w:div>
    <w:div w:id="859978085">
      <w:bodyDiv w:val="1"/>
      <w:marLeft w:val="0"/>
      <w:marRight w:val="0"/>
      <w:marTop w:val="0"/>
      <w:marBottom w:val="0"/>
      <w:divBdr>
        <w:top w:val="none" w:sz="0" w:space="0" w:color="auto"/>
        <w:left w:val="none" w:sz="0" w:space="0" w:color="auto"/>
        <w:bottom w:val="none" w:sz="0" w:space="0" w:color="auto"/>
        <w:right w:val="none" w:sz="0" w:space="0" w:color="auto"/>
      </w:divBdr>
      <w:divsChild>
        <w:div w:id="245456797">
          <w:marLeft w:val="0"/>
          <w:marRight w:val="0"/>
          <w:marTop w:val="0"/>
          <w:marBottom w:val="0"/>
          <w:divBdr>
            <w:top w:val="none" w:sz="0" w:space="0" w:color="auto"/>
            <w:left w:val="none" w:sz="0" w:space="0" w:color="auto"/>
            <w:bottom w:val="none" w:sz="0" w:space="0" w:color="auto"/>
            <w:right w:val="none" w:sz="0" w:space="0" w:color="auto"/>
          </w:divBdr>
          <w:divsChild>
            <w:div w:id="219026454">
              <w:marLeft w:val="0"/>
              <w:marRight w:val="0"/>
              <w:marTop w:val="0"/>
              <w:marBottom w:val="0"/>
              <w:divBdr>
                <w:top w:val="none" w:sz="0" w:space="0" w:color="auto"/>
                <w:left w:val="none" w:sz="0" w:space="0" w:color="auto"/>
                <w:bottom w:val="none" w:sz="0" w:space="0" w:color="auto"/>
                <w:right w:val="none" w:sz="0" w:space="0" w:color="auto"/>
              </w:divBdr>
              <w:divsChild>
                <w:div w:id="940843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987947">
      <w:bodyDiv w:val="1"/>
      <w:marLeft w:val="0"/>
      <w:marRight w:val="0"/>
      <w:marTop w:val="0"/>
      <w:marBottom w:val="0"/>
      <w:divBdr>
        <w:top w:val="none" w:sz="0" w:space="0" w:color="auto"/>
        <w:left w:val="none" w:sz="0" w:space="0" w:color="auto"/>
        <w:bottom w:val="none" w:sz="0" w:space="0" w:color="auto"/>
        <w:right w:val="none" w:sz="0" w:space="0" w:color="auto"/>
      </w:divBdr>
      <w:divsChild>
        <w:div w:id="149369344">
          <w:marLeft w:val="0"/>
          <w:marRight w:val="0"/>
          <w:marTop w:val="0"/>
          <w:marBottom w:val="0"/>
          <w:divBdr>
            <w:top w:val="none" w:sz="0" w:space="0" w:color="auto"/>
            <w:left w:val="none" w:sz="0" w:space="0" w:color="auto"/>
            <w:bottom w:val="none" w:sz="0" w:space="0" w:color="auto"/>
            <w:right w:val="none" w:sz="0" w:space="0" w:color="auto"/>
          </w:divBdr>
          <w:divsChild>
            <w:div w:id="1622691012">
              <w:marLeft w:val="0"/>
              <w:marRight w:val="0"/>
              <w:marTop w:val="0"/>
              <w:marBottom w:val="0"/>
              <w:divBdr>
                <w:top w:val="none" w:sz="0" w:space="0" w:color="auto"/>
                <w:left w:val="none" w:sz="0" w:space="0" w:color="auto"/>
                <w:bottom w:val="none" w:sz="0" w:space="0" w:color="auto"/>
                <w:right w:val="none" w:sz="0" w:space="0" w:color="auto"/>
              </w:divBdr>
              <w:divsChild>
                <w:div w:id="2044791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689210">
      <w:bodyDiv w:val="1"/>
      <w:marLeft w:val="0"/>
      <w:marRight w:val="0"/>
      <w:marTop w:val="0"/>
      <w:marBottom w:val="0"/>
      <w:divBdr>
        <w:top w:val="none" w:sz="0" w:space="0" w:color="auto"/>
        <w:left w:val="none" w:sz="0" w:space="0" w:color="auto"/>
        <w:bottom w:val="none" w:sz="0" w:space="0" w:color="auto"/>
        <w:right w:val="none" w:sz="0" w:space="0" w:color="auto"/>
      </w:divBdr>
      <w:divsChild>
        <w:div w:id="1297296141">
          <w:marLeft w:val="0"/>
          <w:marRight w:val="0"/>
          <w:marTop w:val="0"/>
          <w:marBottom w:val="0"/>
          <w:divBdr>
            <w:top w:val="none" w:sz="0" w:space="0" w:color="auto"/>
            <w:left w:val="none" w:sz="0" w:space="0" w:color="auto"/>
            <w:bottom w:val="none" w:sz="0" w:space="0" w:color="auto"/>
            <w:right w:val="none" w:sz="0" w:space="0" w:color="auto"/>
          </w:divBdr>
          <w:divsChild>
            <w:div w:id="638874721">
              <w:marLeft w:val="0"/>
              <w:marRight w:val="0"/>
              <w:marTop w:val="0"/>
              <w:marBottom w:val="0"/>
              <w:divBdr>
                <w:top w:val="none" w:sz="0" w:space="0" w:color="auto"/>
                <w:left w:val="none" w:sz="0" w:space="0" w:color="auto"/>
                <w:bottom w:val="none" w:sz="0" w:space="0" w:color="auto"/>
                <w:right w:val="none" w:sz="0" w:space="0" w:color="auto"/>
              </w:divBdr>
              <w:divsChild>
                <w:div w:id="189303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886793847">
      <w:bodyDiv w:val="1"/>
      <w:marLeft w:val="0"/>
      <w:marRight w:val="0"/>
      <w:marTop w:val="0"/>
      <w:marBottom w:val="0"/>
      <w:divBdr>
        <w:top w:val="none" w:sz="0" w:space="0" w:color="auto"/>
        <w:left w:val="none" w:sz="0" w:space="0" w:color="auto"/>
        <w:bottom w:val="none" w:sz="0" w:space="0" w:color="auto"/>
        <w:right w:val="none" w:sz="0" w:space="0" w:color="auto"/>
      </w:divBdr>
    </w:div>
    <w:div w:id="890730048">
      <w:bodyDiv w:val="1"/>
      <w:marLeft w:val="0"/>
      <w:marRight w:val="0"/>
      <w:marTop w:val="0"/>
      <w:marBottom w:val="0"/>
      <w:divBdr>
        <w:top w:val="none" w:sz="0" w:space="0" w:color="auto"/>
        <w:left w:val="none" w:sz="0" w:space="0" w:color="auto"/>
        <w:bottom w:val="none" w:sz="0" w:space="0" w:color="auto"/>
        <w:right w:val="none" w:sz="0" w:space="0" w:color="auto"/>
      </w:divBdr>
    </w:div>
    <w:div w:id="897013332">
      <w:bodyDiv w:val="1"/>
      <w:marLeft w:val="0"/>
      <w:marRight w:val="0"/>
      <w:marTop w:val="0"/>
      <w:marBottom w:val="0"/>
      <w:divBdr>
        <w:top w:val="none" w:sz="0" w:space="0" w:color="auto"/>
        <w:left w:val="none" w:sz="0" w:space="0" w:color="auto"/>
        <w:bottom w:val="none" w:sz="0" w:space="0" w:color="auto"/>
        <w:right w:val="none" w:sz="0" w:space="0" w:color="auto"/>
      </w:divBdr>
      <w:divsChild>
        <w:div w:id="883248752">
          <w:marLeft w:val="0"/>
          <w:marRight w:val="0"/>
          <w:marTop w:val="0"/>
          <w:marBottom w:val="0"/>
          <w:divBdr>
            <w:top w:val="none" w:sz="0" w:space="0" w:color="auto"/>
            <w:left w:val="none" w:sz="0" w:space="0" w:color="auto"/>
            <w:bottom w:val="none" w:sz="0" w:space="0" w:color="auto"/>
            <w:right w:val="none" w:sz="0" w:space="0" w:color="auto"/>
          </w:divBdr>
          <w:divsChild>
            <w:div w:id="712971267">
              <w:marLeft w:val="0"/>
              <w:marRight w:val="0"/>
              <w:marTop w:val="0"/>
              <w:marBottom w:val="0"/>
              <w:divBdr>
                <w:top w:val="none" w:sz="0" w:space="0" w:color="auto"/>
                <w:left w:val="none" w:sz="0" w:space="0" w:color="auto"/>
                <w:bottom w:val="none" w:sz="0" w:space="0" w:color="auto"/>
                <w:right w:val="none" w:sz="0" w:space="0" w:color="auto"/>
              </w:divBdr>
              <w:divsChild>
                <w:div w:id="2091001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356216">
      <w:bodyDiv w:val="1"/>
      <w:marLeft w:val="0"/>
      <w:marRight w:val="0"/>
      <w:marTop w:val="0"/>
      <w:marBottom w:val="0"/>
      <w:divBdr>
        <w:top w:val="none" w:sz="0" w:space="0" w:color="auto"/>
        <w:left w:val="none" w:sz="0" w:space="0" w:color="auto"/>
        <w:bottom w:val="none" w:sz="0" w:space="0" w:color="auto"/>
        <w:right w:val="none" w:sz="0" w:space="0" w:color="auto"/>
      </w:divBdr>
    </w:div>
    <w:div w:id="912663533">
      <w:bodyDiv w:val="1"/>
      <w:marLeft w:val="0"/>
      <w:marRight w:val="0"/>
      <w:marTop w:val="0"/>
      <w:marBottom w:val="0"/>
      <w:divBdr>
        <w:top w:val="none" w:sz="0" w:space="0" w:color="auto"/>
        <w:left w:val="none" w:sz="0" w:space="0" w:color="auto"/>
        <w:bottom w:val="none" w:sz="0" w:space="0" w:color="auto"/>
        <w:right w:val="none" w:sz="0" w:space="0" w:color="auto"/>
      </w:divBdr>
      <w:divsChild>
        <w:div w:id="549266192">
          <w:marLeft w:val="0"/>
          <w:marRight w:val="0"/>
          <w:marTop w:val="0"/>
          <w:marBottom w:val="0"/>
          <w:divBdr>
            <w:top w:val="none" w:sz="0" w:space="0" w:color="auto"/>
            <w:left w:val="none" w:sz="0" w:space="0" w:color="auto"/>
            <w:bottom w:val="none" w:sz="0" w:space="0" w:color="auto"/>
            <w:right w:val="none" w:sz="0" w:space="0" w:color="auto"/>
          </w:divBdr>
          <w:divsChild>
            <w:div w:id="2066445998">
              <w:marLeft w:val="439"/>
              <w:marRight w:val="0"/>
              <w:marTop w:val="0"/>
              <w:marBottom w:val="0"/>
              <w:divBdr>
                <w:top w:val="none" w:sz="0" w:space="0" w:color="auto"/>
                <w:left w:val="none" w:sz="0" w:space="0" w:color="auto"/>
                <w:bottom w:val="none" w:sz="0" w:space="0" w:color="auto"/>
                <w:right w:val="none" w:sz="0" w:space="0" w:color="auto"/>
              </w:divBdr>
              <w:divsChild>
                <w:div w:id="848520562">
                  <w:marLeft w:val="0"/>
                  <w:marRight w:val="0"/>
                  <w:marTop w:val="0"/>
                  <w:marBottom w:val="0"/>
                  <w:divBdr>
                    <w:top w:val="none" w:sz="0" w:space="0" w:color="auto"/>
                    <w:left w:val="none" w:sz="0" w:space="0" w:color="auto"/>
                    <w:bottom w:val="none" w:sz="0" w:space="0" w:color="auto"/>
                    <w:right w:val="none" w:sz="0" w:space="0" w:color="auto"/>
                  </w:divBdr>
                  <w:divsChild>
                    <w:div w:id="2000190693">
                      <w:marLeft w:val="0"/>
                      <w:marRight w:val="0"/>
                      <w:marTop w:val="0"/>
                      <w:marBottom w:val="0"/>
                      <w:divBdr>
                        <w:top w:val="none" w:sz="0" w:space="0" w:color="auto"/>
                        <w:left w:val="none" w:sz="0" w:space="0" w:color="auto"/>
                        <w:bottom w:val="none" w:sz="0" w:space="0" w:color="auto"/>
                        <w:right w:val="none" w:sz="0" w:space="0" w:color="auto"/>
                      </w:divBdr>
                    </w:div>
                    <w:div w:id="298651310">
                      <w:marLeft w:val="17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498782">
          <w:marLeft w:val="0"/>
          <w:marRight w:val="0"/>
          <w:marTop w:val="0"/>
          <w:marBottom w:val="0"/>
          <w:divBdr>
            <w:top w:val="none" w:sz="0" w:space="0" w:color="auto"/>
            <w:left w:val="none" w:sz="0" w:space="0" w:color="auto"/>
            <w:bottom w:val="none" w:sz="0" w:space="0" w:color="auto"/>
            <w:right w:val="none" w:sz="0" w:space="0" w:color="auto"/>
          </w:divBdr>
        </w:div>
      </w:divsChild>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18102510">
      <w:bodyDiv w:val="1"/>
      <w:marLeft w:val="0"/>
      <w:marRight w:val="0"/>
      <w:marTop w:val="0"/>
      <w:marBottom w:val="0"/>
      <w:divBdr>
        <w:top w:val="none" w:sz="0" w:space="0" w:color="auto"/>
        <w:left w:val="none" w:sz="0" w:space="0" w:color="auto"/>
        <w:bottom w:val="none" w:sz="0" w:space="0" w:color="auto"/>
        <w:right w:val="none" w:sz="0" w:space="0" w:color="auto"/>
      </w:divBdr>
    </w:div>
    <w:div w:id="918904500">
      <w:bodyDiv w:val="1"/>
      <w:marLeft w:val="0"/>
      <w:marRight w:val="0"/>
      <w:marTop w:val="0"/>
      <w:marBottom w:val="0"/>
      <w:divBdr>
        <w:top w:val="none" w:sz="0" w:space="0" w:color="auto"/>
        <w:left w:val="none" w:sz="0" w:space="0" w:color="auto"/>
        <w:bottom w:val="none" w:sz="0" w:space="0" w:color="auto"/>
        <w:right w:val="none" w:sz="0" w:space="0" w:color="auto"/>
      </w:divBdr>
      <w:divsChild>
        <w:div w:id="1398476686">
          <w:marLeft w:val="0"/>
          <w:marRight w:val="0"/>
          <w:marTop w:val="0"/>
          <w:marBottom w:val="0"/>
          <w:divBdr>
            <w:top w:val="none" w:sz="0" w:space="0" w:color="auto"/>
            <w:left w:val="none" w:sz="0" w:space="0" w:color="auto"/>
            <w:bottom w:val="none" w:sz="0" w:space="0" w:color="auto"/>
            <w:right w:val="none" w:sz="0" w:space="0" w:color="auto"/>
          </w:divBdr>
          <w:divsChild>
            <w:div w:id="1289045506">
              <w:marLeft w:val="0"/>
              <w:marRight w:val="0"/>
              <w:marTop w:val="0"/>
              <w:marBottom w:val="0"/>
              <w:divBdr>
                <w:top w:val="none" w:sz="0" w:space="0" w:color="auto"/>
                <w:left w:val="none" w:sz="0" w:space="0" w:color="auto"/>
                <w:bottom w:val="none" w:sz="0" w:space="0" w:color="auto"/>
                <w:right w:val="none" w:sz="0" w:space="0" w:color="auto"/>
              </w:divBdr>
              <w:divsChild>
                <w:div w:id="379138404">
                  <w:marLeft w:val="0"/>
                  <w:marRight w:val="0"/>
                  <w:marTop w:val="0"/>
                  <w:marBottom w:val="0"/>
                  <w:divBdr>
                    <w:top w:val="none" w:sz="0" w:space="0" w:color="auto"/>
                    <w:left w:val="none" w:sz="0" w:space="0" w:color="auto"/>
                    <w:bottom w:val="none" w:sz="0" w:space="0" w:color="auto"/>
                    <w:right w:val="none" w:sz="0" w:space="0" w:color="auto"/>
                  </w:divBdr>
                  <w:divsChild>
                    <w:div w:id="230502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22841017">
      <w:bodyDiv w:val="1"/>
      <w:marLeft w:val="0"/>
      <w:marRight w:val="0"/>
      <w:marTop w:val="0"/>
      <w:marBottom w:val="0"/>
      <w:divBdr>
        <w:top w:val="none" w:sz="0" w:space="0" w:color="auto"/>
        <w:left w:val="none" w:sz="0" w:space="0" w:color="auto"/>
        <w:bottom w:val="none" w:sz="0" w:space="0" w:color="auto"/>
        <w:right w:val="none" w:sz="0" w:space="0" w:color="auto"/>
      </w:divBdr>
    </w:div>
    <w:div w:id="928005898">
      <w:bodyDiv w:val="1"/>
      <w:marLeft w:val="0"/>
      <w:marRight w:val="0"/>
      <w:marTop w:val="0"/>
      <w:marBottom w:val="0"/>
      <w:divBdr>
        <w:top w:val="none" w:sz="0" w:space="0" w:color="auto"/>
        <w:left w:val="none" w:sz="0" w:space="0" w:color="auto"/>
        <w:bottom w:val="none" w:sz="0" w:space="0" w:color="auto"/>
        <w:right w:val="none" w:sz="0" w:space="0" w:color="auto"/>
      </w:divBdr>
    </w:div>
    <w:div w:id="931472504">
      <w:bodyDiv w:val="1"/>
      <w:marLeft w:val="0"/>
      <w:marRight w:val="0"/>
      <w:marTop w:val="0"/>
      <w:marBottom w:val="0"/>
      <w:divBdr>
        <w:top w:val="none" w:sz="0" w:space="0" w:color="auto"/>
        <w:left w:val="none" w:sz="0" w:space="0" w:color="auto"/>
        <w:bottom w:val="none" w:sz="0" w:space="0" w:color="auto"/>
        <w:right w:val="none" w:sz="0" w:space="0" w:color="auto"/>
      </w:divBdr>
    </w:div>
    <w:div w:id="932402199">
      <w:bodyDiv w:val="1"/>
      <w:marLeft w:val="0"/>
      <w:marRight w:val="0"/>
      <w:marTop w:val="0"/>
      <w:marBottom w:val="0"/>
      <w:divBdr>
        <w:top w:val="none" w:sz="0" w:space="0" w:color="auto"/>
        <w:left w:val="none" w:sz="0" w:space="0" w:color="auto"/>
        <w:bottom w:val="none" w:sz="0" w:space="0" w:color="auto"/>
        <w:right w:val="none" w:sz="0" w:space="0" w:color="auto"/>
      </w:divBdr>
      <w:divsChild>
        <w:div w:id="1631207149">
          <w:marLeft w:val="0"/>
          <w:marRight w:val="0"/>
          <w:marTop w:val="0"/>
          <w:marBottom w:val="0"/>
          <w:divBdr>
            <w:top w:val="none" w:sz="0" w:space="0" w:color="auto"/>
            <w:left w:val="none" w:sz="0" w:space="0" w:color="auto"/>
            <w:bottom w:val="none" w:sz="0" w:space="0" w:color="auto"/>
            <w:right w:val="none" w:sz="0" w:space="0" w:color="auto"/>
          </w:divBdr>
          <w:divsChild>
            <w:div w:id="2078043663">
              <w:marLeft w:val="0"/>
              <w:marRight w:val="0"/>
              <w:marTop w:val="0"/>
              <w:marBottom w:val="0"/>
              <w:divBdr>
                <w:top w:val="none" w:sz="0" w:space="0" w:color="auto"/>
                <w:left w:val="none" w:sz="0" w:space="0" w:color="auto"/>
                <w:bottom w:val="none" w:sz="0" w:space="0" w:color="auto"/>
                <w:right w:val="none" w:sz="0" w:space="0" w:color="auto"/>
              </w:divBdr>
              <w:divsChild>
                <w:div w:id="575018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518959">
      <w:bodyDiv w:val="1"/>
      <w:marLeft w:val="0"/>
      <w:marRight w:val="0"/>
      <w:marTop w:val="0"/>
      <w:marBottom w:val="0"/>
      <w:divBdr>
        <w:top w:val="none" w:sz="0" w:space="0" w:color="auto"/>
        <w:left w:val="none" w:sz="0" w:space="0" w:color="auto"/>
        <w:bottom w:val="none" w:sz="0" w:space="0" w:color="auto"/>
        <w:right w:val="none" w:sz="0" w:space="0" w:color="auto"/>
      </w:divBdr>
      <w:divsChild>
        <w:div w:id="1903363994">
          <w:marLeft w:val="0"/>
          <w:marRight w:val="0"/>
          <w:marTop w:val="0"/>
          <w:marBottom w:val="0"/>
          <w:divBdr>
            <w:top w:val="none" w:sz="0" w:space="0" w:color="auto"/>
            <w:left w:val="none" w:sz="0" w:space="0" w:color="auto"/>
            <w:bottom w:val="none" w:sz="0" w:space="0" w:color="auto"/>
            <w:right w:val="none" w:sz="0" w:space="0" w:color="auto"/>
          </w:divBdr>
          <w:divsChild>
            <w:div w:id="1873761676">
              <w:marLeft w:val="0"/>
              <w:marRight w:val="0"/>
              <w:marTop w:val="0"/>
              <w:marBottom w:val="0"/>
              <w:divBdr>
                <w:top w:val="none" w:sz="0" w:space="0" w:color="auto"/>
                <w:left w:val="none" w:sz="0" w:space="0" w:color="auto"/>
                <w:bottom w:val="none" w:sz="0" w:space="0" w:color="auto"/>
                <w:right w:val="none" w:sz="0" w:space="0" w:color="auto"/>
              </w:divBdr>
              <w:divsChild>
                <w:div w:id="161907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948443">
      <w:bodyDiv w:val="1"/>
      <w:marLeft w:val="0"/>
      <w:marRight w:val="0"/>
      <w:marTop w:val="0"/>
      <w:marBottom w:val="0"/>
      <w:divBdr>
        <w:top w:val="none" w:sz="0" w:space="0" w:color="auto"/>
        <w:left w:val="none" w:sz="0" w:space="0" w:color="auto"/>
        <w:bottom w:val="none" w:sz="0" w:space="0" w:color="auto"/>
        <w:right w:val="none" w:sz="0" w:space="0" w:color="auto"/>
      </w:divBdr>
      <w:divsChild>
        <w:div w:id="519590756">
          <w:marLeft w:val="0"/>
          <w:marRight w:val="0"/>
          <w:marTop w:val="0"/>
          <w:marBottom w:val="0"/>
          <w:divBdr>
            <w:top w:val="none" w:sz="0" w:space="0" w:color="auto"/>
            <w:left w:val="none" w:sz="0" w:space="0" w:color="auto"/>
            <w:bottom w:val="none" w:sz="0" w:space="0" w:color="auto"/>
            <w:right w:val="none" w:sz="0" w:space="0" w:color="auto"/>
          </w:divBdr>
          <w:divsChild>
            <w:div w:id="1469855068">
              <w:marLeft w:val="0"/>
              <w:marRight w:val="0"/>
              <w:marTop w:val="0"/>
              <w:marBottom w:val="0"/>
              <w:divBdr>
                <w:top w:val="none" w:sz="0" w:space="0" w:color="auto"/>
                <w:left w:val="none" w:sz="0" w:space="0" w:color="auto"/>
                <w:bottom w:val="none" w:sz="0" w:space="0" w:color="auto"/>
                <w:right w:val="none" w:sz="0" w:space="0" w:color="auto"/>
              </w:divBdr>
              <w:divsChild>
                <w:div w:id="903678939">
                  <w:marLeft w:val="0"/>
                  <w:marRight w:val="0"/>
                  <w:marTop w:val="0"/>
                  <w:marBottom w:val="0"/>
                  <w:divBdr>
                    <w:top w:val="none" w:sz="0" w:space="0" w:color="auto"/>
                    <w:left w:val="none" w:sz="0" w:space="0" w:color="auto"/>
                    <w:bottom w:val="none" w:sz="0" w:space="0" w:color="auto"/>
                    <w:right w:val="none" w:sz="0" w:space="0" w:color="auto"/>
                  </w:divBdr>
                  <w:divsChild>
                    <w:div w:id="73520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0376964">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56989137">
      <w:bodyDiv w:val="1"/>
      <w:marLeft w:val="0"/>
      <w:marRight w:val="0"/>
      <w:marTop w:val="0"/>
      <w:marBottom w:val="0"/>
      <w:divBdr>
        <w:top w:val="none" w:sz="0" w:space="0" w:color="auto"/>
        <w:left w:val="none" w:sz="0" w:space="0" w:color="auto"/>
        <w:bottom w:val="none" w:sz="0" w:space="0" w:color="auto"/>
        <w:right w:val="none" w:sz="0" w:space="0" w:color="auto"/>
      </w:divBdr>
    </w:div>
    <w:div w:id="957874979">
      <w:bodyDiv w:val="1"/>
      <w:marLeft w:val="0"/>
      <w:marRight w:val="0"/>
      <w:marTop w:val="0"/>
      <w:marBottom w:val="0"/>
      <w:divBdr>
        <w:top w:val="none" w:sz="0" w:space="0" w:color="auto"/>
        <w:left w:val="none" w:sz="0" w:space="0" w:color="auto"/>
        <w:bottom w:val="none" w:sz="0" w:space="0" w:color="auto"/>
        <w:right w:val="none" w:sz="0" w:space="0" w:color="auto"/>
      </w:divBdr>
    </w:div>
    <w:div w:id="967511642">
      <w:bodyDiv w:val="1"/>
      <w:marLeft w:val="0"/>
      <w:marRight w:val="0"/>
      <w:marTop w:val="0"/>
      <w:marBottom w:val="0"/>
      <w:divBdr>
        <w:top w:val="none" w:sz="0" w:space="0" w:color="auto"/>
        <w:left w:val="none" w:sz="0" w:space="0" w:color="auto"/>
        <w:bottom w:val="none" w:sz="0" w:space="0" w:color="auto"/>
        <w:right w:val="none" w:sz="0" w:space="0" w:color="auto"/>
      </w:divBdr>
    </w:div>
    <w:div w:id="973868422">
      <w:bodyDiv w:val="1"/>
      <w:marLeft w:val="0"/>
      <w:marRight w:val="0"/>
      <w:marTop w:val="0"/>
      <w:marBottom w:val="0"/>
      <w:divBdr>
        <w:top w:val="none" w:sz="0" w:space="0" w:color="auto"/>
        <w:left w:val="none" w:sz="0" w:space="0" w:color="auto"/>
        <w:bottom w:val="none" w:sz="0" w:space="0" w:color="auto"/>
        <w:right w:val="none" w:sz="0" w:space="0" w:color="auto"/>
      </w:divBdr>
      <w:divsChild>
        <w:div w:id="304968026">
          <w:marLeft w:val="0"/>
          <w:marRight w:val="0"/>
          <w:marTop w:val="0"/>
          <w:marBottom w:val="0"/>
          <w:divBdr>
            <w:top w:val="none" w:sz="0" w:space="0" w:color="auto"/>
            <w:left w:val="none" w:sz="0" w:space="0" w:color="auto"/>
            <w:bottom w:val="none" w:sz="0" w:space="0" w:color="auto"/>
            <w:right w:val="none" w:sz="0" w:space="0" w:color="auto"/>
          </w:divBdr>
          <w:divsChild>
            <w:div w:id="1564095685">
              <w:marLeft w:val="0"/>
              <w:marRight w:val="0"/>
              <w:marTop w:val="0"/>
              <w:marBottom w:val="0"/>
              <w:divBdr>
                <w:top w:val="none" w:sz="0" w:space="0" w:color="auto"/>
                <w:left w:val="none" w:sz="0" w:space="0" w:color="auto"/>
                <w:bottom w:val="none" w:sz="0" w:space="0" w:color="auto"/>
                <w:right w:val="none" w:sz="0" w:space="0" w:color="auto"/>
              </w:divBdr>
              <w:divsChild>
                <w:div w:id="36975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182335">
      <w:bodyDiv w:val="1"/>
      <w:marLeft w:val="0"/>
      <w:marRight w:val="0"/>
      <w:marTop w:val="0"/>
      <w:marBottom w:val="0"/>
      <w:divBdr>
        <w:top w:val="none" w:sz="0" w:space="0" w:color="auto"/>
        <w:left w:val="none" w:sz="0" w:space="0" w:color="auto"/>
        <w:bottom w:val="none" w:sz="0" w:space="0" w:color="auto"/>
        <w:right w:val="none" w:sz="0" w:space="0" w:color="auto"/>
      </w:divBdr>
      <w:divsChild>
        <w:div w:id="1625648317">
          <w:marLeft w:val="0"/>
          <w:marRight w:val="0"/>
          <w:marTop w:val="0"/>
          <w:marBottom w:val="0"/>
          <w:divBdr>
            <w:top w:val="none" w:sz="0" w:space="0" w:color="auto"/>
            <w:left w:val="none" w:sz="0" w:space="0" w:color="auto"/>
            <w:bottom w:val="none" w:sz="0" w:space="0" w:color="auto"/>
            <w:right w:val="none" w:sz="0" w:space="0" w:color="auto"/>
          </w:divBdr>
          <w:divsChild>
            <w:div w:id="1841315894">
              <w:marLeft w:val="0"/>
              <w:marRight w:val="0"/>
              <w:marTop w:val="0"/>
              <w:marBottom w:val="0"/>
              <w:divBdr>
                <w:top w:val="none" w:sz="0" w:space="0" w:color="auto"/>
                <w:left w:val="none" w:sz="0" w:space="0" w:color="auto"/>
                <w:bottom w:val="none" w:sz="0" w:space="0" w:color="auto"/>
                <w:right w:val="none" w:sz="0" w:space="0" w:color="auto"/>
              </w:divBdr>
              <w:divsChild>
                <w:div w:id="95718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978388908">
      <w:bodyDiv w:val="1"/>
      <w:marLeft w:val="0"/>
      <w:marRight w:val="0"/>
      <w:marTop w:val="0"/>
      <w:marBottom w:val="0"/>
      <w:divBdr>
        <w:top w:val="none" w:sz="0" w:space="0" w:color="auto"/>
        <w:left w:val="none" w:sz="0" w:space="0" w:color="auto"/>
        <w:bottom w:val="none" w:sz="0" w:space="0" w:color="auto"/>
        <w:right w:val="none" w:sz="0" w:space="0" w:color="auto"/>
      </w:divBdr>
    </w:div>
    <w:div w:id="982395688">
      <w:bodyDiv w:val="1"/>
      <w:marLeft w:val="0"/>
      <w:marRight w:val="0"/>
      <w:marTop w:val="0"/>
      <w:marBottom w:val="0"/>
      <w:divBdr>
        <w:top w:val="none" w:sz="0" w:space="0" w:color="auto"/>
        <w:left w:val="none" w:sz="0" w:space="0" w:color="auto"/>
        <w:bottom w:val="none" w:sz="0" w:space="0" w:color="auto"/>
        <w:right w:val="none" w:sz="0" w:space="0" w:color="auto"/>
      </w:divBdr>
      <w:divsChild>
        <w:div w:id="701563769">
          <w:marLeft w:val="0"/>
          <w:marRight w:val="0"/>
          <w:marTop w:val="0"/>
          <w:marBottom w:val="0"/>
          <w:divBdr>
            <w:top w:val="none" w:sz="0" w:space="0" w:color="auto"/>
            <w:left w:val="none" w:sz="0" w:space="0" w:color="auto"/>
            <w:bottom w:val="none" w:sz="0" w:space="0" w:color="auto"/>
            <w:right w:val="none" w:sz="0" w:space="0" w:color="auto"/>
          </w:divBdr>
          <w:divsChild>
            <w:div w:id="776364460">
              <w:marLeft w:val="0"/>
              <w:marRight w:val="0"/>
              <w:marTop w:val="0"/>
              <w:marBottom w:val="0"/>
              <w:divBdr>
                <w:top w:val="none" w:sz="0" w:space="0" w:color="auto"/>
                <w:left w:val="none" w:sz="0" w:space="0" w:color="auto"/>
                <w:bottom w:val="none" w:sz="0" w:space="0" w:color="auto"/>
                <w:right w:val="none" w:sz="0" w:space="0" w:color="auto"/>
              </w:divBdr>
              <w:divsChild>
                <w:div w:id="90703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773251">
      <w:bodyDiv w:val="1"/>
      <w:marLeft w:val="0"/>
      <w:marRight w:val="0"/>
      <w:marTop w:val="0"/>
      <w:marBottom w:val="0"/>
      <w:divBdr>
        <w:top w:val="none" w:sz="0" w:space="0" w:color="auto"/>
        <w:left w:val="none" w:sz="0" w:space="0" w:color="auto"/>
        <w:bottom w:val="none" w:sz="0" w:space="0" w:color="auto"/>
        <w:right w:val="none" w:sz="0" w:space="0" w:color="auto"/>
      </w:divBdr>
      <w:divsChild>
        <w:div w:id="837237218">
          <w:marLeft w:val="0"/>
          <w:marRight w:val="0"/>
          <w:marTop w:val="0"/>
          <w:marBottom w:val="0"/>
          <w:divBdr>
            <w:top w:val="none" w:sz="0" w:space="0" w:color="auto"/>
            <w:left w:val="none" w:sz="0" w:space="0" w:color="auto"/>
            <w:bottom w:val="none" w:sz="0" w:space="0" w:color="auto"/>
            <w:right w:val="none" w:sz="0" w:space="0" w:color="auto"/>
          </w:divBdr>
          <w:divsChild>
            <w:div w:id="1052383136">
              <w:marLeft w:val="0"/>
              <w:marRight w:val="0"/>
              <w:marTop w:val="0"/>
              <w:marBottom w:val="0"/>
              <w:divBdr>
                <w:top w:val="none" w:sz="0" w:space="0" w:color="auto"/>
                <w:left w:val="none" w:sz="0" w:space="0" w:color="auto"/>
                <w:bottom w:val="none" w:sz="0" w:space="0" w:color="auto"/>
                <w:right w:val="none" w:sz="0" w:space="0" w:color="auto"/>
              </w:divBdr>
              <w:divsChild>
                <w:div w:id="1377699508">
                  <w:marLeft w:val="0"/>
                  <w:marRight w:val="0"/>
                  <w:marTop w:val="0"/>
                  <w:marBottom w:val="0"/>
                  <w:divBdr>
                    <w:top w:val="none" w:sz="0" w:space="0" w:color="auto"/>
                    <w:left w:val="none" w:sz="0" w:space="0" w:color="auto"/>
                    <w:bottom w:val="none" w:sz="0" w:space="0" w:color="auto"/>
                    <w:right w:val="none" w:sz="0" w:space="0" w:color="auto"/>
                  </w:divBdr>
                </w:div>
              </w:divsChild>
            </w:div>
            <w:div w:id="839778735">
              <w:marLeft w:val="0"/>
              <w:marRight w:val="0"/>
              <w:marTop w:val="0"/>
              <w:marBottom w:val="0"/>
              <w:divBdr>
                <w:top w:val="none" w:sz="0" w:space="0" w:color="auto"/>
                <w:left w:val="none" w:sz="0" w:space="0" w:color="auto"/>
                <w:bottom w:val="none" w:sz="0" w:space="0" w:color="auto"/>
                <w:right w:val="none" w:sz="0" w:space="0" w:color="auto"/>
              </w:divBdr>
              <w:divsChild>
                <w:div w:id="1640265107">
                  <w:marLeft w:val="0"/>
                  <w:marRight w:val="0"/>
                  <w:marTop w:val="0"/>
                  <w:marBottom w:val="0"/>
                  <w:divBdr>
                    <w:top w:val="none" w:sz="0" w:space="0" w:color="auto"/>
                    <w:left w:val="none" w:sz="0" w:space="0" w:color="auto"/>
                    <w:bottom w:val="none" w:sz="0" w:space="0" w:color="auto"/>
                    <w:right w:val="none" w:sz="0" w:space="0" w:color="auto"/>
                  </w:divBdr>
                </w:div>
              </w:divsChild>
            </w:div>
            <w:div w:id="616791927">
              <w:marLeft w:val="0"/>
              <w:marRight w:val="0"/>
              <w:marTop w:val="0"/>
              <w:marBottom w:val="0"/>
              <w:divBdr>
                <w:top w:val="none" w:sz="0" w:space="0" w:color="auto"/>
                <w:left w:val="none" w:sz="0" w:space="0" w:color="auto"/>
                <w:bottom w:val="none" w:sz="0" w:space="0" w:color="auto"/>
                <w:right w:val="none" w:sz="0" w:space="0" w:color="auto"/>
              </w:divBdr>
              <w:divsChild>
                <w:div w:id="426275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397700">
      <w:bodyDiv w:val="1"/>
      <w:marLeft w:val="0"/>
      <w:marRight w:val="0"/>
      <w:marTop w:val="0"/>
      <w:marBottom w:val="0"/>
      <w:divBdr>
        <w:top w:val="none" w:sz="0" w:space="0" w:color="auto"/>
        <w:left w:val="none" w:sz="0" w:space="0" w:color="auto"/>
        <w:bottom w:val="none" w:sz="0" w:space="0" w:color="auto"/>
        <w:right w:val="none" w:sz="0" w:space="0" w:color="auto"/>
      </w:divBdr>
    </w:div>
    <w:div w:id="991756848">
      <w:bodyDiv w:val="1"/>
      <w:marLeft w:val="0"/>
      <w:marRight w:val="0"/>
      <w:marTop w:val="0"/>
      <w:marBottom w:val="0"/>
      <w:divBdr>
        <w:top w:val="none" w:sz="0" w:space="0" w:color="auto"/>
        <w:left w:val="none" w:sz="0" w:space="0" w:color="auto"/>
        <w:bottom w:val="none" w:sz="0" w:space="0" w:color="auto"/>
        <w:right w:val="none" w:sz="0" w:space="0" w:color="auto"/>
      </w:divBdr>
    </w:div>
    <w:div w:id="993487320">
      <w:bodyDiv w:val="1"/>
      <w:marLeft w:val="0"/>
      <w:marRight w:val="0"/>
      <w:marTop w:val="0"/>
      <w:marBottom w:val="0"/>
      <w:divBdr>
        <w:top w:val="none" w:sz="0" w:space="0" w:color="auto"/>
        <w:left w:val="none" w:sz="0" w:space="0" w:color="auto"/>
        <w:bottom w:val="none" w:sz="0" w:space="0" w:color="auto"/>
        <w:right w:val="none" w:sz="0" w:space="0" w:color="auto"/>
      </w:divBdr>
      <w:divsChild>
        <w:div w:id="666176564">
          <w:marLeft w:val="0"/>
          <w:marRight w:val="0"/>
          <w:marTop w:val="0"/>
          <w:marBottom w:val="0"/>
          <w:divBdr>
            <w:top w:val="none" w:sz="0" w:space="0" w:color="auto"/>
            <w:left w:val="none" w:sz="0" w:space="0" w:color="auto"/>
            <w:bottom w:val="none" w:sz="0" w:space="0" w:color="auto"/>
            <w:right w:val="none" w:sz="0" w:space="0" w:color="auto"/>
          </w:divBdr>
          <w:divsChild>
            <w:div w:id="1378966739">
              <w:marLeft w:val="0"/>
              <w:marRight w:val="0"/>
              <w:marTop w:val="0"/>
              <w:marBottom w:val="0"/>
              <w:divBdr>
                <w:top w:val="none" w:sz="0" w:space="0" w:color="auto"/>
                <w:left w:val="none" w:sz="0" w:space="0" w:color="auto"/>
                <w:bottom w:val="none" w:sz="0" w:space="0" w:color="auto"/>
                <w:right w:val="none" w:sz="0" w:space="0" w:color="auto"/>
              </w:divBdr>
              <w:divsChild>
                <w:div w:id="138972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255747">
      <w:bodyDiv w:val="1"/>
      <w:marLeft w:val="0"/>
      <w:marRight w:val="0"/>
      <w:marTop w:val="0"/>
      <w:marBottom w:val="0"/>
      <w:divBdr>
        <w:top w:val="none" w:sz="0" w:space="0" w:color="auto"/>
        <w:left w:val="none" w:sz="0" w:space="0" w:color="auto"/>
        <w:bottom w:val="none" w:sz="0" w:space="0" w:color="auto"/>
        <w:right w:val="none" w:sz="0" w:space="0" w:color="auto"/>
      </w:divBdr>
      <w:divsChild>
        <w:div w:id="700278219">
          <w:marLeft w:val="0"/>
          <w:marRight w:val="0"/>
          <w:marTop w:val="0"/>
          <w:marBottom w:val="0"/>
          <w:divBdr>
            <w:top w:val="none" w:sz="0" w:space="0" w:color="auto"/>
            <w:left w:val="none" w:sz="0" w:space="0" w:color="auto"/>
            <w:bottom w:val="none" w:sz="0" w:space="0" w:color="auto"/>
            <w:right w:val="none" w:sz="0" w:space="0" w:color="auto"/>
          </w:divBdr>
          <w:divsChild>
            <w:div w:id="111562148">
              <w:marLeft w:val="0"/>
              <w:marRight w:val="0"/>
              <w:marTop w:val="0"/>
              <w:marBottom w:val="0"/>
              <w:divBdr>
                <w:top w:val="none" w:sz="0" w:space="0" w:color="auto"/>
                <w:left w:val="none" w:sz="0" w:space="0" w:color="auto"/>
                <w:bottom w:val="none" w:sz="0" w:space="0" w:color="auto"/>
                <w:right w:val="none" w:sz="0" w:space="0" w:color="auto"/>
              </w:divBdr>
              <w:divsChild>
                <w:div w:id="1046445355">
                  <w:marLeft w:val="0"/>
                  <w:marRight w:val="0"/>
                  <w:marTop w:val="0"/>
                  <w:marBottom w:val="0"/>
                  <w:divBdr>
                    <w:top w:val="none" w:sz="0" w:space="0" w:color="auto"/>
                    <w:left w:val="none" w:sz="0" w:space="0" w:color="auto"/>
                    <w:bottom w:val="none" w:sz="0" w:space="0" w:color="auto"/>
                    <w:right w:val="none" w:sz="0" w:space="0" w:color="auto"/>
                  </w:divBdr>
                  <w:divsChild>
                    <w:div w:id="1468159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426555">
      <w:bodyDiv w:val="1"/>
      <w:marLeft w:val="0"/>
      <w:marRight w:val="0"/>
      <w:marTop w:val="0"/>
      <w:marBottom w:val="0"/>
      <w:divBdr>
        <w:top w:val="none" w:sz="0" w:space="0" w:color="auto"/>
        <w:left w:val="none" w:sz="0" w:space="0" w:color="auto"/>
        <w:bottom w:val="none" w:sz="0" w:space="0" w:color="auto"/>
        <w:right w:val="none" w:sz="0" w:space="0" w:color="auto"/>
      </w:divBdr>
      <w:divsChild>
        <w:div w:id="1246183210">
          <w:marLeft w:val="0"/>
          <w:marRight w:val="0"/>
          <w:marTop w:val="0"/>
          <w:marBottom w:val="0"/>
          <w:divBdr>
            <w:top w:val="none" w:sz="0" w:space="0" w:color="auto"/>
            <w:left w:val="none" w:sz="0" w:space="0" w:color="auto"/>
            <w:bottom w:val="none" w:sz="0" w:space="0" w:color="auto"/>
            <w:right w:val="none" w:sz="0" w:space="0" w:color="auto"/>
          </w:divBdr>
          <w:divsChild>
            <w:div w:id="1577351418">
              <w:marLeft w:val="0"/>
              <w:marRight w:val="0"/>
              <w:marTop w:val="0"/>
              <w:marBottom w:val="0"/>
              <w:divBdr>
                <w:top w:val="none" w:sz="0" w:space="0" w:color="auto"/>
                <w:left w:val="none" w:sz="0" w:space="0" w:color="auto"/>
                <w:bottom w:val="none" w:sz="0" w:space="0" w:color="auto"/>
                <w:right w:val="none" w:sz="0" w:space="0" w:color="auto"/>
              </w:divBdr>
              <w:divsChild>
                <w:div w:id="1707169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086559">
      <w:bodyDiv w:val="1"/>
      <w:marLeft w:val="0"/>
      <w:marRight w:val="0"/>
      <w:marTop w:val="0"/>
      <w:marBottom w:val="0"/>
      <w:divBdr>
        <w:top w:val="none" w:sz="0" w:space="0" w:color="auto"/>
        <w:left w:val="none" w:sz="0" w:space="0" w:color="auto"/>
        <w:bottom w:val="none" w:sz="0" w:space="0" w:color="auto"/>
        <w:right w:val="none" w:sz="0" w:space="0" w:color="auto"/>
      </w:divBdr>
    </w:div>
    <w:div w:id="1001853389">
      <w:bodyDiv w:val="1"/>
      <w:marLeft w:val="0"/>
      <w:marRight w:val="0"/>
      <w:marTop w:val="0"/>
      <w:marBottom w:val="0"/>
      <w:divBdr>
        <w:top w:val="none" w:sz="0" w:space="0" w:color="auto"/>
        <w:left w:val="none" w:sz="0" w:space="0" w:color="auto"/>
        <w:bottom w:val="none" w:sz="0" w:space="0" w:color="auto"/>
        <w:right w:val="none" w:sz="0" w:space="0" w:color="auto"/>
      </w:divBdr>
    </w:div>
    <w:div w:id="1005786672">
      <w:bodyDiv w:val="1"/>
      <w:marLeft w:val="0"/>
      <w:marRight w:val="0"/>
      <w:marTop w:val="0"/>
      <w:marBottom w:val="0"/>
      <w:divBdr>
        <w:top w:val="none" w:sz="0" w:space="0" w:color="auto"/>
        <w:left w:val="none" w:sz="0" w:space="0" w:color="auto"/>
        <w:bottom w:val="none" w:sz="0" w:space="0" w:color="auto"/>
        <w:right w:val="none" w:sz="0" w:space="0" w:color="auto"/>
      </w:divBdr>
      <w:divsChild>
        <w:div w:id="80294887">
          <w:marLeft w:val="0"/>
          <w:marRight w:val="0"/>
          <w:marTop w:val="0"/>
          <w:marBottom w:val="0"/>
          <w:divBdr>
            <w:top w:val="none" w:sz="0" w:space="0" w:color="auto"/>
            <w:left w:val="none" w:sz="0" w:space="0" w:color="auto"/>
            <w:bottom w:val="none" w:sz="0" w:space="0" w:color="auto"/>
            <w:right w:val="none" w:sz="0" w:space="0" w:color="auto"/>
          </w:divBdr>
          <w:divsChild>
            <w:div w:id="1159688267">
              <w:marLeft w:val="0"/>
              <w:marRight w:val="0"/>
              <w:marTop w:val="0"/>
              <w:marBottom w:val="0"/>
              <w:divBdr>
                <w:top w:val="none" w:sz="0" w:space="0" w:color="auto"/>
                <w:left w:val="none" w:sz="0" w:space="0" w:color="auto"/>
                <w:bottom w:val="none" w:sz="0" w:space="0" w:color="auto"/>
                <w:right w:val="none" w:sz="0" w:space="0" w:color="auto"/>
              </w:divBdr>
              <w:divsChild>
                <w:div w:id="114847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634935">
      <w:bodyDiv w:val="1"/>
      <w:marLeft w:val="0"/>
      <w:marRight w:val="0"/>
      <w:marTop w:val="0"/>
      <w:marBottom w:val="0"/>
      <w:divBdr>
        <w:top w:val="none" w:sz="0" w:space="0" w:color="auto"/>
        <w:left w:val="none" w:sz="0" w:space="0" w:color="auto"/>
        <w:bottom w:val="none" w:sz="0" w:space="0" w:color="auto"/>
        <w:right w:val="none" w:sz="0" w:space="0" w:color="auto"/>
      </w:divBdr>
    </w:div>
    <w:div w:id="1011571280">
      <w:bodyDiv w:val="1"/>
      <w:marLeft w:val="0"/>
      <w:marRight w:val="0"/>
      <w:marTop w:val="0"/>
      <w:marBottom w:val="0"/>
      <w:divBdr>
        <w:top w:val="none" w:sz="0" w:space="0" w:color="auto"/>
        <w:left w:val="none" w:sz="0" w:space="0" w:color="auto"/>
        <w:bottom w:val="none" w:sz="0" w:space="0" w:color="auto"/>
        <w:right w:val="none" w:sz="0" w:space="0" w:color="auto"/>
      </w:divBdr>
      <w:divsChild>
        <w:div w:id="1514416953">
          <w:marLeft w:val="0"/>
          <w:marRight w:val="0"/>
          <w:marTop w:val="0"/>
          <w:marBottom w:val="0"/>
          <w:divBdr>
            <w:top w:val="none" w:sz="0" w:space="0" w:color="auto"/>
            <w:left w:val="none" w:sz="0" w:space="0" w:color="auto"/>
            <w:bottom w:val="none" w:sz="0" w:space="0" w:color="auto"/>
            <w:right w:val="none" w:sz="0" w:space="0" w:color="auto"/>
          </w:divBdr>
        </w:div>
      </w:divsChild>
    </w:div>
    <w:div w:id="1016618515">
      <w:bodyDiv w:val="1"/>
      <w:marLeft w:val="0"/>
      <w:marRight w:val="0"/>
      <w:marTop w:val="0"/>
      <w:marBottom w:val="0"/>
      <w:divBdr>
        <w:top w:val="none" w:sz="0" w:space="0" w:color="auto"/>
        <w:left w:val="none" w:sz="0" w:space="0" w:color="auto"/>
        <w:bottom w:val="none" w:sz="0" w:space="0" w:color="auto"/>
        <w:right w:val="none" w:sz="0" w:space="0" w:color="auto"/>
      </w:divBdr>
      <w:divsChild>
        <w:div w:id="1984505473">
          <w:marLeft w:val="0"/>
          <w:marRight w:val="0"/>
          <w:marTop w:val="0"/>
          <w:marBottom w:val="0"/>
          <w:divBdr>
            <w:top w:val="none" w:sz="0" w:space="0" w:color="auto"/>
            <w:left w:val="none" w:sz="0" w:space="0" w:color="auto"/>
            <w:bottom w:val="none" w:sz="0" w:space="0" w:color="auto"/>
            <w:right w:val="none" w:sz="0" w:space="0" w:color="auto"/>
          </w:divBdr>
          <w:divsChild>
            <w:div w:id="1268733741">
              <w:marLeft w:val="0"/>
              <w:marRight w:val="0"/>
              <w:marTop w:val="0"/>
              <w:marBottom w:val="0"/>
              <w:divBdr>
                <w:top w:val="none" w:sz="0" w:space="0" w:color="auto"/>
                <w:left w:val="none" w:sz="0" w:space="0" w:color="auto"/>
                <w:bottom w:val="none" w:sz="0" w:space="0" w:color="auto"/>
                <w:right w:val="none" w:sz="0" w:space="0" w:color="auto"/>
              </w:divBdr>
              <w:divsChild>
                <w:div w:id="125227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386721">
      <w:bodyDiv w:val="1"/>
      <w:marLeft w:val="0"/>
      <w:marRight w:val="0"/>
      <w:marTop w:val="0"/>
      <w:marBottom w:val="0"/>
      <w:divBdr>
        <w:top w:val="none" w:sz="0" w:space="0" w:color="auto"/>
        <w:left w:val="none" w:sz="0" w:space="0" w:color="auto"/>
        <w:bottom w:val="none" w:sz="0" w:space="0" w:color="auto"/>
        <w:right w:val="none" w:sz="0" w:space="0" w:color="auto"/>
      </w:divBdr>
      <w:divsChild>
        <w:div w:id="1304503810">
          <w:marLeft w:val="0"/>
          <w:marRight w:val="0"/>
          <w:marTop w:val="0"/>
          <w:marBottom w:val="0"/>
          <w:divBdr>
            <w:top w:val="none" w:sz="0" w:space="0" w:color="auto"/>
            <w:left w:val="none" w:sz="0" w:space="0" w:color="auto"/>
            <w:bottom w:val="none" w:sz="0" w:space="0" w:color="auto"/>
            <w:right w:val="none" w:sz="0" w:space="0" w:color="auto"/>
          </w:divBdr>
          <w:divsChild>
            <w:div w:id="836651779">
              <w:marLeft w:val="0"/>
              <w:marRight w:val="0"/>
              <w:marTop w:val="0"/>
              <w:marBottom w:val="0"/>
              <w:divBdr>
                <w:top w:val="none" w:sz="0" w:space="0" w:color="auto"/>
                <w:left w:val="none" w:sz="0" w:space="0" w:color="auto"/>
                <w:bottom w:val="none" w:sz="0" w:space="0" w:color="auto"/>
                <w:right w:val="none" w:sz="0" w:space="0" w:color="auto"/>
              </w:divBdr>
              <w:divsChild>
                <w:div w:id="175420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023703964">
      <w:bodyDiv w:val="1"/>
      <w:marLeft w:val="0"/>
      <w:marRight w:val="0"/>
      <w:marTop w:val="0"/>
      <w:marBottom w:val="0"/>
      <w:divBdr>
        <w:top w:val="none" w:sz="0" w:space="0" w:color="auto"/>
        <w:left w:val="none" w:sz="0" w:space="0" w:color="auto"/>
        <w:bottom w:val="none" w:sz="0" w:space="0" w:color="auto"/>
        <w:right w:val="none" w:sz="0" w:space="0" w:color="auto"/>
      </w:divBdr>
    </w:div>
    <w:div w:id="1026099392">
      <w:bodyDiv w:val="1"/>
      <w:marLeft w:val="0"/>
      <w:marRight w:val="0"/>
      <w:marTop w:val="0"/>
      <w:marBottom w:val="0"/>
      <w:divBdr>
        <w:top w:val="none" w:sz="0" w:space="0" w:color="auto"/>
        <w:left w:val="none" w:sz="0" w:space="0" w:color="auto"/>
        <w:bottom w:val="none" w:sz="0" w:space="0" w:color="auto"/>
        <w:right w:val="none" w:sz="0" w:space="0" w:color="auto"/>
      </w:divBdr>
    </w:div>
    <w:div w:id="1032733004">
      <w:bodyDiv w:val="1"/>
      <w:marLeft w:val="0"/>
      <w:marRight w:val="0"/>
      <w:marTop w:val="0"/>
      <w:marBottom w:val="0"/>
      <w:divBdr>
        <w:top w:val="none" w:sz="0" w:space="0" w:color="auto"/>
        <w:left w:val="none" w:sz="0" w:space="0" w:color="auto"/>
        <w:bottom w:val="none" w:sz="0" w:space="0" w:color="auto"/>
        <w:right w:val="none" w:sz="0" w:space="0" w:color="auto"/>
      </w:divBdr>
      <w:divsChild>
        <w:div w:id="2125464217">
          <w:marLeft w:val="0"/>
          <w:marRight w:val="0"/>
          <w:marTop w:val="0"/>
          <w:marBottom w:val="0"/>
          <w:divBdr>
            <w:top w:val="none" w:sz="0" w:space="0" w:color="auto"/>
            <w:left w:val="none" w:sz="0" w:space="0" w:color="auto"/>
            <w:bottom w:val="none" w:sz="0" w:space="0" w:color="auto"/>
            <w:right w:val="none" w:sz="0" w:space="0" w:color="auto"/>
          </w:divBdr>
          <w:divsChild>
            <w:div w:id="1647395664">
              <w:marLeft w:val="0"/>
              <w:marRight w:val="0"/>
              <w:marTop w:val="0"/>
              <w:marBottom w:val="0"/>
              <w:divBdr>
                <w:top w:val="none" w:sz="0" w:space="0" w:color="auto"/>
                <w:left w:val="none" w:sz="0" w:space="0" w:color="auto"/>
                <w:bottom w:val="none" w:sz="0" w:space="0" w:color="auto"/>
                <w:right w:val="none" w:sz="0" w:space="0" w:color="auto"/>
              </w:divBdr>
              <w:divsChild>
                <w:div w:id="86961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732785">
      <w:bodyDiv w:val="1"/>
      <w:marLeft w:val="0"/>
      <w:marRight w:val="0"/>
      <w:marTop w:val="0"/>
      <w:marBottom w:val="0"/>
      <w:divBdr>
        <w:top w:val="none" w:sz="0" w:space="0" w:color="auto"/>
        <w:left w:val="none" w:sz="0" w:space="0" w:color="auto"/>
        <w:bottom w:val="none" w:sz="0" w:space="0" w:color="auto"/>
        <w:right w:val="none" w:sz="0" w:space="0" w:color="auto"/>
      </w:divBdr>
    </w:div>
    <w:div w:id="1047608725">
      <w:bodyDiv w:val="1"/>
      <w:marLeft w:val="0"/>
      <w:marRight w:val="0"/>
      <w:marTop w:val="0"/>
      <w:marBottom w:val="0"/>
      <w:divBdr>
        <w:top w:val="none" w:sz="0" w:space="0" w:color="auto"/>
        <w:left w:val="none" w:sz="0" w:space="0" w:color="auto"/>
        <w:bottom w:val="none" w:sz="0" w:space="0" w:color="auto"/>
        <w:right w:val="none" w:sz="0" w:space="0" w:color="auto"/>
      </w:divBdr>
      <w:divsChild>
        <w:div w:id="843057124">
          <w:marLeft w:val="0"/>
          <w:marRight w:val="0"/>
          <w:marTop w:val="0"/>
          <w:marBottom w:val="0"/>
          <w:divBdr>
            <w:top w:val="none" w:sz="0" w:space="0" w:color="auto"/>
            <w:left w:val="none" w:sz="0" w:space="0" w:color="auto"/>
            <w:bottom w:val="none" w:sz="0" w:space="0" w:color="auto"/>
            <w:right w:val="none" w:sz="0" w:space="0" w:color="auto"/>
          </w:divBdr>
          <w:divsChild>
            <w:div w:id="2035299700">
              <w:marLeft w:val="0"/>
              <w:marRight w:val="0"/>
              <w:marTop w:val="0"/>
              <w:marBottom w:val="0"/>
              <w:divBdr>
                <w:top w:val="none" w:sz="0" w:space="0" w:color="auto"/>
                <w:left w:val="none" w:sz="0" w:space="0" w:color="auto"/>
                <w:bottom w:val="none" w:sz="0" w:space="0" w:color="auto"/>
                <w:right w:val="none" w:sz="0" w:space="0" w:color="auto"/>
              </w:divBdr>
              <w:divsChild>
                <w:div w:id="82359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072915">
      <w:bodyDiv w:val="1"/>
      <w:marLeft w:val="0"/>
      <w:marRight w:val="0"/>
      <w:marTop w:val="0"/>
      <w:marBottom w:val="0"/>
      <w:divBdr>
        <w:top w:val="none" w:sz="0" w:space="0" w:color="auto"/>
        <w:left w:val="none" w:sz="0" w:space="0" w:color="auto"/>
        <w:bottom w:val="none" w:sz="0" w:space="0" w:color="auto"/>
        <w:right w:val="none" w:sz="0" w:space="0" w:color="auto"/>
      </w:divBdr>
    </w:div>
    <w:div w:id="1063135082">
      <w:bodyDiv w:val="1"/>
      <w:marLeft w:val="0"/>
      <w:marRight w:val="0"/>
      <w:marTop w:val="0"/>
      <w:marBottom w:val="0"/>
      <w:divBdr>
        <w:top w:val="none" w:sz="0" w:space="0" w:color="auto"/>
        <w:left w:val="none" w:sz="0" w:space="0" w:color="auto"/>
        <w:bottom w:val="none" w:sz="0" w:space="0" w:color="auto"/>
        <w:right w:val="none" w:sz="0" w:space="0" w:color="auto"/>
      </w:divBdr>
      <w:divsChild>
        <w:div w:id="1692225957">
          <w:marLeft w:val="0"/>
          <w:marRight w:val="0"/>
          <w:marTop w:val="0"/>
          <w:marBottom w:val="0"/>
          <w:divBdr>
            <w:top w:val="none" w:sz="0" w:space="0" w:color="auto"/>
            <w:left w:val="none" w:sz="0" w:space="0" w:color="auto"/>
            <w:bottom w:val="none" w:sz="0" w:space="0" w:color="auto"/>
            <w:right w:val="none" w:sz="0" w:space="0" w:color="auto"/>
          </w:divBdr>
          <w:divsChild>
            <w:div w:id="1599606717">
              <w:marLeft w:val="0"/>
              <w:marRight w:val="0"/>
              <w:marTop w:val="0"/>
              <w:marBottom w:val="0"/>
              <w:divBdr>
                <w:top w:val="none" w:sz="0" w:space="0" w:color="auto"/>
                <w:left w:val="none" w:sz="0" w:space="0" w:color="auto"/>
                <w:bottom w:val="none" w:sz="0" w:space="0" w:color="auto"/>
                <w:right w:val="none" w:sz="0" w:space="0" w:color="auto"/>
              </w:divBdr>
              <w:divsChild>
                <w:div w:id="31571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794952">
      <w:bodyDiv w:val="1"/>
      <w:marLeft w:val="0"/>
      <w:marRight w:val="0"/>
      <w:marTop w:val="0"/>
      <w:marBottom w:val="0"/>
      <w:divBdr>
        <w:top w:val="none" w:sz="0" w:space="0" w:color="auto"/>
        <w:left w:val="none" w:sz="0" w:space="0" w:color="auto"/>
        <w:bottom w:val="none" w:sz="0" w:space="0" w:color="auto"/>
        <w:right w:val="none" w:sz="0" w:space="0" w:color="auto"/>
      </w:divBdr>
    </w:div>
    <w:div w:id="1071003991">
      <w:bodyDiv w:val="1"/>
      <w:marLeft w:val="0"/>
      <w:marRight w:val="0"/>
      <w:marTop w:val="0"/>
      <w:marBottom w:val="0"/>
      <w:divBdr>
        <w:top w:val="none" w:sz="0" w:space="0" w:color="auto"/>
        <w:left w:val="none" w:sz="0" w:space="0" w:color="auto"/>
        <w:bottom w:val="none" w:sz="0" w:space="0" w:color="auto"/>
        <w:right w:val="none" w:sz="0" w:space="0" w:color="auto"/>
      </w:divBdr>
      <w:divsChild>
        <w:div w:id="202451215">
          <w:marLeft w:val="0"/>
          <w:marRight w:val="0"/>
          <w:marTop w:val="0"/>
          <w:marBottom w:val="0"/>
          <w:divBdr>
            <w:top w:val="none" w:sz="0" w:space="0" w:color="auto"/>
            <w:left w:val="none" w:sz="0" w:space="0" w:color="auto"/>
            <w:bottom w:val="none" w:sz="0" w:space="0" w:color="auto"/>
            <w:right w:val="none" w:sz="0" w:space="0" w:color="auto"/>
          </w:divBdr>
          <w:divsChild>
            <w:div w:id="163594778">
              <w:marLeft w:val="0"/>
              <w:marRight w:val="0"/>
              <w:marTop w:val="0"/>
              <w:marBottom w:val="0"/>
              <w:divBdr>
                <w:top w:val="none" w:sz="0" w:space="0" w:color="auto"/>
                <w:left w:val="none" w:sz="0" w:space="0" w:color="auto"/>
                <w:bottom w:val="none" w:sz="0" w:space="0" w:color="auto"/>
                <w:right w:val="none" w:sz="0" w:space="0" w:color="auto"/>
              </w:divBdr>
              <w:divsChild>
                <w:div w:id="351423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3626876">
      <w:bodyDiv w:val="1"/>
      <w:marLeft w:val="0"/>
      <w:marRight w:val="0"/>
      <w:marTop w:val="0"/>
      <w:marBottom w:val="0"/>
      <w:divBdr>
        <w:top w:val="none" w:sz="0" w:space="0" w:color="auto"/>
        <w:left w:val="none" w:sz="0" w:space="0" w:color="auto"/>
        <w:bottom w:val="none" w:sz="0" w:space="0" w:color="auto"/>
        <w:right w:val="none" w:sz="0" w:space="0" w:color="auto"/>
      </w:divBdr>
      <w:divsChild>
        <w:div w:id="841359394">
          <w:marLeft w:val="0"/>
          <w:marRight w:val="0"/>
          <w:marTop w:val="0"/>
          <w:marBottom w:val="0"/>
          <w:divBdr>
            <w:top w:val="none" w:sz="0" w:space="0" w:color="auto"/>
            <w:left w:val="none" w:sz="0" w:space="0" w:color="auto"/>
            <w:bottom w:val="none" w:sz="0" w:space="0" w:color="auto"/>
            <w:right w:val="none" w:sz="0" w:space="0" w:color="auto"/>
          </w:divBdr>
          <w:divsChild>
            <w:div w:id="348799505">
              <w:marLeft w:val="0"/>
              <w:marRight w:val="0"/>
              <w:marTop w:val="0"/>
              <w:marBottom w:val="0"/>
              <w:divBdr>
                <w:top w:val="none" w:sz="0" w:space="0" w:color="auto"/>
                <w:left w:val="none" w:sz="0" w:space="0" w:color="auto"/>
                <w:bottom w:val="none" w:sz="0" w:space="0" w:color="auto"/>
                <w:right w:val="none" w:sz="0" w:space="0" w:color="auto"/>
              </w:divBdr>
              <w:divsChild>
                <w:div w:id="107173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320219">
      <w:bodyDiv w:val="1"/>
      <w:marLeft w:val="0"/>
      <w:marRight w:val="0"/>
      <w:marTop w:val="0"/>
      <w:marBottom w:val="0"/>
      <w:divBdr>
        <w:top w:val="none" w:sz="0" w:space="0" w:color="auto"/>
        <w:left w:val="none" w:sz="0" w:space="0" w:color="auto"/>
        <w:bottom w:val="none" w:sz="0" w:space="0" w:color="auto"/>
        <w:right w:val="none" w:sz="0" w:space="0" w:color="auto"/>
      </w:divBdr>
      <w:divsChild>
        <w:div w:id="1715691118">
          <w:marLeft w:val="0"/>
          <w:marRight w:val="0"/>
          <w:marTop w:val="0"/>
          <w:marBottom w:val="0"/>
          <w:divBdr>
            <w:top w:val="none" w:sz="0" w:space="0" w:color="auto"/>
            <w:left w:val="none" w:sz="0" w:space="0" w:color="auto"/>
            <w:bottom w:val="none" w:sz="0" w:space="0" w:color="auto"/>
            <w:right w:val="none" w:sz="0" w:space="0" w:color="auto"/>
          </w:divBdr>
          <w:divsChild>
            <w:div w:id="1720351231">
              <w:marLeft w:val="0"/>
              <w:marRight w:val="0"/>
              <w:marTop w:val="0"/>
              <w:marBottom w:val="0"/>
              <w:divBdr>
                <w:top w:val="none" w:sz="0" w:space="0" w:color="auto"/>
                <w:left w:val="none" w:sz="0" w:space="0" w:color="auto"/>
                <w:bottom w:val="none" w:sz="0" w:space="0" w:color="auto"/>
                <w:right w:val="none" w:sz="0" w:space="0" w:color="auto"/>
              </w:divBdr>
              <w:divsChild>
                <w:div w:id="116497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764299">
      <w:bodyDiv w:val="1"/>
      <w:marLeft w:val="0"/>
      <w:marRight w:val="0"/>
      <w:marTop w:val="0"/>
      <w:marBottom w:val="0"/>
      <w:divBdr>
        <w:top w:val="none" w:sz="0" w:space="0" w:color="auto"/>
        <w:left w:val="none" w:sz="0" w:space="0" w:color="auto"/>
        <w:bottom w:val="none" w:sz="0" w:space="0" w:color="auto"/>
        <w:right w:val="none" w:sz="0" w:space="0" w:color="auto"/>
      </w:divBdr>
      <w:divsChild>
        <w:div w:id="1563099178">
          <w:marLeft w:val="0"/>
          <w:marRight w:val="0"/>
          <w:marTop w:val="0"/>
          <w:marBottom w:val="0"/>
          <w:divBdr>
            <w:top w:val="none" w:sz="0" w:space="0" w:color="auto"/>
            <w:left w:val="none" w:sz="0" w:space="0" w:color="auto"/>
            <w:bottom w:val="none" w:sz="0" w:space="0" w:color="auto"/>
            <w:right w:val="none" w:sz="0" w:space="0" w:color="auto"/>
          </w:divBdr>
          <w:divsChild>
            <w:div w:id="1907184918">
              <w:marLeft w:val="0"/>
              <w:marRight w:val="0"/>
              <w:marTop w:val="0"/>
              <w:marBottom w:val="0"/>
              <w:divBdr>
                <w:top w:val="none" w:sz="0" w:space="0" w:color="auto"/>
                <w:left w:val="none" w:sz="0" w:space="0" w:color="auto"/>
                <w:bottom w:val="none" w:sz="0" w:space="0" w:color="auto"/>
                <w:right w:val="none" w:sz="0" w:space="0" w:color="auto"/>
              </w:divBdr>
              <w:divsChild>
                <w:div w:id="176387940">
                  <w:marLeft w:val="0"/>
                  <w:marRight w:val="0"/>
                  <w:marTop w:val="0"/>
                  <w:marBottom w:val="0"/>
                  <w:divBdr>
                    <w:top w:val="none" w:sz="0" w:space="0" w:color="auto"/>
                    <w:left w:val="none" w:sz="0" w:space="0" w:color="auto"/>
                    <w:bottom w:val="none" w:sz="0" w:space="0" w:color="auto"/>
                    <w:right w:val="none" w:sz="0" w:space="0" w:color="auto"/>
                  </w:divBdr>
                  <w:divsChild>
                    <w:div w:id="189997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344071">
      <w:bodyDiv w:val="1"/>
      <w:marLeft w:val="0"/>
      <w:marRight w:val="0"/>
      <w:marTop w:val="0"/>
      <w:marBottom w:val="0"/>
      <w:divBdr>
        <w:top w:val="none" w:sz="0" w:space="0" w:color="auto"/>
        <w:left w:val="none" w:sz="0" w:space="0" w:color="auto"/>
        <w:bottom w:val="none" w:sz="0" w:space="0" w:color="auto"/>
        <w:right w:val="none" w:sz="0" w:space="0" w:color="auto"/>
      </w:divBdr>
    </w:div>
    <w:div w:id="1086195007">
      <w:bodyDiv w:val="1"/>
      <w:marLeft w:val="0"/>
      <w:marRight w:val="0"/>
      <w:marTop w:val="0"/>
      <w:marBottom w:val="0"/>
      <w:divBdr>
        <w:top w:val="none" w:sz="0" w:space="0" w:color="auto"/>
        <w:left w:val="none" w:sz="0" w:space="0" w:color="auto"/>
        <w:bottom w:val="none" w:sz="0" w:space="0" w:color="auto"/>
        <w:right w:val="none" w:sz="0" w:space="0" w:color="auto"/>
      </w:divBdr>
      <w:divsChild>
        <w:div w:id="109249087">
          <w:marLeft w:val="0"/>
          <w:marRight w:val="0"/>
          <w:marTop w:val="0"/>
          <w:marBottom w:val="0"/>
          <w:divBdr>
            <w:top w:val="none" w:sz="0" w:space="0" w:color="auto"/>
            <w:left w:val="none" w:sz="0" w:space="0" w:color="auto"/>
            <w:bottom w:val="none" w:sz="0" w:space="0" w:color="auto"/>
            <w:right w:val="none" w:sz="0" w:space="0" w:color="auto"/>
          </w:divBdr>
          <w:divsChild>
            <w:div w:id="629285397">
              <w:marLeft w:val="0"/>
              <w:marRight w:val="0"/>
              <w:marTop w:val="0"/>
              <w:marBottom w:val="0"/>
              <w:divBdr>
                <w:top w:val="none" w:sz="0" w:space="0" w:color="auto"/>
                <w:left w:val="none" w:sz="0" w:space="0" w:color="auto"/>
                <w:bottom w:val="none" w:sz="0" w:space="0" w:color="auto"/>
                <w:right w:val="none" w:sz="0" w:space="0" w:color="auto"/>
              </w:divBdr>
              <w:divsChild>
                <w:div w:id="1143231054">
                  <w:marLeft w:val="0"/>
                  <w:marRight w:val="0"/>
                  <w:marTop w:val="0"/>
                  <w:marBottom w:val="0"/>
                  <w:divBdr>
                    <w:top w:val="none" w:sz="0" w:space="0" w:color="auto"/>
                    <w:left w:val="none" w:sz="0" w:space="0" w:color="auto"/>
                    <w:bottom w:val="none" w:sz="0" w:space="0" w:color="auto"/>
                    <w:right w:val="none" w:sz="0" w:space="0" w:color="auto"/>
                  </w:divBdr>
                  <w:divsChild>
                    <w:div w:id="2070689000">
                      <w:marLeft w:val="0"/>
                      <w:marRight w:val="0"/>
                      <w:marTop w:val="0"/>
                      <w:marBottom w:val="0"/>
                      <w:divBdr>
                        <w:top w:val="none" w:sz="0" w:space="0" w:color="auto"/>
                        <w:left w:val="none" w:sz="0" w:space="0" w:color="auto"/>
                        <w:bottom w:val="none" w:sz="0" w:space="0" w:color="auto"/>
                        <w:right w:val="none" w:sz="0" w:space="0" w:color="auto"/>
                      </w:divBdr>
                    </w:div>
                    <w:div w:id="118031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6751480">
      <w:bodyDiv w:val="1"/>
      <w:marLeft w:val="0"/>
      <w:marRight w:val="0"/>
      <w:marTop w:val="0"/>
      <w:marBottom w:val="0"/>
      <w:divBdr>
        <w:top w:val="none" w:sz="0" w:space="0" w:color="auto"/>
        <w:left w:val="none" w:sz="0" w:space="0" w:color="auto"/>
        <w:bottom w:val="none" w:sz="0" w:space="0" w:color="auto"/>
        <w:right w:val="none" w:sz="0" w:space="0" w:color="auto"/>
      </w:divBdr>
      <w:divsChild>
        <w:div w:id="1091580770">
          <w:marLeft w:val="0"/>
          <w:marRight w:val="0"/>
          <w:marTop w:val="0"/>
          <w:marBottom w:val="0"/>
          <w:divBdr>
            <w:top w:val="none" w:sz="0" w:space="0" w:color="auto"/>
            <w:left w:val="none" w:sz="0" w:space="0" w:color="auto"/>
            <w:bottom w:val="none" w:sz="0" w:space="0" w:color="auto"/>
            <w:right w:val="none" w:sz="0" w:space="0" w:color="auto"/>
          </w:divBdr>
          <w:divsChild>
            <w:div w:id="1929388920">
              <w:marLeft w:val="0"/>
              <w:marRight w:val="0"/>
              <w:marTop w:val="0"/>
              <w:marBottom w:val="0"/>
              <w:divBdr>
                <w:top w:val="none" w:sz="0" w:space="0" w:color="auto"/>
                <w:left w:val="none" w:sz="0" w:space="0" w:color="auto"/>
                <w:bottom w:val="none" w:sz="0" w:space="0" w:color="auto"/>
                <w:right w:val="none" w:sz="0" w:space="0" w:color="auto"/>
              </w:divBdr>
              <w:divsChild>
                <w:div w:id="414981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7215668">
      <w:bodyDiv w:val="1"/>
      <w:marLeft w:val="0"/>
      <w:marRight w:val="0"/>
      <w:marTop w:val="0"/>
      <w:marBottom w:val="0"/>
      <w:divBdr>
        <w:top w:val="none" w:sz="0" w:space="0" w:color="auto"/>
        <w:left w:val="none" w:sz="0" w:space="0" w:color="auto"/>
        <w:bottom w:val="none" w:sz="0" w:space="0" w:color="auto"/>
        <w:right w:val="none" w:sz="0" w:space="0" w:color="auto"/>
      </w:divBdr>
    </w:div>
    <w:div w:id="1101493325">
      <w:bodyDiv w:val="1"/>
      <w:marLeft w:val="0"/>
      <w:marRight w:val="0"/>
      <w:marTop w:val="0"/>
      <w:marBottom w:val="0"/>
      <w:divBdr>
        <w:top w:val="none" w:sz="0" w:space="0" w:color="auto"/>
        <w:left w:val="none" w:sz="0" w:space="0" w:color="auto"/>
        <w:bottom w:val="none" w:sz="0" w:space="0" w:color="auto"/>
        <w:right w:val="none" w:sz="0" w:space="0" w:color="auto"/>
      </w:divBdr>
      <w:divsChild>
        <w:div w:id="1208564859">
          <w:marLeft w:val="0"/>
          <w:marRight w:val="0"/>
          <w:marTop w:val="0"/>
          <w:marBottom w:val="0"/>
          <w:divBdr>
            <w:top w:val="none" w:sz="0" w:space="0" w:color="auto"/>
            <w:left w:val="none" w:sz="0" w:space="0" w:color="auto"/>
            <w:bottom w:val="none" w:sz="0" w:space="0" w:color="auto"/>
            <w:right w:val="none" w:sz="0" w:space="0" w:color="auto"/>
          </w:divBdr>
          <w:divsChild>
            <w:div w:id="1955362206">
              <w:marLeft w:val="0"/>
              <w:marRight w:val="0"/>
              <w:marTop w:val="0"/>
              <w:marBottom w:val="0"/>
              <w:divBdr>
                <w:top w:val="none" w:sz="0" w:space="0" w:color="auto"/>
                <w:left w:val="none" w:sz="0" w:space="0" w:color="auto"/>
                <w:bottom w:val="none" w:sz="0" w:space="0" w:color="auto"/>
                <w:right w:val="none" w:sz="0" w:space="0" w:color="auto"/>
              </w:divBdr>
              <w:divsChild>
                <w:div w:id="42901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891160">
      <w:bodyDiv w:val="1"/>
      <w:marLeft w:val="0"/>
      <w:marRight w:val="0"/>
      <w:marTop w:val="0"/>
      <w:marBottom w:val="0"/>
      <w:divBdr>
        <w:top w:val="none" w:sz="0" w:space="0" w:color="auto"/>
        <w:left w:val="none" w:sz="0" w:space="0" w:color="auto"/>
        <w:bottom w:val="none" w:sz="0" w:space="0" w:color="auto"/>
        <w:right w:val="none" w:sz="0" w:space="0" w:color="auto"/>
      </w:divBdr>
      <w:divsChild>
        <w:div w:id="756487091">
          <w:marLeft w:val="0"/>
          <w:marRight w:val="0"/>
          <w:marTop w:val="0"/>
          <w:marBottom w:val="0"/>
          <w:divBdr>
            <w:top w:val="none" w:sz="0" w:space="0" w:color="auto"/>
            <w:left w:val="none" w:sz="0" w:space="0" w:color="auto"/>
            <w:bottom w:val="none" w:sz="0" w:space="0" w:color="auto"/>
            <w:right w:val="none" w:sz="0" w:space="0" w:color="auto"/>
          </w:divBdr>
          <w:divsChild>
            <w:div w:id="596601461">
              <w:marLeft w:val="0"/>
              <w:marRight w:val="0"/>
              <w:marTop w:val="0"/>
              <w:marBottom w:val="0"/>
              <w:divBdr>
                <w:top w:val="none" w:sz="0" w:space="0" w:color="auto"/>
                <w:left w:val="none" w:sz="0" w:space="0" w:color="auto"/>
                <w:bottom w:val="none" w:sz="0" w:space="0" w:color="auto"/>
                <w:right w:val="none" w:sz="0" w:space="0" w:color="auto"/>
              </w:divBdr>
              <w:divsChild>
                <w:div w:id="1626962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935352">
      <w:bodyDiv w:val="1"/>
      <w:marLeft w:val="0"/>
      <w:marRight w:val="0"/>
      <w:marTop w:val="0"/>
      <w:marBottom w:val="0"/>
      <w:divBdr>
        <w:top w:val="none" w:sz="0" w:space="0" w:color="auto"/>
        <w:left w:val="none" w:sz="0" w:space="0" w:color="auto"/>
        <w:bottom w:val="none" w:sz="0" w:space="0" w:color="auto"/>
        <w:right w:val="none" w:sz="0" w:space="0" w:color="auto"/>
      </w:divBdr>
      <w:divsChild>
        <w:div w:id="2014452559">
          <w:marLeft w:val="0"/>
          <w:marRight w:val="0"/>
          <w:marTop w:val="0"/>
          <w:marBottom w:val="0"/>
          <w:divBdr>
            <w:top w:val="none" w:sz="0" w:space="0" w:color="auto"/>
            <w:left w:val="none" w:sz="0" w:space="0" w:color="auto"/>
            <w:bottom w:val="none" w:sz="0" w:space="0" w:color="auto"/>
            <w:right w:val="none" w:sz="0" w:space="0" w:color="auto"/>
          </w:divBdr>
          <w:divsChild>
            <w:div w:id="1932204057">
              <w:marLeft w:val="0"/>
              <w:marRight w:val="0"/>
              <w:marTop w:val="0"/>
              <w:marBottom w:val="0"/>
              <w:divBdr>
                <w:top w:val="none" w:sz="0" w:space="0" w:color="auto"/>
                <w:left w:val="none" w:sz="0" w:space="0" w:color="auto"/>
                <w:bottom w:val="none" w:sz="0" w:space="0" w:color="auto"/>
                <w:right w:val="none" w:sz="0" w:space="0" w:color="auto"/>
              </w:divBdr>
              <w:divsChild>
                <w:div w:id="198989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399213">
      <w:bodyDiv w:val="1"/>
      <w:marLeft w:val="0"/>
      <w:marRight w:val="0"/>
      <w:marTop w:val="0"/>
      <w:marBottom w:val="0"/>
      <w:divBdr>
        <w:top w:val="none" w:sz="0" w:space="0" w:color="auto"/>
        <w:left w:val="none" w:sz="0" w:space="0" w:color="auto"/>
        <w:bottom w:val="none" w:sz="0" w:space="0" w:color="auto"/>
        <w:right w:val="none" w:sz="0" w:space="0" w:color="auto"/>
      </w:divBdr>
      <w:divsChild>
        <w:div w:id="18170009">
          <w:marLeft w:val="0"/>
          <w:marRight w:val="0"/>
          <w:marTop w:val="0"/>
          <w:marBottom w:val="0"/>
          <w:divBdr>
            <w:top w:val="none" w:sz="0" w:space="0" w:color="auto"/>
            <w:left w:val="none" w:sz="0" w:space="0" w:color="auto"/>
            <w:bottom w:val="none" w:sz="0" w:space="0" w:color="auto"/>
            <w:right w:val="none" w:sz="0" w:space="0" w:color="auto"/>
          </w:divBdr>
          <w:divsChild>
            <w:div w:id="36395715">
              <w:marLeft w:val="0"/>
              <w:marRight w:val="0"/>
              <w:marTop w:val="0"/>
              <w:marBottom w:val="0"/>
              <w:divBdr>
                <w:top w:val="none" w:sz="0" w:space="0" w:color="auto"/>
                <w:left w:val="none" w:sz="0" w:space="0" w:color="auto"/>
                <w:bottom w:val="none" w:sz="0" w:space="0" w:color="auto"/>
                <w:right w:val="none" w:sz="0" w:space="0" w:color="auto"/>
              </w:divBdr>
              <w:divsChild>
                <w:div w:id="410809779">
                  <w:marLeft w:val="0"/>
                  <w:marRight w:val="0"/>
                  <w:marTop w:val="0"/>
                  <w:marBottom w:val="0"/>
                  <w:divBdr>
                    <w:top w:val="none" w:sz="0" w:space="0" w:color="auto"/>
                    <w:left w:val="none" w:sz="0" w:space="0" w:color="auto"/>
                    <w:bottom w:val="none" w:sz="0" w:space="0" w:color="auto"/>
                    <w:right w:val="none" w:sz="0" w:space="0" w:color="auto"/>
                  </w:divBdr>
                </w:div>
                <w:div w:id="194021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19563885">
      <w:bodyDiv w:val="1"/>
      <w:marLeft w:val="0"/>
      <w:marRight w:val="0"/>
      <w:marTop w:val="0"/>
      <w:marBottom w:val="0"/>
      <w:divBdr>
        <w:top w:val="none" w:sz="0" w:space="0" w:color="auto"/>
        <w:left w:val="none" w:sz="0" w:space="0" w:color="auto"/>
        <w:bottom w:val="none" w:sz="0" w:space="0" w:color="auto"/>
        <w:right w:val="none" w:sz="0" w:space="0" w:color="auto"/>
      </w:divBdr>
      <w:divsChild>
        <w:div w:id="480732242">
          <w:marLeft w:val="0"/>
          <w:marRight w:val="0"/>
          <w:marTop w:val="0"/>
          <w:marBottom w:val="0"/>
          <w:divBdr>
            <w:top w:val="none" w:sz="0" w:space="0" w:color="auto"/>
            <w:left w:val="none" w:sz="0" w:space="0" w:color="auto"/>
            <w:bottom w:val="none" w:sz="0" w:space="0" w:color="auto"/>
            <w:right w:val="none" w:sz="0" w:space="0" w:color="auto"/>
          </w:divBdr>
          <w:divsChild>
            <w:div w:id="987519416">
              <w:marLeft w:val="0"/>
              <w:marRight w:val="0"/>
              <w:marTop w:val="0"/>
              <w:marBottom w:val="0"/>
              <w:divBdr>
                <w:top w:val="none" w:sz="0" w:space="0" w:color="auto"/>
                <w:left w:val="none" w:sz="0" w:space="0" w:color="auto"/>
                <w:bottom w:val="none" w:sz="0" w:space="0" w:color="auto"/>
                <w:right w:val="none" w:sz="0" w:space="0" w:color="auto"/>
              </w:divBdr>
              <w:divsChild>
                <w:div w:id="68127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071978">
      <w:bodyDiv w:val="1"/>
      <w:marLeft w:val="0"/>
      <w:marRight w:val="0"/>
      <w:marTop w:val="0"/>
      <w:marBottom w:val="0"/>
      <w:divBdr>
        <w:top w:val="none" w:sz="0" w:space="0" w:color="auto"/>
        <w:left w:val="none" w:sz="0" w:space="0" w:color="auto"/>
        <w:bottom w:val="none" w:sz="0" w:space="0" w:color="auto"/>
        <w:right w:val="none" w:sz="0" w:space="0" w:color="auto"/>
      </w:divBdr>
    </w:div>
    <w:div w:id="1123037169">
      <w:bodyDiv w:val="1"/>
      <w:marLeft w:val="0"/>
      <w:marRight w:val="0"/>
      <w:marTop w:val="0"/>
      <w:marBottom w:val="0"/>
      <w:divBdr>
        <w:top w:val="none" w:sz="0" w:space="0" w:color="auto"/>
        <w:left w:val="none" w:sz="0" w:space="0" w:color="auto"/>
        <w:bottom w:val="none" w:sz="0" w:space="0" w:color="auto"/>
        <w:right w:val="none" w:sz="0" w:space="0" w:color="auto"/>
      </w:divBdr>
    </w:div>
    <w:div w:id="1125392163">
      <w:bodyDiv w:val="1"/>
      <w:marLeft w:val="0"/>
      <w:marRight w:val="0"/>
      <w:marTop w:val="0"/>
      <w:marBottom w:val="0"/>
      <w:divBdr>
        <w:top w:val="none" w:sz="0" w:space="0" w:color="auto"/>
        <w:left w:val="none" w:sz="0" w:space="0" w:color="auto"/>
        <w:bottom w:val="none" w:sz="0" w:space="0" w:color="auto"/>
        <w:right w:val="none" w:sz="0" w:space="0" w:color="auto"/>
      </w:divBdr>
    </w:div>
    <w:div w:id="1133979540">
      <w:bodyDiv w:val="1"/>
      <w:marLeft w:val="0"/>
      <w:marRight w:val="0"/>
      <w:marTop w:val="0"/>
      <w:marBottom w:val="0"/>
      <w:divBdr>
        <w:top w:val="none" w:sz="0" w:space="0" w:color="auto"/>
        <w:left w:val="none" w:sz="0" w:space="0" w:color="auto"/>
        <w:bottom w:val="none" w:sz="0" w:space="0" w:color="auto"/>
        <w:right w:val="none" w:sz="0" w:space="0" w:color="auto"/>
      </w:divBdr>
    </w:div>
    <w:div w:id="1140146785">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40345412">
      <w:bodyDiv w:val="1"/>
      <w:marLeft w:val="0"/>
      <w:marRight w:val="0"/>
      <w:marTop w:val="0"/>
      <w:marBottom w:val="0"/>
      <w:divBdr>
        <w:top w:val="none" w:sz="0" w:space="0" w:color="auto"/>
        <w:left w:val="none" w:sz="0" w:space="0" w:color="auto"/>
        <w:bottom w:val="none" w:sz="0" w:space="0" w:color="auto"/>
        <w:right w:val="none" w:sz="0" w:space="0" w:color="auto"/>
      </w:divBdr>
    </w:div>
    <w:div w:id="1141771659">
      <w:bodyDiv w:val="1"/>
      <w:marLeft w:val="0"/>
      <w:marRight w:val="0"/>
      <w:marTop w:val="0"/>
      <w:marBottom w:val="0"/>
      <w:divBdr>
        <w:top w:val="none" w:sz="0" w:space="0" w:color="auto"/>
        <w:left w:val="none" w:sz="0" w:space="0" w:color="auto"/>
        <w:bottom w:val="none" w:sz="0" w:space="0" w:color="auto"/>
        <w:right w:val="none" w:sz="0" w:space="0" w:color="auto"/>
      </w:divBdr>
    </w:div>
    <w:div w:id="1143352292">
      <w:bodyDiv w:val="1"/>
      <w:marLeft w:val="0"/>
      <w:marRight w:val="0"/>
      <w:marTop w:val="0"/>
      <w:marBottom w:val="0"/>
      <w:divBdr>
        <w:top w:val="none" w:sz="0" w:space="0" w:color="auto"/>
        <w:left w:val="none" w:sz="0" w:space="0" w:color="auto"/>
        <w:bottom w:val="none" w:sz="0" w:space="0" w:color="auto"/>
        <w:right w:val="none" w:sz="0" w:space="0" w:color="auto"/>
      </w:divBdr>
      <w:divsChild>
        <w:div w:id="1479958223">
          <w:marLeft w:val="0"/>
          <w:marRight w:val="0"/>
          <w:marTop w:val="0"/>
          <w:marBottom w:val="0"/>
          <w:divBdr>
            <w:top w:val="none" w:sz="0" w:space="0" w:color="auto"/>
            <w:left w:val="none" w:sz="0" w:space="0" w:color="auto"/>
            <w:bottom w:val="none" w:sz="0" w:space="0" w:color="auto"/>
            <w:right w:val="none" w:sz="0" w:space="0" w:color="auto"/>
          </w:divBdr>
          <w:divsChild>
            <w:div w:id="1355882277">
              <w:marLeft w:val="0"/>
              <w:marRight w:val="0"/>
              <w:marTop w:val="0"/>
              <w:marBottom w:val="0"/>
              <w:divBdr>
                <w:top w:val="none" w:sz="0" w:space="0" w:color="auto"/>
                <w:left w:val="none" w:sz="0" w:space="0" w:color="auto"/>
                <w:bottom w:val="none" w:sz="0" w:space="0" w:color="auto"/>
                <w:right w:val="none" w:sz="0" w:space="0" w:color="auto"/>
              </w:divBdr>
              <w:divsChild>
                <w:div w:id="263391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670072">
      <w:bodyDiv w:val="1"/>
      <w:marLeft w:val="0"/>
      <w:marRight w:val="0"/>
      <w:marTop w:val="0"/>
      <w:marBottom w:val="0"/>
      <w:divBdr>
        <w:top w:val="none" w:sz="0" w:space="0" w:color="auto"/>
        <w:left w:val="none" w:sz="0" w:space="0" w:color="auto"/>
        <w:bottom w:val="none" w:sz="0" w:space="0" w:color="auto"/>
        <w:right w:val="none" w:sz="0" w:space="0" w:color="auto"/>
      </w:divBdr>
    </w:div>
    <w:div w:id="1160805435">
      <w:bodyDiv w:val="1"/>
      <w:marLeft w:val="0"/>
      <w:marRight w:val="0"/>
      <w:marTop w:val="0"/>
      <w:marBottom w:val="0"/>
      <w:divBdr>
        <w:top w:val="none" w:sz="0" w:space="0" w:color="auto"/>
        <w:left w:val="none" w:sz="0" w:space="0" w:color="auto"/>
        <w:bottom w:val="none" w:sz="0" w:space="0" w:color="auto"/>
        <w:right w:val="none" w:sz="0" w:space="0" w:color="auto"/>
      </w:divBdr>
      <w:divsChild>
        <w:div w:id="1411004652">
          <w:marLeft w:val="0"/>
          <w:marRight w:val="0"/>
          <w:marTop w:val="0"/>
          <w:marBottom w:val="0"/>
          <w:divBdr>
            <w:top w:val="none" w:sz="0" w:space="0" w:color="auto"/>
            <w:left w:val="none" w:sz="0" w:space="0" w:color="auto"/>
            <w:bottom w:val="none" w:sz="0" w:space="0" w:color="auto"/>
            <w:right w:val="none" w:sz="0" w:space="0" w:color="auto"/>
          </w:divBdr>
          <w:divsChild>
            <w:div w:id="893467024">
              <w:marLeft w:val="0"/>
              <w:marRight w:val="0"/>
              <w:marTop w:val="0"/>
              <w:marBottom w:val="0"/>
              <w:divBdr>
                <w:top w:val="none" w:sz="0" w:space="0" w:color="auto"/>
                <w:left w:val="none" w:sz="0" w:space="0" w:color="auto"/>
                <w:bottom w:val="none" w:sz="0" w:space="0" w:color="auto"/>
                <w:right w:val="none" w:sz="0" w:space="0" w:color="auto"/>
              </w:divBdr>
              <w:divsChild>
                <w:div w:id="42133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1431513">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181504762">
      <w:bodyDiv w:val="1"/>
      <w:marLeft w:val="0"/>
      <w:marRight w:val="0"/>
      <w:marTop w:val="0"/>
      <w:marBottom w:val="0"/>
      <w:divBdr>
        <w:top w:val="none" w:sz="0" w:space="0" w:color="auto"/>
        <w:left w:val="none" w:sz="0" w:space="0" w:color="auto"/>
        <w:bottom w:val="none" w:sz="0" w:space="0" w:color="auto"/>
        <w:right w:val="none" w:sz="0" w:space="0" w:color="auto"/>
      </w:divBdr>
    </w:div>
    <w:div w:id="1186211258">
      <w:bodyDiv w:val="1"/>
      <w:marLeft w:val="0"/>
      <w:marRight w:val="0"/>
      <w:marTop w:val="0"/>
      <w:marBottom w:val="0"/>
      <w:divBdr>
        <w:top w:val="none" w:sz="0" w:space="0" w:color="auto"/>
        <w:left w:val="none" w:sz="0" w:space="0" w:color="auto"/>
        <w:bottom w:val="none" w:sz="0" w:space="0" w:color="auto"/>
        <w:right w:val="none" w:sz="0" w:space="0" w:color="auto"/>
      </w:divBdr>
      <w:divsChild>
        <w:div w:id="1163201302">
          <w:marLeft w:val="0"/>
          <w:marRight w:val="0"/>
          <w:marTop w:val="0"/>
          <w:marBottom w:val="0"/>
          <w:divBdr>
            <w:top w:val="none" w:sz="0" w:space="0" w:color="auto"/>
            <w:left w:val="none" w:sz="0" w:space="0" w:color="auto"/>
            <w:bottom w:val="none" w:sz="0" w:space="0" w:color="auto"/>
            <w:right w:val="none" w:sz="0" w:space="0" w:color="auto"/>
          </w:divBdr>
          <w:divsChild>
            <w:div w:id="154802880">
              <w:marLeft w:val="0"/>
              <w:marRight w:val="0"/>
              <w:marTop w:val="0"/>
              <w:marBottom w:val="0"/>
              <w:divBdr>
                <w:top w:val="none" w:sz="0" w:space="0" w:color="auto"/>
                <w:left w:val="none" w:sz="0" w:space="0" w:color="auto"/>
                <w:bottom w:val="none" w:sz="0" w:space="0" w:color="auto"/>
                <w:right w:val="none" w:sz="0" w:space="0" w:color="auto"/>
              </w:divBdr>
              <w:divsChild>
                <w:div w:id="659191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329300">
      <w:bodyDiv w:val="1"/>
      <w:marLeft w:val="0"/>
      <w:marRight w:val="0"/>
      <w:marTop w:val="0"/>
      <w:marBottom w:val="0"/>
      <w:divBdr>
        <w:top w:val="none" w:sz="0" w:space="0" w:color="auto"/>
        <w:left w:val="none" w:sz="0" w:space="0" w:color="auto"/>
        <w:bottom w:val="none" w:sz="0" w:space="0" w:color="auto"/>
        <w:right w:val="none" w:sz="0" w:space="0" w:color="auto"/>
      </w:divBdr>
      <w:divsChild>
        <w:div w:id="716054886">
          <w:marLeft w:val="0"/>
          <w:marRight w:val="0"/>
          <w:marTop w:val="0"/>
          <w:marBottom w:val="0"/>
          <w:divBdr>
            <w:top w:val="none" w:sz="0" w:space="0" w:color="auto"/>
            <w:left w:val="none" w:sz="0" w:space="0" w:color="auto"/>
            <w:bottom w:val="none" w:sz="0" w:space="0" w:color="auto"/>
            <w:right w:val="none" w:sz="0" w:space="0" w:color="auto"/>
          </w:divBdr>
          <w:divsChild>
            <w:div w:id="1842508559">
              <w:marLeft w:val="0"/>
              <w:marRight w:val="0"/>
              <w:marTop w:val="0"/>
              <w:marBottom w:val="0"/>
              <w:divBdr>
                <w:top w:val="none" w:sz="0" w:space="0" w:color="auto"/>
                <w:left w:val="none" w:sz="0" w:space="0" w:color="auto"/>
                <w:bottom w:val="none" w:sz="0" w:space="0" w:color="auto"/>
                <w:right w:val="none" w:sz="0" w:space="0" w:color="auto"/>
              </w:divBdr>
              <w:divsChild>
                <w:div w:id="206664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004191">
      <w:bodyDiv w:val="1"/>
      <w:marLeft w:val="0"/>
      <w:marRight w:val="0"/>
      <w:marTop w:val="0"/>
      <w:marBottom w:val="0"/>
      <w:divBdr>
        <w:top w:val="none" w:sz="0" w:space="0" w:color="auto"/>
        <w:left w:val="none" w:sz="0" w:space="0" w:color="auto"/>
        <w:bottom w:val="none" w:sz="0" w:space="0" w:color="auto"/>
        <w:right w:val="none" w:sz="0" w:space="0" w:color="auto"/>
      </w:divBdr>
    </w:div>
    <w:div w:id="1204488040">
      <w:bodyDiv w:val="1"/>
      <w:marLeft w:val="0"/>
      <w:marRight w:val="0"/>
      <w:marTop w:val="0"/>
      <w:marBottom w:val="0"/>
      <w:divBdr>
        <w:top w:val="none" w:sz="0" w:space="0" w:color="auto"/>
        <w:left w:val="none" w:sz="0" w:space="0" w:color="auto"/>
        <w:bottom w:val="none" w:sz="0" w:space="0" w:color="auto"/>
        <w:right w:val="none" w:sz="0" w:space="0" w:color="auto"/>
      </w:divBdr>
      <w:divsChild>
        <w:div w:id="513888373">
          <w:marLeft w:val="0"/>
          <w:marRight w:val="0"/>
          <w:marTop w:val="0"/>
          <w:marBottom w:val="0"/>
          <w:divBdr>
            <w:top w:val="none" w:sz="0" w:space="0" w:color="auto"/>
            <w:left w:val="none" w:sz="0" w:space="0" w:color="auto"/>
            <w:bottom w:val="none" w:sz="0" w:space="0" w:color="auto"/>
            <w:right w:val="none" w:sz="0" w:space="0" w:color="auto"/>
          </w:divBdr>
          <w:divsChild>
            <w:div w:id="2137868047">
              <w:marLeft w:val="0"/>
              <w:marRight w:val="0"/>
              <w:marTop w:val="0"/>
              <w:marBottom w:val="0"/>
              <w:divBdr>
                <w:top w:val="none" w:sz="0" w:space="0" w:color="auto"/>
                <w:left w:val="none" w:sz="0" w:space="0" w:color="auto"/>
                <w:bottom w:val="none" w:sz="0" w:space="0" w:color="auto"/>
                <w:right w:val="none" w:sz="0" w:space="0" w:color="auto"/>
              </w:divBdr>
              <w:divsChild>
                <w:div w:id="360401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382758">
      <w:bodyDiv w:val="1"/>
      <w:marLeft w:val="0"/>
      <w:marRight w:val="0"/>
      <w:marTop w:val="0"/>
      <w:marBottom w:val="0"/>
      <w:divBdr>
        <w:top w:val="none" w:sz="0" w:space="0" w:color="auto"/>
        <w:left w:val="none" w:sz="0" w:space="0" w:color="auto"/>
        <w:bottom w:val="none" w:sz="0" w:space="0" w:color="auto"/>
        <w:right w:val="none" w:sz="0" w:space="0" w:color="auto"/>
      </w:divBdr>
    </w:div>
    <w:div w:id="1213342908">
      <w:bodyDiv w:val="1"/>
      <w:marLeft w:val="0"/>
      <w:marRight w:val="0"/>
      <w:marTop w:val="0"/>
      <w:marBottom w:val="0"/>
      <w:divBdr>
        <w:top w:val="none" w:sz="0" w:space="0" w:color="auto"/>
        <w:left w:val="none" w:sz="0" w:space="0" w:color="auto"/>
        <w:bottom w:val="none" w:sz="0" w:space="0" w:color="auto"/>
        <w:right w:val="none" w:sz="0" w:space="0" w:color="auto"/>
      </w:divBdr>
    </w:div>
    <w:div w:id="1221863422">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4414180">
      <w:bodyDiv w:val="1"/>
      <w:marLeft w:val="0"/>
      <w:marRight w:val="0"/>
      <w:marTop w:val="0"/>
      <w:marBottom w:val="0"/>
      <w:divBdr>
        <w:top w:val="none" w:sz="0" w:space="0" w:color="auto"/>
        <w:left w:val="none" w:sz="0" w:space="0" w:color="auto"/>
        <w:bottom w:val="none" w:sz="0" w:space="0" w:color="auto"/>
        <w:right w:val="none" w:sz="0" w:space="0" w:color="auto"/>
      </w:divBdr>
      <w:divsChild>
        <w:div w:id="1175999983">
          <w:marLeft w:val="0"/>
          <w:marRight w:val="0"/>
          <w:marTop w:val="0"/>
          <w:marBottom w:val="0"/>
          <w:divBdr>
            <w:top w:val="none" w:sz="0" w:space="0" w:color="auto"/>
            <w:left w:val="none" w:sz="0" w:space="0" w:color="auto"/>
            <w:bottom w:val="none" w:sz="0" w:space="0" w:color="auto"/>
            <w:right w:val="none" w:sz="0" w:space="0" w:color="auto"/>
          </w:divBdr>
          <w:divsChild>
            <w:div w:id="765492341">
              <w:marLeft w:val="0"/>
              <w:marRight w:val="0"/>
              <w:marTop w:val="0"/>
              <w:marBottom w:val="0"/>
              <w:divBdr>
                <w:top w:val="none" w:sz="0" w:space="0" w:color="auto"/>
                <w:left w:val="none" w:sz="0" w:space="0" w:color="auto"/>
                <w:bottom w:val="none" w:sz="0" w:space="0" w:color="auto"/>
                <w:right w:val="none" w:sz="0" w:space="0" w:color="auto"/>
              </w:divBdr>
              <w:divsChild>
                <w:div w:id="32205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911843">
      <w:bodyDiv w:val="1"/>
      <w:marLeft w:val="0"/>
      <w:marRight w:val="0"/>
      <w:marTop w:val="0"/>
      <w:marBottom w:val="0"/>
      <w:divBdr>
        <w:top w:val="none" w:sz="0" w:space="0" w:color="auto"/>
        <w:left w:val="none" w:sz="0" w:space="0" w:color="auto"/>
        <w:bottom w:val="none" w:sz="0" w:space="0" w:color="auto"/>
        <w:right w:val="none" w:sz="0" w:space="0" w:color="auto"/>
      </w:divBdr>
      <w:divsChild>
        <w:div w:id="261764051">
          <w:marLeft w:val="0"/>
          <w:marRight w:val="0"/>
          <w:marTop w:val="0"/>
          <w:marBottom w:val="0"/>
          <w:divBdr>
            <w:top w:val="none" w:sz="0" w:space="0" w:color="auto"/>
            <w:left w:val="none" w:sz="0" w:space="0" w:color="auto"/>
            <w:bottom w:val="none" w:sz="0" w:space="0" w:color="auto"/>
            <w:right w:val="none" w:sz="0" w:space="0" w:color="auto"/>
          </w:divBdr>
          <w:divsChild>
            <w:div w:id="889999046">
              <w:marLeft w:val="0"/>
              <w:marRight w:val="0"/>
              <w:marTop w:val="0"/>
              <w:marBottom w:val="0"/>
              <w:divBdr>
                <w:top w:val="none" w:sz="0" w:space="0" w:color="auto"/>
                <w:left w:val="none" w:sz="0" w:space="0" w:color="auto"/>
                <w:bottom w:val="none" w:sz="0" w:space="0" w:color="auto"/>
                <w:right w:val="none" w:sz="0" w:space="0" w:color="auto"/>
              </w:divBdr>
              <w:divsChild>
                <w:div w:id="174680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29531598">
      <w:bodyDiv w:val="1"/>
      <w:marLeft w:val="0"/>
      <w:marRight w:val="0"/>
      <w:marTop w:val="0"/>
      <w:marBottom w:val="0"/>
      <w:divBdr>
        <w:top w:val="none" w:sz="0" w:space="0" w:color="auto"/>
        <w:left w:val="none" w:sz="0" w:space="0" w:color="auto"/>
        <w:bottom w:val="none" w:sz="0" w:space="0" w:color="auto"/>
        <w:right w:val="none" w:sz="0" w:space="0" w:color="auto"/>
      </w:divBdr>
      <w:divsChild>
        <w:div w:id="145556005">
          <w:marLeft w:val="0"/>
          <w:marRight w:val="0"/>
          <w:marTop w:val="0"/>
          <w:marBottom w:val="0"/>
          <w:divBdr>
            <w:top w:val="none" w:sz="0" w:space="0" w:color="auto"/>
            <w:left w:val="none" w:sz="0" w:space="0" w:color="auto"/>
            <w:bottom w:val="none" w:sz="0" w:space="0" w:color="auto"/>
            <w:right w:val="none" w:sz="0" w:space="0" w:color="auto"/>
          </w:divBdr>
          <w:divsChild>
            <w:div w:id="667169205">
              <w:marLeft w:val="0"/>
              <w:marRight w:val="0"/>
              <w:marTop w:val="0"/>
              <w:marBottom w:val="0"/>
              <w:divBdr>
                <w:top w:val="none" w:sz="0" w:space="0" w:color="auto"/>
                <w:left w:val="none" w:sz="0" w:space="0" w:color="auto"/>
                <w:bottom w:val="none" w:sz="0" w:space="0" w:color="auto"/>
                <w:right w:val="none" w:sz="0" w:space="0" w:color="auto"/>
              </w:divBdr>
              <w:divsChild>
                <w:div w:id="1559439614">
                  <w:marLeft w:val="0"/>
                  <w:marRight w:val="0"/>
                  <w:marTop w:val="0"/>
                  <w:marBottom w:val="0"/>
                  <w:divBdr>
                    <w:top w:val="none" w:sz="0" w:space="0" w:color="auto"/>
                    <w:left w:val="none" w:sz="0" w:space="0" w:color="auto"/>
                    <w:bottom w:val="none" w:sz="0" w:space="0" w:color="auto"/>
                    <w:right w:val="none" w:sz="0" w:space="0" w:color="auto"/>
                  </w:divBdr>
                  <w:divsChild>
                    <w:div w:id="708644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3661272">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44293855">
      <w:bodyDiv w:val="1"/>
      <w:marLeft w:val="0"/>
      <w:marRight w:val="0"/>
      <w:marTop w:val="0"/>
      <w:marBottom w:val="0"/>
      <w:divBdr>
        <w:top w:val="none" w:sz="0" w:space="0" w:color="auto"/>
        <w:left w:val="none" w:sz="0" w:space="0" w:color="auto"/>
        <w:bottom w:val="none" w:sz="0" w:space="0" w:color="auto"/>
        <w:right w:val="none" w:sz="0" w:space="0" w:color="auto"/>
      </w:divBdr>
    </w:div>
    <w:div w:id="1244798752">
      <w:bodyDiv w:val="1"/>
      <w:marLeft w:val="0"/>
      <w:marRight w:val="0"/>
      <w:marTop w:val="0"/>
      <w:marBottom w:val="0"/>
      <w:divBdr>
        <w:top w:val="none" w:sz="0" w:space="0" w:color="auto"/>
        <w:left w:val="none" w:sz="0" w:space="0" w:color="auto"/>
        <w:bottom w:val="none" w:sz="0" w:space="0" w:color="auto"/>
        <w:right w:val="none" w:sz="0" w:space="0" w:color="auto"/>
      </w:divBdr>
    </w:div>
    <w:div w:id="1250650419">
      <w:bodyDiv w:val="1"/>
      <w:marLeft w:val="0"/>
      <w:marRight w:val="0"/>
      <w:marTop w:val="0"/>
      <w:marBottom w:val="0"/>
      <w:divBdr>
        <w:top w:val="none" w:sz="0" w:space="0" w:color="auto"/>
        <w:left w:val="none" w:sz="0" w:space="0" w:color="auto"/>
        <w:bottom w:val="none" w:sz="0" w:space="0" w:color="auto"/>
        <w:right w:val="none" w:sz="0" w:space="0" w:color="auto"/>
      </w:divBdr>
    </w:div>
    <w:div w:id="1253784847">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6286519">
      <w:bodyDiv w:val="1"/>
      <w:marLeft w:val="0"/>
      <w:marRight w:val="0"/>
      <w:marTop w:val="0"/>
      <w:marBottom w:val="0"/>
      <w:divBdr>
        <w:top w:val="none" w:sz="0" w:space="0" w:color="auto"/>
        <w:left w:val="none" w:sz="0" w:space="0" w:color="auto"/>
        <w:bottom w:val="none" w:sz="0" w:space="0" w:color="auto"/>
        <w:right w:val="none" w:sz="0" w:space="0" w:color="auto"/>
      </w:divBdr>
      <w:divsChild>
        <w:div w:id="404647008">
          <w:marLeft w:val="0"/>
          <w:marRight w:val="0"/>
          <w:marTop w:val="0"/>
          <w:marBottom w:val="0"/>
          <w:divBdr>
            <w:top w:val="none" w:sz="0" w:space="0" w:color="auto"/>
            <w:left w:val="none" w:sz="0" w:space="0" w:color="auto"/>
            <w:bottom w:val="none" w:sz="0" w:space="0" w:color="auto"/>
            <w:right w:val="none" w:sz="0" w:space="0" w:color="auto"/>
          </w:divBdr>
          <w:divsChild>
            <w:div w:id="397359993">
              <w:marLeft w:val="0"/>
              <w:marRight w:val="0"/>
              <w:marTop w:val="0"/>
              <w:marBottom w:val="0"/>
              <w:divBdr>
                <w:top w:val="none" w:sz="0" w:space="0" w:color="auto"/>
                <w:left w:val="none" w:sz="0" w:space="0" w:color="auto"/>
                <w:bottom w:val="none" w:sz="0" w:space="0" w:color="auto"/>
                <w:right w:val="none" w:sz="0" w:space="0" w:color="auto"/>
              </w:divBdr>
              <w:divsChild>
                <w:div w:id="701051301">
                  <w:marLeft w:val="0"/>
                  <w:marRight w:val="0"/>
                  <w:marTop w:val="0"/>
                  <w:marBottom w:val="0"/>
                  <w:divBdr>
                    <w:top w:val="none" w:sz="0" w:space="0" w:color="auto"/>
                    <w:left w:val="none" w:sz="0" w:space="0" w:color="auto"/>
                    <w:bottom w:val="none" w:sz="0" w:space="0" w:color="auto"/>
                    <w:right w:val="none" w:sz="0" w:space="0" w:color="auto"/>
                  </w:divBdr>
                  <w:divsChild>
                    <w:div w:id="97753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67738653">
      <w:bodyDiv w:val="1"/>
      <w:marLeft w:val="0"/>
      <w:marRight w:val="0"/>
      <w:marTop w:val="0"/>
      <w:marBottom w:val="0"/>
      <w:divBdr>
        <w:top w:val="none" w:sz="0" w:space="0" w:color="auto"/>
        <w:left w:val="none" w:sz="0" w:space="0" w:color="auto"/>
        <w:bottom w:val="none" w:sz="0" w:space="0" w:color="auto"/>
        <w:right w:val="none" w:sz="0" w:space="0" w:color="auto"/>
      </w:divBdr>
    </w:div>
    <w:div w:id="1276987607">
      <w:bodyDiv w:val="1"/>
      <w:marLeft w:val="0"/>
      <w:marRight w:val="0"/>
      <w:marTop w:val="0"/>
      <w:marBottom w:val="0"/>
      <w:divBdr>
        <w:top w:val="none" w:sz="0" w:space="0" w:color="auto"/>
        <w:left w:val="none" w:sz="0" w:space="0" w:color="auto"/>
        <w:bottom w:val="none" w:sz="0" w:space="0" w:color="auto"/>
        <w:right w:val="none" w:sz="0" w:space="0" w:color="auto"/>
      </w:divBdr>
    </w:div>
    <w:div w:id="1278298925">
      <w:bodyDiv w:val="1"/>
      <w:marLeft w:val="0"/>
      <w:marRight w:val="0"/>
      <w:marTop w:val="0"/>
      <w:marBottom w:val="0"/>
      <w:divBdr>
        <w:top w:val="none" w:sz="0" w:space="0" w:color="auto"/>
        <w:left w:val="none" w:sz="0" w:space="0" w:color="auto"/>
        <w:bottom w:val="none" w:sz="0" w:space="0" w:color="auto"/>
        <w:right w:val="none" w:sz="0" w:space="0" w:color="auto"/>
      </w:divBdr>
    </w:div>
    <w:div w:id="1283420478">
      <w:bodyDiv w:val="1"/>
      <w:marLeft w:val="0"/>
      <w:marRight w:val="0"/>
      <w:marTop w:val="0"/>
      <w:marBottom w:val="0"/>
      <w:divBdr>
        <w:top w:val="none" w:sz="0" w:space="0" w:color="auto"/>
        <w:left w:val="none" w:sz="0" w:space="0" w:color="auto"/>
        <w:bottom w:val="none" w:sz="0" w:space="0" w:color="auto"/>
        <w:right w:val="none" w:sz="0" w:space="0" w:color="auto"/>
      </w:divBdr>
      <w:divsChild>
        <w:div w:id="427654999">
          <w:marLeft w:val="0"/>
          <w:marRight w:val="0"/>
          <w:marTop w:val="0"/>
          <w:marBottom w:val="0"/>
          <w:divBdr>
            <w:top w:val="none" w:sz="0" w:space="0" w:color="auto"/>
            <w:left w:val="none" w:sz="0" w:space="0" w:color="auto"/>
            <w:bottom w:val="none" w:sz="0" w:space="0" w:color="auto"/>
            <w:right w:val="none" w:sz="0" w:space="0" w:color="auto"/>
          </w:divBdr>
          <w:divsChild>
            <w:div w:id="1213157569">
              <w:marLeft w:val="0"/>
              <w:marRight w:val="0"/>
              <w:marTop w:val="0"/>
              <w:marBottom w:val="0"/>
              <w:divBdr>
                <w:top w:val="none" w:sz="0" w:space="0" w:color="auto"/>
                <w:left w:val="none" w:sz="0" w:space="0" w:color="auto"/>
                <w:bottom w:val="none" w:sz="0" w:space="0" w:color="auto"/>
                <w:right w:val="none" w:sz="0" w:space="0" w:color="auto"/>
              </w:divBdr>
              <w:divsChild>
                <w:div w:id="63225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86041871">
      <w:bodyDiv w:val="1"/>
      <w:marLeft w:val="0"/>
      <w:marRight w:val="0"/>
      <w:marTop w:val="0"/>
      <w:marBottom w:val="0"/>
      <w:divBdr>
        <w:top w:val="none" w:sz="0" w:space="0" w:color="auto"/>
        <w:left w:val="none" w:sz="0" w:space="0" w:color="auto"/>
        <w:bottom w:val="none" w:sz="0" w:space="0" w:color="auto"/>
        <w:right w:val="none" w:sz="0" w:space="0" w:color="auto"/>
      </w:divBdr>
      <w:divsChild>
        <w:div w:id="1501388175">
          <w:marLeft w:val="0"/>
          <w:marRight w:val="0"/>
          <w:marTop w:val="0"/>
          <w:marBottom w:val="0"/>
          <w:divBdr>
            <w:top w:val="none" w:sz="0" w:space="0" w:color="auto"/>
            <w:left w:val="none" w:sz="0" w:space="0" w:color="auto"/>
            <w:bottom w:val="none" w:sz="0" w:space="0" w:color="auto"/>
            <w:right w:val="none" w:sz="0" w:space="0" w:color="auto"/>
          </w:divBdr>
          <w:divsChild>
            <w:div w:id="1227496759">
              <w:marLeft w:val="0"/>
              <w:marRight w:val="0"/>
              <w:marTop w:val="0"/>
              <w:marBottom w:val="0"/>
              <w:divBdr>
                <w:top w:val="none" w:sz="0" w:space="0" w:color="auto"/>
                <w:left w:val="none" w:sz="0" w:space="0" w:color="auto"/>
                <w:bottom w:val="none" w:sz="0" w:space="0" w:color="auto"/>
                <w:right w:val="none" w:sz="0" w:space="0" w:color="auto"/>
              </w:divBdr>
              <w:divsChild>
                <w:div w:id="209420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498215">
      <w:bodyDiv w:val="1"/>
      <w:marLeft w:val="0"/>
      <w:marRight w:val="0"/>
      <w:marTop w:val="0"/>
      <w:marBottom w:val="0"/>
      <w:divBdr>
        <w:top w:val="none" w:sz="0" w:space="0" w:color="auto"/>
        <w:left w:val="none" w:sz="0" w:space="0" w:color="auto"/>
        <w:bottom w:val="none" w:sz="0" w:space="0" w:color="auto"/>
        <w:right w:val="none" w:sz="0" w:space="0" w:color="auto"/>
      </w:divBdr>
      <w:divsChild>
        <w:div w:id="1739009229">
          <w:marLeft w:val="0"/>
          <w:marRight w:val="0"/>
          <w:marTop w:val="0"/>
          <w:marBottom w:val="0"/>
          <w:divBdr>
            <w:top w:val="none" w:sz="0" w:space="0" w:color="auto"/>
            <w:left w:val="none" w:sz="0" w:space="0" w:color="auto"/>
            <w:bottom w:val="none" w:sz="0" w:space="0" w:color="auto"/>
            <w:right w:val="none" w:sz="0" w:space="0" w:color="auto"/>
          </w:divBdr>
          <w:divsChild>
            <w:div w:id="435296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296251960">
      <w:bodyDiv w:val="1"/>
      <w:marLeft w:val="0"/>
      <w:marRight w:val="0"/>
      <w:marTop w:val="0"/>
      <w:marBottom w:val="0"/>
      <w:divBdr>
        <w:top w:val="none" w:sz="0" w:space="0" w:color="auto"/>
        <w:left w:val="none" w:sz="0" w:space="0" w:color="auto"/>
        <w:bottom w:val="none" w:sz="0" w:space="0" w:color="auto"/>
        <w:right w:val="none" w:sz="0" w:space="0" w:color="auto"/>
      </w:divBdr>
      <w:divsChild>
        <w:div w:id="429546000">
          <w:marLeft w:val="0"/>
          <w:marRight w:val="0"/>
          <w:marTop w:val="0"/>
          <w:marBottom w:val="0"/>
          <w:divBdr>
            <w:top w:val="none" w:sz="0" w:space="0" w:color="auto"/>
            <w:left w:val="none" w:sz="0" w:space="0" w:color="auto"/>
            <w:bottom w:val="none" w:sz="0" w:space="0" w:color="auto"/>
            <w:right w:val="none" w:sz="0" w:space="0" w:color="auto"/>
          </w:divBdr>
          <w:divsChild>
            <w:div w:id="1235317035">
              <w:marLeft w:val="0"/>
              <w:marRight w:val="0"/>
              <w:marTop w:val="0"/>
              <w:marBottom w:val="0"/>
              <w:divBdr>
                <w:top w:val="none" w:sz="0" w:space="0" w:color="auto"/>
                <w:left w:val="none" w:sz="0" w:space="0" w:color="auto"/>
                <w:bottom w:val="none" w:sz="0" w:space="0" w:color="auto"/>
                <w:right w:val="none" w:sz="0" w:space="0" w:color="auto"/>
              </w:divBdr>
              <w:divsChild>
                <w:div w:id="210877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681396">
      <w:bodyDiv w:val="1"/>
      <w:marLeft w:val="0"/>
      <w:marRight w:val="0"/>
      <w:marTop w:val="0"/>
      <w:marBottom w:val="0"/>
      <w:divBdr>
        <w:top w:val="none" w:sz="0" w:space="0" w:color="auto"/>
        <w:left w:val="none" w:sz="0" w:space="0" w:color="auto"/>
        <w:bottom w:val="none" w:sz="0" w:space="0" w:color="auto"/>
        <w:right w:val="none" w:sz="0" w:space="0" w:color="auto"/>
      </w:divBdr>
      <w:divsChild>
        <w:div w:id="1241480640">
          <w:marLeft w:val="0"/>
          <w:marRight w:val="0"/>
          <w:marTop w:val="0"/>
          <w:marBottom w:val="0"/>
          <w:divBdr>
            <w:top w:val="none" w:sz="0" w:space="0" w:color="auto"/>
            <w:left w:val="none" w:sz="0" w:space="0" w:color="auto"/>
            <w:bottom w:val="none" w:sz="0" w:space="0" w:color="auto"/>
            <w:right w:val="none" w:sz="0" w:space="0" w:color="auto"/>
          </w:divBdr>
          <w:divsChild>
            <w:div w:id="2098476578">
              <w:marLeft w:val="0"/>
              <w:marRight w:val="0"/>
              <w:marTop w:val="0"/>
              <w:marBottom w:val="0"/>
              <w:divBdr>
                <w:top w:val="none" w:sz="0" w:space="0" w:color="auto"/>
                <w:left w:val="none" w:sz="0" w:space="0" w:color="auto"/>
                <w:bottom w:val="none" w:sz="0" w:space="0" w:color="auto"/>
                <w:right w:val="none" w:sz="0" w:space="0" w:color="auto"/>
              </w:divBdr>
              <w:divsChild>
                <w:div w:id="631374021">
                  <w:marLeft w:val="0"/>
                  <w:marRight w:val="0"/>
                  <w:marTop w:val="0"/>
                  <w:marBottom w:val="0"/>
                  <w:divBdr>
                    <w:top w:val="none" w:sz="0" w:space="0" w:color="auto"/>
                    <w:left w:val="none" w:sz="0" w:space="0" w:color="auto"/>
                    <w:bottom w:val="none" w:sz="0" w:space="0" w:color="auto"/>
                    <w:right w:val="none" w:sz="0" w:space="0" w:color="auto"/>
                  </w:divBdr>
                  <w:divsChild>
                    <w:div w:id="110364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5618761">
      <w:bodyDiv w:val="1"/>
      <w:marLeft w:val="0"/>
      <w:marRight w:val="0"/>
      <w:marTop w:val="0"/>
      <w:marBottom w:val="0"/>
      <w:divBdr>
        <w:top w:val="none" w:sz="0" w:space="0" w:color="auto"/>
        <w:left w:val="none" w:sz="0" w:space="0" w:color="auto"/>
        <w:bottom w:val="none" w:sz="0" w:space="0" w:color="auto"/>
        <w:right w:val="none" w:sz="0" w:space="0" w:color="auto"/>
      </w:divBdr>
      <w:divsChild>
        <w:div w:id="2016032600">
          <w:marLeft w:val="0"/>
          <w:marRight w:val="0"/>
          <w:marTop w:val="0"/>
          <w:marBottom w:val="0"/>
          <w:divBdr>
            <w:top w:val="none" w:sz="0" w:space="0" w:color="auto"/>
            <w:left w:val="none" w:sz="0" w:space="0" w:color="auto"/>
            <w:bottom w:val="none" w:sz="0" w:space="0" w:color="auto"/>
            <w:right w:val="none" w:sz="0" w:space="0" w:color="auto"/>
          </w:divBdr>
          <w:divsChild>
            <w:div w:id="835464585">
              <w:marLeft w:val="0"/>
              <w:marRight w:val="0"/>
              <w:marTop w:val="0"/>
              <w:marBottom w:val="0"/>
              <w:divBdr>
                <w:top w:val="none" w:sz="0" w:space="0" w:color="auto"/>
                <w:left w:val="none" w:sz="0" w:space="0" w:color="auto"/>
                <w:bottom w:val="none" w:sz="0" w:space="0" w:color="auto"/>
                <w:right w:val="none" w:sz="0" w:space="0" w:color="auto"/>
              </w:divBdr>
              <w:divsChild>
                <w:div w:id="1701736644">
                  <w:marLeft w:val="0"/>
                  <w:marRight w:val="0"/>
                  <w:marTop w:val="0"/>
                  <w:marBottom w:val="0"/>
                  <w:divBdr>
                    <w:top w:val="none" w:sz="0" w:space="0" w:color="auto"/>
                    <w:left w:val="none" w:sz="0" w:space="0" w:color="auto"/>
                    <w:bottom w:val="none" w:sz="0" w:space="0" w:color="auto"/>
                    <w:right w:val="none" w:sz="0" w:space="0" w:color="auto"/>
                  </w:divBdr>
                  <w:divsChild>
                    <w:div w:id="1403138798">
                      <w:marLeft w:val="0"/>
                      <w:marRight w:val="0"/>
                      <w:marTop w:val="0"/>
                      <w:marBottom w:val="0"/>
                      <w:divBdr>
                        <w:top w:val="none" w:sz="0" w:space="0" w:color="auto"/>
                        <w:left w:val="none" w:sz="0" w:space="0" w:color="auto"/>
                        <w:bottom w:val="none" w:sz="0" w:space="0" w:color="auto"/>
                        <w:right w:val="none" w:sz="0" w:space="0" w:color="auto"/>
                      </w:divBdr>
                    </w:div>
                    <w:div w:id="164030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11862887">
      <w:bodyDiv w:val="1"/>
      <w:marLeft w:val="0"/>
      <w:marRight w:val="0"/>
      <w:marTop w:val="0"/>
      <w:marBottom w:val="0"/>
      <w:divBdr>
        <w:top w:val="none" w:sz="0" w:space="0" w:color="auto"/>
        <w:left w:val="none" w:sz="0" w:space="0" w:color="auto"/>
        <w:bottom w:val="none" w:sz="0" w:space="0" w:color="auto"/>
        <w:right w:val="none" w:sz="0" w:space="0" w:color="auto"/>
      </w:divBdr>
    </w:div>
    <w:div w:id="1318728747">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29362688">
      <w:bodyDiv w:val="1"/>
      <w:marLeft w:val="0"/>
      <w:marRight w:val="0"/>
      <w:marTop w:val="0"/>
      <w:marBottom w:val="0"/>
      <w:divBdr>
        <w:top w:val="none" w:sz="0" w:space="0" w:color="auto"/>
        <w:left w:val="none" w:sz="0" w:space="0" w:color="auto"/>
        <w:bottom w:val="none" w:sz="0" w:space="0" w:color="auto"/>
        <w:right w:val="none" w:sz="0" w:space="0" w:color="auto"/>
      </w:divBdr>
    </w:div>
    <w:div w:id="1332220327">
      <w:bodyDiv w:val="1"/>
      <w:marLeft w:val="0"/>
      <w:marRight w:val="0"/>
      <w:marTop w:val="0"/>
      <w:marBottom w:val="0"/>
      <w:divBdr>
        <w:top w:val="none" w:sz="0" w:space="0" w:color="auto"/>
        <w:left w:val="none" w:sz="0" w:space="0" w:color="auto"/>
        <w:bottom w:val="none" w:sz="0" w:space="0" w:color="auto"/>
        <w:right w:val="none" w:sz="0" w:space="0" w:color="auto"/>
      </w:divBdr>
      <w:divsChild>
        <w:div w:id="538318248">
          <w:marLeft w:val="0"/>
          <w:marRight w:val="0"/>
          <w:marTop w:val="0"/>
          <w:marBottom w:val="0"/>
          <w:divBdr>
            <w:top w:val="none" w:sz="0" w:space="0" w:color="auto"/>
            <w:left w:val="none" w:sz="0" w:space="0" w:color="auto"/>
            <w:bottom w:val="none" w:sz="0" w:space="0" w:color="auto"/>
            <w:right w:val="none" w:sz="0" w:space="0" w:color="auto"/>
          </w:divBdr>
          <w:divsChild>
            <w:div w:id="224343094">
              <w:marLeft w:val="0"/>
              <w:marRight w:val="0"/>
              <w:marTop w:val="0"/>
              <w:marBottom w:val="0"/>
              <w:divBdr>
                <w:top w:val="none" w:sz="0" w:space="0" w:color="auto"/>
                <w:left w:val="none" w:sz="0" w:space="0" w:color="auto"/>
                <w:bottom w:val="none" w:sz="0" w:space="0" w:color="auto"/>
                <w:right w:val="none" w:sz="0" w:space="0" w:color="auto"/>
              </w:divBdr>
              <w:divsChild>
                <w:div w:id="759450286">
                  <w:marLeft w:val="0"/>
                  <w:marRight w:val="0"/>
                  <w:marTop w:val="0"/>
                  <w:marBottom w:val="0"/>
                  <w:divBdr>
                    <w:top w:val="none" w:sz="0" w:space="0" w:color="auto"/>
                    <w:left w:val="none" w:sz="0" w:space="0" w:color="auto"/>
                    <w:bottom w:val="none" w:sz="0" w:space="0" w:color="auto"/>
                    <w:right w:val="none" w:sz="0" w:space="0" w:color="auto"/>
                  </w:divBdr>
                  <w:divsChild>
                    <w:div w:id="118123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766362">
      <w:bodyDiv w:val="1"/>
      <w:marLeft w:val="0"/>
      <w:marRight w:val="0"/>
      <w:marTop w:val="0"/>
      <w:marBottom w:val="0"/>
      <w:divBdr>
        <w:top w:val="none" w:sz="0" w:space="0" w:color="auto"/>
        <w:left w:val="none" w:sz="0" w:space="0" w:color="auto"/>
        <w:bottom w:val="none" w:sz="0" w:space="0" w:color="auto"/>
        <w:right w:val="none" w:sz="0" w:space="0" w:color="auto"/>
      </w:divBdr>
    </w:div>
    <w:div w:id="1337880481">
      <w:bodyDiv w:val="1"/>
      <w:marLeft w:val="0"/>
      <w:marRight w:val="0"/>
      <w:marTop w:val="0"/>
      <w:marBottom w:val="0"/>
      <w:divBdr>
        <w:top w:val="none" w:sz="0" w:space="0" w:color="auto"/>
        <w:left w:val="none" w:sz="0" w:space="0" w:color="auto"/>
        <w:bottom w:val="none" w:sz="0" w:space="0" w:color="auto"/>
        <w:right w:val="none" w:sz="0" w:space="0" w:color="auto"/>
      </w:divBdr>
      <w:divsChild>
        <w:div w:id="965696283">
          <w:marLeft w:val="0"/>
          <w:marRight w:val="0"/>
          <w:marTop w:val="0"/>
          <w:marBottom w:val="0"/>
          <w:divBdr>
            <w:top w:val="none" w:sz="0" w:space="0" w:color="auto"/>
            <w:left w:val="none" w:sz="0" w:space="0" w:color="auto"/>
            <w:bottom w:val="none" w:sz="0" w:space="0" w:color="auto"/>
            <w:right w:val="none" w:sz="0" w:space="0" w:color="auto"/>
          </w:divBdr>
          <w:divsChild>
            <w:div w:id="1160459713">
              <w:marLeft w:val="0"/>
              <w:marRight w:val="0"/>
              <w:marTop w:val="0"/>
              <w:marBottom w:val="0"/>
              <w:divBdr>
                <w:top w:val="none" w:sz="0" w:space="0" w:color="auto"/>
                <w:left w:val="none" w:sz="0" w:space="0" w:color="auto"/>
                <w:bottom w:val="none" w:sz="0" w:space="0" w:color="auto"/>
                <w:right w:val="none" w:sz="0" w:space="0" w:color="auto"/>
              </w:divBdr>
              <w:divsChild>
                <w:div w:id="980184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339425945">
      <w:bodyDiv w:val="1"/>
      <w:marLeft w:val="0"/>
      <w:marRight w:val="0"/>
      <w:marTop w:val="0"/>
      <w:marBottom w:val="0"/>
      <w:divBdr>
        <w:top w:val="none" w:sz="0" w:space="0" w:color="auto"/>
        <w:left w:val="none" w:sz="0" w:space="0" w:color="auto"/>
        <w:bottom w:val="none" w:sz="0" w:space="0" w:color="auto"/>
        <w:right w:val="none" w:sz="0" w:space="0" w:color="auto"/>
      </w:divBdr>
      <w:divsChild>
        <w:div w:id="329646536">
          <w:marLeft w:val="0"/>
          <w:marRight w:val="0"/>
          <w:marTop w:val="0"/>
          <w:marBottom w:val="0"/>
          <w:divBdr>
            <w:top w:val="none" w:sz="0" w:space="0" w:color="auto"/>
            <w:left w:val="none" w:sz="0" w:space="0" w:color="auto"/>
            <w:bottom w:val="none" w:sz="0" w:space="0" w:color="auto"/>
            <w:right w:val="none" w:sz="0" w:space="0" w:color="auto"/>
          </w:divBdr>
          <w:divsChild>
            <w:div w:id="1448355663">
              <w:marLeft w:val="0"/>
              <w:marRight w:val="0"/>
              <w:marTop w:val="0"/>
              <w:marBottom w:val="0"/>
              <w:divBdr>
                <w:top w:val="none" w:sz="0" w:space="0" w:color="auto"/>
                <w:left w:val="none" w:sz="0" w:space="0" w:color="auto"/>
                <w:bottom w:val="none" w:sz="0" w:space="0" w:color="auto"/>
                <w:right w:val="none" w:sz="0" w:space="0" w:color="auto"/>
              </w:divBdr>
              <w:divsChild>
                <w:div w:id="1057163697">
                  <w:marLeft w:val="0"/>
                  <w:marRight w:val="0"/>
                  <w:marTop w:val="0"/>
                  <w:marBottom w:val="0"/>
                  <w:divBdr>
                    <w:top w:val="none" w:sz="0" w:space="0" w:color="auto"/>
                    <w:left w:val="none" w:sz="0" w:space="0" w:color="auto"/>
                    <w:bottom w:val="none" w:sz="0" w:space="0" w:color="auto"/>
                    <w:right w:val="none" w:sz="0" w:space="0" w:color="auto"/>
                  </w:divBdr>
                  <w:divsChild>
                    <w:div w:id="36040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837529">
      <w:bodyDiv w:val="1"/>
      <w:marLeft w:val="0"/>
      <w:marRight w:val="0"/>
      <w:marTop w:val="0"/>
      <w:marBottom w:val="0"/>
      <w:divBdr>
        <w:top w:val="none" w:sz="0" w:space="0" w:color="auto"/>
        <w:left w:val="none" w:sz="0" w:space="0" w:color="auto"/>
        <w:bottom w:val="none" w:sz="0" w:space="0" w:color="auto"/>
        <w:right w:val="none" w:sz="0" w:space="0" w:color="auto"/>
      </w:divBdr>
      <w:divsChild>
        <w:div w:id="1563055269">
          <w:marLeft w:val="0"/>
          <w:marRight w:val="0"/>
          <w:marTop w:val="0"/>
          <w:marBottom w:val="0"/>
          <w:divBdr>
            <w:top w:val="none" w:sz="0" w:space="0" w:color="auto"/>
            <w:left w:val="none" w:sz="0" w:space="0" w:color="auto"/>
            <w:bottom w:val="none" w:sz="0" w:space="0" w:color="auto"/>
            <w:right w:val="none" w:sz="0" w:space="0" w:color="auto"/>
          </w:divBdr>
          <w:divsChild>
            <w:div w:id="2099909669">
              <w:marLeft w:val="0"/>
              <w:marRight w:val="0"/>
              <w:marTop w:val="0"/>
              <w:marBottom w:val="0"/>
              <w:divBdr>
                <w:top w:val="none" w:sz="0" w:space="0" w:color="auto"/>
                <w:left w:val="none" w:sz="0" w:space="0" w:color="auto"/>
                <w:bottom w:val="none" w:sz="0" w:space="0" w:color="auto"/>
                <w:right w:val="none" w:sz="0" w:space="0" w:color="auto"/>
              </w:divBdr>
              <w:divsChild>
                <w:div w:id="189488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375618">
      <w:bodyDiv w:val="1"/>
      <w:marLeft w:val="0"/>
      <w:marRight w:val="0"/>
      <w:marTop w:val="0"/>
      <w:marBottom w:val="0"/>
      <w:divBdr>
        <w:top w:val="none" w:sz="0" w:space="0" w:color="auto"/>
        <w:left w:val="none" w:sz="0" w:space="0" w:color="auto"/>
        <w:bottom w:val="none" w:sz="0" w:space="0" w:color="auto"/>
        <w:right w:val="none" w:sz="0" w:space="0" w:color="auto"/>
      </w:divBdr>
      <w:divsChild>
        <w:div w:id="1636134825">
          <w:marLeft w:val="0"/>
          <w:marRight w:val="0"/>
          <w:marTop w:val="0"/>
          <w:marBottom w:val="0"/>
          <w:divBdr>
            <w:top w:val="none" w:sz="0" w:space="0" w:color="auto"/>
            <w:left w:val="none" w:sz="0" w:space="0" w:color="auto"/>
            <w:bottom w:val="none" w:sz="0" w:space="0" w:color="auto"/>
            <w:right w:val="none" w:sz="0" w:space="0" w:color="auto"/>
          </w:divBdr>
          <w:divsChild>
            <w:div w:id="1521049596">
              <w:marLeft w:val="0"/>
              <w:marRight w:val="0"/>
              <w:marTop w:val="0"/>
              <w:marBottom w:val="0"/>
              <w:divBdr>
                <w:top w:val="none" w:sz="0" w:space="0" w:color="auto"/>
                <w:left w:val="none" w:sz="0" w:space="0" w:color="auto"/>
                <w:bottom w:val="none" w:sz="0" w:space="0" w:color="auto"/>
                <w:right w:val="none" w:sz="0" w:space="0" w:color="auto"/>
              </w:divBdr>
              <w:divsChild>
                <w:div w:id="116866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92587">
      <w:bodyDiv w:val="1"/>
      <w:marLeft w:val="0"/>
      <w:marRight w:val="0"/>
      <w:marTop w:val="0"/>
      <w:marBottom w:val="0"/>
      <w:divBdr>
        <w:top w:val="none" w:sz="0" w:space="0" w:color="auto"/>
        <w:left w:val="none" w:sz="0" w:space="0" w:color="auto"/>
        <w:bottom w:val="none" w:sz="0" w:space="0" w:color="auto"/>
        <w:right w:val="none" w:sz="0" w:space="0" w:color="auto"/>
      </w:divBdr>
    </w:div>
    <w:div w:id="1366098289">
      <w:bodyDiv w:val="1"/>
      <w:marLeft w:val="0"/>
      <w:marRight w:val="0"/>
      <w:marTop w:val="0"/>
      <w:marBottom w:val="0"/>
      <w:divBdr>
        <w:top w:val="none" w:sz="0" w:space="0" w:color="auto"/>
        <w:left w:val="none" w:sz="0" w:space="0" w:color="auto"/>
        <w:bottom w:val="none" w:sz="0" w:space="0" w:color="auto"/>
        <w:right w:val="none" w:sz="0" w:space="0" w:color="auto"/>
      </w:divBdr>
      <w:divsChild>
        <w:div w:id="1029724802">
          <w:marLeft w:val="0"/>
          <w:marRight w:val="0"/>
          <w:marTop w:val="0"/>
          <w:marBottom w:val="0"/>
          <w:divBdr>
            <w:top w:val="none" w:sz="0" w:space="0" w:color="auto"/>
            <w:left w:val="none" w:sz="0" w:space="0" w:color="auto"/>
            <w:bottom w:val="none" w:sz="0" w:space="0" w:color="auto"/>
            <w:right w:val="none" w:sz="0" w:space="0" w:color="auto"/>
          </w:divBdr>
          <w:divsChild>
            <w:div w:id="1409183269">
              <w:marLeft w:val="0"/>
              <w:marRight w:val="0"/>
              <w:marTop w:val="0"/>
              <w:marBottom w:val="0"/>
              <w:divBdr>
                <w:top w:val="none" w:sz="0" w:space="0" w:color="auto"/>
                <w:left w:val="none" w:sz="0" w:space="0" w:color="auto"/>
                <w:bottom w:val="none" w:sz="0" w:space="0" w:color="auto"/>
                <w:right w:val="none" w:sz="0" w:space="0" w:color="auto"/>
              </w:divBdr>
              <w:divsChild>
                <w:div w:id="94138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077124">
      <w:bodyDiv w:val="1"/>
      <w:marLeft w:val="0"/>
      <w:marRight w:val="0"/>
      <w:marTop w:val="0"/>
      <w:marBottom w:val="0"/>
      <w:divBdr>
        <w:top w:val="none" w:sz="0" w:space="0" w:color="auto"/>
        <w:left w:val="none" w:sz="0" w:space="0" w:color="auto"/>
        <w:bottom w:val="none" w:sz="0" w:space="0" w:color="auto"/>
        <w:right w:val="none" w:sz="0" w:space="0" w:color="auto"/>
      </w:divBdr>
    </w:div>
    <w:div w:id="1377007058">
      <w:bodyDiv w:val="1"/>
      <w:marLeft w:val="0"/>
      <w:marRight w:val="0"/>
      <w:marTop w:val="0"/>
      <w:marBottom w:val="0"/>
      <w:divBdr>
        <w:top w:val="none" w:sz="0" w:space="0" w:color="auto"/>
        <w:left w:val="none" w:sz="0" w:space="0" w:color="auto"/>
        <w:bottom w:val="none" w:sz="0" w:space="0" w:color="auto"/>
        <w:right w:val="none" w:sz="0" w:space="0" w:color="auto"/>
      </w:divBdr>
    </w:div>
    <w:div w:id="1379819147">
      <w:bodyDiv w:val="1"/>
      <w:marLeft w:val="0"/>
      <w:marRight w:val="0"/>
      <w:marTop w:val="0"/>
      <w:marBottom w:val="0"/>
      <w:divBdr>
        <w:top w:val="none" w:sz="0" w:space="0" w:color="auto"/>
        <w:left w:val="none" w:sz="0" w:space="0" w:color="auto"/>
        <w:bottom w:val="none" w:sz="0" w:space="0" w:color="auto"/>
        <w:right w:val="none" w:sz="0" w:space="0" w:color="auto"/>
      </w:divBdr>
      <w:divsChild>
        <w:div w:id="858664528">
          <w:marLeft w:val="0"/>
          <w:marRight w:val="0"/>
          <w:marTop w:val="0"/>
          <w:marBottom w:val="0"/>
          <w:divBdr>
            <w:top w:val="none" w:sz="0" w:space="0" w:color="auto"/>
            <w:left w:val="none" w:sz="0" w:space="0" w:color="auto"/>
            <w:bottom w:val="none" w:sz="0" w:space="0" w:color="auto"/>
            <w:right w:val="none" w:sz="0" w:space="0" w:color="auto"/>
          </w:divBdr>
          <w:divsChild>
            <w:div w:id="910847559">
              <w:marLeft w:val="0"/>
              <w:marRight w:val="0"/>
              <w:marTop w:val="0"/>
              <w:marBottom w:val="0"/>
              <w:divBdr>
                <w:top w:val="none" w:sz="0" w:space="0" w:color="auto"/>
                <w:left w:val="none" w:sz="0" w:space="0" w:color="auto"/>
                <w:bottom w:val="none" w:sz="0" w:space="0" w:color="auto"/>
                <w:right w:val="none" w:sz="0" w:space="0" w:color="auto"/>
              </w:divBdr>
              <w:divsChild>
                <w:div w:id="9034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624672">
      <w:bodyDiv w:val="1"/>
      <w:marLeft w:val="0"/>
      <w:marRight w:val="0"/>
      <w:marTop w:val="0"/>
      <w:marBottom w:val="0"/>
      <w:divBdr>
        <w:top w:val="none" w:sz="0" w:space="0" w:color="auto"/>
        <w:left w:val="none" w:sz="0" w:space="0" w:color="auto"/>
        <w:bottom w:val="none" w:sz="0" w:space="0" w:color="auto"/>
        <w:right w:val="none" w:sz="0" w:space="0" w:color="auto"/>
      </w:divBdr>
      <w:divsChild>
        <w:div w:id="373235863">
          <w:marLeft w:val="0"/>
          <w:marRight w:val="0"/>
          <w:marTop w:val="0"/>
          <w:marBottom w:val="0"/>
          <w:divBdr>
            <w:top w:val="none" w:sz="0" w:space="0" w:color="auto"/>
            <w:left w:val="none" w:sz="0" w:space="0" w:color="auto"/>
            <w:bottom w:val="none" w:sz="0" w:space="0" w:color="auto"/>
            <w:right w:val="none" w:sz="0" w:space="0" w:color="auto"/>
          </w:divBdr>
          <w:divsChild>
            <w:div w:id="849836384">
              <w:marLeft w:val="0"/>
              <w:marRight w:val="0"/>
              <w:marTop w:val="0"/>
              <w:marBottom w:val="0"/>
              <w:divBdr>
                <w:top w:val="none" w:sz="0" w:space="0" w:color="auto"/>
                <w:left w:val="none" w:sz="0" w:space="0" w:color="auto"/>
                <w:bottom w:val="none" w:sz="0" w:space="0" w:color="auto"/>
                <w:right w:val="none" w:sz="0" w:space="0" w:color="auto"/>
              </w:divBdr>
              <w:divsChild>
                <w:div w:id="175585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393068">
      <w:bodyDiv w:val="1"/>
      <w:marLeft w:val="0"/>
      <w:marRight w:val="0"/>
      <w:marTop w:val="0"/>
      <w:marBottom w:val="0"/>
      <w:divBdr>
        <w:top w:val="none" w:sz="0" w:space="0" w:color="auto"/>
        <w:left w:val="none" w:sz="0" w:space="0" w:color="auto"/>
        <w:bottom w:val="none" w:sz="0" w:space="0" w:color="auto"/>
        <w:right w:val="none" w:sz="0" w:space="0" w:color="auto"/>
      </w:divBdr>
    </w:div>
    <w:div w:id="1399592437">
      <w:bodyDiv w:val="1"/>
      <w:marLeft w:val="0"/>
      <w:marRight w:val="0"/>
      <w:marTop w:val="0"/>
      <w:marBottom w:val="0"/>
      <w:divBdr>
        <w:top w:val="none" w:sz="0" w:space="0" w:color="auto"/>
        <w:left w:val="none" w:sz="0" w:space="0" w:color="auto"/>
        <w:bottom w:val="none" w:sz="0" w:space="0" w:color="auto"/>
        <w:right w:val="none" w:sz="0" w:space="0" w:color="auto"/>
      </w:divBdr>
      <w:divsChild>
        <w:div w:id="164901703">
          <w:marLeft w:val="0"/>
          <w:marRight w:val="0"/>
          <w:marTop w:val="0"/>
          <w:marBottom w:val="0"/>
          <w:divBdr>
            <w:top w:val="none" w:sz="0" w:space="0" w:color="auto"/>
            <w:left w:val="none" w:sz="0" w:space="0" w:color="auto"/>
            <w:bottom w:val="none" w:sz="0" w:space="0" w:color="auto"/>
            <w:right w:val="none" w:sz="0" w:space="0" w:color="auto"/>
          </w:divBdr>
          <w:divsChild>
            <w:div w:id="2058893690">
              <w:marLeft w:val="0"/>
              <w:marRight w:val="0"/>
              <w:marTop w:val="0"/>
              <w:marBottom w:val="0"/>
              <w:divBdr>
                <w:top w:val="none" w:sz="0" w:space="0" w:color="auto"/>
                <w:left w:val="none" w:sz="0" w:space="0" w:color="auto"/>
                <w:bottom w:val="none" w:sz="0" w:space="0" w:color="auto"/>
                <w:right w:val="none" w:sz="0" w:space="0" w:color="auto"/>
              </w:divBdr>
              <w:divsChild>
                <w:div w:id="845436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874718">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12115455">
      <w:bodyDiv w:val="1"/>
      <w:marLeft w:val="0"/>
      <w:marRight w:val="0"/>
      <w:marTop w:val="0"/>
      <w:marBottom w:val="0"/>
      <w:divBdr>
        <w:top w:val="none" w:sz="0" w:space="0" w:color="auto"/>
        <w:left w:val="none" w:sz="0" w:space="0" w:color="auto"/>
        <w:bottom w:val="none" w:sz="0" w:space="0" w:color="auto"/>
        <w:right w:val="none" w:sz="0" w:space="0" w:color="auto"/>
      </w:divBdr>
    </w:div>
    <w:div w:id="1412311124">
      <w:bodyDiv w:val="1"/>
      <w:marLeft w:val="0"/>
      <w:marRight w:val="0"/>
      <w:marTop w:val="0"/>
      <w:marBottom w:val="0"/>
      <w:divBdr>
        <w:top w:val="none" w:sz="0" w:space="0" w:color="auto"/>
        <w:left w:val="none" w:sz="0" w:space="0" w:color="auto"/>
        <w:bottom w:val="none" w:sz="0" w:space="0" w:color="auto"/>
        <w:right w:val="none" w:sz="0" w:space="0" w:color="auto"/>
      </w:divBdr>
    </w:div>
    <w:div w:id="1413621904">
      <w:bodyDiv w:val="1"/>
      <w:marLeft w:val="0"/>
      <w:marRight w:val="0"/>
      <w:marTop w:val="0"/>
      <w:marBottom w:val="0"/>
      <w:divBdr>
        <w:top w:val="none" w:sz="0" w:space="0" w:color="auto"/>
        <w:left w:val="none" w:sz="0" w:space="0" w:color="auto"/>
        <w:bottom w:val="none" w:sz="0" w:space="0" w:color="auto"/>
        <w:right w:val="none" w:sz="0" w:space="0" w:color="auto"/>
      </w:divBdr>
    </w:div>
    <w:div w:id="1413698404">
      <w:bodyDiv w:val="1"/>
      <w:marLeft w:val="0"/>
      <w:marRight w:val="0"/>
      <w:marTop w:val="0"/>
      <w:marBottom w:val="0"/>
      <w:divBdr>
        <w:top w:val="none" w:sz="0" w:space="0" w:color="auto"/>
        <w:left w:val="none" w:sz="0" w:space="0" w:color="auto"/>
        <w:bottom w:val="none" w:sz="0" w:space="0" w:color="auto"/>
        <w:right w:val="none" w:sz="0" w:space="0" w:color="auto"/>
      </w:divBdr>
      <w:divsChild>
        <w:div w:id="60368367">
          <w:marLeft w:val="0"/>
          <w:marRight w:val="0"/>
          <w:marTop w:val="0"/>
          <w:marBottom w:val="0"/>
          <w:divBdr>
            <w:top w:val="none" w:sz="0" w:space="0" w:color="auto"/>
            <w:left w:val="none" w:sz="0" w:space="0" w:color="auto"/>
            <w:bottom w:val="none" w:sz="0" w:space="0" w:color="auto"/>
            <w:right w:val="none" w:sz="0" w:space="0" w:color="auto"/>
          </w:divBdr>
          <w:divsChild>
            <w:div w:id="183904616">
              <w:marLeft w:val="0"/>
              <w:marRight w:val="0"/>
              <w:marTop w:val="0"/>
              <w:marBottom w:val="0"/>
              <w:divBdr>
                <w:top w:val="none" w:sz="0" w:space="0" w:color="auto"/>
                <w:left w:val="none" w:sz="0" w:space="0" w:color="auto"/>
                <w:bottom w:val="none" w:sz="0" w:space="0" w:color="auto"/>
                <w:right w:val="none" w:sz="0" w:space="0" w:color="auto"/>
              </w:divBdr>
              <w:divsChild>
                <w:div w:id="134382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323839">
      <w:bodyDiv w:val="1"/>
      <w:marLeft w:val="0"/>
      <w:marRight w:val="0"/>
      <w:marTop w:val="0"/>
      <w:marBottom w:val="0"/>
      <w:divBdr>
        <w:top w:val="none" w:sz="0" w:space="0" w:color="auto"/>
        <w:left w:val="none" w:sz="0" w:space="0" w:color="auto"/>
        <w:bottom w:val="none" w:sz="0" w:space="0" w:color="auto"/>
        <w:right w:val="none" w:sz="0" w:space="0" w:color="auto"/>
      </w:divBdr>
    </w:div>
    <w:div w:id="1418407726">
      <w:bodyDiv w:val="1"/>
      <w:marLeft w:val="0"/>
      <w:marRight w:val="0"/>
      <w:marTop w:val="0"/>
      <w:marBottom w:val="0"/>
      <w:divBdr>
        <w:top w:val="none" w:sz="0" w:space="0" w:color="auto"/>
        <w:left w:val="none" w:sz="0" w:space="0" w:color="auto"/>
        <w:bottom w:val="none" w:sz="0" w:space="0" w:color="auto"/>
        <w:right w:val="none" w:sz="0" w:space="0" w:color="auto"/>
      </w:divBdr>
    </w:div>
    <w:div w:id="1423844098">
      <w:bodyDiv w:val="1"/>
      <w:marLeft w:val="0"/>
      <w:marRight w:val="0"/>
      <w:marTop w:val="0"/>
      <w:marBottom w:val="0"/>
      <w:divBdr>
        <w:top w:val="none" w:sz="0" w:space="0" w:color="auto"/>
        <w:left w:val="none" w:sz="0" w:space="0" w:color="auto"/>
        <w:bottom w:val="none" w:sz="0" w:space="0" w:color="auto"/>
        <w:right w:val="none" w:sz="0" w:space="0" w:color="auto"/>
      </w:divBdr>
    </w:div>
    <w:div w:id="1427993293">
      <w:bodyDiv w:val="1"/>
      <w:marLeft w:val="0"/>
      <w:marRight w:val="0"/>
      <w:marTop w:val="0"/>
      <w:marBottom w:val="0"/>
      <w:divBdr>
        <w:top w:val="none" w:sz="0" w:space="0" w:color="auto"/>
        <w:left w:val="none" w:sz="0" w:space="0" w:color="auto"/>
        <w:bottom w:val="none" w:sz="0" w:space="0" w:color="auto"/>
        <w:right w:val="none" w:sz="0" w:space="0" w:color="auto"/>
      </w:divBdr>
    </w:div>
    <w:div w:id="1434278875">
      <w:bodyDiv w:val="1"/>
      <w:marLeft w:val="0"/>
      <w:marRight w:val="0"/>
      <w:marTop w:val="0"/>
      <w:marBottom w:val="0"/>
      <w:divBdr>
        <w:top w:val="none" w:sz="0" w:space="0" w:color="auto"/>
        <w:left w:val="none" w:sz="0" w:space="0" w:color="auto"/>
        <w:bottom w:val="none" w:sz="0" w:space="0" w:color="auto"/>
        <w:right w:val="none" w:sz="0" w:space="0" w:color="auto"/>
      </w:divBdr>
    </w:div>
    <w:div w:id="1442452967">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55637075">
      <w:bodyDiv w:val="1"/>
      <w:marLeft w:val="0"/>
      <w:marRight w:val="0"/>
      <w:marTop w:val="0"/>
      <w:marBottom w:val="0"/>
      <w:divBdr>
        <w:top w:val="none" w:sz="0" w:space="0" w:color="auto"/>
        <w:left w:val="none" w:sz="0" w:space="0" w:color="auto"/>
        <w:bottom w:val="none" w:sz="0" w:space="0" w:color="auto"/>
        <w:right w:val="none" w:sz="0" w:space="0" w:color="auto"/>
      </w:divBdr>
      <w:divsChild>
        <w:div w:id="325865807">
          <w:marLeft w:val="0"/>
          <w:marRight w:val="0"/>
          <w:marTop w:val="0"/>
          <w:marBottom w:val="0"/>
          <w:divBdr>
            <w:top w:val="none" w:sz="0" w:space="0" w:color="auto"/>
            <w:left w:val="none" w:sz="0" w:space="0" w:color="auto"/>
            <w:bottom w:val="none" w:sz="0" w:space="0" w:color="auto"/>
            <w:right w:val="none" w:sz="0" w:space="0" w:color="auto"/>
          </w:divBdr>
          <w:divsChild>
            <w:div w:id="1382098613">
              <w:marLeft w:val="0"/>
              <w:marRight w:val="0"/>
              <w:marTop w:val="0"/>
              <w:marBottom w:val="0"/>
              <w:divBdr>
                <w:top w:val="none" w:sz="0" w:space="0" w:color="auto"/>
                <w:left w:val="none" w:sz="0" w:space="0" w:color="auto"/>
                <w:bottom w:val="none" w:sz="0" w:space="0" w:color="auto"/>
                <w:right w:val="none" w:sz="0" w:space="0" w:color="auto"/>
              </w:divBdr>
              <w:divsChild>
                <w:div w:id="109056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2067456">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466384604">
      <w:bodyDiv w:val="1"/>
      <w:marLeft w:val="0"/>
      <w:marRight w:val="0"/>
      <w:marTop w:val="0"/>
      <w:marBottom w:val="0"/>
      <w:divBdr>
        <w:top w:val="none" w:sz="0" w:space="0" w:color="auto"/>
        <w:left w:val="none" w:sz="0" w:space="0" w:color="auto"/>
        <w:bottom w:val="none" w:sz="0" w:space="0" w:color="auto"/>
        <w:right w:val="none" w:sz="0" w:space="0" w:color="auto"/>
      </w:divBdr>
    </w:div>
    <w:div w:id="1468471863">
      <w:bodyDiv w:val="1"/>
      <w:marLeft w:val="0"/>
      <w:marRight w:val="0"/>
      <w:marTop w:val="0"/>
      <w:marBottom w:val="0"/>
      <w:divBdr>
        <w:top w:val="none" w:sz="0" w:space="0" w:color="auto"/>
        <w:left w:val="none" w:sz="0" w:space="0" w:color="auto"/>
        <w:bottom w:val="none" w:sz="0" w:space="0" w:color="auto"/>
        <w:right w:val="none" w:sz="0" w:space="0" w:color="auto"/>
      </w:divBdr>
    </w:div>
    <w:div w:id="1468663633">
      <w:bodyDiv w:val="1"/>
      <w:marLeft w:val="0"/>
      <w:marRight w:val="0"/>
      <w:marTop w:val="0"/>
      <w:marBottom w:val="0"/>
      <w:divBdr>
        <w:top w:val="none" w:sz="0" w:space="0" w:color="auto"/>
        <w:left w:val="none" w:sz="0" w:space="0" w:color="auto"/>
        <w:bottom w:val="none" w:sz="0" w:space="0" w:color="auto"/>
        <w:right w:val="none" w:sz="0" w:space="0" w:color="auto"/>
      </w:divBdr>
      <w:divsChild>
        <w:div w:id="1311445559">
          <w:marLeft w:val="0"/>
          <w:marRight w:val="0"/>
          <w:marTop w:val="0"/>
          <w:marBottom w:val="0"/>
          <w:divBdr>
            <w:top w:val="none" w:sz="0" w:space="0" w:color="auto"/>
            <w:left w:val="none" w:sz="0" w:space="0" w:color="auto"/>
            <w:bottom w:val="none" w:sz="0" w:space="0" w:color="auto"/>
            <w:right w:val="none" w:sz="0" w:space="0" w:color="auto"/>
          </w:divBdr>
          <w:divsChild>
            <w:div w:id="2113090359">
              <w:marLeft w:val="0"/>
              <w:marRight w:val="0"/>
              <w:marTop w:val="0"/>
              <w:marBottom w:val="0"/>
              <w:divBdr>
                <w:top w:val="none" w:sz="0" w:space="0" w:color="auto"/>
                <w:left w:val="none" w:sz="0" w:space="0" w:color="auto"/>
                <w:bottom w:val="none" w:sz="0" w:space="0" w:color="auto"/>
                <w:right w:val="none" w:sz="0" w:space="0" w:color="auto"/>
              </w:divBdr>
              <w:divsChild>
                <w:div w:id="422341993">
                  <w:marLeft w:val="0"/>
                  <w:marRight w:val="0"/>
                  <w:marTop w:val="0"/>
                  <w:marBottom w:val="0"/>
                  <w:divBdr>
                    <w:top w:val="none" w:sz="0" w:space="0" w:color="auto"/>
                    <w:left w:val="none" w:sz="0" w:space="0" w:color="auto"/>
                    <w:bottom w:val="none" w:sz="0" w:space="0" w:color="auto"/>
                    <w:right w:val="none" w:sz="0" w:space="0" w:color="auto"/>
                  </w:divBdr>
                  <w:divsChild>
                    <w:div w:id="538856249">
                      <w:marLeft w:val="0"/>
                      <w:marRight w:val="0"/>
                      <w:marTop w:val="0"/>
                      <w:marBottom w:val="0"/>
                      <w:divBdr>
                        <w:top w:val="none" w:sz="0" w:space="0" w:color="auto"/>
                        <w:left w:val="none" w:sz="0" w:space="0" w:color="auto"/>
                        <w:bottom w:val="none" w:sz="0" w:space="0" w:color="auto"/>
                        <w:right w:val="none" w:sz="0" w:space="0" w:color="auto"/>
                      </w:divBdr>
                    </w:div>
                    <w:div w:id="18393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531667">
      <w:bodyDiv w:val="1"/>
      <w:marLeft w:val="0"/>
      <w:marRight w:val="0"/>
      <w:marTop w:val="0"/>
      <w:marBottom w:val="0"/>
      <w:divBdr>
        <w:top w:val="none" w:sz="0" w:space="0" w:color="auto"/>
        <w:left w:val="none" w:sz="0" w:space="0" w:color="auto"/>
        <w:bottom w:val="none" w:sz="0" w:space="0" w:color="auto"/>
        <w:right w:val="none" w:sz="0" w:space="0" w:color="auto"/>
      </w:divBdr>
      <w:divsChild>
        <w:div w:id="2074543477">
          <w:marLeft w:val="0"/>
          <w:marRight w:val="0"/>
          <w:marTop w:val="0"/>
          <w:marBottom w:val="0"/>
          <w:divBdr>
            <w:top w:val="none" w:sz="0" w:space="0" w:color="auto"/>
            <w:left w:val="none" w:sz="0" w:space="0" w:color="auto"/>
            <w:bottom w:val="none" w:sz="0" w:space="0" w:color="auto"/>
            <w:right w:val="none" w:sz="0" w:space="0" w:color="auto"/>
          </w:divBdr>
          <w:divsChild>
            <w:div w:id="1293169187">
              <w:marLeft w:val="0"/>
              <w:marRight w:val="0"/>
              <w:marTop w:val="0"/>
              <w:marBottom w:val="0"/>
              <w:divBdr>
                <w:top w:val="none" w:sz="0" w:space="0" w:color="auto"/>
                <w:left w:val="none" w:sz="0" w:space="0" w:color="auto"/>
                <w:bottom w:val="none" w:sz="0" w:space="0" w:color="auto"/>
                <w:right w:val="none" w:sz="0" w:space="0" w:color="auto"/>
              </w:divBdr>
              <w:divsChild>
                <w:div w:id="1659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986592">
      <w:bodyDiv w:val="1"/>
      <w:marLeft w:val="0"/>
      <w:marRight w:val="0"/>
      <w:marTop w:val="0"/>
      <w:marBottom w:val="0"/>
      <w:divBdr>
        <w:top w:val="none" w:sz="0" w:space="0" w:color="auto"/>
        <w:left w:val="none" w:sz="0" w:space="0" w:color="auto"/>
        <w:bottom w:val="none" w:sz="0" w:space="0" w:color="auto"/>
        <w:right w:val="none" w:sz="0" w:space="0" w:color="auto"/>
      </w:divBdr>
    </w:div>
    <w:div w:id="1479683208">
      <w:bodyDiv w:val="1"/>
      <w:marLeft w:val="0"/>
      <w:marRight w:val="0"/>
      <w:marTop w:val="0"/>
      <w:marBottom w:val="0"/>
      <w:divBdr>
        <w:top w:val="none" w:sz="0" w:space="0" w:color="auto"/>
        <w:left w:val="none" w:sz="0" w:space="0" w:color="auto"/>
        <w:bottom w:val="none" w:sz="0" w:space="0" w:color="auto"/>
        <w:right w:val="none" w:sz="0" w:space="0" w:color="auto"/>
      </w:divBdr>
    </w:div>
    <w:div w:id="1480656189">
      <w:bodyDiv w:val="1"/>
      <w:marLeft w:val="0"/>
      <w:marRight w:val="0"/>
      <w:marTop w:val="0"/>
      <w:marBottom w:val="0"/>
      <w:divBdr>
        <w:top w:val="none" w:sz="0" w:space="0" w:color="auto"/>
        <w:left w:val="none" w:sz="0" w:space="0" w:color="auto"/>
        <w:bottom w:val="none" w:sz="0" w:space="0" w:color="auto"/>
        <w:right w:val="none" w:sz="0" w:space="0" w:color="auto"/>
      </w:divBdr>
      <w:divsChild>
        <w:div w:id="1740247140">
          <w:marLeft w:val="0"/>
          <w:marRight w:val="0"/>
          <w:marTop w:val="0"/>
          <w:marBottom w:val="0"/>
          <w:divBdr>
            <w:top w:val="none" w:sz="0" w:space="0" w:color="auto"/>
            <w:left w:val="none" w:sz="0" w:space="0" w:color="auto"/>
            <w:bottom w:val="none" w:sz="0" w:space="0" w:color="auto"/>
            <w:right w:val="none" w:sz="0" w:space="0" w:color="auto"/>
          </w:divBdr>
          <w:divsChild>
            <w:div w:id="1207715057">
              <w:marLeft w:val="0"/>
              <w:marRight w:val="0"/>
              <w:marTop w:val="0"/>
              <w:marBottom w:val="0"/>
              <w:divBdr>
                <w:top w:val="none" w:sz="0" w:space="0" w:color="auto"/>
                <w:left w:val="none" w:sz="0" w:space="0" w:color="auto"/>
                <w:bottom w:val="none" w:sz="0" w:space="0" w:color="auto"/>
                <w:right w:val="none" w:sz="0" w:space="0" w:color="auto"/>
              </w:divBdr>
              <w:divsChild>
                <w:div w:id="1234706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575842">
      <w:bodyDiv w:val="1"/>
      <w:marLeft w:val="0"/>
      <w:marRight w:val="0"/>
      <w:marTop w:val="0"/>
      <w:marBottom w:val="0"/>
      <w:divBdr>
        <w:top w:val="none" w:sz="0" w:space="0" w:color="auto"/>
        <w:left w:val="none" w:sz="0" w:space="0" w:color="auto"/>
        <w:bottom w:val="none" w:sz="0" w:space="0" w:color="auto"/>
        <w:right w:val="none" w:sz="0" w:space="0" w:color="auto"/>
      </w:divBdr>
    </w:div>
    <w:div w:id="1486582412">
      <w:bodyDiv w:val="1"/>
      <w:marLeft w:val="0"/>
      <w:marRight w:val="0"/>
      <w:marTop w:val="0"/>
      <w:marBottom w:val="0"/>
      <w:divBdr>
        <w:top w:val="none" w:sz="0" w:space="0" w:color="auto"/>
        <w:left w:val="none" w:sz="0" w:space="0" w:color="auto"/>
        <w:bottom w:val="none" w:sz="0" w:space="0" w:color="auto"/>
        <w:right w:val="none" w:sz="0" w:space="0" w:color="auto"/>
      </w:divBdr>
      <w:divsChild>
        <w:div w:id="1558273917">
          <w:marLeft w:val="0"/>
          <w:marRight w:val="0"/>
          <w:marTop w:val="0"/>
          <w:marBottom w:val="0"/>
          <w:divBdr>
            <w:top w:val="none" w:sz="0" w:space="0" w:color="auto"/>
            <w:left w:val="none" w:sz="0" w:space="0" w:color="auto"/>
            <w:bottom w:val="none" w:sz="0" w:space="0" w:color="auto"/>
            <w:right w:val="none" w:sz="0" w:space="0" w:color="auto"/>
          </w:divBdr>
          <w:divsChild>
            <w:div w:id="1142428309">
              <w:marLeft w:val="0"/>
              <w:marRight w:val="0"/>
              <w:marTop w:val="0"/>
              <w:marBottom w:val="0"/>
              <w:divBdr>
                <w:top w:val="none" w:sz="0" w:space="0" w:color="auto"/>
                <w:left w:val="none" w:sz="0" w:space="0" w:color="auto"/>
                <w:bottom w:val="none" w:sz="0" w:space="0" w:color="auto"/>
                <w:right w:val="none" w:sz="0" w:space="0" w:color="auto"/>
              </w:divBdr>
              <w:divsChild>
                <w:div w:id="1057777890">
                  <w:marLeft w:val="0"/>
                  <w:marRight w:val="0"/>
                  <w:marTop w:val="0"/>
                  <w:marBottom w:val="0"/>
                  <w:divBdr>
                    <w:top w:val="none" w:sz="0" w:space="0" w:color="auto"/>
                    <w:left w:val="none" w:sz="0" w:space="0" w:color="auto"/>
                    <w:bottom w:val="none" w:sz="0" w:space="0" w:color="auto"/>
                    <w:right w:val="none" w:sz="0" w:space="0" w:color="auto"/>
                  </w:divBdr>
                  <w:divsChild>
                    <w:div w:id="63957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4370976">
      <w:bodyDiv w:val="1"/>
      <w:marLeft w:val="0"/>
      <w:marRight w:val="0"/>
      <w:marTop w:val="0"/>
      <w:marBottom w:val="0"/>
      <w:divBdr>
        <w:top w:val="none" w:sz="0" w:space="0" w:color="auto"/>
        <w:left w:val="none" w:sz="0" w:space="0" w:color="auto"/>
        <w:bottom w:val="none" w:sz="0" w:space="0" w:color="auto"/>
        <w:right w:val="none" w:sz="0" w:space="0" w:color="auto"/>
      </w:divBdr>
    </w:div>
    <w:div w:id="1503549033">
      <w:bodyDiv w:val="1"/>
      <w:marLeft w:val="0"/>
      <w:marRight w:val="0"/>
      <w:marTop w:val="0"/>
      <w:marBottom w:val="0"/>
      <w:divBdr>
        <w:top w:val="none" w:sz="0" w:space="0" w:color="auto"/>
        <w:left w:val="none" w:sz="0" w:space="0" w:color="auto"/>
        <w:bottom w:val="none" w:sz="0" w:space="0" w:color="auto"/>
        <w:right w:val="none" w:sz="0" w:space="0" w:color="auto"/>
      </w:divBdr>
      <w:divsChild>
        <w:div w:id="1981644201">
          <w:marLeft w:val="0"/>
          <w:marRight w:val="0"/>
          <w:marTop w:val="0"/>
          <w:marBottom w:val="0"/>
          <w:divBdr>
            <w:top w:val="none" w:sz="0" w:space="0" w:color="auto"/>
            <w:left w:val="none" w:sz="0" w:space="0" w:color="auto"/>
            <w:bottom w:val="none" w:sz="0" w:space="0" w:color="auto"/>
            <w:right w:val="none" w:sz="0" w:space="0" w:color="auto"/>
          </w:divBdr>
          <w:divsChild>
            <w:div w:id="1560625343">
              <w:marLeft w:val="0"/>
              <w:marRight w:val="0"/>
              <w:marTop w:val="0"/>
              <w:marBottom w:val="0"/>
              <w:divBdr>
                <w:top w:val="none" w:sz="0" w:space="0" w:color="auto"/>
                <w:left w:val="none" w:sz="0" w:space="0" w:color="auto"/>
                <w:bottom w:val="none" w:sz="0" w:space="0" w:color="auto"/>
                <w:right w:val="none" w:sz="0" w:space="0" w:color="auto"/>
              </w:divBdr>
              <w:divsChild>
                <w:div w:id="1987123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284292">
      <w:bodyDiv w:val="1"/>
      <w:marLeft w:val="0"/>
      <w:marRight w:val="0"/>
      <w:marTop w:val="0"/>
      <w:marBottom w:val="0"/>
      <w:divBdr>
        <w:top w:val="none" w:sz="0" w:space="0" w:color="auto"/>
        <w:left w:val="none" w:sz="0" w:space="0" w:color="auto"/>
        <w:bottom w:val="none" w:sz="0" w:space="0" w:color="auto"/>
        <w:right w:val="none" w:sz="0" w:space="0" w:color="auto"/>
      </w:divBdr>
    </w:div>
    <w:div w:id="1524708288">
      <w:bodyDiv w:val="1"/>
      <w:marLeft w:val="0"/>
      <w:marRight w:val="0"/>
      <w:marTop w:val="0"/>
      <w:marBottom w:val="0"/>
      <w:divBdr>
        <w:top w:val="none" w:sz="0" w:space="0" w:color="auto"/>
        <w:left w:val="none" w:sz="0" w:space="0" w:color="auto"/>
        <w:bottom w:val="none" w:sz="0" w:space="0" w:color="auto"/>
        <w:right w:val="none" w:sz="0" w:space="0" w:color="auto"/>
      </w:divBdr>
      <w:divsChild>
        <w:div w:id="665279026">
          <w:marLeft w:val="0"/>
          <w:marRight w:val="0"/>
          <w:marTop w:val="0"/>
          <w:marBottom w:val="0"/>
          <w:divBdr>
            <w:top w:val="none" w:sz="0" w:space="0" w:color="auto"/>
            <w:left w:val="none" w:sz="0" w:space="0" w:color="auto"/>
            <w:bottom w:val="none" w:sz="0" w:space="0" w:color="auto"/>
            <w:right w:val="none" w:sz="0" w:space="0" w:color="auto"/>
          </w:divBdr>
          <w:divsChild>
            <w:div w:id="585503683">
              <w:marLeft w:val="0"/>
              <w:marRight w:val="0"/>
              <w:marTop w:val="0"/>
              <w:marBottom w:val="0"/>
              <w:divBdr>
                <w:top w:val="none" w:sz="0" w:space="0" w:color="auto"/>
                <w:left w:val="none" w:sz="0" w:space="0" w:color="auto"/>
                <w:bottom w:val="none" w:sz="0" w:space="0" w:color="auto"/>
                <w:right w:val="none" w:sz="0" w:space="0" w:color="auto"/>
              </w:divBdr>
              <w:divsChild>
                <w:div w:id="1388914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709059">
      <w:bodyDiv w:val="1"/>
      <w:marLeft w:val="0"/>
      <w:marRight w:val="0"/>
      <w:marTop w:val="0"/>
      <w:marBottom w:val="0"/>
      <w:divBdr>
        <w:top w:val="none" w:sz="0" w:space="0" w:color="auto"/>
        <w:left w:val="none" w:sz="0" w:space="0" w:color="auto"/>
        <w:bottom w:val="none" w:sz="0" w:space="0" w:color="auto"/>
        <w:right w:val="none" w:sz="0" w:space="0" w:color="auto"/>
      </w:divBdr>
    </w:div>
    <w:div w:id="1530993026">
      <w:bodyDiv w:val="1"/>
      <w:marLeft w:val="0"/>
      <w:marRight w:val="0"/>
      <w:marTop w:val="0"/>
      <w:marBottom w:val="0"/>
      <w:divBdr>
        <w:top w:val="none" w:sz="0" w:space="0" w:color="auto"/>
        <w:left w:val="none" w:sz="0" w:space="0" w:color="auto"/>
        <w:bottom w:val="none" w:sz="0" w:space="0" w:color="auto"/>
        <w:right w:val="none" w:sz="0" w:space="0" w:color="auto"/>
      </w:divBdr>
    </w:div>
    <w:div w:id="1531727482">
      <w:bodyDiv w:val="1"/>
      <w:marLeft w:val="0"/>
      <w:marRight w:val="0"/>
      <w:marTop w:val="0"/>
      <w:marBottom w:val="0"/>
      <w:divBdr>
        <w:top w:val="none" w:sz="0" w:space="0" w:color="auto"/>
        <w:left w:val="none" w:sz="0" w:space="0" w:color="auto"/>
        <w:bottom w:val="none" w:sz="0" w:space="0" w:color="auto"/>
        <w:right w:val="none" w:sz="0" w:space="0" w:color="auto"/>
      </w:divBdr>
    </w:div>
    <w:div w:id="1537084818">
      <w:bodyDiv w:val="1"/>
      <w:marLeft w:val="0"/>
      <w:marRight w:val="0"/>
      <w:marTop w:val="0"/>
      <w:marBottom w:val="0"/>
      <w:divBdr>
        <w:top w:val="none" w:sz="0" w:space="0" w:color="auto"/>
        <w:left w:val="none" w:sz="0" w:space="0" w:color="auto"/>
        <w:bottom w:val="none" w:sz="0" w:space="0" w:color="auto"/>
        <w:right w:val="none" w:sz="0" w:space="0" w:color="auto"/>
      </w:divBdr>
      <w:divsChild>
        <w:div w:id="7801676">
          <w:marLeft w:val="0"/>
          <w:marRight w:val="0"/>
          <w:marTop w:val="0"/>
          <w:marBottom w:val="0"/>
          <w:divBdr>
            <w:top w:val="none" w:sz="0" w:space="0" w:color="auto"/>
            <w:left w:val="none" w:sz="0" w:space="0" w:color="auto"/>
            <w:bottom w:val="none" w:sz="0" w:space="0" w:color="auto"/>
            <w:right w:val="none" w:sz="0" w:space="0" w:color="auto"/>
          </w:divBdr>
        </w:div>
      </w:divsChild>
    </w:div>
    <w:div w:id="1537893560">
      <w:bodyDiv w:val="1"/>
      <w:marLeft w:val="0"/>
      <w:marRight w:val="0"/>
      <w:marTop w:val="0"/>
      <w:marBottom w:val="0"/>
      <w:divBdr>
        <w:top w:val="none" w:sz="0" w:space="0" w:color="auto"/>
        <w:left w:val="none" w:sz="0" w:space="0" w:color="auto"/>
        <w:bottom w:val="none" w:sz="0" w:space="0" w:color="auto"/>
        <w:right w:val="none" w:sz="0" w:space="0" w:color="auto"/>
      </w:divBdr>
    </w:div>
    <w:div w:id="1541670434">
      <w:bodyDiv w:val="1"/>
      <w:marLeft w:val="0"/>
      <w:marRight w:val="0"/>
      <w:marTop w:val="0"/>
      <w:marBottom w:val="0"/>
      <w:divBdr>
        <w:top w:val="none" w:sz="0" w:space="0" w:color="auto"/>
        <w:left w:val="none" w:sz="0" w:space="0" w:color="auto"/>
        <w:bottom w:val="none" w:sz="0" w:space="0" w:color="auto"/>
        <w:right w:val="none" w:sz="0" w:space="0" w:color="auto"/>
      </w:divBdr>
      <w:divsChild>
        <w:div w:id="1593510785">
          <w:marLeft w:val="0"/>
          <w:marRight w:val="0"/>
          <w:marTop w:val="0"/>
          <w:marBottom w:val="0"/>
          <w:divBdr>
            <w:top w:val="none" w:sz="0" w:space="0" w:color="auto"/>
            <w:left w:val="none" w:sz="0" w:space="0" w:color="auto"/>
            <w:bottom w:val="none" w:sz="0" w:space="0" w:color="auto"/>
            <w:right w:val="none" w:sz="0" w:space="0" w:color="auto"/>
          </w:divBdr>
          <w:divsChild>
            <w:div w:id="2013411738">
              <w:marLeft w:val="0"/>
              <w:marRight w:val="0"/>
              <w:marTop w:val="0"/>
              <w:marBottom w:val="0"/>
              <w:divBdr>
                <w:top w:val="none" w:sz="0" w:space="0" w:color="auto"/>
                <w:left w:val="none" w:sz="0" w:space="0" w:color="auto"/>
                <w:bottom w:val="none" w:sz="0" w:space="0" w:color="auto"/>
                <w:right w:val="none" w:sz="0" w:space="0" w:color="auto"/>
              </w:divBdr>
              <w:divsChild>
                <w:div w:id="1141001698">
                  <w:marLeft w:val="0"/>
                  <w:marRight w:val="0"/>
                  <w:marTop w:val="0"/>
                  <w:marBottom w:val="0"/>
                  <w:divBdr>
                    <w:top w:val="none" w:sz="0" w:space="0" w:color="auto"/>
                    <w:left w:val="none" w:sz="0" w:space="0" w:color="auto"/>
                    <w:bottom w:val="none" w:sz="0" w:space="0" w:color="auto"/>
                    <w:right w:val="none" w:sz="0" w:space="0" w:color="auto"/>
                  </w:divBdr>
                  <w:divsChild>
                    <w:div w:id="1263798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5947634">
      <w:bodyDiv w:val="1"/>
      <w:marLeft w:val="0"/>
      <w:marRight w:val="0"/>
      <w:marTop w:val="0"/>
      <w:marBottom w:val="0"/>
      <w:divBdr>
        <w:top w:val="none" w:sz="0" w:space="0" w:color="auto"/>
        <w:left w:val="none" w:sz="0" w:space="0" w:color="auto"/>
        <w:bottom w:val="none" w:sz="0" w:space="0" w:color="auto"/>
        <w:right w:val="none" w:sz="0" w:space="0" w:color="auto"/>
      </w:divBdr>
      <w:divsChild>
        <w:div w:id="1533231034">
          <w:marLeft w:val="0"/>
          <w:marRight w:val="0"/>
          <w:marTop w:val="0"/>
          <w:marBottom w:val="0"/>
          <w:divBdr>
            <w:top w:val="none" w:sz="0" w:space="0" w:color="auto"/>
            <w:left w:val="none" w:sz="0" w:space="0" w:color="auto"/>
            <w:bottom w:val="none" w:sz="0" w:space="0" w:color="auto"/>
            <w:right w:val="none" w:sz="0" w:space="0" w:color="auto"/>
          </w:divBdr>
          <w:divsChild>
            <w:div w:id="358045291">
              <w:marLeft w:val="0"/>
              <w:marRight w:val="0"/>
              <w:marTop w:val="0"/>
              <w:marBottom w:val="0"/>
              <w:divBdr>
                <w:top w:val="none" w:sz="0" w:space="0" w:color="auto"/>
                <w:left w:val="none" w:sz="0" w:space="0" w:color="auto"/>
                <w:bottom w:val="none" w:sz="0" w:space="0" w:color="auto"/>
                <w:right w:val="none" w:sz="0" w:space="0" w:color="auto"/>
              </w:divBdr>
              <w:divsChild>
                <w:div w:id="716667993">
                  <w:marLeft w:val="0"/>
                  <w:marRight w:val="0"/>
                  <w:marTop w:val="0"/>
                  <w:marBottom w:val="0"/>
                  <w:divBdr>
                    <w:top w:val="none" w:sz="0" w:space="0" w:color="auto"/>
                    <w:left w:val="none" w:sz="0" w:space="0" w:color="auto"/>
                    <w:bottom w:val="none" w:sz="0" w:space="0" w:color="auto"/>
                    <w:right w:val="none" w:sz="0" w:space="0" w:color="auto"/>
                  </w:divBdr>
                  <w:divsChild>
                    <w:div w:id="29884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724592">
      <w:bodyDiv w:val="1"/>
      <w:marLeft w:val="0"/>
      <w:marRight w:val="0"/>
      <w:marTop w:val="0"/>
      <w:marBottom w:val="0"/>
      <w:divBdr>
        <w:top w:val="none" w:sz="0" w:space="0" w:color="auto"/>
        <w:left w:val="none" w:sz="0" w:space="0" w:color="auto"/>
        <w:bottom w:val="none" w:sz="0" w:space="0" w:color="auto"/>
        <w:right w:val="none" w:sz="0" w:space="0" w:color="auto"/>
      </w:divBdr>
    </w:div>
    <w:div w:id="1577780821">
      <w:bodyDiv w:val="1"/>
      <w:marLeft w:val="0"/>
      <w:marRight w:val="0"/>
      <w:marTop w:val="0"/>
      <w:marBottom w:val="0"/>
      <w:divBdr>
        <w:top w:val="none" w:sz="0" w:space="0" w:color="auto"/>
        <w:left w:val="none" w:sz="0" w:space="0" w:color="auto"/>
        <w:bottom w:val="none" w:sz="0" w:space="0" w:color="auto"/>
        <w:right w:val="none" w:sz="0" w:space="0" w:color="auto"/>
      </w:divBdr>
      <w:divsChild>
        <w:div w:id="1175801153">
          <w:marLeft w:val="0"/>
          <w:marRight w:val="0"/>
          <w:marTop w:val="0"/>
          <w:marBottom w:val="0"/>
          <w:divBdr>
            <w:top w:val="none" w:sz="0" w:space="0" w:color="auto"/>
            <w:left w:val="none" w:sz="0" w:space="0" w:color="auto"/>
            <w:bottom w:val="none" w:sz="0" w:space="0" w:color="auto"/>
            <w:right w:val="none" w:sz="0" w:space="0" w:color="auto"/>
          </w:divBdr>
          <w:divsChild>
            <w:div w:id="1019701797">
              <w:marLeft w:val="0"/>
              <w:marRight w:val="0"/>
              <w:marTop w:val="0"/>
              <w:marBottom w:val="0"/>
              <w:divBdr>
                <w:top w:val="none" w:sz="0" w:space="0" w:color="auto"/>
                <w:left w:val="none" w:sz="0" w:space="0" w:color="auto"/>
                <w:bottom w:val="none" w:sz="0" w:space="0" w:color="auto"/>
                <w:right w:val="none" w:sz="0" w:space="0" w:color="auto"/>
              </w:divBdr>
              <w:divsChild>
                <w:div w:id="354964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558061">
      <w:bodyDiv w:val="1"/>
      <w:marLeft w:val="0"/>
      <w:marRight w:val="0"/>
      <w:marTop w:val="0"/>
      <w:marBottom w:val="0"/>
      <w:divBdr>
        <w:top w:val="none" w:sz="0" w:space="0" w:color="auto"/>
        <w:left w:val="none" w:sz="0" w:space="0" w:color="auto"/>
        <w:bottom w:val="none" w:sz="0" w:space="0" w:color="auto"/>
        <w:right w:val="none" w:sz="0" w:space="0" w:color="auto"/>
      </w:divBdr>
    </w:div>
    <w:div w:id="1583031397">
      <w:bodyDiv w:val="1"/>
      <w:marLeft w:val="0"/>
      <w:marRight w:val="0"/>
      <w:marTop w:val="0"/>
      <w:marBottom w:val="0"/>
      <w:divBdr>
        <w:top w:val="none" w:sz="0" w:space="0" w:color="auto"/>
        <w:left w:val="none" w:sz="0" w:space="0" w:color="auto"/>
        <w:bottom w:val="none" w:sz="0" w:space="0" w:color="auto"/>
        <w:right w:val="none" w:sz="0" w:space="0" w:color="auto"/>
      </w:divBdr>
      <w:divsChild>
        <w:div w:id="520322693">
          <w:marLeft w:val="0"/>
          <w:marRight w:val="0"/>
          <w:marTop w:val="0"/>
          <w:marBottom w:val="0"/>
          <w:divBdr>
            <w:top w:val="none" w:sz="0" w:space="0" w:color="auto"/>
            <w:left w:val="none" w:sz="0" w:space="0" w:color="auto"/>
            <w:bottom w:val="none" w:sz="0" w:space="0" w:color="auto"/>
            <w:right w:val="none" w:sz="0" w:space="0" w:color="auto"/>
          </w:divBdr>
          <w:divsChild>
            <w:div w:id="1954243725">
              <w:marLeft w:val="0"/>
              <w:marRight w:val="0"/>
              <w:marTop w:val="0"/>
              <w:marBottom w:val="0"/>
              <w:divBdr>
                <w:top w:val="none" w:sz="0" w:space="0" w:color="auto"/>
                <w:left w:val="none" w:sz="0" w:space="0" w:color="auto"/>
                <w:bottom w:val="none" w:sz="0" w:space="0" w:color="auto"/>
                <w:right w:val="none" w:sz="0" w:space="0" w:color="auto"/>
              </w:divBdr>
              <w:divsChild>
                <w:div w:id="2058626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0894291">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597396600">
      <w:bodyDiv w:val="1"/>
      <w:marLeft w:val="0"/>
      <w:marRight w:val="0"/>
      <w:marTop w:val="0"/>
      <w:marBottom w:val="0"/>
      <w:divBdr>
        <w:top w:val="none" w:sz="0" w:space="0" w:color="auto"/>
        <w:left w:val="none" w:sz="0" w:space="0" w:color="auto"/>
        <w:bottom w:val="none" w:sz="0" w:space="0" w:color="auto"/>
        <w:right w:val="none" w:sz="0" w:space="0" w:color="auto"/>
      </w:divBdr>
    </w:div>
    <w:div w:id="1601068275">
      <w:bodyDiv w:val="1"/>
      <w:marLeft w:val="0"/>
      <w:marRight w:val="0"/>
      <w:marTop w:val="0"/>
      <w:marBottom w:val="0"/>
      <w:divBdr>
        <w:top w:val="none" w:sz="0" w:space="0" w:color="auto"/>
        <w:left w:val="none" w:sz="0" w:space="0" w:color="auto"/>
        <w:bottom w:val="none" w:sz="0" w:space="0" w:color="auto"/>
        <w:right w:val="none" w:sz="0" w:space="0" w:color="auto"/>
      </w:divBdr>
      <w:divsChild>
        <w:div w:id="1428966341">
          <w:marLeft w:val="0"/>
          <w:marRight w:val="0"/>
          <w:marTop w:val="0"/>
          <w:marBottom w:val="0"/>
          <w:divBdr>
            <w:top w:val="none" w:sz="0" w:space="0" w:color="auto"/>
            <w:left w:val="none" w:sz="0" w:space="0" w:color="auto"/>
            <w:bottom w:val="none" w:sz="0" w:space="0" w:color="auto"/>
            <w:right w:val="none" w:sz="0" w:space="0" w:color="auto"/>
          </w:divBdr>
          <w:divsChild>
            <w:div w:id="846942833">
              <w:marLeft w:val="0"/>
              <w:marRight w:val="0"/>
              <w:marTop w:val="0"/>
              <w:marBottom w:val="0"/>
              <w:divBdr>
                <w:top w:val="none" w:sz="0" w:space="0" w:color="auto"/>
                <w:left w:val="none" w:sz="0" w:space="0" w:color="auto"/>
                <w:bottom w:val="none" w:sz="0" w:space="0" w:color="auto"/>
                <w:right w:val="none" w:sz="0" w:space="0" w:color="auto"/>
              </w:divBdr>
              <w:divsChild>
                <w:div w:id="857741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09654678">
      <w:bodyDiv w:val="1"/>
      <w:marLeft w:val="0"/>
      <w:marRight w:val="0"/>
      <w:marTop w:val="0"/>
      <w:marBottom w:val="0"/>
      <w:divBdr>
        <w:top w:val="none" w:sz="0" w:space="0" w:color="auto"/>
        <w:left w:val="none" w:sz="0" w:space="0" w:color="auto"/>
        <w:bottom w:val="none" w:sz="0" w:space="0" w:color="auto"/>
        <w:right w:val="none" w:sz="0" w:space="0" w:color="auto"/>
      </w:divBdr>
    </w:div>
    <w:div w:id="1616404628">
      <w:bodyDiv w:val="1"/>
      <w:marLeft w:val="0"/>
      <w:marRight w:val="0"/>
      <w:marTop w:val="0"/>
      <w:marBottom w:val="0"/>
      <w:divBdr>
        <w:top w:val="none" w:sz="0" w:space="0" w:color="auto"/>
        <w:left w:val="none" w:sz="0" w:space="0" w:color="auto"/>
        <w:bottom w:val="none" w:sz="0" w:space="0" w:color="auto"/>
        <w:right w:val="none" w:sz="0" w:space="0" w:color="auto"/>
      </w:divBdr>
      <w:divsChild>
        <w:div w:id="1104424065">
          <w:marLeft w:val="0"/>
          <w:marRight w:val="0"/>
          <w:marTop w:val="0"/>
          <w:marBottom w:val="0"/>
          <w:divBdr>
            <w:top w:val="none" w:sz="0" w:space="0" w:color="auto"/>
            <w:left w:val="none" w:sz="0" w:space="0" w:color="auto"/>
            <w:bottom w:val="none" w:sz="0" w:space="0" w:color="auto"/>
            <w:right w:val="none" w:sz="0" w:space="0" w:color="auto"/>
          </w:divBdr>
          <w:divsChild>
            <w:div w:id="203374995">
              <w:marLeft w:val="0"/>
              <w:marRight w:val="0"/>
              <w:marTop w:val="0"/>
              <w:marBottom w:val="0"/>
              <w:divBdr>
                <w:top w:val="none" w:sz="0" w:space="0" w:color="auto"/>
                <w:left w:val="none" w:sz="0" w:space="0" w:color="auto"/>
                <w:bottom w:val="none" w:sz="0" w:space="0" w:color="auto"/>
                <w:right w:val="none" w:sz="0" w:space="0" w:color="auto"/>
              </w:divBdr>
              <w:divsChild>
                <w:div w:id="137265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117478">
      <w:bodyDiv w:val="1"/>
      <w:marLeft w:val="0"/>
      <w:marRight w:val="0"/>
      <w:marTop w:val="0"/>
      <w:marBottom w:val="0"/>
      <w:divBdr>
        <w:top w:val="none" w:sz="0" w:space="0" w:color="auto"/>
        <w:left w:val="none" w:sz="0" w:space="0" w:color="auto"/>
        <w:bottom w:val="none" w:sz="0" w:space="0" w:color="auto"/>
        <w:right w:val="none" w:sz="0" w:space="0" w:color="auto"/>
      </w:divBdr>
      <w:divsChild>
        <w:div w:id="612980010">
          <w:marLeft w:val="0"/>
          <w:marRight w:val="0"/>
          <w:marTop w:val="0"/>
          <w:marBottom w:val="0"/>
          <w:divBdr>
            <w:top w:val="none" w:sz="0" w:space="0" w:color="auto"/>
            <w:left w:val="none" w:sz="0" w:space="0" w:color="auto"/>
            <w:bottom w:val="none" w:sz="0" w:space="0" w:color="auto"/>
            <w:right w:val="none" w:sz="0" w:space="0" w:color="auto"/>
          </w:divBdr>
          <w:divsChild>
            <w:div w:id="42758616">
              <w:marLeft w:val="0"/>
              <w:marRight w:val="0"/>
              <w:marTop w:val="0"/>
              <w:marBottom w:val="0"/>
              <w:divBdr>
                <w:top w:val="none" w:sz="0" w:space="0" w:color="auto"/>
                <w:left w:val="none" w:sz="0" w:space="0" w:color="auto"/>
                <w:bottom w:val="none" w:sz="0" w:space="0" w:color="auto"/>
                <w:right w:val="none" w:sz="0" w:space="0" w:color="auto"/>
              </w:divBdr>
              <w:divsChild>
                <w:div w:id="1549565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934688">
      <w:bodyDiv w:val="1"/>
      <w:marLeft w:val="0"/>
      <w:marRight w:val="0"/>
      <w:marTop w:val="0"/>
      <w:marBottom w:val="0"/>
      <w:divBdr>
        <w:top w:val="none" w:sz="0" w:space="0" w:color="auto"/>
        <w:left w:val="none" w:sz="0" w:space="0" w:color="auto"/>
        <w:bottom w:val="none" w:sz="0" w:space="0" w:color="auto"/>
        <w:right w:val="none" w:sz="0" w:space="0" w:color="auto"/>
      </w:divBdr>
    </w:div>
    <w:div w:id="1633169686">
      <w:bodyDiv w:val="1"/>
      <w:marLeft w:val="0"/>
      <w:marRight w:val="0"/>
      <w:marTop w:val="0"/>
      <w:marBottom w:val="0"/>
      <w:divBdr>
        <w:top w:val="none" w:sz="0" w:space="0" w:color="auto"/>
        <w:left w:val="none" w:sz="0" w:space="0" w:color="auto"/>
        <w:bottom w:val="none" w:sz="0" w:space="0" w:color="auto"/>
        <w:right w:val="none" w:sz="0" w:space="0" w:color="auto"/>
      </w:divBdr>
      <w:divsChild>
        <w:div w:id="660812522">
          <w:marLeft w:val="0"/>
          <w:marRight w:val="0"/>
          <w:marTop w:val="0"/>
          <w:marBottom w:val="0"/>
          <w:divBdr>
            <w:top w:val="none" w:sz="0" w:space="0" w:color="auto"/>
            <w:left w:val="none" w:sz="0" w:space="0" w:color="auto"/>
            <w:bottom w:val="none" w:sz="0" w:space="0" w:color="auto"/>
            <w:right w:val="none" w:sz="0" w:space="0" w:color="auto"/>
          </w:divBdr>
          <w:divsChild>
            <w:div w:id="781732623">
              <w:marLeft w:val="0"/>
              <w:marRight w:val="0"/>
              <w:marTop w:val="0"/>
              <w:marBottom w:val="0"/>
              <w:divBdr>
                <w:top w:val="none" w:sz="0" w:space="0" w:color="auto"/>
                <w:left w:val="none" w:sz="0" w:space="0" w:color="auto"/>
                <w:bottom w:val="none" w:sz="0" w:space="0" w:color="auto"/>
                <w:right w:val="none" w:sz="0" w:space="0" w:color="auto"/>
              </w:divBdr>
              <w:divsChild>
                <w:div w:id="959147564">
                  <w:marLeft w:val="0"/>
                  <w:marRight w:val="0"/>
                  <w:marTop w:val="0"/>
                  <w:marBottom w:val="0"/>
                  <w:divBdr>
                    <w:top w:val="none" w:sz="0" w:space="0" w:color="auto"/>
                    <w:left w:val="none" w:sz="0" w:space="0" w:color="auto"/>
                    <w:bottom w:val="none" w:sz="0" w:space="0" w:color="auto"/>
                    <w:right w:val="none" w:sz="0" w:space="0" w:color="auto"/>
                  </w:divBdr>
                  <w:divsChild>
                    <w:div w:id="823622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298844">
      <w:bodyDiv w:val="1"/>
      <w:marLeft w:val="0"/>
      <w:marRight w:val="0"/>
      <w:marTop w:val="0"/>
      <w:marBottom w:val="0"/>
      <w:divBdr>
        <w:top w:val="none" w:sz="0" w:space="0" w:color="auto"/>
        <w:left w:val="none" w:sz="0" w:space="0" w:color="auto"/>
        <w:bottom w:val="none" w:sz="0" w:space="0" w:color="auto"/>
        <w:right w:val="none" w:sz="0" w:space="0" w:color="auto"/>
      </w:divBdr>
    </w:div>
    <w:div w:id="1644120271">
      <w:bodyDiv w:val="1"/>
      <w:marLeft w:val="0"/>
      <w:marRight w:val="0"/>
      <w:marTop w:val="0"/>
      <w:marBottom w:val="0"/>
      <w:divBdr>
        <w:top w:val="none" w:sz="0" w:space="0" w:color="auto"/>
        <w:left w:val="none" w:sz="0" w:space="0" w:color="auto"/>
        <w:bottom w:val="none" w:sz="0" w:space="0" w:color="auto"/>
        <w:right w:val="none" w:sz="0" w:space="0" w:color="auto"/>
      </w:divBdr>
      <w:divsChild>
        <w:div w:id="1429228088">
          <w:marLeft w:val="0"/>
          <w:marRight w:val="0"/>
          <w:marTop w:val="0"/>
          <w:marBottom w:val="0"/>
          <w:divBdr>
            <w:top w:val="none" w:sz="0" w:space="0" w:color="auto"/>
            <w:left w:val="none" w:sz="0" w:space="0" w:color="auto"/>
            <w:bottom w:val="none" w:sz="0" w:space="0" w:color="auto"/>
            <w:right w:val="none" w:sz="0" w:space="0" w:color="auto"/>
          </w:divBdr>
          <w:divsChild>
            <w:div w:id="528227312">
              <w:marLeft w:val="0"/>
              <w:marRight w:val="0"/>
              <w:marTop w:val="0"/>
              <w:marBottom w:val="0"/>
              <w:divBdr>
                <w:top w:val="none" w:sz="0" w:space="0" w:color="auto"/>
                <w:left w:val="none" w:sz="0" w:space="0" w:color="auto"/>
                <w:bottom w:val="none" w:sz="0" w:space="0" w:color="auto"/>
                <w:right w:val="none" w:sz="0" w:space="0" w:color="auto"/>
              </w:divBdr>
              <w:divsChild>
                <w:div w:id="1640107690">
                  <w:marLeft w:val="0"/>
                  <w:marRight w:val="0"/>
                  <w:marTop w:val="0"/>
                  <w:marBottom w:val="0"/>
                  <w:divBdr>
                    <w:top w:val="none" w:sz="0" w:space="0" w:color="auto"/>
                    <w:left w:val="none" w:sz="0" w:space="0" w:color="auto"/>
                    <w:bottom w:val="none" w:sz="0" w:space="0" w:color="auto"/>
                    <w:right w:val="none" w:sz="0" w:space="0" w:color="auto"/>
                  </w:divBdr>
                  <w:divsChild>
                    <w:div w:id="170402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7198398">
      <w:bodyDiv w:val="1"/>
      <w:marLeft w:val="0"/>
      <w:marRight w:val="0"/>
      <w:marTop w:val="0"/>
      <w:marBottom w:val="0"/>
      <w:divBdr>
        <w:top w:val="none" w:sz="0" w:space="0" w:color="auto"/>
        <w:left w:val="none" w:sz="0" w:space="0" w:color="auto"/>
        <w:bottom w:val="none" w:sz="0" w:space="0" w:color="auto"/>
        <w:right w:val="none" w:sz="0" w:space="0" w:color="auto"/>
      </w:divBdr>
      <w:divsChild>
        <w:div w:id="894314241">
          <w:marLeft w:val="0"/>
          <w:marRight w:val="0"/>
          <w:marTop w:val="0"/>
          <w:marBottom w:val="0"/>
          <w:divBdr>
            <w:top w:val="none" w:sz="0" w:space="0" w:color="auto"/>
            <w:left w:val="none" w:sz="0" w:space="0" w:color="auto"/>
            <w:bottom w:val="none" w:sz="0" w:space="0" w:color="auto"/>
            <w:right w:val="none" w:sz="0" w:space="0" w:color="auto"/>
          </w:divBdr>
          <w:divsChild>
            <w:div w:id="1157771642">
              <w:marLeft w:val="0"/>
              <w:marRight w:val="0"/>
              <w:marTop w:val="0"/>
              <w:marBottom w:val="0"/>
              <w:divBdr>
                <w:top w:val="none" w:sz="0" w:space="0" w:color="auto"/>
                <w:left w:val="none" w:sz="0" w:space="0" w:color="auto"/>
                <w:bottom w:val="none" w:sz="0" w:space="0" w:color="auto"/>
                <w:right w:val="none" w:sz="0" w:space="0" w:color="auto"/>
              </w:divBdr>
              <w:divsChild>
                <w:div w:id="565334751">
                  <w:marLeft w:val="0"/>
                  <w:marRight w:val="0"/>
                  <w:marTop w:val="0"/>
                  <w:marBottom w:val="0"/>
                  <w:divBdr>
                    <w:top w:val="none" w:sz="0" w:space="0" w:color="auto"/>
                    <w:left w:val="none" w:sz="0" w:space="0" w:color="auto"/>
                    <w:bottom w:val="none" w:sz="0" w:space="0" w:color="auto"/>
                    <w:right w:val="none" w:sz="0" w:space="0" w:color="auto"/>
                  </w:divBdr>
                  <w:divsChild>
                    <w:div w:id="209166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783581">
      <w:bodyDiv w:val="1"/>
      <w:marLeft w:val="0"/>
      <w:marRight w:val="0"/>
      <w:marTop w:val="0"/>
      <w:marBottom w:val="0"/>
      <w:divBdr>
        <w:top w:val="none" w:sz="0" w:space="0" w:color="auto"/>
        <w:left w:val="none" w:sz="0" w:space="0" w:color="auto"/>
        <w:bottom w:val="none" w:sz="0" w:space="0" w:color="auto"/>
        <w:right w:val="none" w:sz="0" w:space="0" w:color="auto"/>
      </w:divBdr>
    </w:div>
    <w:div w:id="1650091548">
      <w:bodyDiv w:val="1"/>
      <w:marLeft w:val="0"/>
      <w:marRight w:val="0"/>
      <w:marTop w:val="0"/>
      <w:marBottom w:val="0"/>
      <w:divBdr>
        <w:top w:val="none" w:sz="0" w:space="0" w:color="auto"/>
        <w:left w:val="none" w:sz="0" w:space="0" w:color="auto"/>
        <w:bottom w:val="none" w:sz="0" w:space="0" w:color="auto"/>
        <w:right w:val="none" w:sz="0" w:space="0" w:color="auto"/>
      </w:divBdr>
    </w:div>
    <w:div w:id="1651128219">
      <w:bodyDiv w:val="1"/>
      <w:marLeft w:val="0"/>
      <w:marRight w:val="0"/>
      <w:marTop w:val="0"/>
      <w:marBottom w:val="0"/>
      <w:divBdr>
        <w:top w:val="none" w:sz="0" w:space="0" w:color="auto"/>
        <w:left w:val="none" w:sz="0" w:space="0" w:color="auto"/>
        <w:bottom w:val="none" w:sz="0" w:space="0" w:color="auto"/>
        <w:right w:val="none" w:sz="0" w:space="0" w:color="auto"/>
      </w:divBdr>
    </w:div>
    <w:div w:id="1651985044">
      <w:bodyDiv w:val="1"/>
      <w:marLeft w:val="0"/>
      <w:marRight w:val="0"/>
      <w:marTop w:val="0"/>
      <w:marBottom w:val="0"/>
      <w:divBdr>
        <w:top w:val="none" w:sz="0" w:space="0" w:color="auto"/>
        <w:left w:val="none" w:sz="0" w:space="0" w:color="auto"/>
        <w:bottom w:val="none" w:sz="0" w:space="0" w:color="auto"/>
        <w:right w:val="none" w:sz="0" w:space="0" w:color="auto"/>
      </w:divBdr>
    </w:div>
    <w:div w:id="1652097237">
      <w:bodyDiv w:val="1"/>
      <w:marLeft w:val="0"/>
      <w:marRight w:val="0"/>
      <w:marTop w:val="0"/>
      <w:marBottom w:val="0"/>
      <w:divBdr>
        <w:top w:val="none" w:sz="0" w:space="0" w:color="auto"/>
        <w:left w:val="none" w:sz="0" w:space="0" w:color="auto"/>
        <w:bottom w:val="none" w:sz="0" w:space="0" w:color="auto"/>
        <w:right w:val="none" w:sz="0" w:space="0" w:color="auto"/>
      </w:divBdr>
      <w:divsChild>
        <w:div w:id="118038793">
          <w:marLeft w:val="0"/>
          <w:marRight w:val="0"/>
          <w:marTop w:val="0"/>
          <w:marBottom w:val="0"/>
          <w:divBdr>
            <w:top w:val="none" w:sz="0" w:space="0" w:color="auto"/>
            <w:left w:val="none" w:sz="0" w:space="0" w:color="auto"/>
            <w:bottom w:val="none" w:sz="0" w:space="0" w:color="auto"/>
            <w:right w:val="none" w:sz="0" w:space="0" w:color="auto"/>
          </w:divBdr>
          <w:divsChild>
            <w:div w:id="1650474969">
              <w:marLeft w:val="0"/>
              <w:marRight w:val="0"/>
              <w:marTop w:val="0"/>
              <w:marBottom w:val="0"/>
              <w:divBdr>
                <w:top w:val="none" w:sz="0" w:space="0" w:color="auto"/>
                <w:left w:val="none" w:sz="0" w:space="0" w:color="auto"/>
                <w:bottom w:val="none" w:sz="0" w:space="0" w:color="auto"/>
                <w:right w:val="none" w:sz="0" w:space="0" w:color="auto"/>
              </w:divBdr>
              <w:divsChild>
                <w:div w:id="17970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672368480">
      <w:bodyDiv w:val="1"/>
      <w:marLeft w:val="0"/>
      <w:marRight w:val="0"/>
      <w:marTop w:val="0"/>
      <w:marBottom w:val="0"/>
      <w:divBdr>
        <w:top w:val="none" w:sz="0" w:space="0" w:color="auto"/>
        <w:left w:val="none" w:sz="0" w:space="0" w:color="auto"/>
        <w:bottom w:val="none" w:sz="0" w:space="0" w:color="auto"/>
        <w:right w:val="none" w:sz="0" w:space="0" w:color="auto"/>
      </w:divBdr>
    </w:div>
    <w:div w:id="1675497931">
      <w:bodyDiv w:val="1"/>
      <w:marLeft w:val="0"/>
      <w:marRight w:val="0"/>
      <w:marTop w:val="0"/>
      <w:marBottom w:val="0"/>
      <w:divBdr>
        <w:top w:val="none" w:sz="0" w:space="0" w:color="auto"/>
        <w:left w:val="none" w:sz="0" w:space="0" w:color="auto"/>
        <w:bottom w:val="none" w:sz="0" w:space="0" w:color="auto"/>
        <w:right w:val="none" w:sz="0" w:space="0" w:color="auto"/>
      </w:divBdr>
    </w:div>
    <w:div w:id="1696344691">
      <w:bodyDiv w:val="1"/>
      <w:marLeft w:val="0"/>
      <w:marRight w:val="0"/>
      <w:marTop w:val="0"/>
      <w:marBottom w:val="0"/>
      <w:divBdr>
        <w:top w:val="none" w:sz="0" w:space="0" w:color="auto"/>
        <w:left w:val="none" w:sz="0" w:space="0" w:color="auto"/>
        <w:bottom w:val="none" w:sz="0" w:space="0" w:color="auto"/>
        <w:right w:val="none" w:sz="0" w:space="0" w:color="auto"/>
      </w:divBdr>
    </w:div>
    <w:div w:id="1698458487">
      <w:bodyDiv w:val="1"/>
      <w:marLeft w:val="0"/>
      <w:marRight w:val="0"/>
      <w:marTop w:val="0"/>
      <w:marBottom w:val="0"/>
      <w:divBdr>
        <w:top w:val="none" w:sz="0" w:space="0" w:color="auto"/>
        <w:left w:val="none" w:sz="0" w:space="0" w:color="auto"/>
        <w:bottom w:val="none" w:sz="0" w:space="0" w:color="auto"/>
        <w:right w:val="none" w:sz="0" w:space="0" w:color="auto"/>
      </w:divBdr>
    </w:div>
    <w:div w:id="1698850209">
      <w:bodyDiv w:val="1"/>
      <w:marLeft w:val="0"/>
      <w:marRight w:val="0"/>
      <w:marTop w:val="0"/>
      <w:marBottom w:val="0"/>
      <w:divBdr>
        <w:top w:val="none" w:sz="0" w:space="0" w:color="auto"/>
        <w:left w:val="none" w:sz="0" w:space="0" w:color="auto"/>
        <w:bottom w:val="none" w:sz="0" w:space="0" w:color="auto"/>
        <w:right w:val="none" w:sz="0" w:space="0" w:color="auto"/>
      </w:divBdr>
      <w:divsChild>
        <w:div w:id="1391925746">
          <w:marLeft w:val="0"/>
          <w:marRight w:val="0"/>
          <w:marTop w:val="0"/>
          <w:marBottom w:val="0"/>
          <w:divBdr>
            <w:top w:val="none" w:sz="0" w:space="0" w:color="auto"/>
            <w:left w:val="none" w:sz="0" w:space="0" w:color="auto"/>
            <w:bottom w:val="none" w:sz="0" w:space="0" w:color="auto"/>
            <w:right w:val="none" w:sz="0" w:space="0" w:color="auto"/>
          </w:divBdr>
          <w:divsChild>
            <w:div w:id="656804106">
              <w:marLeft w:val="0"/>
              <w:marRight w:val="0"/>
              <w:marTop w:val="0"/>
              <w:marBottom w:val="0"/>
              <w:divBdr>
                <w:top w:val="none" w:sz="0" w:space="0" w:color="auto"/>
                <w:left w:val="none" w:sz="0" w:space="0" w:color="auto"/>
                <w:bottom w:val="none" w:sz="0" w:space="0" w:color="auto"/>
                <w:right w:val="none" w:sz="0" w:space="0" w:color="auto"/>
              </w:divBdr>
              <w:divsChild>
                <w:div w:id="548148847">
                  <w:marLeft w:val="0"/>
                  <w:marRight w:val="0"/>
                  <w:marTop w:val="0"/>
                  <w:marBottom w:val="0"/>
                  <w:divBdr>
                    <w:top w:val="none" w:sz="0" w:space="0" w:color="auto"/>
                    <w:left w:val="none" w:sz="0" w:space="0" w:color="auto"/>
                    <w:bottom w:val="none" w:sz="0" w:space="0" w:color="auto"/>
                    <w:right w:val="none" w:sz="0" w:space="0" w:color="auto"/>
                  </w:divBdr>
                  <w:divsChild>
                    <w:div w:id="1652447167">
                      <w:marLeft w:val="0"/>
                      <w:marRight w:val="0"/>
                      <w:marTop w:val="0"/>
                      <w:marBottom w:val="0"/>
                      <w:divBdr>
                        <w:top w:val="none" w:sz="0" w:space="0" w:color="auto"/>
                        <w:left w:val="none" w:sz="0" w:space="0" w:color="auto"/>
                        <w:bottom w:val="none" w:sz="0" w:space="0" w:color="auto"/>
                        <w:right w:val="none" w:sz="0" w:space="0" w:color="auto"/>
                      </w:divBdr>
                    </w:div>
                    <w:div w:id="140714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1319964">
      <w:bodyDiv w:val="1"/>
      <w:marLeft w:val="0"/>
      <w:marRight w:val="0"/>
      <w:marTop w:val="0"/>
      <w:marBottom w:val="0"/>
      <w:divBdr>
        <w:top w:val="none" w:sz="0" w:space="0" w:color="auto"/>
        <w:left w:val="none" w:sz="0" w:space="0" w:color="auto"/>
        <w:bottom w:val="none" w:sz="0" w:space="0" w:color="auto"/>
        <w:right w:val="none" w:sz="0" w:space="0" w:color="auto"/>
      </w:divBdr>
      <w:divsChild>
        <w:div w:id="1176191890">
          <w:marLeft w:val="0"/>
          <w:marRight w:val="0"/>
          <w:marTop w:val="0"/>
          <w:marBottom w:val="0"/>
          <w:divBdr>
            <w:top w:val="none" w:sz="0" w:space="0" w:color="auto"/>
            <w:left w:val="none" w:sz="0" w:space="0" w:color="auto"/>
            <w:bottom w:val="none" w:sz="0" w:space="0" w:color="auto"/>
            <w:right w:val="none" w:sz="0" w:space="0" w:color="auto"/>
          </w:divBdr>
          <w:divsChild>
            <w:div w:id="1241872638">
              <w:marLeft w:val="0"/>
              <w:marRight w:val="0"/>
              <w:marTop w:val="0"/>
              <w:marBottom w:val="0"/>
              <w:divBdr>
                <w:top w:val="none" w:sz="0" w:space="0" w:color="auto"/>
                <w:left w:val="none" w:sz="0" w:space="0" w:color="auto"/>
                <w:bottom w:val="none" w:sz="0" w:space="0" w:color="auto"/>
                <w:right w:val="none" w:sz="0" w:space="0" w:color="auto"/>
              </w:divBdr>
              <w:divsChild>
                <w:div w:id="3389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329435">
      <w:bodyDiv w:val="1"/>
      <w:marLeft w:val="0"/>
      <w:marRight w:val="0"/>
      <w:marTop w:val="0"/>
      <w:marBottom w:val="0"/>
      <w:divBdr>
        <w:top w:val="none" w:sz="0" w:space="0" w:color="auto"/>
        <w:left w:val="none" w:sz="0" w:space="0" w:color="auto"/>
        <w:bottom w:val="none" w:sz="0" w:space="0" w:color="auto"/>
        <w:right w:val="none" w:sz="0" w:space="0" w:color="auto"/>
      </w:divBdr>
      <w:divsChild>
        <w:div w:id="2010785320">
          <w:marLeft w:val="0"/>
          <w:marRight w:val="0"/>
          <w:marTop w:val="0"/>
          <w:marBottom w:val="0"/>
          <w:divBdr>
            <w:top w:val="none" w:sz="0" w:space="0" w:color="auto"/>
            <w:left w:val="none" w:sz="0" w:space="0" w:color="auto"/>
            <w:bottom w:val="none" w:sz="0" w:space="0" w:color="auto"/>
            <w:right w:val="none" w:sz="0" w:space="0" w:color="auto"/>
          </w:divBdr>
          <w:divsChild>
            <w:div w:id="1654407843">
              <w:marLeft w:val="0"/>
              <w:marRight w:val="0"/>
              <w:marTop w:val="0"/>
              <w:marBottom w:val="0"/>
              <w:divBdr>
                <w:top w:val="none" w:sz="0" w:space="0" w:color="auto"/>
                <w:left w:val="none" w:sz="0" w:space="0" w:color="auto"/>
                <w:bottom w:val="none" w:sz="0" w:space="0" w:color="auto"/>
                <w:right w:val="none" w:sz="0" w:space="0" w:color="auto"/>
              </w:divBdr>
              <w:divsChild>
                <w:div w:id="50863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622678">
      <w:bodyDiv w:val="1"/>
      <w:marLeft w:val="0"/>
      <w:marRight w:val="0"/>
      <w:marTop w:val="0"/>
      <w:marBottom w:val="0"/>
      <w:divBdr>
        <w:top w:val="none" w:sz="0" w:space="0" w:color="auto"/>
        <w:left w:val="none" w:sz="0" w:space="0" w:color="auto"/>
        <w:bottom w:val="none" w:sz="0" w:space="0" w:color="auto"/>
        <w:right w:val="none" w:sz="0" w:space="0" w:color="auto"/>
      </w:divBdr>
    </w:div>
    <w:div w:id="1721055644">
      <w:bodyDiv w:val="1"/>
      <w:marLeft w:val="0"/>
      <w:marRight w:val="0"/>
      <w:marTop w:val="0"/>
      <w:marBottom w:val="0"/>
      <w:divBdr>
        <w:top w:val="none" w:sz="0" w:space="0" w:color="auto"/>
        <w:left w:val="none" w:sz="0" w:space="0" w:color="auto"/>
        <w:bottom w:val="none" w:sz="0" w:space="0" w:color="auto"/>
        <w:right w:val="none" w:sz="0" w:space="0" w:color="auto"/>
      </w:divBdr>
      <w:divsChild>
        <w:div w:id="1008100311">
          <w:marLeft w:val="0"/>
          <w:marRight w:val="0"/>
          <w:marTop w:val="0"/>
          <w:marBottom w:val="0"/>
          <w:divBdr>
            <w:top w:val="none" w:sz="0" w:space="0" w:color="auto"/>
            <w:left w:val="none" w:sz="0" w:space="0" w:color="auto"/>
            <w:bottom w:val="none" w:sz="0" w:space="0" w:color="auto"/>
            <w:right w:val="none" w:sz="0" w:space="0" w:color="auto"/>
          </w:divBdr>
          <w:divsChild>
            <w:div w:id="1017536130">
              <w:marLeft w:val="0"/>
              <w:marRight w:val="0"/>
              <w:marTop w:val="0"/>
              <w:marBottom w:val="0"/>
              <w:divBdr>
                <w:top w:val="none" w:sz="0" w:space="0" w:color="auto"/>
                <w:left w:val="none" w:sz="0" w:space="0" w:color="auto"/>
                <w:bottom w:val="none" w:sz="0" w:space="0" w:color="auto"/>
                <w:right w:val="none" w:sz="0" w:space="0" w:color="auto"/>
              </w:divBdr>
              <w:divsChild>
                <w:div w:id="1666127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517198">
      <w:bodyDiv w:val="1"/>
      <w:marLeft w:val="0"/>
      <w:marRight w:val="0"/>
      <w:marTop w:val="0"/>
      <w:marBottom w:val="0"/>
      <w:divBdr>
        <w:top w:val="none" w:sz="0" w:space="0" w:color="auto"/>
        <w:left w:val="none" w:sz="0" w:space="0" w:color="auto"/>
        <w:bottom w:val="none" w:sz="0" w:space="0" w:color="auto"/>
        <w:right w:val="none" w:sz="0" w:space="0" w:color="auto"/>
      </w:divBdr>
    </w:div>
    <w:div w:id="1727877199">
      <w:bodyDiv w:val="1"/>
      <w:marLeft w:val="0"/>
      <w:marRight w:val="0"/>
      <w:marTop w:val="0"/>
      <w:marBottom w:val="0"/>
      <w:divBdr>
        <w:top w:val="none" w:sz="0" w:space="0" w:color="auto"/>
        <w:left w:val="none" w:sz="0" w:space="0" w:color="auto"/>
        <w:bottom w:val="none" w:sz="0" w:space="0" w:color="auto"/>
        <w:right w:val="none" w:sz="0" w:space="0" w:color="auto"/>
      </w:divBdr>
    </w:div>
    <w:div w:id="1734158268">
      <w:bodyDiv w:val="1"/>
      <w:marLeft w:val="0"/>
      <w:marRight w:val="0"/>
      <w:marTop w:val="0"/>
      <w:marBottom w:val="0"/>
      <w:divBdr>
        <w:top w:val="none" w:sz="0" w:space="0" w:color="auto"/>
        <w:left w:val="none" w:sz="0" w:space="0" w:color="auto"/>
        <w:bottom w:val="none" w:sz="0" w:space="0" w:color="auto"/>
        <w:right w:val="none" w:sz="0" w:space="0" w:color="auto"/>
      </w:divBdr>
    </w:div>
    <w:div w:id="1738168594">
      <w:bodyDiv w:val="1"/>
      <w:marLeft w:val="0"/>
      <w:marRight w:val="0"/>
      <w:marTop w:val="0"/>
      <w:marBottom w:val="0"/>
      <w:divBdr>
        <w:top w:val="none" w:sz="0" w:space="0" w:color="auto"/>
        <w:left w:val="none" w:sz="0" w:space="0" w:color="auto"/>
        <w:bottom w:val="none" w:sz="0" w:space="0" w:color="auto"/>
        <w:right w:val="none" w:sz="0" w:space="0" w:color="auto"/>
      </w:divBdr>
      <w:divsChild>
        <w:div w:id="1260605128">
          <w:marLeft w:val="0"/>
          <w:marRight w:val="0"/>
          <w:marTop w:val="0"/>
          <w:marBottom w:val="0"/>
          <w:divBdr>
            <w:top w:val="none" w:sz="0" w:space="0" w:color="auto"/>
            <w:left w:val="none" w:sz="0" w:space="0" w:color="auto"/>
            <w:bottom w:val="none" w:sz="0" w:space="0" w:color="auto"/>
            <w:right w:val="none" w:sz="0" w:space="0" w:color="auto"/>
          </w:divBdr>
          <w:divsChild>
            <w:div w:id="1919711749">
              <w:marLeft w:val="0"/>
              <w:marRight w:val="0"/>
              <w:marTop w:val="0"/>
              <w:marBottom w:val="0"/>
              <w:divBdr>
                <w:top w:val="none" w:sz="0" w:space="0" w:color="auto"/>
                <w:left w:val="none" w:sz="0" w:space="0" w:color="auto"/>
                <w:bottom w:val="none" w:sz="0" w:space="0" w:color="auto"/>
                <w:right w:val="none" w:sz="0" w:space="0" w:color="auto"/>
              </w:divBdr>
              <w:divsChild>
                <w:div w:id="161509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211694">
      <w:bodyDiv w:val="1"/>
      <w:marLeft w:val="0"/>
      <w:marRight w:val="0"/>
      <w:marTop w:val="0"/>
      <w:marBottom w:val="0"/>
      <w:divBdr>
        <w:top w:val="none" w:sz="0" w:space="0" w:color="auto"/>
        <w:left w:val="none" w:sz="0" w:space="0" w:color="auto"/>
        <w:bottom w:val="none" w:sz="0" w:space="0" w:color="auto"/>
        <w:right w:val="none" w:sz="0" w:space="0" w:color="auto"/>
      </w:divBdr>
    </w:div>
    <w:div w:id="1739549959">
      <w:bodyDiv w:val="1"/>
      <w:marLeft w:val="0"/>
      <w:marRight w:val="0"/>
      <w:marTop w:val="0"/>
      <w:marBottom w:val="0"/>
      <w:divBdr>
        <w:top w:val="none" w:sz="0" w:space="0" w:color="auto"/>
        <w:left w:val="none" w:sz="0" w:space="0" w:color="auto"/>
        <w:bottom w:val="none" w:sz="0" w:space="0" w:color="auto"/>
        <w:right w:val="none" w:sz="0" w:space="0" w:color="auto"/>
      </w:divBdr>
      <w:divsChild>
        <w:div w:id="1903637877">
          <w:marLeft w:val="0"/>
          <w:marRight w:val="0"/>
          <w:marTop w:val="0"/>
          <w:marBottom w:val="0"/>
          <w:divBdr>
            <w:top w:val="none" w:sz="0" w:space="0" w:color="auto"/>
            <w:left w:val="none" w:sz="0" w:space="0" w:color="auto"/>
            <w:bottom w:val="none" w:sz="0" w:space="0" w:color="auto"/>
            <w:right w:val="none" w:sz="0" w:space="0" w:color="auto"/>
          </w:divBdr>
          <w:divsChild>
            <w:div w:id="889725944">
              <w:marLeft w:val="0"/>
              <w:marRight w:val="0"/>
              <w:marTop w:val="0"/>
              <w:marBottom w:val="0"/>
              <w:divBdr>
                <w:top w:val="none" w:sz="0" w:space="0" w:color="auto"/>
                <w:left w:val="none" w:sz="0" w:space="0" w:color="auto"/>
                <w:bottom w:val="none" w:sz="0" w:space="0" w:color="auto"/>
                <w:right w:val="none" w:sz="0" w:space="0" w:color="auto"/>
              </w:divBdr>
              <w:divsChild>
                <w:div w:id="81607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04131">
      <w:bodyDiv w:val="1"/>
      <w:marLeft w:val="0"/>
      <w:marRight w:val="0"/>
      <w:marTop w:val="0"/>
      <w:marBottom w:val="0"/>
      <w:divBdr>
        <w:top w:val="none" w:sz="0" w:space="0" w:color="auto"/>
        <w:left w:val="none" w:sz="0" w:space="0" w:color="auto"/>
        <w:bottom w:val="none" w:sz="0" w:space="0" w:color="auto"/>
        <w:right w:val="none" w:sz="0" w:space="0" w:color="auto"/>
      </w:divBdr>
    </w:div>
    <w:div w:id="1755929996">
      <w:bodyDiv w:val="1"/>
      <w:marLeft w:val="0"/>
      <w:marRight w:val="0"/>
      <w:marTop w:val="0"/>
      <w:marBottom w:val="0"/>
      <w:divBdr>
        <w:top w:val="none" w:sz="0" w:space="0" w:color="auto"/>
        <w:left w:val="none" w:sz="0" w:space="0" w:color="auto"/>
        <w:bottom w:val="none" w:sz="0" w:space="0" w:color="auto"/>
        <w:right w:val="none" w:sz="0" w:space="0" w:color="auto"/>
      </w:divBdr>
    </w:div>
    <w:div w:id="1756055516">
      <w:bodyDiv w:val="1"/>
      <w:marLeft w:val="0"/>
      <w:marRight w:val="0"/>
      <w:marTop w:val="0"/>
      <w:marBottom w:val="0"/>
      <w:divBdr>
        <w:top w:val="none" w:sz="0" w:space="0" w:color="auto"/>
        <w:left w:val="none" w:sz="0" w:space="0" w:color="auto"/>
        <w:bottom w:val="none" w:sz="0" w:space="0" w:color="auto"/>
        <w:right w:val="none" w:sz="0" w:space="0" w:color="auto"/>
      </w:divBdr>
      <w:divsChild>
        <w:div w:id="1314530402">
          <w:marLeft w:val="0"/>
          <w:marRight w:val="0"/>
          <w:marTop w:val="0"/>
          <w:marBottom w:val="0"/>
          <w:divBdr>
            <w:top w:val="none" w:sz="0" w:space="0" w:color="auto"/>
            <w:left w:val="none" w:sz="0" w:space="0" w:color="auto"/>
            <w:bottom w:val="none" w:sz="0" w:space="0" w:color="auto"/>
            <w:right w:val="none" w:sz="0" w:space="0" w:color="auto"/>
          </w:divBdr>
          <w:divsChild>
            <w:div w:id="1265574406">
              <w:marLeft w:val="0"/>
              <w:marRight w:val="0"/>
              <w:marTop w:val="0"/>
              <w:marBottom w:val="0"/>
              <w:divBdr>
                <w:top w:val="none" w:sz="0" w:space="0" w:color="auto"/>
                <w:left w:val="none" w:sz="0" w:space="0" w:color="auto"/>
                <w:bottom w:val="none" w:sz="0" w:space="0" w:color="auto"/>
                <w:right w:val="none" w:sz="0" w:space="0" w:color="auto"/>
              </w:divBdr>
              <w:divsChild>
                <w:div w:id="898519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283408">
      <w:bodyDiv w:val="1"/>
      <w:marLeft w:val="0"/>
      <w:marRight w:val="0"/>
      <w:marTop w:val="0"/>
      <w:marBottom w:val="0"/>
      <w:divBdr>
        <w:top w:val="none" w:sz="0" w:space="0" w:color="auto"/>
        <w:left w:val="none" w:sz="0" w:space="0" w:color="auto"/>
        <w:bottom w:val="none" w:sz="0" w:space="0" w:color="auto"/>
        <w:right w:val="none" w:sz="0" w:space="0" w:color="auto"/>
      </w:divBdr>
    </w:div>
    <w:div w:id="1765374403">
      <w:bodyDiv w:val="1"/>
      <w:marLeft w:val="0"/>
      <w:marRight w:val="0"/>
      <w:marTop w:val="0"/>
      <w:marBottom w:val="0"/>
      <w:divBdr>
        <w:top w:val="none" w:sz="0" w:space="0" w:color="auto"/>
        <w:left w:val="none" w:sz="0" w:space="0" w:color="auto"/>
        <w:bottom w:val="none" w:sz="0" w:space="0" w:color="auto"/>
        <w:right w:val="none" w:sz="0" w:space="0" w:color="auto"/>
      </w:divBdr>
      <w:divsChild>
        <w:div w:id="1318192618">
          <w:marLeft w:val="0"/>
          <w:marRight w:val="0"/>
          <w:marTop w:val="0"/>
          <w:marBottom w:val="0"/>
          <w:divBdr>
            <w:top w:val="none" w:sz="0" w:space="0" w:color="auto"/>
            <w:left w:val="none" w:sz="0" w:space="0" w:color="auto"/>
            <w:bottom w:val="none" w:sz="0" w:space="0" w:color="auto"/>
            <w:right w:val="none" w:sz="0" w:space="0" w:color="auto"/>
          </w:divBdr>
          <w:divsChild>
            <w:div w:id="1342665595">
              <w:marLeft w:val="0"/>
              <w:marRight w:val="0"/>
              <w:marTop w:val="0"/>
              <w:marBottom w:val="0"/>
              <w:divBdr>
                <w:top w:val="none" w:sz="0" w:space="0" w:color="auto"/>
                <w:left w:val="none" w:sz="0" w:space="0" w:color="auto"/>
                <w:bottom w:val="none" w:sz="0" w:space="0" w:color="auto"/>
                <w:right w:val="none" w:sz="0" w:space="0" w:color="auto"/>
              </w:divBdr>
              <w:divsChild>
                <w:div w:id="90866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878318">
      <w:bodyDiv w:val="1"/>
      <w:marLeft w:val="0"/>
      <w:marRight w:val="0"/>
      <w:marTop w:val="0"/>
      <w:marBottom w:val="0"/>
      <w:divBdr>
        <w:top w:val="none" w:sz="0" w:space="0" w:color="auto"/>
        <w:left w:val="none" w:sz="0" w:space="0" w:color="auto"/>
        <w:bottom w:val="none" w:sz="0" w:space="0" w:color="auto"/>
        <w:right w:val="none" w:sz="0" w:space="0" w:color="auto"/>
      </w:divBdr>
    </w:div>
    <w:div w:id="1775325867">
      <w:bodyDiv w:val="1"/>
      <w:marLeft w:val="0"/>
      <w:marRight w:val="0"/>
      <w:marTop w:val="0"/>
      <w:marBottom w:val="0"/>
      <w:divBdr>
        <w:top w:val="none" w:sz="0" w:space="0" w:color="auto"/>
        <w:left w:val="none" w:sz="0" w:space="0" w:color="auto"/>
        <w:bottom w:val="none" w:sz="0" w:space="0" w:color="auto"/>
        <w:right w:val="none" w:sz="0" w:space="0" w:color="auto"/>
      </w:divBdr>
      <w:divsChild>
        <w:div w:id="151605523">
          <w:marLeft w:val="0"/>
          <w:marRight w:val="0"/>
          <w:marTop w:val="0"/>
          <w:marBottom w:val="0"/>
          <w:divBdr>
            <w:top w:val="none" w:sz="0" w:space="0" w:color="auto"/>
            <w:left w:val="none" w:sz="0" w:space="0" w:color="auto"/>
            <w:bottom w:val="none" w:sz="0" w:space="0" w:color="auto"/>
            <w:right w:val="none" w:sz="0" w:space="0" w:color="auto"/>
          </w:divBdr>
          <w:divsChild>
            <w:div w:id="101457662">
              <w:marLeft w:val="0"/>
              <w:marRight w:val="0"/>
              <w:marTop w:val="0"/>
              <w:marBottom w:val="0"/>
              <w:divBdr>
                <w:top w:val="none" w:sz="0" w:space="0" w:color="auto"/>
                <w:left w:val="none" w:sz="0" w:space="0" w:color="auto"/>
                <w:bottom w:val="none" w:sz="0" w:space="0" w:color="auto"/>
                <w:right w:val="none" w:sz="0" w:space="0" w:color="auto"/>
              </w:divBdr>
              <w:divsChild>
                <w:div w:id="977106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558863">
      <w:bodyDiv w:val="1"/>
      <w:marLeft w:val="0"/>
      <w:marRight w:val="0"/>
      <w:marTop w:val="0"/>
      <w:marBottom w:val="0"/>
      <w:divBdr>
        <w:top w:val="none" w:sz="0" w:space="0" w:color="auto"/>
        <w:left w:val="none" w:sz="0" w:space="0" w:color="auto"/>
        <w:bottom w:val="none" w:sz="0" w:space="0" w:color="auto"/>
        <w:right w:val="none" w:sz="0" w:space="0" w:color="auto"/>
      </w:divBdr>
      <w:divsChild>
        <w:div w:id="889924197">
          <w:marLeft w:val="0"/>
          <w:marRight w:val="0"/>
          <w:marTop w:val="0"/>
          <w:marBottom w:val="0"/>
          <w:divBdr>
            <w:top w:val="none" w:sz="0" w:space="0" w:color="auto"/>
            <w:left w:val="none" w:sz="0" w:space="0" w:color="auto"/>
            <w:bottom w:val="none" w:sz="0" w:space="0" w:color="auto"/>
            <w:right w:val="none" w:sz="0" w:space="0" w:color="auto"/>
          </w:divBdr>
          <w:divsChild>
            <w:div w:id="1017198554">
              <w:marLeft w:val="0"/>
              <w:marRight w:val="0"/>
              <w:marTop w:val="0"/>
              <w:marBottom w:val="0"/>
              <w:divBdr>
                <w:top w:val="none" w:sz="0" w:space="0" w:color="auto"/>
                <w:left w:val="none" w:sz="0" w:space="0" w:color="auto"/>
                <w:bottom w:val="none" w:sz="0" w:space="0" w:color="auto"/>
                <w:right w:val="none" w:sz="0" w:space="0" w:color="auto"/>
              </w:divBdr>
              <w:divsChild>
                <w:div w:id="154390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686472">
      <w:bodyDiv w:val="1"/>
      <w:marLeft w:val="0"/>
      <w:marRight w:val="0"/>
      <w:marTop w:val="0"/>
      <w:marBottom w:val="0"/>
      <w:divBdr>
        <w:top w:val="none" w:sz="0" w:space="0" w:color="auto"/>
        <w:left w:val="none" w:sz="0" w:space="0" w:color="auto"/>
        <w:bottom w:val="none" w:sz="0" w:space="0" w:color="auto"/>
        <w:right w:val="none" w:sz="0" w:space="0" w:color="auto"/>
      </w:divBdr>
      <w:divsChild>
        <w:div w:id="468473441">
          <w:marLeft w:val="0"/>
          <w:marRight w:val="0"/>
          <w:marTop w:val="0"/>
          <w:marBottom w:val="0"/>
          <w:divBdr>
            <w:top w:val="none" w:sz="0" w:space="0" w:color="auto"/>
            <w:left w:val="none" w:sz="0" w:space="0" w:color="auto"/>
            <w:bottom w:val="none" w:sz="0" w:space="0" w:color="auto"/>
            <w:right w:val="none" w:sz="0" w:space="0" w:color="auto"/>
          </w:divBdr>
          <w:divsChild>
            <w:div w:id="1433816394">
              <w:marLeft w:val="0"/>
              <w:marRight w:val="0"/>
              <w:marTop w:val="0"/>
              <w:marBottom w:val="0"/>
              <w:divBdr>
                <w:top w:val="none" w:sz="0" w:space="0" w:color="auto"/>
                <w:left w:val="none" w:sz="0" w:space="0" w:color="auto"/>
                <w:bottom w:val="none" w:sz="0" w:space="0" w:color="auto"/>
                <w:right w:val="none" w:sz="0" w:space="0" w:color="auto"/>
              </w:divBdr>
              <w:divsChild>
                <w:div w:id="1294284713">
                  <w:marLeft w:val="0"/>
                  <w:marRight w:val="0"/>
                  <w:marTop w:val="0"/>
                  <w:marBottom w:val="0"/>
                  <w:divBdr>
                    <w:top w:val="none" w:sz="0" w:space="0" w:color="auto"/>
                    <w:left w:val="none" w:sz="0" w:space="0" w:color="auto"/>
                    <w:bottom w:val="none" w:sz="0" w:space="0" w:color="auto"/>
                    <w:right w:val="none" w:sz="0" w:space="0" w:color="auto"/>
                  </w:divBdr>
                </w:div>
                <w:div w:id="170028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969559">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797407142">
      <w:bodyDiv w:val="1"/>
      <w:marLeft w:val="0"/>
      <w:marRight w:val="0"/>
      <w:marTop w:val="0"/>
      <w:marBottom w:val="0"/>
      <w:divBdr>
        <w:top w:val="none" w:sz="0" w:space="0" w:color="auto"/>
        <w:left w:val="none" w:sz="0" w:space="0" w:color="auto"/>
        <w:bottom w:val="none" w:sz="0" w:space="0" w:color="auto"/>
        <w:right w:val="none" w:sz="0" w:space="0" w:color="auto"/>
      </w:divBdr>
      <w:divsChild>
        <w:div w:id="837427115">
          <w:marLeft w:val="0"/>
          <w:marRight w:val="0"/>
          <w:marTop w:val="0"/>
          <w:marBottom w:val="0"/>
          <w:divBdr>
            <w:top w:val="none" w:sz="0" w:space="0" w:color="auto"/>
            <w:left w:val="none" w:sz="0" w:space="0" w:color="auto"/>
            <w:bottom w:val="none" w:sz="0" w:space="0" w:color="auto"/>
            <w:right w:val="none" w:sz="0" w:space="0" w:color="auto"/>
          </w:divBdr>
          <w:divsChild>
            <w:div w:id="1498839410">
              <w:marLeft w:val="0"/>
              <w:marRight w:val="0"/>
              <w:marTop w:val="0"/>
              <w:marBottom w:val="0"/>
              <w:divBdr>
                <w:top w:val="none" w:sz="0" w:space="0" w:color="auto"/>
                <w:left w:val="none" w:sz="0" w:space="0" w:color="auto"/>
                <w:bottom w:val="none" w:sz="0" w:space="0" w:color="auto"/>
                <w:right w:val="none" w:sz="0" w:space="0" w:color="auto"/>
              </w:divBdr>
              <w:divsChild>
                <w:div w:id="59074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601004">
      <w:bodyDiv w:val="1"/>
      <w:marLeft w:val="0"/>
      <w:marRight w:val="0"/>
      <w:marTop w:val="0"/>
      <w:marBottom w:val="0"/>
      <w:divBdr>
        <w:top w:val="none" w:sz="0" w:space="0" w:color="auto"/>
        <w:left w:val="none" w:sz="0" w:space="0" w:color="auto"/>
        <w:bottom w:val="none" w:sz="0" w:space="0" w:color="auto"/>
        <w:right w:val="none" w:sz="0" w:space="0" w:color="auto"/>
      </w:divBdr>
      <w:divsChild>
        <w:div w:id="1636913571">
          <w:marLeft w:val="0"/>
          <w:marRight w:val="0"/>
          <w:marTop w:val="0"/>
          <w:marBottom w:val="0"/>
          <w:divBdr>
            <w:top w:val="none" w:sz="0" w:space="0" w:color="auto"/>
            <w:left w:val="none" w:sz="0" w:space="0" w:color="auto"/>
            <w:bottom w:val="none" w:sz="0" w:space="0" w:color="auto"/>
            <w:right w:val="none" w:sz="0" w:space="0" w:color="auto"/>
          </w:divBdr>
          <w:divsChild>
            <w:div w:id="1389575281">
              <w:marLeft w:val="0"/>
              <w:marRight w:val="0"/>
              <w:marTop w:val="0"/>
              <w:marBottom w:val="0"/>
              <w:divBdr>
                <w:top w:val="none" w:sz="0" w:space="0" w:color="auto"/>
                <w:left w:val="none" w:sz="0" w:space="0" w:color="auto"/>
                <w:bottom w:val="none" w:sz="0" w:space="0" w:color="auto"/>
                <w:right w:val="none" w:sz="0" w:space="0" w:color="auto"/>
              </w:divBdr>
              <w:divsChild>
                <w:div w:id="1043360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964607">
      <w:bodyDiv w:val="1"/>
      <w:marLeft w:val="0"/>
      <w:marRight w:val="0"/>
      <w:marTop w:val="0"/>
      <w:marBottom w:val="0"/>
      <w:divBdr>
        <w:top w:val="none" w:sz="0" w:space="0" w:color="auto"/>
        <w:left w:val="none" w:sz="0" w:space="0" w:color="auto"/>
        <w:bottom w:val="none" w:sz="0" w:space="0" w:color="auto"/>
        <w:right w:val="none" w:sz="0" w:space="0" w:color="auto"/>
      </w:divBdr>
      <w:divsChild>
        <w:div w:id="179972715">
          <w:marLeft w:val="0"/>
          <w:marRight w:val="0"/>
          <w:marTop w:val="0"/>
          <w:marBottom w:val="0"/>
          <w:divBdr>
            <w:top w:val="none" w:sz="0" w:space="0" w:color="auto"/>
            <w:left w:val="none" w:sz="0" w:space="0" w:color="auto"/>
            <w:bottom w:val="none" w:sz="0" w:space="0" w:color="auto"/>
            <w:right w:val="none" w:sz="0" w:space="0" w:color="auto"/>
          </w:divBdr>
          <w:divsChild>
            <w:div w:id="945648812">
              <w:marLeft w:val="0"/>
              <w:marRight w:val="0"/>
              <w:marTop w:val="0"/>
              <w:marBottom w:val="0"/>
              <w:divBdr>
                <w:top w:val="none" w:sz="0" w:space="0" w:color="auto"/>
                <w:left w:val="none" w:sz="0" w:space="0" w:color="auto"/>
                <w:bottom w:val="none" w:sz="0" w:space="0" w:color="auto"/>
                <w:right w:val="none" w:sz="0" w:space="0" w:color="auto"/>
              </w:divBdr>
              <w:divsChild>
                <w:div w:id="312294722">
                  <w:marLeft w:val="0"/>
                  <w:marRight w:val="0"/>
                  <w:marTop w:val="0"/>
                  <w:marBottom w:val="0"/>
                  <w:divBdr>
                    <w:top w:val="none" w:sz="0" w:space="0" w:color="auto"/>
                    <w:left w:val="none" w:sz="0" w:space="0" w:color="auto"/>
                    <w:bottom w:val="none" w:sz="0" w:space="0" w:color="auto"/>
                    <w:right w:val="none" w:sz="0" w:space="0" w:color="auto"/>
                  </w:divBdr>
                  <w:divsChild>
                    <w:div w:id="760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26555480">
      <w:bodyDiv w:val="1"/>
      <w:marLeft w:val="0"/>
      <w:marRight w:val="0"/>
      <w:marTop w:val="0"/>
      <w:marBottom w:val="0"/>
      <w:divBdr>
        <w:top w:val="none" w:sz="0" w:space="0" w:color="auto"/>
        <w:left w:val="none" w:sz="0" w:space="0" w:color="auto"/>
        <w:bottom w:val="none" w:sz="0" w:space="0" w:color="auto"/>
        <w:right w:val="none" w:sz="0" w:space="0" w:color="auto"/>
      </w:divBdr>
      <w:divsChild>
        <w:div w:id="62265358">
          <w:marLeft w:val="0"/>
          <w:marRight w:val="0"/>
          <w:marTop w:val="0"/>
          <w:marBottom w:val="0"/>
          <w:divBdr>
            <w:top w:val="none" w:sz="0" w:space="0" w:color="auto"/>
            <w:left w:val="none" w:sz="0" w:space="0" w:color="auto"/>
            <w:bottom w:val="none" w:sz="0" w:space="0" w:color="auto"/>
            <w:right w:val="none" w:sz="0" w:space="0" w:color="auto"/>
          </w:divBdr>
          <w:divsChild>
            <w:div w:id="1160657807">
              <w:marLeft w:val="0"/>
              <w:marRight w:val="0"/>
              <w:marTop w:val="0"/>
              <w:marBottom w:val="0"/>
              <w:divBdr>
                <w:top w:val="none" w:sz="0" w:space="0" w:color="auto"/>
                <w:left w:val="none" w:sz="0" w:space="0" w:color="auto"/>
                <w:bottom w:val="none" w:sz="0" w:space="0" w:color="auto"/>
                <w:right w:val="none" w:sz="0" w:space="0" w:color="auto"/>
              </w:divBdr>
              <w:divsChild>
                <w:div w:id="1613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595012">
      <w:bodyDiv w:val="1"/>
      <w:marLeft w:val="0"/>
      <w:marRight w:val="0"/>
      <w:marTop w:val="0"/>
      <w:marBottom w:val="0"/>
      <w:divBdr>
        <w:top w:val="none" w:sz="0" w:space="0" w:color="auto"/>
        <w:left w:val="none" w:sz="0" w:space="0" w:color="auto"/>
        <w:bottom w:val="none" w:sz="0" w:space="0" w:color="auto"/>
        <w:right w:val="none" w:sz="0" w:space="0" w:color="auto"/>
      </w:divBdr>
      <w:divsChild>
        <w:div w:id="1591886739">
          <w:marLeft w:val="0"/>
          <w:marRight w:val="0"/>
          <w:marTop w:val="0"/>
          <w:marBottom w:val="0"/>
          <w:divBdr>
            <w:top w:val="none" w:sz="0" w:space="0" w:color="auto"/>
            <w:left w:val="none" w:sz="0" w:space="0" w:color="auto"/>
            <w:bottom w:val="none" w:sz="0" w:space="0" w:color="auto"/>
            <w:right w:val="none" w:sz="0" w:space="0" w:color="auto"/>
          </w:divBdr>
          <w:divsChild>
            <w:div w:id="12345473">
              <w:marLeft w:val="0"/>
              <w:marRight w:val="0"/>
              <w:marTop w:val="0"/>
              <w:marBottom w:val="0"/>
              <w:divBdr>
                <w:top w:val="none" w:sz="0" w:space="0" w:color="auto"/>
                <w:left w:val="none" w:sz="0" w:space="0" w:color="auto"/>
                <w:bottom w:val="none" w:sz="0" w:space="0" w:color="auto"/>
                <w:right w:val="none" w:sz="0" w:space="0" w:color="auto"/>
              </w:divBdr>
              <w:divsChild>
                <w:div w:id="237174984">
                  <w:marLeft w:val="0"/>
                  <w:marRight w:val="0"/>
                  <w:marTop w:val="0"/>
                  <w:marBottom w:val="0"/>
                  <w:divBdr>
                    <w:top w:val="none" w:sz="0" w:space="0" w:color="auto"/>
                    <w:left w:val="none" w:sz="0" w:space="0" w:color="auto"/>
                    <w:bottom w:val="none" w:sz="0" w:space="0" w:color="auto"/>
                    <w:right w:val="none" w:sz="0" w:space="0" w:color="auto"/>
                  </w:divBdr>
                  <w:divsChild>
                    <w:div w:id="206301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653339">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43660043">
      <w:bodyDiv w:val="1"/>
      <w:marLeft w:val="0"/>
      <w:marRight w:val="0"/>
      <w:marTop w:val="0"/>
      <w:marBottom w:val="0"/>
      <w:divBdr>
        <w:top w:val="none" w:sz="0" w:space="0" w:color="auto"/>
        <w:left w:val="none" w:sz="0" w:space="0" w:color="auto"/>
        <w:bottom w:val="none" w:sz="0" w:space="0" w:color="auto"/>
        <w:right w:val="none" w:sz="0" w:space="0" w:color="auto"/>
      </w:divBdr>
    </w:div>
    <w:div w:id="1849828798">
      <w:bodyDiv w:val="1"/>
      <w:marLeft w:val="0"/>
      <w:marRight w:val="0"/>
      <w:marTop w:val="0"/>
      <w:marBottom w:val="0"/>
      <w:divBdr>
        <w:top w:val="none" w:sz="0" w:space="0" w:color="auto"/>
        <w:left w:val="none" w:sz="0" w:space="0" w:color="auto"/>
        <w:bottom w:val="none" w:sz="0" w:space="0" w:color="auto"/>
        <w:right w:val="none" w:sz="0" w:space="0" w:color="auto"/>
      </w:divBdr>
    </w:div>
    <w:div w:id="1851992482">
      <w:bodyDiv w:val="1"/>
      <w:marLeft w:val="0"/>
      <w:marRight w:val="0"/>
      <w:marTop w:val="0"/>
      <w:marBottom w:val="0"/>
      <w:divBdr>
        <w:top w:val="none" w:sz="0" w:space="0" w:color="auto"/>
        <w:left w:val="none" w:sz="0" w:space="0" w:color="auto"/>
        <w:bottom w:val="none" w:sz="0" w:space="0" w:color="auto"/>
        <w:right w:val="none" w:sz="0" w:space="0" w:color="auto"/>
      </w:divBdr>
    </w:div>
    <w:div w:id="1857499436">
      <w:bodyDiv w:val="1"/>
      <w:marLeft w:val="0"/>
      <w:marRight w:val="0"/>
      <w:marTop w:val="0"/>
      <w:marBottom w:val="0"/>
      <w:divBdr>
        <w:top w:val="none" w:sz="0" w:space="0" w:color="auto"/>
        <w:left w:val="none" w:sz="0" w:space="0" w:color="auto"/>
        <w:bottom w:val="none" w:sz="0" w:space="0" w:color="auto"/>
        <w:right w:val="none" w:sz="0" w:space="0" w:color="auto"/>
      </w:divBdr>
      <w:divsChild>
        <w:div w:id="1163666414">
          <w:marLeft w:val="0"/>
          <w:marRight w:val="0"/>
          <w:marTop w:val="0"/>
          <w:marBottom w:val="0"/>
          <w:divBdr>
            <w:top w:val="none" w:sz="0" w:space="0" w:color="auto"/>
            <w:left w:val="none" w:sz="0" w:space="0" w:color="auto"/>
            <w:bottom w:val="none" w:sz="0" w:space="0" w:color="auto"/>
            <w:right w:val="none" w:sz="0" w:space="0" w:color="auto"/>
          </w:divBdr>
          <w:divsChild>
            <w:div w:id="2129201628">
              <w:marLeft w:val="0"/>
              <w:marRight w:val="0"/>
              <w:marTop w:val="0"/>
              <w:marBottom w:val="0"/>
              <w:divBdr>
                <w:top w:val="none" w:sz="0" w:space="0" w:color="auto"/>
                <w:left w:val="none" w:sz="0" w:space="0" w:color="auto"/>
                <w:bottom w:val="none" w:sz="0" w:space="0" w:color="auto"/>
                <w:right w:val="none" w:sz="0" w:space="0" w:color="auto"/>
              </w:divBdr>
              <w:divsChild>
                <w:div w:id="162742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0312184">
      <w:bodyDiv w:val="1"/>
      <w:marLeft w:val="0"/>
      <w:marRight w:val="0"/>
      <w:marTop w:val="0"/>
      <w:marBottom w:val="0"/>
      <w:divBdr>
        <w:top w:val="none" w:sz="0" w:space="0" w:color="auto"/>
        <w:left w:val="none" w:sz="0" w:space="0" w:color="auto"/>
        <w:bottom w:val="none" w:sz="0" w:space="0" w:color="auto"/>
        <w:right w:val="none" w:sz="0" w:space="0" w:color="auto"/>
      </w:divBdr>
      <w:divsChild>
        <w:div w:id="1493524012">
          <w:marLeft w:val="0"/>
          <w:marRight w:val="0"/>
          <w:marTop w:val="0"/>
          <w:marBottom w:val="0"/>
          <w:divBdr>
            <w:top w:val="none" w:sz="0" w:space="0" w:color="auto"/>
            <w:left w:val="none" w:sz="0" w:space="0" w:color="auto"/>
            <w:bottom w:val="none" w:sz="0" w:space="0" w:color="auto"/>
            <w:right w:val="none" w:sz="0" w:space="0" w:color="auto"/>
          </w:divBdr>
          <w:divsChild>
            <w:div w:id="841118523">
              <w:marLeft w:val="0"/>
              <w:marRight w:val="0"/>
              <w:marTop w:val="0"/>
              <w:marBottom w:val="0"/>
              <w:divBdr>
                <w:top w:val="none" w:sz="0" w:space="0" w:color="auto"/>
                <w:left w:val="none" w:sz="0" w:space="0" w:color="auto"/>
                <w:bottom w:val="none" w:sz="0" w:space="0" w:color="auto"/>
                <w:right w:val="none" w:sz="0" w:space="0" w:color="auto"/>
              </w:divBdr>
              <w:divsChild>
                <w:div w:id="76041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74880818">
      <w:bodyDiv w:val="1"/>
      <w:marLeft w:val="0"/>
      <w:marRight w:val="0"/>
      <w:marTop w:val="0"/>
      <w:marBottom w:val="0"/>
      <w:divBdr>
        <w:top w:val="none" w:sz="0" w:space="0" w:color="auto"/>
        <w:left w:val="none" w:sz="0" w:space="0" w:color="auto"/>
        <w:bottom w:val="none" w:sz="0" w:space="0" w:color="auto"/>
        <w:right w:val="none" w:sz="0" w:space="0" w:color="auto"/>
      </w:divBdr>
    </w:div>
    <w:div w:id="1881892694">
      <w:bodyDiv w:val="1"/>
      <w:marLeft w:val="0"/>
      <w:marRight w:val="0"/>
      <w:marTop w:val="0"/>
      <w:marBottom w:val="0"/>
      <w:divBdr>
        <w:top w:val="none" w:sz="0" w:space="0" w:color="auto"/>
        <w:left w:val="none" w:sz="0" w:space="0" w:color="auto"/>
        <w:bottom w:val="none" w:sz="0" w:space="0" w:color="auto"/>
        <w:right w:val="none" w:sz="0" w:space="0" w:color="auto"/>
      </w:divBdr>
      <w:divsChild>
        <w:div w:id="316081045">
          <w:marLeft w:val="0"/>
          <w:marRight w:val="0"/>
          <w:marTop w:val="0"/>
          <w:marBottom w:val="0"/>
          <w:divBdr>
            <w:top w:val="none" w:sz="0" w:space="0" w:color="auto"/>
            <w:left w:val="none" w:sz="0" w:space="0" w:color="auto"/>
            <w:bottom w:val="none" w:sz="0" w:space="0" w:color="auto"/>
            <w:right w:val="none" w:sz="0" w:space="0" w:color="auto"/>
          </w:divBdr>
          <w:divsChild>
            <w:div w:id="1966694043">
              <w:marLeft w:val="0"/>
              <w:marRight w:val="0"/>
              <w:marTop w:val="0"/>
              <w:marBottom w:val="0"/>
              <w:divBdr>
                <w:top w:val="none" w:sz="0" w:space="0" w:color="auto"/>
                <w:left w:val="none" w:sz="0" w:space="0" w:color="auto"/>
                <w:bottom w:val="none" w:sz="0" w:space="0" w:color="auto"/>
                <w:right w:val="none" w:sz="0" w:space="0" w:color="auto"/>
              </w:divBdr>
              <w:divsChild>
                <w:div w:id="1255897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898082866">
      <w:bodyDiv w:val="1"/>
      <w:marLeft w:val="0"/>
      <w:marRight w:val="0"/>
      <w:marTop w:val="0"/>
      <w:marBottom w:val="0"/>
      <w:divBdr>
        <w:top w:val="none" w:sz="0" w:space="0" w:color="auto"/>
        <w:left w:val="none" w:sz="0" w:space="0" w:color="auto"/>
        <w:bottom w:val="none" w:sz="0" w:space="0" w:color="auto"/>
        <w:right w:val="none" w:sz="0" w:space="0" w:color="auto"/>
      </w:divBdr>
      <w:divsChild>
        <w:div w:id="933972980">
          <w:marLeft w:val="0"/>
          <w:marRight w:val="0"/>
          <w:marTop w:val="0"/>
          <w:marBottom w:val="0"/>
          <w:divBdr>
            <w:top w:val="none" w:sz="0" w:space="0" w:color="auto"/>
            <w:left w:val="none" w:sz="0" w:space="0" w:color="auto"/>
            <w:bottom w:val="none" w:sz="0" w:space="0" w:color="auto"/>
            <w:right w:val="none" w:sz="0" w:space="0" w:color="auto"/>
          </w:divBdr>
          <w:divsChild>
            <w:div w:id="1946617768">
              <w:marLeft w:val="0"/>
              <w:marRight w:val="0"/>
              <w:marTop w:val="0"/>
              <w:marBottom w:val="0"/>
              <w:divBdr>
                <w:top w:val="none" w:sz="0" w:space="0" w:color="auto"/>
                <w:left w:val="none" w:sz="0" w:space="0" w:color="auto"/>
                <w:bottom w:val="none" w:sz="0" w:space="0" w:color="auto"/>
                <w:right w:val="none" w:sz="0" w:space="0" w:color="auto"/>
              </w:divBdr>
              <w:divsChild>
                <w:div w:id="127998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898836">
      <w:bodyDiv w:val="1"/>
      <w:marLeft w:val="0"/>
      <w:marRight w:val="0"/>
      <w:marTop w:val="0"/>
      <w:marBottom w:val="0"/>
      <w:divBdr>
        <w:top w:val="none" w:sz="0" w:space="0" w:color="auto"/>
        <w:left w:val="none" w:sz="0" w:space="0" w:color="auto"/>
        <w:bottom w:val="none" w:sz="0" w:space="0" w:color="auto"/>
        <w:right w:val="none" w:sz="0" w:space="0" w:color="auto"/>
      </w:divBdr>
      <w:divsChild>
        <w:div w:id="829637042">
          <w:marLeft w:val="0"/>
          <w:marRight w:val="0"/>
          <w:marTop w:val="0"/>
          <w:marBottom w:val="0"/>
          <w:divBdr>
            <w:top w:val="none" w:sz="0" w:space="0" w:color="auto"/>
            <w:left w:val="none" w:sz="0" w:space="0" w:color="auto"/>
            <w:bottom w:val="none" w:sz="0" w:space="0" w:color="auto"/>
            <w:right w:val="none" w:sz="0" w:space="0" w:color="auto"/>
          </w:divBdr>
          <w:divsChild>
            <w:div w:id="401677138">
              <w:marLeft w:val="0"/>
              <w:marRight w:val="0"/>
              <w:marTop w:val="0"/>
              <w:marBottom w:val="0"/>
              <w:divBdr>
                <w:top w:val="none" w:sz="0" w:space="0" w:color="auto"/>
                <w:left w:val="none" w:sz="0" w:space="0" w:color="auto"/>
                <w:bottom w:val="none" w:sz="0" w:space="0" w:color="auto"/>
                <w:right w:val="none" w:sz="0" w:space="0" w:color="auto"/>
              </w:divBdr>
              <w:divsChild>
                <w:div w:id="934677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261155">
      <w:bodyDiv w:val="1"/>
      <w:marLeft w:val="0"/>
      <w:marRight w:val="0"/>
      <w:marTop w:val="0"/>
      <w:marBottom w:val="0"/>
      <w:divBdr>
        <w:top w:val="none" w:sz="0" w:space="0" w:color="auto"/>
        <w:left w:val="none" w:sz="0" w:space="0" w:color="auto"/>
        <w:bottom w:val="none" w:sz="0" w:space="0" w:color="auto"/>
        <w:right w:val="none" w:sz="0" w:space="0" w:color="auto"/>
      </w:divBdr>
      <w:divsChild>
        <w:div w:id="224267181">
          <w:marLeft w:val="0"/>
          <w:marRight w:val="0"/>
          <w:marTop w:val="0"/>
          <w:marBottom w:val="0"/>
          <w:divBdr>
            <w:top w:val="none" w:sz="0" w:space="0" w:color="auto"/>
            <w:left w:val="none" w:sz="0" w:space="0" w:color="auto"/>
            <w:bottom w:val="none" w:sz="0" w:space="0" w:color="auto"/>
            <w:right w:val="none" w:sz="0" w:space="0" w:color="auto"/>
          </w:divBdr>
          <w:divsChild>
            <w:div w:id="138499585">
              <w:marLeft w:val="0"/>
              <w:marRight w:val="0"/>
              <w:marTop w:val="0"/>
              <w:marBottom w:val="0"/>
              <w:divBdr>
                <w:top w:val="none" w:sz="0" w:space="0" w:color="auto"/>
                <w:left w:val="none" w:sz="0" w:space="0" w:color="auto"/>
                <w:bottom w:val="none" w:sz="0" w:space="0" w:color="auto"/>
                <w:right w:val="none" w:sz="0" w:space="0" w:color="auto"/>
              </w:divBdr>
              <w:divsChild>
                <w:div w:id="10272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493216">
      <w:bodyDiv w:val="1"/>
      <w:marLeft w:val="0"/>
      <w:marRight w:val="0"/>
      <w:marTop w:val="0"/>
      <w:marBottom w:val="0"/>
      <w:divBdr>
        <w:top w:val="none" w:sz="0" w:space="0" w:color="auto"/>
        <w:left w:val="none" w:sz="0" w:space="0" w:color="auto"/>
        <w:bottom w:val="none" w:sz="0" w:space="0" w:color="auto"/>
        <w:right w:val="none" w:sz="0" w:space="0" w:color="auto"/>
      </w:divBdr>
      <w:divsChild>
        <w:div w:id="226039015">
          <w:marLeft w:val="0"/>
          <w:marRight w:val="0"/>
          <w:marTop w:val="0"/>
          <w:marBottom w:val="0"/>
          <w:divBdr>
            <w:top w:val="none" w:sz="0" w:space="0" w:color="auto"/>
            <w:left w:val="none" w:sz="0" w:space="0" w:color="auto"/>
            <w:bottom w:val="none" w:sz="0" w:space="0" w:color="auto"/>
            <w:right w:val="none" w:sz="0" w:space="0" w:color="auto"/>
          </w:divBdr>
          <w:divsChild>
            <w:div w:id="1232693169">
              <w:marLeft w:val="0"/>
              <w:marRight w:val="0"/>
              <w:marTop w:val="0"/>
              <w:marBottom w:val="0"/>
              <w:divBdr>
                <w:top w:val="none" w:sz="0" w:space="0" w:color="auto"/>
                <w:left w:val="none" w:sz="0" w:space="0" w:color="auto"/>
                <w:bottom w:val="none" w:sz="0" w:space="0" w:color="auto"/>
                <w:right w:val="none" w:sz="0" w:space="0" w:color="auto"/>
              </w:divBdr>
              <w:divsChild>
                <w:div w:id="98651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532207">
      <w:bodyDiv w:val="1"/>
      <w:marLeft w:val="0"/>
      <w:marRight w:val="0"/>
      <w:marTop w:val="0"/>
      <w:marBottom w:val="0"/>
      <w:divBdr>
        <w:top w:val="none" w:sz="0" w:space="0" w:color="auto"/>
        <w:left w:val="none" w:sz="0" w:space="0" w:color="auto"/>
        <w:bottom w:val="none" w:sz="0" w:space="0" w:color="auto"/>
        <w:right w:val="none" w:sz="0" w:space="0" w:color="auto"/>
      </w:divBdr>
      <w:divsChild>
        <w:div w:id="588126586">
          <w:marLeft w:val="0"/>
          <w:marRight w:val="0"/>
          <w:marTop w:val="0"/>
          <w:marBottom w:val="0"/>
          <w:divBdr>
            <w:top w:val="none" w:sz="0" w:space="0" w:color="auto"/>
            <w:left w:val="none" w:sz="0" w:space="0" w:color="auto"/>
            <w:bottom w:val="none" w:sz="0" w:space="0" w:color="auto"/>
            <w:right w:val="none" w:sz="0" w:space="0" w:color="auto"/>
          </w:divBdr>
          <w:divsChild>
            <w:div w:id="2127967657">
              <w:marLeft w:val="0"/>
              <w:marRight w:val="0"/>
              <w:marTop w:val="0"/>
              <w:marBottom w:val="0"/>
              <w:divBdr>
                <w:top w:val="none" w:sz="0" w:space="0" w:color="auto"/>
                <w:left w:val="none" w:sz="0" w:space="0" w:color="auto"/>
                <w:bottom w:val="none" w:sz="0" w:space="0" w:color="auto"/>
                <w:right w:val="none" w:sz="0" w:space="0" w:color="auto"/>
              </w:divBdr>
              <w:divsChild>
                <w:div w:id="198084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646758">
      <w:bodyDiv w:val="1"/>
      <w:marLeft w:val="0"/>
      <w:marRight w:val="0"/>
      <w:marTop w:val="0"/>
      <w:marBottom w:val="0"/>
      <w:divBdr>
        <w:top w:val="none" w:sz="0" w:space="0" w:color="auto"/>
        <w:left w:val="none" w:sz="0" w:space="0" w:color="auto"/>
        <w:bottom w:val="none" w:sz="0" w:space="0" w:color="auto"/>
        <w:right w:val="none" w:sz="0" w:space="0" w:color="auto"/>
      </w:divBdr>
    </w:div>
    <w:div w:id="1957591029">
      <w:bodyDiv w:val="1"/>
      <w:marLeft w:val="0"/>
      <w:marRight w:val="0"/>
      <w:marTop w:val="0"/>
      <w:marBottom w:val="0"/>
      <w:divBdr>
        <w:top w:val="none" w:sz="0" w:space="0" w:color="auto"/>
        <w:left w:val="none" w:sz="0" w:space="0" w:color="auto"/>
        <w:bottom w:val="none" w:sz="0" w:space="0" w:color="auto"/>
        <w:right w:val="none" w:sz="0" w:space="0" w:color="auto"/>
      </w:divBdr>
      <w:divsChild>
        <w:div w:id="586035326">
          <w:marLeft w:val="0"/>
          <w:marRight w:val="0"/>
          <w:marTop w:val="0"/>
          <w:marBottom w:val="0"/>
          <w:divBdr>
            <w:top w:val="none" w:sz="0" w:space="0" w:color="auto"/>
            <w:left w:val="none" w:sz="0" w:space="0" w:color="auto"/>
            <w:bottom w:val="none" w:sz="0" w:space="0" w:color="auto"/>
            <w:right w:val="none" w:sz="0" w:space="0" w:color="auto"/>
          </w:divBdr>
          <w:divsChild>
            <w:div w:id="35855793">
              <w:marLeft w:val="0"/>
              <w:marRight w:val="0"/>
              <w:marTop w:val="0"/>
              <w:marBottom w:val="0"/>
              <w:divBdr>
                <w:top w:val="none" w:sz="0" w:space="0" w:color="auto"/>
                <w:left w:val="none" w:sz="0" w:space="0" w:color="auto"/>
                <w:bottom w:val="none" w:sz="0" w:space="0" w:color="auto"/>
                <w:right w:val="none" w:sz="0" w:space="0" w:color="auto"/>
              </w:divBdr>
              <w:divsChild>
                <w:div w:id="86698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599129">
      <w:bodyDiv w:val="1"/>
      <w:marLeft w:val="0"/>
      <w:marRight w:val="0"/>
      <w:marTop w:val="0"/>
      <w:marBottom w:val="0"/>
      <w:divBdr>
        <w:top w:val="none" w:sz="0" w:space="0" w:color="auto"/>
        <w:left w:val="none" w:sz="0" w:space="0" w:color="auto"/>
        <w:bottom w:val="none" w:sz="0" w:space="0" w:color="auto"/>
        <w:right w:val="none" w:sz="0" w:space="0" w:color="auto"/>
      </w:divBdr>
      <w:divsChild>
        <w:div w:id="570192263">
          <w:marLeft w:val="0"/>
          <w:marRight w:val="0"/>
          <w:marTop w:val="0"/>
          <w:marBottom w:val="0"/>
          <w:divBdr>
            <w:top w:val="none" w:sz="0" w:space="0" w:color="auto"/>
            <w:left w:val="none" w:sz="0" w:space="0" w:color="auto"/>
            <w:bottom w:val="none" w:sz="0" w:space="0" w:color="auto"/>
            <w:right w:val="none" w:sz="0" w:space="0" w:color="auto"/>
          </w:divBdr>
          <w:divsChild>
            <w:div w:id="25452795">
              <w:marLeft w:val="0"/>
              <w:marRight w:val="0"/>
              <w:marTop w:val="0"/>
              <w:marBottom w:val="0"/>
              <w:divBdr>
                <w:top w:val="none" w:sz="0" w:space="0" w:color="auto"/>
                <w:left w:val="none" w:sz="0" w:space="0" w:color="auto"/>
                <w:bottom w:val="none" w:sz="0" w:space="0" w:color="auto"/>
                <w:right w:val="none" w:sz="0" w:space="0" w:color="auto"/>
              </w:divBdr>
              <w:divsChild>
                <w:div w:id="22992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2594">
      <w:bodyDiv w:val="1"/>
      <w:marLeft w:val="0"/>
      <w:marRight w:val="0"/>
      <w:marTop w:val="0"/>
      <w:marBottom w:val="0"/>
      <w:divBdr>
        <w:top w:val="none" w:sz="0" w:space="0" w:color="auto"/>
        <w:left w:val="none" w:sz="0" w:space="0" w:color="auto"/>
        <w:bottom w:val="none" w:sz="0" w:space="0" w:color="auto"/>
        <w:right w:val="none" w:sz="0" w:space="0" w:color="auto"/>
      </w:divBdr>
      <w:divsChild>
        <w:div w:id="1576554244">
          <w:marLeft w:val="0"/>
          <w:marRight w:val="0"/>
          <w:marTop w:val="0"/>
          <w:marBottom w:val="0"/>
          <w:divBdr>
            <w:top w:val="none" w:sz="0" w:space="0" w:color="auto"/>
            <w:left w:val="none" w:sz="0" w:space="0" w:color="auto"/>
            <w:bottom w:val="none" w:sz="0" w:space="0" w:color="auto"/>
            <w:right w:val="none" w:sz="0" w:space="0" w:color="auto"/>
          </w:divBdr>
          <w:divsChild>
            <w:div w:id="807674104">
              <w:marLeft w:val="0"/>
              <w:marRight w:val="0"/>
              <w:marTop w:val="0"/>
              <w:marBottom w:val="0"/>
              <w:divBdr>
                <w:top w:val="none" w:sz="0" w:space="0" w:color="auto"/>
                <w:left w:val="none" w:sz="0" w:space="0" w:color="auto"/>
                <w:bottom w:val="none" w:sz="0" w:space="0" w:color="auto"/>
                <w:right w:val="none" w:sz="0" w:space="0" w:color="auto"/>
              </w:divBdr>
              <w:divsChild>
                <w:div w:id="1699696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381568">
      <w:bodyDiv w:val="1"/>
      <w:marLeft w:val="0"/>
      <w:marRight w:val="0"/>
      <w:marTop w:val="0"/>
      <w:marBottom w:val="0"/>
      <w:divBdr>
        <w:top w:val="none" w:sz="0" w:space="0" w:color="auto"/>
        <w:left w:val="none" w:sz="0" w:space="0" w:color="auto"/>
        <w:bottom w:val="none" w:sz="0" w:space="0" w:color="auto"/>
        <w:right w:val="none" w:sz="0" w:space="0" w:color="auto"/>
      </w:divBdr>
    </w:div>
    <w:div w:id="1964654803">
      <w:bodyDiv w:val="1"/>
      <w:marLeft w:val="0"/>
      <w:marRight w:val="0"/>
      <w:marTop w:val="0"/>
      <w:marBottom w:val="0"/>
      <w:divBdr>
        <w:top w:val="none" w:sz="0" w:space="0" w:color="auto"/>
        <w:left w:val="none" w:sz="0" w:space="0" w:color="auto"/>
        <w:bottom w:val="none" w:sz="0" w:space="0" w:color="auto"/>
        <w:right w:val="none" w:sz="0" w:space="0" w:color="auto"/>
      </w:divBdr>
    </w:div>
    <w:div w:id="1965916046">
      <w:bodyDiv w:val="1"/>
      <w:marLeft w:val="0"/>
      <w:marRight w:val="0"/>
      <w:marTop w:val="0"/>
      <w:marBottom w:val="0"/>
      <w:divBdr>
        <w:top w:val="none" w:sz="0" w:space="0" w:color="auto"/>
        <w:left w:val="none" w:sz="0" w:space="0" w:color="auto"/>
        <w:bottom w:val="none" w:sz="0" w:space="0" w:color="auto"/>
        <w:right w:val="none" w:sz="0" w:space="0" w:color="auto"/>
      </w:divBdr>
      <w:divsChild>
        <w:div w:id="1050346799">
          <w:marLeft w:val="0"/>
          <w:marRight w:val="0"/>
          <w:marTop w:val="0"/>
          <w:marBottom w:val="0"/>
          <w:divBdr>
            <w:top w:val="none" w:sz="0" w:space="0" w:color="auto"/>
            <w:left w:val="none" w:sz="0" w:space="0" w:color="auto"/>
            <w:bottom w:val="none" w:sz="0" w:space="0" w:color="auto"/>
            <w:right w:val="none" w:sz="0" w:space="0" w:color="auto"/>
          </w:divBdr>
          <w:divsChild>
            <w:div w:id="1096513930">
              <w:marLeft w:val="0"/>
              <w:marRight w:val="0"/>
              <w:marTop w:val="0"/>
              <w:marBottom w:val="0"/>
              <w:divBdr>
                <w:top w:val="none" w:sz="0" w:space="0" w:color="auto"/>
                <w:left w:val="none" w:sz="0" w:space="0" w:color="auto"/>
                <w:bottom w:val="none" w:sz="0" w:space="0" w:color="auto"/>
                <w:right w:val="none" w:sz="0" w:space="0" w:color="auto"/>
              </w:divBdr>
              <w:divsChild>
                <w:div w:id="99283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1966957997">
      <w:bodyDiv w:val="1"/>
      <w:marLeft w:val="0"/>
      <w:marRight w:val="0"/>
      <w:marTop w:val="0"/>
      <w:marBottom w:val="0"/>
      <w:divBdr>
        <w:top w:val="none" w:sz="0" w:space="0" w:color="auto"/>
        <w:left w:val="none" w:sz="0" w:space="0" w:color="auto"/>
        <w:bottom w:val="none" w:sz="0" w:space="0" w:color="auto"/>
        <w:right w:val="none" w:sz="0" w:space="0" w:color="auto"/>
      </w:divBdr>
    </w:div>
    <w:div w:id="1970891244">
      <w:bodyDiv w:val="1"/>
      <w:marLeft w:val="0"/>
      <w:marRight w:val="0"/>
      <w:marTop w:val="0"/>
      <w:marBottom w:val="0"/>
      <w:divBdr>
        <w:top w:val="none" w:sz="0" w:space="0" w:color="auto"/>
        <w:left w:val="none" w:sz="0" w:space="0" w:color="auto"/>
        <w:bottom w:val="none" w:sz="0" w:space="0" w:color="auto"/>
        <w:right w:val="none" w:sz="0" w:space="0" w:color="auto"/>
      </w:divBdr>
    </w:div>
    <w:div w:id="1977098024">
      <w:bodyDiv w:val="1"/>
      <w:marLeft w:val="0"/>
      <w:marRight w:val="0"/>
      <w:marTop w:val="0"/>
      <w:marBottom w:val="0"/>
      <w:divBdr>
        <w:top w:val="none" w:sz="0" w:space="0" w:color="auto"/>
        <w:left w:val="none" w:sz="0" w:space="0" w:color="auto"/>
        <w:bottom w:val="none" w:sz="0" w:space="0" w:color="auto"/>
        <w:right w:val="none" w:sz="0" w:space="0" w:color="auto"/>
      </w:divBdr>
      <w:divsChild>
        <w:div w:id="248273145">
          <w:marLeft w:val="0"/>
          <w:marRight w:val="0"/>
          <w:marTop w:val="0"/>
          <w:marBottom w:val="0"/>
          <w:divBdr>
            <w:top w:val="none" w:sz="0" w:space="0" w:color="auto"/>
            <w:left w:val="none" w:sz="0" w:space="0" w:color="auto"/>
            <w:bottom w:val="none" w:sz="0" w:space="0" w:color="auto"/>
            <w:right w:val="none" w:sz="0" w:space="0" w:color="auto"/>
          </w:divBdr>
          <w:divsChild>
            <w:div w:id="1872841413">
              <w:marLeft w:val="0"/>
              <w:marRight w:val="0"/>
              <w:marTop w:val="0"/>
              <w:marBottom w:val="0"/>
              <w:divBdr>
                <w:top w:val="none" w:sz="0" w:space="0" w:color="auto"/>
                <w:left w:val="none" w:sz="0" w:space="0" w:color="auto"/>
                <w:bottom w:val="none" w:sz="0" w:space="0" w:color="auto"/>
                <w:right w:val="none" w:sz="0" w:space="0" w:color="auto"/>
              </w:divBdr>
              <w:divsChild>
                <w:div w:id="199275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652433">
      <w:bodyDiv w:val="1"/>
      <w:marLeft w:val="0"/>
      <w:marRight w:val="0"/>
      <w:marTop w:val="0"/>
      <w:marBottom w:val="0"/>
      <w:divBdr>
        <w:top w:val="none" w:sz="0" w:space="0" w:color="auto"/>
        <w:left w:val="none" w:sz="0" w:space="0" w:color="auto"/>
        <w:bottom w:val="none" w:sz="0" w:space="0" w:color="auto"/>
        <w:right w:val="none" w:sz="0" w:space="0" w:color="auto"/>
      </w:divBdr>
    </w:div>
    <w:div w:id="1992710136">
      <w:bodyDiv w:val="1"/>
      <w:marLeft w:val="0"/>
      <w:marRight w:val="0"/>
      <w:marTop w:val="0"/>
      <w:marBottom w:val="0"/>
      <w:divBdr>
        <w:top w:val="none" w:sz="0" w:space="0" w:color="auto"/>
        <w:left w:val="none" w:sz="0" w:space="0" w:color="auto"/>
        <w:bottom w:val="none" w:sz="0" w:space="0" w:color="auto"/>
        <w:right w:val="none" w:sz="0" w:space="0" w:color="auto"/>
      </w:divBdr>
    </w:div>
    <w:div w:id="1995646182">
      <w:bodyDiv w:val="1"/>
      <w:marLeft w:val="0"/>
      <w:marRight w:val="0"/>
      <w:marTop w:val="0"/>
      <w:marBottom w:val="0"/>
      <w:divBdr>
        <w:top w:val="none" w:sz="0" w:space="0" w:color="auto"/>
        <w:left w:val="none" w:sz="0" w:space="0" w:color="auto"/>
        <w:bottom w:val="none" w:sz="0" w:space="0" w:color="auto"/>
        <w:right w:val="none" w:sz="0" w:space="0" w:color="auto"/>
      </w:divBdr>
    </w:div>
    <w:div w:id="2002154278">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11565668">
      <w:bodyDiv w:val="1"/>
      <w:marLeft w:val="0"/>
      <w:marRight w:val="0"/>
      <w:marTop w:val="0"/>
      <w:marBottom w:val="0"/>
      <w:divBdr>
        <w:top w:val="none" w:sz="0" w:space="0" w:color="auto"/>
        <w:left w:val="none" w:sz="0" w:space="0" w:color="auto"/>
        <w:bottom w:val="none" w:sz="0" w:space="0" w:color="auto"/>
        <w:right w:val="none" w:sz="0" w:space="0" w:color="auto"/>
      </w:divBdr>
    </w:div>
    <w:div w:id="2019387693">
      <w:bodyDiv w:val="1"/>
      <w:marLeft w:val="0"/>
      <w:marRight w:val="0"/>
      <w:marTop w:val="0"/>
      <w:marBottom w:val="0"/>
      <w:divBdr>
        <w:top w:val="none" w:sz="0" w:space="0" w:color="auto"/>
        <w:left w:val="none" w:sz="0" w:space="0" w:color="auto"/>
        <w:bottom w:val="none" w:sz="0" w:space="0" w:color="auto"/>
        <w:right w:val="none" w:sz="0" w:space="0" w:color="auto"/>
      </w:divBdr>
    </w:div>
    <w:div w:id="2022196917">
      <w:bodyDiv w:val="1"/>
      <w:marLeft w:val="0"/>
      <w:marRight w:val="0"/>
      <w:marTop w:val="0"/>
      <w:marBottom w:val="0"/>
      <w:divBdr>
        <w:top w:val="none" w:sz="0" w:space="0" w:color="auto"/>
        <w:left w:val="none" w:sz="0" w:space="0" w:color="auto"/>
        <w:bottom w:val="none" w:sz="0" w:space="0" w:color="auto"/>
        <w:right w:val="none" w:sz="0" w:space="0" w:color="auto"/>
      </w:divBdr>
    </w:div>
    <w:div w:id="2026058923">
      <w:bodyDiv w:val="1"/>
      <w:marLeft w:val="0"/>
      <w:marRight w:val="0"/>
      <w:marTop w:val="0"/>
      <w:marBottom w:val="0"/>
      <w:divBdr>
        <w:top w:val="none" w:sz="0" w:space="0" w:color="auto"/>
        <w:left w:val="none" w:sz="0" w:space="0" w:color="auto"/>
        <w:bottom w:val="none" w:sz="0" w:space="0" w:color="auto"/>
        <w:right w:val="none" w:sz="0" w:space="0" w:color="auto"/>
      </w:divBdr>
    </w:div>
    <w:div w:id="2026595016">
      <w:bodyDiv w:val="1"/>
      <w:marLeft w:val="0"/>
      <w:marRight w:val="0"/>
      <w:marTop w:val="0"/>
      <w:marBottom w:val="0"/>
      <w:divBdr>
        <w:top w:val="none" w:sz="0" w:space="0" w:color="auto"/>
        <w:left w:val="none" w:sz="0" w:space="0" w:color="auto"/>
        <w:bottom w:val="none" w:sz="0" w:space="0" w:color="auto"/>
        <w:right w:val="none" w:sz="0" w:space="0" w:color="auto"/>
      </w:divBdr>
      <w:divsChild>
        <w:div w:id="933245345">
          <w:marLeft w:val="0"/>
          <w:marRight w:val="0"/>
          <w:marTop w:val="0"/>
          <w:marBottom w:val="0"/>
          <w:divBdr>
            <w:top w:val="none" w:sz="0" w:space="0" w:color="auto"/>
            <w:left w:val="none" w:sz="0" w:space="0" w:color="auto"/>
            <w:bottom w:val="none" w:sz="0" w:space="0" w:color="auto"/>
            <w:right w:val="none" w:sz="0" w:space="0" w:color="auto"/>
          </w:divBdr>
          <w:divsChild>
            <w:div w:id="871763713">
              <w:marLeft w:val="0"/>
              <w:marRight w:val="0"/>
              <w:marTop w:val="0"/>
              <w:marBottom w:val="0"/>
              <w:divBdr>
                <w:top w:val="none" w:sz="0" w:space="0" w:color="auto"/>
                <w:left w:val="none" w:sz="0" w:space="0" w:color="auto"/>
                <w:bottom w:val="none" w:sz="0" w:space="0" w:color="auto"/>
                <w:right w:val="none" w:sz="0" w:space="0" w:color="auto"/>
              </w:divBdr>
              <w:divsChild>
                <w:div w:id="429006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928483">
      <w:bodyDiv w:val="1"/>
      <w:marLeft w:val="0"/>
      <w:marRight w:val="0"/>
      <w:marTop w:val="0"/>
      <w:marBottom w:val="0"/>
      <w:divBdr>
        <w:top w:val="none" w:sz="0" w:space="0" w:color="auto"/>
        <w:left w:val="none" w:sz="0" w:space="0" w:color="auto"/>
        <w:bottom w:val="none" w:sz="0" w:space="0" w:color="auto"/>
        <w:right w:val="none" w:sz="0" w:space="0" w:color="auto"/>
      </w:divBdr>
    </w:div>
    <w:div w:id="2045979385">
      <w:bodyDiv w:val="1"/>
      <w:marLeft w:val="0"/>
      <w:marRight w:val="0"/>
      <w:marTop w:val="0"/>
      <w:marBottom w:val="0"/>
      <w:divBdr>
        <w:top w:val="none" w:sz="0" w:space="0" w:color="auto"/>
        <w:left w:val="none" w:sz="0" w:space="0" w:color="auto"/>
        <w:bottom w:val="none" w:sz="0" w:space="0" w:color="auto"/>
        <w:right w:val="none" w:sz="0" w:space="0" w:color="auto"/>
      </w:divBdr>
    </w:div>
    <w:div w:id="2046367692">
      <w:bodyDiv w:val="1"/>
      <w:marLeft w:val="0"/>
      <w:marRight w:val="0"/>
      <w:marTop w:val="0"/>
      <w:marBottom w:val="0"/>
      <w:divBdr>
        <w:top w:val="none" w:sz="0" w:space="0" w:color="auto"/>
        <w:left w:val="none" w:sz="0" w:space="0" w:color="auto"/>
        <w:bottom w:val="none" w:sz="0" w:space="0" w:color="auto"/>
        <w:right w:val="none" w:sz="0" w:space="0" w:color="auto"/>
      </w:divBdr>
      <w:divsChild>
        <w:div w:id="1925333510">
          <w:marLeft w:val="0"/>
          <w:marRight w:val="0"/>
          <w:marTop w:val="0"/>
          <w:marBottom w:val="0"/>
          <w:divBdr>
            <w:top w:val="none" w:sz="0" w:space="0" w:color="auto"/>
            <w:left w:val="none" w:sz="0" w:space="0" w:color="auto"/>
            <w:bottom w:val="none" w:sz="0" w:space="0" w:color="auto"/>
            <w:right w:val="none" w:sz="0" w:space="0" w:color="auto"/>
          </w:divBdr>
          <w:divsChild>
            <w:div w:id="1247568485">
              <w:marLeft w:val="0"/>
              <w:marRight w:val="0"/>
              <w:marTop w:val="0"/>
              <w:marBottom w:val="0"/>
              <w:divBdr>
                <w:top w:val="none" w:sz="0" w:space="0" w:color="auto"/>
                <w:left w:val="none" w:sz="0" w:space="0" w:color="auto"/>
                <w:bottom w:val="none" w:sz="0" w:space="0" w:color="auto"/>
                <w:right w:val="none" w:sz="0" w:space="0" w:color="auto"/>
              </w:divBdr>
              <w:divsChild>
                <w:div w:id="1877427217">
                  <w:marLeft w:val="0"/>
                  <w:marRight w:val="0"/>
                  <w:marTop w:val="0"/>
                  <w:marBottom w:val="0"/>
                  <w:divBdr>
                    <w:top w:val="none" w:sz="0" w:space="0" w:color="auto"/>
                    <w:left w:val="none" w:sz="0" w:space="0" w:color="auto"/>
                    <w:bottom w:val="none" w:sz="0" w:space="0" w:color="auto"/>
                    <w:right w:val="none" w:sz="0" w:space="0" w:color="auto"/>
                  </w:divBdr>
                  <w:divsChild>
                    <w:div w:id="1451978182">
                      <w:marLeft w:val="0"/>
                      <w:marRight w:val="0"/>
                      <w:marTop w:val="0"/>
                      <w:marBottom w:val="0"/>
                      <w:divBdr>
                        <w:top w:val="none" w:sz="0" w:space="0" w:color="auto"/>
                        <w:left w:val="none" w:sz="0" w:space="0" w:color="auto"/>
                        <w:bottom w:val="none" w:sz="0" w:space="0" w:color="auto"/>
                        <w:right w:val="none" w:sz="0" w:space="0" w:color="auto"/>
                      </w:divBdr>
                    </w:div>
                    <w:div w:id="2071147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7947377">
      <w:bodyDiv w:val="1"/>
      <w:marLeft w:val="0"/>
      <w:marRight w:val="0"/>
      <w:marTop w:val="0"/>
      <w:marBottom w:val="0"/>
      <w:divBdr>
        <w:top w:val="none" w:sz="0" w:space="0" w:color="auto"/>
        <w:left w:val="none" w:sz="0" w:space="0" w:color="auto"/>
        <w:bottom w:val="none" w:sz="0" w:space="0" w:color="auto"/>
        <w:right w:val="none" w:sz="0" w:space="0" w:color="auto"/>
      </w:divBdr>
    </w:div>
    <w:div w:id="2048752462">
      <w:bodyDiv w:val="1"/>
      <w:marLeft w:val="0"/>
      <w:marRight w:val="0"/>
      <w:marTop w:val="0"/>
      <w:marBottom w:val="0"/>
      <w:divBdr>
        <w:top w:val="none" w:sz="0" w:space="0" w:color="auto"/>
        <w:left w:val="none" w:sz="0" w:space="0" w:color="auto"/>
        <w:bottom w:val="none" w:sz="0" w:space="0" w:color="auto"/>
        <w:right w:val="none" w:sz="0" w:space="0" w:color="auto"/>
      </w:divBdr>
      <w:divsChild>
        <w:div w:id="855193924">
          <w:marLeft w:val="0"/>
          <w:marRight w:val="0"/>
          <w:marTop w:val="0"/>
          <w:marBottom w:val="0"/>
          <w:divBdr>
            <w:top w:val="none" w:sz="0" w:space="0" w:color="auto"/>
            <w:left w:val="none" w:sz="0" w:space="0" w:color="auto"/>
            <w:bottom w:val="none" w:sz="0" w:space="0" w:color="auto"/>
            <w:right w:val="none" w:sz="0" w:space="0" w:color="auto"/>
          </w:divBdr>
          <w:divsChild>
            <w:div w:id="417872084">
              <w:marLeft w:val="0"/>
              <w:marRight w:val="0"/>
              <w:marTop w:val="0"/>
              <w:marBottom w:val="0"/>
              <w:divBdr>
                <w:top w:val="none" w:sz="0" w:space="0" w:color="auto"/>
                <w:left w:val="none" w:sz="0" w:space="0" w:color="auto"/>
                <w:bottom w:val="none" w:sz="0" w:space="0" w:color="auto"/>
                <w:right w:val="none" w:sz="0" w:space="0" w:color="auto"/>
              </w:divBdr>
              <w:divsChild>
                <w:div w:id="1590846091">
                  <w:marLeft w:val="0"/>
                  <w:marRight w:val="0"/>
                  <w:marTop w:val="0"/>
                  <w:marBottom w:val="0"/>
                  <w:divBdr>
                    <w:top w:val="none" w:sz="0" w:space="0" w:color="auto"/>
                    <w:left w:val="none" w:sz="0" w:space="0" w:color="auto"/>
                    <w:bottom w:val="none" w:sz="0" w:space="0" w:color="auto"/>
                    <w:right w:val="none" w:sz="0" w:space="0" w:color="auto"/>
                  </w:divBdr>
                  <w:divsChild>
                    <w:div w:id="96793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9210225">
      <w:bodyDiv w:val="1"/>
      <w:marLeft w:val="0"/>
      <w:marRight w:val="0"/>
      <w:marTop w:val="0"/>
      <w:marBottom w:val="0"/>
      <w:divBdr>
        <w:top w:val="none" w:sz="0" w:space="0" w:color="auto"/>
        <w:left w:val="none" w:sz="0" w:space="0" w:color="auto"/>
        <w:bottom w:val="none" w:sz="0" w:space="0" w:color="auto"/>
        <w:right w:val="none" w:sz="0" w:space="0" w:color="auto"/>
      </w:divBdr>
      <w:divsChild>
        <w:div w:id="402219985">
          <w:marLeft w:val="0"/>
          <w:marRight w:val="0"/>
          <w:marTop w:val="0"/>
          <w:marBottom w:val="0"/>
          <w:divBdr>
            <w:top w:val="none" w:sz="0" w:space="0" w:color="auto"/>
            <w:left w:val="none" w:sz="0" w:space="0" w:color="auto"/>
            <w:bottom w:val="none" w:sz="0" w:space="0" w:color="auto"/>
            <w:right w:val="none" w:sz="0" w:space="0" w:color="auto"/>
          </w:divBdr>
          <w:divsChild>
            <w:div w:id="1571236854">
              <w:marLeft w:val="0"/>
              <w:marRight w:val="0"/>
              <w:marTop w:val="0"/>
              <w:marBottom w:val="0"/>
              <w:divBdr>
                <w:top w:val="none" w:sz="0" w:space="0" w:color="auto"/>
                <w:left w:val="none" w:sz="0" w:space="0" w:color="auto"/>
                <w:bottom w:val="none" w:sz="0" w:space="0" w:color="auto"/>
                <w:right w:val="none" w:sz="0" w:space="0" w:color="auto"/>
              </w:divBdr>
              <w:divsChild>
                <w:div w:id="40160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331169">
      <w:bodyDiv w:val="1"/>
      <w:marLeft w:val="0"/>
      <w:marRight w:val="0"/>
      <w:marTop w:val="0"/>
      <w:marBottom w:val="0"/>
      <w:divBdr>
        <w:top w:val="none" w:sz="0" w:space="0" w:color="auto"/>
        <w:left w:val="none" w:sz="0" w:space="0" w:color="auto"/>
        <w:bottom w:val="none" w:sz="0" w:space="0" w:color="auto"/>
        <w:right w:val="none" w:sz="0" w:space="0" w:color="auto"/>
      </w:divBdr>
    </w:div>
    <w:div w:id="2050371964">
      <w:bodyDiv w:val="1"/>
      <w:marLeft w:val="0"/>
      <w:marRight w:val="0"/>
      <w:marTop w:val="0"/>
      <w:marBottom w:val="0"/>
      <w:divBdr>
        <w:top w:val="none" w:sz="0" w:space="0" w:color="auto"/>
        <w:left w:val="none" w:sz="0" w:space="0" w:color="auto"/>
        <w:bottom w:val="none" w:sz="0" w:space="0" w:color="auto"/>
        <w:right w:val="none" w:sz="0" w:space="0" w:color="auto"/>
      </w:divBdr>
    </w:div>
    <w:div w:id="2051879473">
      <w:bodyDiv w:val="1"/>
      <w:marLeft w:val="0"/>
      <w:marRight w:val="0"/>
      <w:marTop w:val="0"/>
      <w:marBottom w:val="0"/>
      <w:divBdr>
        <w:top w:val="none" w:sz="0" w:space="0" w:color="auto"/>
        <w:left w:val="none" w:sz="0" w:space="0" w:color="auto"/>
        <w:bottom w:val="none" w:sz="0" w:space="0" w:color="auto"/>
        <w:right w:val="none" w:sz="0" w:space="0" w:color="auto"/>
      </w:divBdr>
      <w:divsChild>
        <w:div w:id="574970689">
          <w:marLeft w:val="0"/>
          <w:marRight w:val="0"/>
          <w:marTop w:val="0"/>
          <w:marBottom w:val="0"/>
          <w:divBdr>
            <w:top w:val="none" w:sz="0" w:space="0" w:color="auto"/>
            <w:left w:val="none" w:sz="0" w:space="0" w:color="auto"/>
            <w:bottom w:val="none" w:sz="0" w:space="0" w:color="auto"/>
            <w:right w:val="none" w:sz="0" w:space="0" w:color="auto"/>
          </w:divBdr>
          <w:divsChild>
            <w:div w:id="170859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512142">
      <w:bodyDiv w:val="1"/>
      <w:marLeft w:val="0"/>
      <w:marRight w:val="0"/>
      <w:marTop w:val="0"/>
      <w:marBottom w:val="0"/>
      <w:divBdr>
        <w:top w:val="none" w:sz="0" w:space="0" w:color="auto"/>
        <w:left w:val="none" w:sz="0" w:space="0" w:color="auto"/>
        <w:bottom w:val="none" w:sz="0" w:space="0" w:color="auto"/>
        <w:right w:val="none" w:sz="0" w:space="0" w:color="auto"/>
      </w:divBdr>
      <w:divsChild>
        <w:div w:id="1056588050">
          <w:marLeft w:val="0"/>
          <w:marRight w:val="0"/>
          <w:marTop w:val="0"/>
          <w:marBottom w:val="0"/>
          <w:divBdr>
            <w:top w:val="none" w:sz="0" w:space="0" w:color="auto"/>
            <w:left w:val="none" w:sz="0" w:space="0" w:color="auto"/>
            <w:bottom w:val="none" w:sz="0" w:space="0" w:color="auto"/>
            <w:right w:val="none" w:sz="0" w:space="0" w:color="auto"/>
          </w:divBdr>
          <w:divsChild>
            <w:div w:id="72242517">
              <w:marLeft w:val="0"/>
              <w:marRight w:val="0"/>
              <w:marTop w:val="0"/>
              <w:marBottom w:val="0"/>
              <w:divBdr>
                <w:top w:val="none" w:sz="0" w:space="0" w:color="auto"/>
                <w:left w:val="none" w:sz="0" w:space="0" w:color="auto"/>
                <w:bottom w:val="none" w:sz="0" w:space="0" w:color="auto"/>
                <w:right w:val="none" w:sz="0" w:space="0" w:color="auto"/>
              </w:divBdr>
              <w:divsChild>
                <w:div w:id="88108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122592">
      <w:bodyDiv w:val="1"/>
      <w:marLeft w:val="0"/>
      <w:marRight w:val="0"/>
      <w:marTop w:val="0"/>
      <w:marBottom w:val="0"/>
      <w:divBdr>
        <w:top w:val="none" w:sz="0" w:space="0" w:color="auto"/>
        <w:left w:val="none" w:sz="0" w:space="0" w:color="auto"/>
        <w:bottom w:val="none" w:sz="0" w:space="0" w:color="auto"/>
        <w:right w:val="none" w:sz="0" w:space="0" w:color="auto"/>
      </w:divBdr>
      <w:divsChild>
        <w:div w:id="1359694206">
          <w:marLeft w:val="0"/>
          <w:marRight w:val="0"/>
          <w:marTop w:val="0"/>
          <w:marBottom w:val="0"/>
          <w:divBdr>
            <w:top w:val="none" w:sz="0" w:space="0" w:color="auto"/>
            <w:left w:val="none" w:sz="0" w:space="0" w:color="auto"/>
            <w:bottom w:val="none" w:sz="0" w:space="0" w:color="auto"/>
            <w:right w:val="none" w:sz="0" w:space="0" w:color="auto"/>
          </w:divBdr>
          <w:divsChild>
            <w:div w:id="2138911866">
              <w:marLeft w:val="0"/>
              <w:marRight w:val="0"/>
              <w:marTop w:val="0"/>
              <w:marBottom w:val="0"/>
              <w:divBdr>
                <w:top w:val="none" w:sz="0" w:space="0" w:color="auto"/>
                <w:left w:val="none" w:sz="0" w:space="0" w:color="auto"/>
                <w:bottom w:val="none" w:sz="0" w:space="0" w:color="auto"/>
                <w:right w:val="none" w:sz="0" w:space="0" w:color="auto"/>
              </w:divBdr>
              <w:divsChild>
                <w:div w:id="67831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180017">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068600499">
      <w:bodyDiv w:val="1"/>
      <w:marLeft w:val="0"/>
      <w:marRight w:val="0"/>
      <w:marTop w:val="0"/>
      <w:marBottom w:val="0"/>
      <w:divBdr>
        <w:top w:val="none" w:sz="0" w:space="0" w:color="auto"/>
        <w:left w:val="none" w:sz="0" w:space="0" w:color="auto"/>
        <w:bottom w:val="none" w:sz="0" w:space="0" w:color="auto"/>
        <w:right w:val="none" w:sz="0" w:space="0" w:color="auto"/>
      </w:divBdr>
    </w:div>
    <w:div w:id="2077431916">
      <w:bodyDiv w:val="1"/>
      <w:marLeft w:val="0"/>
      <w:marRight w:val="0"/>
      <w:marTop w:val="0"/>
      <w:marBottom w:val="0"/>
      <w:divBdr>
        <w:top w:val="none" w:sz="0" w:space="0" w:color="auto"/>
        <w:left w:val="none" w:sz="0" w:space="0" w:color="auto"/>
        <w:bottom w:val="none" w:sz="0" w:space="0" w:color="auto"/>
        <w:right w:val="none" w:sz="0" w:space="0" w:color="auto"/>
      </w:divBdr>
      <w:divsChild>
        <w:div w:id="1885168453">
          <w:marLeft w:val="0"/>
          <w:marRight w:val="0"/>
          <w:marTop w:val="0"/>
          <w:marBottom w:val="0"/>
          <w:divBdr>
            <w:top w:val="none" w:sz="0" w:space="0" w:color="auto"/>
            <w:left w:val="none" w:sz="0" w:space="0" w:color="auto"/>
            <w:bottom w:val="none" w:sz="0" w:space="0" w:color="auto"/>
            <w:right w:val="none" w:sz="0" w:space="0" w:color="auto"/>
          </w:divBdr>
          <w:divsChild>
            <w:div w:id="1728531648">
              <w:marLeft w:val="0"/>
              <w:marRight w:val="0"/>
              <w:marTop w:val="0"/>
              <w:marBottom w:val="0"/>
              <w:divBdr>
                <w:top w:val="none" w:sz="0" w:space="0" w:color="auto"/>
                <w:left w:val="none" w:sz="0" w:space="0" w:color="auto"/>
                <w:bottom w:val="none" w:sz="0" w:space="0" w:color="auto"/>
                <w:right w:val="none" w:sz="0" w:space="0" w:color="auto"/>
              </w:divBdr>
              <w:divsChild>
                <w:div w:id="244387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823781">
      <w:bodyDiv w:val="1"/>
      <w:marLeft w:val="0"/>
      <w:marRight w:val="0"/>
      <w:marTop w:val="0"/>
      <w:marBottom w:val="0"/>
      <w:divBdr>
        <w:top w:val="none" w:sz="0" w:space="0" w:color="auto"/>
        <w:left w:val="none" w:sz="0" w:space="0" w:color="auto"/>
        <w:bottom w:val="none" w:sz="0" w:space="0" w:color="auto"/>
        <w:right w:val="none" w:sz="0" w:space="0" w:color="auto"/>
      </w:divBdr>
    </w:div>
    <w:div w:id="2090148175">
      <w:bodyDiv w:val="1"/>
      <w:marLeft w:val="0"/>
      <w:marRight w:val="0"/>
      <w:marTop w:val="0"/>
      <w:marBottom w:val="0"/>
      <w:divBdr>
        <w:top w:val="none" w:sz="0" w:space="0" w:color="auto"/>
        <w:left w:val="none" w:sz="0" w:space="0" w:color="auto"/>
        <w:bottom w:val="none" w:sz="0" w:space="0" w:color="auto"/>
        <w:right w:val="none" w:sz="0" w:space="0" w:color="auto"/>
      </w:divBdr>
    </w:div>
    <w:div w:id="2095852497">
      <w:bodyDiv w:val="1"/>
      <w:marLeft w:val="0"/>
      <w:marRight w:val="0"/>
      <w:marTop w:val="0"/>
      <w:marBottom w:val="0"/>
      <w:divBdr>
        <w:top w:val="none" w:sz="0" w:space="0" w:color="auto"/>
        <w:left w:val="none" w:sz="0" w:space="0" w:color="auto"/>
        <w:bottom w:val="none" w:sz="0" w:space="0" w:color="auto"/>
        <w:right w:val="none" w:sz="0" w:space="0" w:color="auto"/>
      </w:divBdr>
      <w:divsChild>
        <w:div w:id="980646591">
          <w:marLeft w:val="0"/>
          <w:marRight w:val="0"/>
          <w:marTop w:val="0"/>
          <w:marBottom w:val="0"/>
          <w:divBdr>
            <w:top w:val="none" w:sz="0" w:space="0" w:color="auto"/>
            <w:left w:val="none" w:sz="0" w:space="0" w:color="auto"/>
            <w:bottom w:val="none" w:sz="0" w:space="0" w:color="auto"/>
            <w:right w:val="none" w:sz="0" w:space="0" w:color="auto"/>
          </w:divBdr>
          <w:divsChild>
            <w:div w:id="1546912746">
              <w:marLeft w:val="439"/>
              <w:marRight w:val="0"/>
              <w:marTop w:val="0"/>
              <w:marBottom w:val="0"/>
              <w:divBdr>
                <w:top w:val="none" w:sz="0" w:space="0" w:color="auto"/>
                <w:left w:val="none" w:sz="0" w:space="0" w:color="auto"/>
                <w:bottom w:val="none" w:sz="0" w:space="0" w:color="auto"/>
                <w:right w:val="none" w:sz="0" w:space="0" w:color="auto"/>
              </w:divBdr>
              <w:divsChild>
                <w:div w:id="807937970">
                  <w:marLeft w:val="0"/>
                  <w:marRight w:val="0"/>
                  <w:marTop w:val="0"/>
                  <w:marBottom w:val="0"/>
                  <w:divBdr>
                    <w:top w:val="none" w:sz="0" w:space="0" w:color="auto"/>
                    <w:left w:val="none" w:sz="0" w:space="0" w:color="auto"/>
                    <w:bottom w:val="none" w:sz="0" w:space="0" w:color="auto"/>
                    <w:right w:val="none" w:sz="0" w:space="0" w:color="auto"/>
                  </w:divBdr>
                  <w:divsChild>
                    <w:div w:id="1292177544">
                      <w:marLeft w:val="0"/>
                      <w:marRight w:val="0"/>
                      <w:marTop w:val="0"/>
                      <w:marBottom w:val="0"/>
                      <w:divBdr>
                        <w:top w:val="none" w:sz="0" w:space="0" w:color="auto"/>
                        <w:left w:val="none" w:sz="0" w:space="0" w:color="auto"/>
                        <w:bottom w:val="none" w:sz="0" w:space="0" w:color="auto"/>
                        <w:right w:val="none" w:sz="0" w:space="0" w:color="auto"/>
                      </w:divBdr>
                    </w:div>
                    <w:div w:id="1344481207">
                      <w:marLeft w:val="17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404332">
          <w:marLeft w:val="0"/>
          <w:marRight w:val="0"/>
          <w:marTop w:val="0"/>
          <w:marBottom w:val="0"/>
          <w:divBdr>
            <w:top w:val="none" w:sz="0" w:space="0" w:color="auto"/>
            <w:left w:val="none" w:sz="0" w:space="0" w:color="auto"/>
            <w:bottom w:val="none" w:sz="0" w:space="0" w:color="auto"/>
            <w:right w:val="none" w:sz="0" w:space="0" w:color="auto"/>
          </w:divBdr>
        </w:div>
      </w:divsChild>
    </w:div>
    <w:div w:id="2099862932">
      <w:bodyDiv w:val="1"/>
      <w:marLeft w:val="0"/>
      <w:marRight w:val="0"/>
      <w:marTop w:val="0"/>
      <w:marBottom w:val="0"/>
      <w:divBdr>
        <w:top w:val="none" w:sz="0" w:space="0" w:color="auto"/>
        <w:left w:val="none" w:sz="0" w:space="0" w:color="auto"/>
        <w:bottom w:val="none" w:sz="0" w:space="0" w:color="auto"/>
        <w:right w:val="none" w:sz="0" w:space="0" w:color="auto"/>
      </w:divBdr>
      <w:divsChild>
        <w:div w:id="410276009">
          <w:marLeft w:val="1166"/>
          <w:marRight w:val="0"/>
          <w:marTop w:val="0"/>
          <w:marBottom w:val="0"/>
          <w:divBdr>
            <w:top w:val="none" w:sz="0" w:space="0" w:color="auto"/>
            <w:left w:val="none" w:sz="0" w:space="0" w:color="auto"/>
            <w:bottom w:val="none" w:sz="0" w:space="0" w:color="auto"/>
            <w:right w:val="none" w:sz="0" w:space="0" w:color="auto"/>
          </w:divBdr>
        </w:div>
        <w:div w:id="1591506850">
          <w:marLeft w:val="1166"/>
          <w:marRight w:val="0"/>
          <w:marTop w:val="0"/>
          <w:marBottom w:val="0"/>
          <w:divBdr>
            <w:top w:val="none" w:sz="0" w:space="0" w:color="auto"/>
            <w:left w:val="none" w:sz="0" w:space="0" w:color="auto"/>
            <w:bottom w:val="none" w:sz="0" w:space="0" w:color="auto"/>
            <w:right w:val="none" w:sz="0" w:space="0" w:color="auto"/>
          </w:divBdr>
        </w:div>
        <w:div w:id="993728842">
          <w:marLeft w:val="1166"/>
          <w:marRight w:val="0"/>
          <w:marTop w:val="0"/>
          <w:marBottom w:val="0"/>
          <w:divBdr>
            <w:top w:val="none" w:sz="0" w:space="0" w:color="auto"/>
            <w:left w:val="none" w:sz="0" w:space="0" w:color="auto"/>
            <w:bottom w:val="none" w:sz="0" w:space="0" w:color="auto"/>
            <w:right w:val="none" w:sz="0" w:space="0" w:color="auto"/>
          </w:divBdr>
        </w:div>
        <w:div w:id="1176114595">
          <w:marLeft w:val="1166"/>
          <w:marRight w:val="0"/>
          <w:marTop w:val="0"/>
          <w:marBottom w:val="0"/>
          <w:divBdr>
            <w:top w:val="none" w:sz="0" w:space="0" w:color="auto"/>
            <w:left w:val="none" w:sz="0" w:space="0" w:color="auto"/>
            <w:bottom w:val="none" w:sz="0" w:space="0" w:color="auto"/>
            <w:right w:val="none" w:sz="0" w:space="0" w:color="auto"/>
          </w:divBdr>
        </w:div>
        <w:div w:id="1184630100">
          <w:marLeft w:val="1166"/>
          <w:marRight w:val="0"/>
          <w:marTop w:val="0"/>
          <w:marBottom w:val="0"/>
          <w:divBdr>
            <w:top w:val="none" w:sz="0" w:space="0" w:color="auto"/>
            <w:left w:val="none" w:sz="0" w:space="0" w:color="auto"/>
            <w:bottom w:val="none" w:sz="0" w:space="0" w:color="auto"/>
            <w:right w:val="none" w:sz="0" w:space="0" w:color="auto"/>
          </w:divBdr>
        </w:div>
      </w:divsChild>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05030238">
      <w:bodyDiv w:val="1"/>
      <w:marLeft w:val="0"/>
      <w:marRight w:val="0"/>
      <w:marTop w:val="0"/>
      <w:marBottom w:val="0"/>
      <w:divBdr>
        <w:top w:val="none" w:sz="0" w:space="0" w:color="auto"/>
        <w:left w:val="none" w:sz="0" w:space="0" w:color="auto"/>
        <w:bottom w:val="none" w:sz="0" w:space="0" w:color="auto"/>
        <w:right w:val="none" w:sz="0" w:space="0" w:color="auto"/>
      </w:divBdr>
      <w:divsChild>
        <w:div w:id="1493715870">
          <w:marLeft w:val="0"/>
          <w:marRight w:val="0"/>
          <w:marTop w:val="0"/>
          <w:marBottom w:val="0"/>
          <w:divBdr>
            <w:top w:val="none" w:sz="0" w:space="0" w:color="auto"/>
            <w:left w:val="none" w:sz="0" w:space="0" w:color="auto"/>
            <w:bottom w:val="none" w:sz="0" w:space="0" w:color="auto"/>
            <w:right w:val="none" w:sz="0" w:space="0" w:color="auto"/>
          </w:divBdr>
          <w:divsChild>
            <w:div w:id="1734086239">
              <w:marLeft w:val="0"/>
              <w:marRight w:val="0"/>
              <w:marTop w:val="0"/>
              <w:marBottom w:val="0"/>
              <w:divBdr>
                <w:top w:val="none" w:sz="0" w:space="0" w:color="auto"/>
                <w:left w:val="none" w:sz="0" w:space="0" w:color="auto"/>
                <w:bottom w:val="none" w:sz="0" w:space="0" w:color="auto"/>
                <w:right w:val="none" w:sz="0" w:space="0" w:color="auto"/>
              </w:divBdr>
              <w:divsChild>
                <w:div w:id="163232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7455577">
      <w:bodyDiv w:val="1"/>
      <w:marLeft w:val="0"/>
      <w:marRight w:val="0"/>
      <w:marTop w:val="0"/>
      <w:marBottom w:val="0"/>
      <w:divBdr>
        <w:top w:val="none" w:sz="0" w:space="0" w:color="auto"/>
        <w:left w:val="none" w:sz="0" w:space="0" w:color="auto"/>
        <w:bottom w:val="none" w:sz="0" w:space="0" w:color="auto"/>
        <w:right w:val="none" w:sz="0" w:space="0" w:color="auto"/>
      </w:divBdr>
      <w:divsChild>
        <w:div w:id="781461720">
          <w:marLeft w:val="0"/>
          <w:marRight w:val="0"/>
          <w:marTop w:val="0"/>
          <w:marBottom w:val="0"/>
          <w:divBdr>
            <w:top w:val="none" w:sz="0" w:space="0" w:color="auto"/>
            <w:left w:val="none" w:sz="0" w:space="0" w:color="auto"/>
            <w:bottom w:val="none" w:sz="0" w:space="0" w:color="auto"/>
            <w:right w:val="none" w:sz="0" w:space="0" w:color="auto"/>
          </w:divBdr>
          <w:divsChild>
            <w:div w:id="2098792359">
              <w:marLeft w:val="0"/>
              <w:marRight w:val="0"/>
              <w:marTop w:val="0"/>
              <w:marBottom w:val="0"/>
              <w:divBdr>
                <w:top w:val="none" w:sz="0" w:space="0" w:color="auto"/>
                <w:left w:val="none" w:sz="0" w:space="0" w:color="auto"/>
                <w:bottom w:val="none" w:sz="0" w:space="0" w:color="auto"/>
                <w:right w:val="none" w:sz="0" w:space="0" w:color="auto"/>
              </w:divBdr>
              <w:divsChild>
                <w:div w:id="1764523517">
                  <w:marLeft w:val="0"/>
                  <w:marRight w:val="0"/>
                  <w:marTop w:val="0"/>
                  <w:marBottom w:val="0"/>
                  <w:divBdr>
                    <w:top w:val="none" w:sz="0" w:space="0" w:color="auto"/>
                    <w:left w:val="none" w:sz="0" w:space="0" w:color="auto"/>
                    <w:bottom w:val="none" w:sz="0" w:space="0" w:color="auto"/>
                    <w:right w:val="none" w:sz="0" w:space="0" w:color="auto"/>
                  </w:divBdr>
                  <w:divsChild>
                    <w:div w:id="1811746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1005204">
      <w:bodyDiv w:val="1"/>
      <w:marLeft w:val="0"/>
      <w:marRight w:val="0"/>
      <w:marTop w:val="0"/>
      <w:marBottom w:val="0"/>
      <w:divBdr>
        <w:top w:val="none" w:sz="0" w:space="0" w:color="auto"/>
        <w:left w:val="none" w:sz="0" w:space="0" w:color="auto"/>
        <w:bottom w:val="none" w:sz="0" w:space="0" w:color="auto"/>
        <w:right w:val="none" w:sz="0" w:space="0" w:color="auto"/>
      </w:divBdr>
      <w:divsChild>
        <w:div w:id="800924164">
          <w:marLeft w:val="0"/>
          <w:marRight w:val="0"/>
          <w:marTop w:val="0"/>
          <w:marBottom w:val="0"/>
          <w:divBdr>
            <w:top w:val="none" w:sz="0" w:space="0" w:color="auto"/>
            <w:left w:val="none" w:sz="0" w:space="0" w:color="auto"/>
            <w:bottom w:val="none" w:sz="0" w:space="0" w:color="auto"/>
            <w:right w:val="none" w:sz="0" w:space="0" w:color="auto"/>
          </w:divBdr>
          <w:divsChild>
            <w:div w:id="1829714332">
              <w:marLeft w:val="0"/>
              <w:marRight w:val="0"/>
              <w:marTop w:val="0"/>
              <w:marBottom w:val="0"/>
              <w:divBdr>
                <w:top w:val="none" w:sz="0" w:space="0" w:color="auto"/>
                <w:left w:val="none" w:sz="0" w:space="0" w:color="auto"/>
                <w:bottom w:val="none" w:sz="0" w:space="0" w:color="auto"/>
                <w:right w:val="none" w:sz="0" w:space="0" w:color="auto"/>
              </w:divBdr>
              <w:divsChild>
                <w:div w:id="1793942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7737">
      <w:bodyDiv w:val="1"/>
      <w:marLeft w:val="0"/>
      <w:marRight w:val="0"/>
      <w:marTop w:val="0"/>
      <w:marBottom w:val="0"/>
      <w:divBdr>
        <w:top w:val="none" w:sz="0" w:space="0" w:color="auto"/>
        <w:left w:val="none" w:sz="0" w:space="0" w:color="auto"/>
        <w:bottom w:val="none" w:sz="0" w:space="0" w:color="auto"/>
        <w:right w:val="none" w:sz="0" w:space="0" w:color="auto"/>
      </w:divBdr>
    </w:div>
    <w:div w:id="2121413931">
      <w:bodyDiv w:val="1"/>
      <w:marLeft w:val="0"/>
      <w:marRight w:val="0"/>
      <w:marTop w:val="0"/>
      <w:marBottom w:val="0"/>
      <w:divBdr>
        <w:top w:val="none" w:sz="0" w:space="0" w:color="auto"/>
        <w:left w:val="none" w:sz="0" w:space="0" w:color="auto"/>
        <w:bottom w:val="none" w:sz="0" w:space="0" w:color="auto"/>
        <w:right w:val="none" w:sz="0" w:space="0" w:color="auto"/>
      </w:divBdr>
    </w:div>
    <w:div w:id="2121486909">
      <w:bodyDiv w:val="1"/>
      <w:marLeft w:val="0"/>
      <w:marRight w:val="0"/>
      <w:marTop w:val="0"/>
      <w:marBottom w:val="0"/>
      <w:divBdr>
        <w:top w:val="none" w:sz="0" w:space="0" w:color="auto"/>
        <w:left w:val="none" w:sz="0" w:space="0" w:color="auto"/>
        <w:bottom w:val="none" w:sz="0" w:space="0" w:color="auto"/>
        <w:right w:val="none" w:sz="0" w:space="0" w:color="auto"/>
      </w:divBdr>
      <w:divsChild>
        <w:div w:id="178011554">
          <w:marLeft w:val="0"/>
          <w:marRight w:val="0"/>
          <w:marTop w:val="0"/>
          <w:marBottom w:val="0"/>
          <w:divBdr>
            <w:top w:val="none" w:sz="0" w:space="0" w:color="auto"/>
            <w:left w:val="none" w:sz="0" w:space="0" w:color="auto"/>
            <w:bottom w:val="none" w:sz="0" w:space="0" w:color="auto"/>
            <w:right w:val="none" w:sz="0" w:space="0" w:color="auto"/>
          </w:divBdr>
          <w:divsChild>
            <w:div w:id="586307774">
              <w:marLeft w:val="0"/>
              <w:marRight w:val="0"/>
              <w:marTop w:val="0"/>
              <w:marBottom w:val="0"/>
              <w:divBdr>
                <w:top w:val="none" w:sz="0" w:space="0" w:color="auto"/>
                <w:left w:val="none" w:sz="0" w:space="0" w:color="auto"/>
                <w:bottom w:val="none" w:sz="0" w:space="0" w:color="auto"/>
                <w:right w:val="none" w:sz="0" w:space="0" w:color="auto"/>
              </w:divBdr>
              <w:divsChild>
                <w:div w:id="2081100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772832">
      <w:bodyDiv w:val="1"/>
      <w:marLeft w:val="0"/>
      <w:marRight w:val="0"/>
      <w:marTop w:val="0"/>
      <w:marBottom w:val="0"/>
      <w:divBdr>
        <w:top w:val="none" w:sz="0" w:space="0" w:color="auto"/>
        <w:left w:val="none" w:sz="0" w:space="0" w:color="auto"/>
        <w:bottom w:val="none" w:sz="0" w:space="0" w:color="auto"/>
        <w:right w:val="none" w:sz="0" w:space="0" w:color="auto"/>
      </w:divBdr>
    </w:div>
    <w:div w:id="2128892699">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 w:id="2131776136">
      <w:bodyDiv w:val="1"/>
      <w:marLeft w:val="0"/>
      <w:marRight w:val="0"/>
      <w:marTop w:val="0"/>
      <w:marBottom w:val="0"/>
      <w:divBdr>
        <w:top w:val="none" w:sz="0" w:space="0" w:color="auto"/>
        <w:left w:val="none" w:sz="0" w:space="0" w:color="auto"/>
        <w:bottom w:val="none" w:sz="0" w:space="0" w:color="auto"/>
        <w:right w:val="none" w:sz="0" w:space="0" w:color="auto"/>
      </w:divBdr>
    </w:div>
    <w:div w:id="2132280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image" Target="media/image1.png"/><Relationship Id="rId18" Type="http://schemas.openxmlformats.org/officeDocument/2006/relationships/hyperlink" Target="https://www.ihe.ca/download/ihe_quality_appraisal_checklist_for_case_series_studies.docx" TargetMode="External"/><Relationship Id="rId26" Type="http://schemas.openxmlformats.org/officeDocument/2006/relationships/hyperlink" Target="http://msac.gov.au/internet/msac/publishing.nsf/Content/Home-1" TargetMode="External"/><Relationship Id="rId3" Type="http://schemas.openxmlformats.org/officeDocument/2006/relationships/styles" Target="styles.xml"/><Relationship Id="rId21" Type="http://schemas.openxmlformats.org/officeDocument/2006/relationships/hyperlink" Target="https://www.ihe.ca/download/ihe_quality_appraisal_checklist_for_case_series_studies.docx" TargetMode="External"/><Relationship Id="rId7" Type="http://schemas.openxmlformats.org/officeDocument/2006/relationships/endnotes" Target="endnotes.xml"/><Relationship Id="rId12" Type="http://schemas.openxmlformats.org/officeDocument/2006/relationships/hyperlink" Target="http://www.msac.gov.au/internet/msac/publishing.nsf/Content/F13805DBB4878F62CA2587C7001071EF/$File/1709%20-%20Final%20PSD_Mar-Apr2022_v2.docx" TargetMode="External"/><Relationship Id="rId17" Type="http://schemas.openxmlformats.org/officeDocument/2006/relationships/hyperlink" Target="https://www.ihe.ca/download/ihe_quality_appraisal_checklist_for_case_series_studies.docx" TargetMode="External"/><Relationship Id="rId25" Type="http://schemas.openxmlformats.org/officeDocument/2006/relationships/hyperlink" Target="http://www.msac.gov.au/internet/msac/publishing.nsf/Content/F13805DBB4878F62CA2587C7001071EF/$File/1709%20-%20Final%20PSD_Mar-Apr2022_v2.pdf"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www.ihe.ca/download/ihe_quality_appraisal_checklist_for_case_series_studies.docx"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sac.gov.au/internet/msac/publishing.nsf/Content/203361E9D7C61A2DCA2583B70004823F/$File/1532%20Final%20PSD_Nov2020.docx" TargetMode="External"/><Relationship Id="rId24" Type="http://schemas.openxmlformats.org/officeDocument/2006/relationships/hyperlink" Target="http://www.msac.gov.au/internet/msac/publishing.nsf/Content/44A08BDC13521B3ACA2582260017FF4B/$File/1526%20-%20Final%20PSD.pdf"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www.msac.gov.au/internet/msac/publishing.nsf/Content/203361E9D7C61A2DCA2583B70004823F/$File/1532%20Final%20PSD_Nov2020.docx" TargetMode="External"/><Relationship Id="rId28" Type="http://schemas.openxmlformats.org/officeDocument/2006/relationships/footer" Target="footer2.xml"/><Relationship Id="rId10" Type="http://schemas.openxmlformats.org/officeDocument/2006/relationships/hyperlink" Target="http://www.msac.gov.au/internet/msac/publishing.nsf/Content/44A08BDC13521B3ACA2582260017FF4B/$File/1526%20-%20Final%20PSD.docx" TargetMode="External"/><Relationship Id="rId19" Type="http://schemas.openxmlformats.org/officeDocument/2006/relationships/hyperlink" Target="https://www.ihe.ca/download/ihe_quality_appraisal_checklist_for_case_series_studies.docx" TargetMode="External"/><Relationship Id="rId4" Type="http://schemas.openxmlformats.org/officeDocument/2006/relationships/settings" Target="settings.xml"/><Relationship Id="rId9" Type="http://schemas.openxmlformats.org/officeDocument/2006/relationships/hyperlink" Target="https://pubmed.ncbi.nlm.nih.gov/35732829/" TargetMode="External"/><Relationship Id="rId14" Type="http://schemas.openxmlformats.org/officeDocument/2006/relationships/hyperlink" Target="https://www.aihw.gov.au/reports/cancer/cancer-data-in-australia/contents/cancer-summary-data-visualisation" TargetMode="External"/><Relationship Id="rId22" Type="http://schemas.openxmlformats.org/officeDocument/2006/relationships/hyperlink" Target="https://www.ihe.ca/download/ihe_quality_appraisal_checklist_for_case_series_studies.docx" TargetMode="External"/><Relationship Id="rId27" Type="http://schemas.openxmlformats.org/officeDocument/2006/relationships/footer" Target="footer1.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www.mayocliniclabs.com/~/media/it-mmfiles/special-instructions/Targeted_Genes_Interrogated_by_OncoHeme_Next-Generation_Sequencing.pdf" TargetMode="External"/><Relationship Id="rId1" Type="http://schemas.openxmlformats.org/officeDocument/2006/relationships/hyperlink" Target="https://panelapp.agha.umccr.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6FE90-A4BC-4974-AA90-4ECDCF6D29B1}">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44</Pages>
  <Words>20051</Words>
  <Characters>114294</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2-21T03:47:00Z</dcterms:created>
  <dcterms:modified xsi:type="dcterms:W3CDTF">2023-02-24T00:00:00Z</dcterms:modified>
</cp:coreProperties>
</file>